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D9E777" w14:textId="77777777" w:rsidR="0016284A" w:rsidRDefault="0016284A" w:rsidP="00111D8B">
      <w:pPr>
        <w:pStyle w:val="Title"/>
      </w:pPr>
      <w:r w:rsidRPr="0016284A">
        <w:t>Rapid Detection and Quantification of Bacteria in Drinking Water Using Raman and Fluorescence Spectroscopies</w:t>
      </w:r>
    </w:p>
    <w:p w14:paraId="7F91B8C9" w14:textId="77777777" w:rsidR="0016284A" w:rsidRDefault="0016284A" w:rsidP="00111D8B"/>
    <w:p w14:paraId="146B0131" w14:textId="77777777" w:rsidR="0016284A" w:rsidRDefault="0016284A" w:rsidP="0016284A">
      <w:pPr>
        <w:pStyle w:val="Default"/>
      </w:pPr>
    </w:p>
    <w:p w14:paraId="6819662D" w14:textId="77777777" w:rsidR="0016284A" w:rsidRPr="0016284A" w:rsidRDefault="0016284A" w:rsidP="00111D8B">
      <w:pPr>
        <w:pStyle w:val="Subtitle"/>
      </w:pPr>
      <w:r w:rsidRPr="0016284A">
        <w:t>Thesis Submitted to</w:t>
      </w:r>
    </w:p>
    <w:p w14:paraId="3171C116" w14:textId="77777777" w:rsidR="0016284A" w:rsidRPr="0016284A" w:rsidRDefault="0016284A" w:rsidP="00111D8B">
      <w:pPr>
        <w:pStyle w:val="Subtitle"/>
      </w:pPr>
      <w:r w:rsidRPr="0016284A">
        <w:t>The Robert H. Smith Faculty of Agriculture, Food and Environment</w:t>
      </w:r>
    </w:p>
    <w:p w14:paraId="740942AE" w14:textId="77777777" w:rsidR="0016284A" w:rsidRPr="0016284A" w:rsidRDefault="0016284A" w:rsidP="00111D8B">
      <w:pPr>
        <w:pStyle w:val="Subtitle"/>
      </w:pPr>
      <w:r w:rsidRPr="0016284A">
        <w:t>Hebrew University of Jerusalem</w:t>
      </w:r>
    </w:p>
    <w:p w14:paraId="224FF750" w14:textId="77777777" w:rsidR="0016284A" w:rsidRPr="0016284A" w:rsidRDefault="0016284A" w:rsidP="00111D8B">
      <w:pPr>
        <w:pStyle w:val="Subtitle"/>
      </w:pPr>
      <w:r w:rsidRPr="0016284A">
        <w:t xml:space="preserve">For </w:t>
      </w:r>
      <w:r w:rsidR="005A4DDA" w:rsidRPr="0016284A">
        <w:t>the</w:t>
      </w:r>
      <w:r w:rsidRPr="0016284A">
        <w:t xml:space="preserve"> Degree of “Master of Agriculture Science”</w:t>
      </w:r>
    </w:p>
    <w:p w14:paraId="70CF7354" w14:textId="77777777" w:rsidR="0016284A" w:rsidRDefault="0016284A" w:rsidP="00111D8B">
      <w:pPr>
        <w:pStyle w:val="Subtitle"/>
      </w:pPr>
      <w:r>
        <w:t xml:space="preserve">By </w:t>
      </w:r>
    </w:p>
    <w:p w14:paraId="6188515A" w14:textId="77777777" w:rsidR="0016284A" w:rsidRDefault="0016284A" w:rsidP="00111D8B">
      <w:pPr>
        <w:pStyle w:val="Subtitle"/>
      </w:pPr>
      <w:r>
        <w:t>Amir Nakar</w:t>
      </w:r>
    </w:p>
    <w:p w14:paraId="45A5E301" w14:textId="77777777" w:rsidR="0016284A" w:rsidRDefault="0016284A" w:rsidP="00111D8B">
      <w:pPr>
        <w:pStyle w:val="Subtitle"/>
      </w:pPr>
      <w:r>
        <w:t>August, 2018</w:t>
      </w:r>
    </w:p>
    <w:p w14:paraId="08027A21" w14:textId="77777777" w:rsidR="0016284A" w:rsidRDefault="0016284A" w:rsidP="00111D8B">
      <w:pPr>
        <w:rPr>
          <w:rFonts w:eastAsiaTheme="minorEastAsia"/>
          <w:spacing w:val="15"/>
          <w:sz w:val="28"/>
          <w:szCs w:val="28"/>
        </w:rPr>
      </w:pPr>
      <w:r>
        <w:br w:type="page"/>
      </w:r>
    </w:p>
    <w:p w14:paraId="6213F284" w14:textId="77777777" w:rsidR="0016284A" w:rsidRPr="0016284A" w:rsidRDefault="0016284A" w:rsidP="00111D8B">
      <w:pPr>
        <w:pStyle w:val="Subtitle"/>
      </w:pPr>
    </w:p>
    <w:p w14:paraId="324BAA70" w14:textId="77777777" w:rsidR="0016284A" w:rsidRDefault="0016284A" w:rsidP="00111D8B">
      <w:pPr>
        <w:pStyle w:val="Title"/>
      </w:pPr>
      <w:r w:rsidRPr="0016284A">
        <w:t>Rapid Detection and Quantification of Bacteria in Drinking Water Using Raman and Fluorescence Spectroscopies</w:t>
      </w:r>
    </w:p>
    <w:p w14:paraId="1BD66787" w14:textId="77777777" w:rsidR="0016284A" w:rsidRDefault="0016284A" w:rsidP="00111D8B"/>
    <w:p w14:paraId="0B4E5B8C" w14:textId="77777777" w:rsidR="0016284A" w:rsidRDefault="0016284A" w:rsidP="0016284A">
      <w:pPr>
        <w:pStyle w:val="Default"/>
      </w:pPr>
    </w:p>
    <w:p w14:paraId="581AB17F" w14:textId="77777777" w:rsidR="0016284A" w:rsidRPr="0016284A" w:rsidRDefault="0016284A" w:rsidP="00111D8B">
      <w:pPr>
        <w:pStyle w:val="Subtitle"/>
      </w:pPr>
      <w:r w:rsidRPr="0016284A">
        <w:t>Thesis Submitted to</w:t>
      </w:r>
    </w:p>
    <w:p w14:paraId="1318325A" w14:textId="77777777" w:rsidR="0016284A" w:rsidRPr="0016284A" w:rsidRDefault="0016284A" w:rsidP="00111D8B">
      <w:pPr>
        <w:pStyle w:val="Subtitle"/>
      </w:pPr>
      <w:r w:rsidRPr="0016284A">
        <w:t>The Robert H. Smith Faculty of Agriculture, Food and Environment</w:t>
      </w:r>
    </w:p>
    <w:p w14:paraId="225058AD" w14:textId="77777777" w:rsidR="0016284A" w:rsidRPr="0016284A" w:rsidRDefault="0016284A" w:rsidP="00111D8B">
      <w:pPr>
        <w:pStyle w:val="Subtitle"/>
      </w:pPr>
      <w:r w:rsidRPr="0016284A">
        <w:t>Hebrew University of Jerusalem</w:t>
      </w:r>
    </w:p>
    <w:p w14:paraId="7F669E3D" w14:textId="77777777" w:rsidR="0016284A" w:rsidRPr="0016284A" w:rsidRDefault="0016284A" w:rsidP="00111D8B">
      <w:pPr>
        <w:pStyle w:val="Subtitle"/>
      </w:pPr>
      <w:r w:rsidRPr="0016284A">
        <w:t xml:space="preserve">For </w:t>
      </w:r>
      <w:r w:rsidR="0086559A" w:rsidRPr="0016284A">
        <w:t>the</w:t>
      </w:r>
      <w:r w:rsidRPr="0016284A">
        <w:t xml:space="preserve"> Degree of “Master of Agriculture Science”</w:t>
      </w:r>
    </w:p>
    <w:p w14:paraId="1ED18F9C" w14:textId="77777777" w:rsidR="0016284A" w:rsidRDefault="0016284A" w:rsidP="00111D8B">
      <w:pPr>
        <w:pStyle w:val="Subtitle"/>
      </w:pPr>
      <w:r>
        <w:t xml:space="preserve">By </w:t>
      </w:r>
    </w:p>
    <w:p w14:paraId="687F1A7A" w14:textId="77777777" w:rsidR="0016284A" w:rsidRDefault="0016284A" w:rsidP="00111D8B">
      <w:pPr>
        <w:pStyle w:val="Subtitle"/>
      </w:pPr>
      <w:r>
        <w:t>Amir Nakar</w:t>
      </w:r>
    </w:p>
    <w:p w14:paraId="6F27AD1C" w14:textId="77777777" w:rsidR="0016284A" w:rsidRDefault="0016284A" w:rsidP="00111D8B">
      <w:pPr>
        <w:pStyle w:val="Subtitle"/>
      </w:pPr>
      <w:r>
        <w:t>August, 2018</w:t>
      </w:r>
    </w:p>
    <w:p w14:paraId="6028EF80" w14:textId="77777777" w:rsidR="0016284A" w:rsidRDefault="0016284A" w:rsidP="00111D8B">
      <w:r>
        <w:br w:type="page"/>
      </w:r>
    </w:p>
    <w:p w14:paraId="1D78E3BC" w14:textId="77777777" w:rsidR="0016284A" w:rsidRPr="0016284A" w:rsidRDefault="0016284A" w:rsidP="00111D8B">
      <w:pPr>
        <w:pStyle w:val="Subtitle"/>
      </w:pPr>
      <w:r w:rsidRPr="0016284A">
        <w:lastRenderedPageBreak/>
        <w:t xml:space="preserve">This work was co-supervised by </w:t>
      </w:r>
    </w:p>
    <w:p w14:paraId="41C55BCB" w14:textId="77777777" w:rsidR="0016284A" w:rsidRPr="0016284A" w:rsidRDefault="0016284A" w:rsidP="00111D8B">
      <w:pPr>
        <w:pStyle w:val="Subtitle"/>
      </w:pPr>
      <w:r w:rsidRPr="0016284A">
        <w:t>Dr. Ze'ev Schmilovitch</w:t>
      </w:r>
    </w:p>
    <w:p w14:paraId="4B5F52F0" w14:textId="77777777" w:rsidR="0016284A" w:rsidRPr="0016284A" w:rsidRDefault="0016284A" w:rsidP="00111D8B">
      <w:pPr>
        <w:pStyle w:val="Subtitle"/>
      </w:pPr>
      <w:r w:rsidRPr="0016284A">
        <w:t xml:space="preserve">Institute of Agricultural Engineering, </w:t>
      </w:r>
    </w:p>
    <w:p w14:paraId="22FD9303" w14:textId="77777777" w:rsidR="0016284A" w:rsidRPr="0016284A" w:rsidRDefault="0016284A" w:rsidP="00111D8B">
      <w:pPr>
        <w:pStyle w:val="Subtitle"/>
      </w:pPr>
      <w:r w:rsidRPr="0016284A">
        <w:t xml:space="preserve">Department of Sensing, Information and Mechanization Engineering, </w:t>
      </w:r>
    </w:p>
    <w:p w14:paraId="74FD9B0D" w14:textId="77777777" w:rsidR="0016284A" w:rsidRPr="0016284A" w:rsidRDefault="0016284A" w:rsidP="00111D8B">
      <w:pPr>
        <w:pStyle w:val="Subtitle"/>
      </w:pPr>
      <w:r w:rsidRPr="0016284A">
        <w:t xml:space="preserve">Agriculture Research Organization, </w:t>
      </w:r>
    </w:p>
    <w:p w14:paraId="40322E12" w14:textId="77777777" w:rsidR="0016284A" w:rsidRPr="0016284A" w:rsidRDefault="0016284A" w:rsidP="00111D8B">
      <w:pPr>
        <w:pStyle w:val="Subtitle"/>
      </w:pPr>
      <w:r w:rsidRPr="0016284A">
        <w:t>The Volcani center, Bet Dagan</w:t>
      </w:r>
    </w:p>
    <w:p w14:paraId="601E3530" w14:textId="77777777" w:rsidR="0016284A" w:rsidRDefault="0016284A" w:rsidP="00111D8B">
      <w:pPr>
        <w:pStyle w:val="Subtitle"/>
      </w:pPr>
    </w:p>
    <w:p w14:paraId="01EB6BAD" w14:textId="77777777" w:rsidR="0016284A" w:rsidRPr="0016284A" w:rsidRDefault="0016284A" w:rsidP="00111D8B">
      <w:pPr>
        <w:pStyle w:val="Subtitle"/>
      </w:pPr>
      <w:r w:rsidRPr="0016284A">
        <w:t xml:space="preserve">Dr. Mikhail Borisover </w:t>
      </w:r>
    </w:p>
    <w:p w14:paraId="3F8E7B47" w14:textId="77777777" w:rsidR="0016284A" w:rsidRPr="0016284A" w:rsidRDefault="0016284A" w:rsidP="00111D8B">
      <w:pPr>
        <w:pStyle w:val="Subtitle"/>
      </w:pPr>
      <w:r w:rsidRPr="0016284A">
        <w:t xml:space="preserve">Institute of Soil, Water and Environmental Sciences, </w:t>
      </w:r>
    </w:p>
    <w:p w14:paraId="581C2BCF" w14:textId="77777777" w:rsidR="0016284A" w:rsidRPr="0016284A" w:rsidRDefault="0016284A" w:rsidP="00111D8B">
      <w:pPr>
        <w:pStyle w:val="Subtitle"/>
      </w:pPr>
      <w:r w:rsidRPr="0016284A">
        <w:t xml:space="preserve">Department Soil Chemistry, Plant Nutrition and Microbiology, </w:t>
      </w:r>
    </w:p>
    <w:p w14:paraId="4BC98CF3" w14:textId="77777777" w:rsidR="0016284A" w:rsidRPr="0016284A" w:rsidRDefault="0016284A" w:rsidP="00111D8B">
      <w:pPr>
        <w:pStyle w:val="Subtitle"/>
      </w:pPr>
      <w:r w:rsidRPr="0016284A">
        <w:t xml:space="preserve">Agriculture Research Organization, </w:t>
      </w:r>
    </w:p>
    <w:p w14:paraId="0E311D92" w14:textId="77777777" w:rsidR="0016284A" w:rsidRPr="0016284A" w:rsidRDefault="0016284A" w:rsidP="00111D8B">
      <w:pPr>
        <w:pStyle w:val="Subtitle"/>
      </w:pPr>
      <w:r w:rsidRPr="0016284A">
        <w:t>The Volcani center, Bet Dagan</w:t>
      </w:r>
    </w:p>
    <w:p w14:paraId="0D4834F9" w14:textId="77777777" w:rsidR="0016284A" w:rsidRPr="0016284A" w:rsidRDefault="0016284A" w:rsidP="00111D8B">
      <w:pPr>
        <w:pStyle w:val="Subtitle"/>
      </w:pPr>
    </w:p>
    <w:p w14:paraId="2624DA26" w14:textId="77777777" w:rsidR="0016284A" w:rsidRPr="0016284A" w:rsidRDefault="0016284A" w:rsidP="00111D8B">
      <w:pPr>
        <w:pStyle w:val="Subtitle"/>
      </w:pPr>
      <w:r w:rsidRPr="0016284A">
        <w:t xml:space="preserve">and </w:t>
      </w:r>
    </w:p>
    <w:p w14:paraId="6ED1A54A" w14:textId="77777777" w:rsidR="0016284A" w:rsidRPr="0016284A" w:rsidRDefault="0016284A" w:rsidP="00111D8B">
      <w:pPr>
        <w:pStyle w:val="Subtitle"/>
      </w:pPr>
      <w:r w:rsidRPr="0016284A">
        <w:t>Prof. Shlomo Sela (Saldinger)</w:t>
      </w:r>
    </w:p>
    <w:p w14:paraId="7BBEFEA4" w14:textId="77777777" w:rsidR="0016284A" w:rsidRPr="0016284A" w:rsidRDefault="0016284A" w:rsidP="00111D8B">
      <w:pPr>
        <w:pStyle w:val="Subtitle"/>
      </w:pPr>
      <w:r w:rsidRPr="0016284A">
        <w:t xml:space="preserve">Institute of Postharvest and Food Sciences, </w:t>
      </w:r>
    </w:p>
    <w:p w14:paraId="693BD608" w14:textId="77777777" w:rsidR="0016284A" w:rsidRPr="0016284A" w:rsidRDefault="0016284A" w:rsidP="00111D8B">
      <w:pPr>
        <w:pStyle w:val="Subtitle"/>
      </w:pPr>
      <w:r w:rsidRPr="0016284A">
        <w:t xml:space="preserve">Department of Food Quality and Safety, </w:t>
      </w:r>
    </w:p>
    <w:p w14:paraId="378EE5DF" w14:textId="77777777" w:rsidR="0016284A" w:rsidRPr="0016284A" w:rsidRDefault="0016284A" w:rsidP="00111D8B">
      <w:pPr>
        <w:pStyle w:val="Subtitle"/>
      </w:pPr>
      <w:r w:rsidRPr="0016284A">
        <w:t xml:space="preserve">Agriculture Research Organization, </w:t>
      </w:r>
    </w:p>
    <w:p w14:paraId="0015643F" w14:textId="77777777" w:rsidR="004E2898" w:rsidRDefault="0016284A" w:rsidP="00111D8B">
      <w:pPr>
        <w:pStyle w:val="Subtitle"/>
      </w:pPr>
      <w:r w:rsidRPr="0016284A">
        <w:t>The Volcani center, Bet Dagan</w:t>
      </w:r>
    </w:p>
    <w:p w14:paraId="4FB37C42" w14:textId="77777777" w:rsidR="0016284A" w:rsidRDefault="0016284A" w:rsidP="00111D8B"/>
    <w:p w14:paraId="33B2D2BC" w14:textId="77777777" w:rsidR="0016284A" w:rsidRDefault="0016284A" w:rsidP="00111D8B">
      <w:r>
        <w:br w:type="page"/>
      </w:r>
    </w:p>
    <w:p w14:paraId="6E4B46D8" w14:textId="77777777" w:rsidR="0016284A" w:rsidRPr="0016284A" w:rsidRDefault="0016284A" w:rsidP="00662E26">
      <w:pPr>
        <w:pStyle w:val="Heading1"/>
      </w:pPr>
      <w:bookmarkStart w:id="0" w:name="_Toc520664288"/>
      <w:r w:rsidRPr="0016284A">
        <w:lastRenderedPageBreak/>
        <w:t>Acknowledgment</w:t>
      </w:r>
      <w:bookmarkEnd w:id="0"/>
      <w:r w:rsidRPr="0016284A">
        <w:t xml:space="preserve"> </w:t>
      </w:r>
    </w:p>
    <w:p w14:paraId="58E9B06C" w14:textId="0E84D0E2" w:rsidR="00EC0F0A" w:rsidRDefault="0016284A" w:rsidP="00BF7A06">
      <w:r w:rsidRPr="0016284A">
        <w:t>I would like to thank my supervisor</w:t>
      </w:r>
      <w:r w:rsidR="00EC0F0A">
        <w:t xml:space="preserve">s: Dr. </w:t>
      </w:r>
      <w:r w:rsidR="00EC0F0A" w:rsidRPr="0016284A">
        <w:t>Ze'ev Schmilovitch</w:t>
      </w:r>
      <w:r w:rsidR="00EC0F0A">
        <w:t xml:space="preserve">, Dr. </w:t>
      </w:r>
      <w:r w:rsidRPr="0016284A">
        <w:t xml:space="preserve"> </w:t>
      </w:r>
      <w:r w:rsidR="00330BE4">
        <w:t>Mikhail Borisover</w:t>
      </w:r>
      <w:r w:rsidR="00EC0F0A">
        <w:t xml:space="preserve"> and </w:t>
      </w:r>
      <w:r w:rsidRPr="0016284A">
        <w:t>Prof. Shlomo Sela, for the</w:t>
      </w:r>
      <w:r w:rsidR="00EC0F0A">
        <w:t>ir</w:t>
      </w:r>
      <w:r w:rsidRPr="0016284A">
        <w:t xml:space="preserve"> patient guidance, encouragement and advice.</w:t>
      </w:r>
      <w:r w:rsidR="00EC0F0A">
        <w:t xml:space="preserve"> This project included a complex collaboration of people from different fields of </w:t>
      </w:r>
      <w:r w:rsidR="00330BE4">
        <w:t>science</w:t>
      </w:r>
      <w:r w:rsidR="00EC0F0A">
        <w:t xml:space="preserve">, and only through their open-mindedness, </w:t>
      </w:r>
      <w:r w:rsidR="00330BE4">
        <w:t xml:space="preserve">curiosity, flexibility and relentlessness we managed to do this research. </w:t>
      </w:r>
    </w:p>
    <w:p w14:paraId="18220511" w14:textId="35C1CD5B" w:rsidR="00330BE4" w:rsidRDefault="0016284A" w:rsidP="000E346E">
      <w:r w:rsidRPr="0016284A">
        <w:t xml:space="preserve"> Also I would like to thank</w:t>
      </w:r>
      <w:r w:rsidR="000E346E">
        <w:t xml:space="preserve"> Dr.</w:t>
      </w:r>
      <w:r w:rsidRPr="0016284A">
        <w:t xml:space="preserve"> </w:t>
      </w:r>
      <w:r w:rsidR="00330BE4">
        <w:t xml:space="preserve">Timea Ignat, Emir Haleva and </w:t>
      </w:r>
      <w:r w:rsidR="000E346E">
        <w:t xml:space="preserve">Dr. </w:t>
      </w:r>
      <w:r w:rsidR="00330BE4">
        <w:t xml:space="preserve">Giorgi Shtenberg, for many hours </w:t>
      </w:r>
      <w:r w:rsidR="00330BE4" w:rsidRPr="000E346E">
        <w:t xml:space="preserve">trying to </w:t>
      </w:r>
      <w:r w:rsidR="000E346E" w:rsidRPr="000E346E">
        <w:t>figure</w:t>
      </w:r>
      <w:r w:rsidR="00330BE4" w:rsidRPr="000E346E">
        <w:t xml:space="preserve"> out</w:t>
      </w:r>
      <w:r w:rsidR="00330BE4">
        <w:t xml:space="preserve"> how the Raman effect </w:t>
      </w:r>
      <w:r w:rsidR="00330BE4" w:rsidRPr="000E346E">
        <w:t>works</w:t>
      </w:r>
      <w:r w:rsidR="00330BE4">
        <w:t xml:space="preserve"> in bacteria, or rather, why it </w:t>
      </w:r>
      <w:r w:rsidR="00BF7A06">
        <w:t xml:space="preserve">does </w:t>
      </w:r>
      <w:r w:rsidR="00330BE4">
        <w:t xml:space="preserve">not work. </w:t>
      </w:r>
    </w:p>
    <w:p w14:paraId="60E29A28" w14:textId="77777777" w:rsidR="000E346E" w:rsidRDefault="00330BE4" w:rsidP="00BF7A06">
      <w:r>
        <w:t xml:space="preserve">I thank </w:t>
      </w:r>
      <w:r w:rsidR="0016284A" w:rsidRPr="0016284A">
        <w:t xml:space="preserve">our lab members for </w:t>
      </w:r>
      <w:r>
        <w:t xml:space="preserve">the </w:t>
      </w:r>
      <w:r w:rsidR="0016284A" w:rsidRPr="0016284A">
        <w:t>enjoyable work</w:t>
      </w:r>
      <w:r>
        <w:t>, counselling and good coffee, to</w:t>
      </w:r>
      <w:r w:rsidR="000E346E">
        <w:t xml:space="preserve"> Dr.</w:t>
      </w:r>
      <w:r>
        <w:t xml:space="preserve"> </w:t>
      </w:r>
      <w:r w:rsidR="0016284A" w:rsidRPr="0016284A">
        <w:t xml:space="preserve">Yulia Kroupitsky, </w:t>
      </w:r>
      <w:r>
        <w:t xml:space="preserve">Lilya Karasic, </w:t>
      </w:r>
      <w:r w:rsidR="000E346E">
        <w:t xml:space="preserve">Dr. </w:t>
      </w:r>
      <w:r>
        <w:t xml:space="preserve">Jitendra Keshri, Orian Dayan and Nadia </w:t>
      </w:r>
      <w:r w:rsidRPr="00330BE4">
        <w:t>Bukhanovsky</w:t>
      </w:r>
      <w:r w:rsidR="0016284A" w:rsidRPr="0016284A">
        <w:t>.</w:t>
      </w:r>
      <w:r>
        <w:t xml:space="preserve"> And to my friends next door: </w:t>
      </w:r>
      <w:r w:rsidR="000E346E">
        <w:t xml:space="preserve">Dr. </w:t>
      </w:r>
      <w:r>
        <w:t>Orr Shapiro,</w:t>
      </w:r>
      <w:r w:rsidR="000E346E">
        <w:t xml:space="preserve"> Dr.</w:t>
      </w:r>
      <w:r>
        <w:t xml:space="preserve"> Ella Kaplan, Sivan Galai and </w:t>
      </w:r>
      <w:r w:rsidRPr="00330BE4">
        <w:t>Olubunmi Adejimi</w:t>
      </w:r>
      <w:r>
        <w:t xml:space="preserve"> for listening to my ideas and helping me form them into real research questions that could later be properly looked into.</w:t>
      </w:r>
    </w:p>
    <w:p w14:paraId="6C290AE1" w14:textId="5209CE52" w:rsidR="0016284A" w:rsidRDefault="000E346E" w:rsidP="000E346E">
      <w:r>
        <w:t>Finally, I thank Dr. Dalit Vaizel-Ohayon and Mekorot for their support of this project, for sampling water, analyzing them and sharing their results.</w:t>
      </w:r>
      <w:r w:rsidR="0016284A">
        <w:br w:type="page"/>
      </w:r>
    </w:p>
    <w:p w14:paraId="7D93524B" w14:textId="77777777" w:rsidR="0016284A" w:rsidRDefault="0016284A" w:rsidP="00662E26">
      <w:pPr>
        <w:pStyle w:val="Heading1"/>
      </w:pPr>
      <w:bookmarkStart w:id="1" w:name="_Toc520664289"/>
      <w:r>
        <w:lastRenderedPageBreak/>
        <w:t>Abstract</w:t>
      </w:r>
      <w:bookmarkEnd w:id="1"/>
    </w:p>
    <w:p w14:paraId="17C9117E" w14:textId="79D245AC" w:rsidR="004C4EB6" w:rsidRDefault="004C4EB6" w:rsidP="006A4A0F">
      <w:r>
        <w:t xml:space="preserve">Bacterial contamination of drinking water is a considerable concern for public health. Annually, thousands of people are affected by waterborne diseases in developed countries, and </w:t>
      </w:r>
      <w:r w:rsidR="00BF7A06">
        <w:t xml:space="preserve">even </w:t>
      </w:r>
      <w:r>
        <w:t xml:space="preserve">millions </w:t>
      </w:r>
      <w:r w:rsidR="00BF7A06">
        <w:t xml:space="preserve">may be affected </w:t>
      </w:r>
      <w:r>
        <w:t>in develop</w:t>
      </w:r>
      <w:r w:rsidR="00BF7A06">
        <w:t>ing</w:t>
      </w:r>
      <w:r>
        <w:t xml:space="preserve"> countries. While water authorities go through many processes to assure the safety of drinking water, the methods for testing water sanitation are too slow, taking between 12-72 hours to produce results. </w:t>
      </w:r>
      <w:r w:rsidR="00E63904">
        <w:t xml:space="preserve">Some </w:t>
      </w:r>
      <w:r>
        <w:t>modern molecular</w:t>
      </w:r>
      <w:r w:rsidR="00E63904">
        <w:t xml:space="preserve"> and analytical</w:t>
      </w:r>
      <w:r>
        <w:t xml:space="preserve"> methods </w:t>
      </w:r>
      <w:r w:rsidR="00E63904">
        <w:t xml:space="preserve">such as DNA hybridization, </w:t>
      </w:r>
      <w:r w:rsidR="00E63904" w:rsidRPr="00E46398">
        <w:t>Enzyme-Linked Immunosorbent Assay</w:t>
      </w:r>
      <w:r w:rsidR="00E63904">
        <w:t xml:space="preserve"> (ELISA) and mass spectrometry </w:t>
      </w:r>
      <w:r>
        <w:t>have been suggested to replace the standard</w:t>
      </w:r>
      <w:r w:rsidR="000E346E">
        <w:t xml:space="preserve"> methods</w:t>
      </w:r>
      <w:r>
        <w:t xml:space="preserve">. </w:t>
      </w:r>
      <w:r w:rsidR="00E63904">
        <w:t>Yet, t</w:t>
      </w:r>
      <w:r>
        <w:t>he</w:t>
      </w:r>
      <w:r w:rsidR="00E63904">
        <w:t xml:space="preserve">se methods are hardly applicable on </w:t>
      </w:r>
      <w:r w:rsidR="006A4A0F">
        <w:t>an</w:t>
      </w:r>
      <w:r w:rsidR="006A4A0F">
        <w:t xml:space="preserve"> </w:t>
      </w:r>
      <w:r w:rsidR="00E63904">
        <w:t xml:space="preserve">everyday basis </w:t>
      </w:r>
      <w:r>
        <w:t xml:space="preserve">because they are either </w:t>
      </w:r>
      <w:r w:rsidR="00E63904">
        <w:t xml:space="preserve">money-, labor- and time consuming </w:t>
      </w:r>
      <w:r>
        <w:t xml:space="preserve">or </w:t>
      </w:r>
      <w:r w:rsidR="00E63904">
        <w:t xml:space="preserve">not </w:t>
      </w:r>
      <w:r>
        <w:t>accurate</w:t>
      </w:r>
      <w:r w:rsidR="000E346E" w:rsidRPr="000E346E">
        <w:t xml:space="preserve"> </w:t>
      </w:r>
      <w:r w:rsidR="000E346E">
        <w:t>enough</w:t>
      </w:r>
      <w:r>
        <w:t xml:space="preserve">. </w:t>
      </w:r>
      <w:r w:rsidR="00E63904">
        <w:t xml:space="preserve">In contrast, </w:t>
      </w:r>
      <w:r>
        <w:t>Raman and fluorescence spectroscop</w:t>
      </w:r>
      <w:r w:rsidR="00E63904">
        <w:t>ies</w:t>
      </w:r>
      <w:r>
        <w:t xml:space="preserve"> </w:t>
      </w:r>
      <w:r w:rsidR="006313F0">
        <w:t xml:space="preserve">might </w:t>
      </w:r>
      <w:r w:rsidR="00E63904">
        <w:t xml:space="preserve">provide a basis for fast and non-expensive </w:t>
      </w:r>
      <w:r>
        <w:t xml:space="preserve">detection of bacteria in drinking water. </w:t>
      </w:r>
    </w:p>
    <w:p w14:paraId="17B0C732" w14:textId="0653E889" w:rsidR="004C4EB6" w:rsidRDefault="004C4EB6" w:rsidP="00E83DB1">
      <w:r>
        <w:t xml:space="preserve">In this study, low resolution Raman spectroscopy and fluorescence spectroscopy were used to detect bacteria </w:t>
      </w:r>
      <w:r w:rsidR="00E63904">
        <w:t xml:space="preserve">in </w:t>
      </w:r>
      <w:r>
        <w:t xml:space="preserve">a model system and in </w:t>
      </w:r>
      <w:r w:rsidR="009A27E0">
        <w:t>ground</w:t>
      </w:r>
      <w:r>
        <w:t xml:space="preserve">water. </w:t>
      </w:r>
      <w:r>
        <w:rPr>
          <w:i/>
          <w:iCs/>
        </w:rPr>
        <w:t xml:space="preserve">E. coli, B. subtilis </w:t>
      </w:r>
      <w:r>
        <w:t xml:space="preserve">and </w:t>
      </w:r>
      <w:r>
        <w:rPr>
          <w:i/>
          <w:iCs/>
        </w:rPr>
        <w:t>P. aeruginosa</w:t>
      </w:r>
      <w:r>
        <w:t xml:space="preserve"> were used to assess the different methods' detection thresholds, by measuring the </w:t>
      </w:r>
      <w:r w:rsidR="00E63904">
        <w:t xml:space="preserve">emission </w:t>
      </w:r>
      <w:r>
        <w:t xml:space="preserve">spectra either using a Raman spectrometer or a spectrofluorometer. </w:t>
      </w:r>
      <w:ins w:id="2" w:author="Michael Borisover" w:date="2018-07-30T18:11:00Z">
        <w:del w:id="3" w:author="Administrator" w:date="2018-08-13T11:36:00Z">
          <w:r w:rsidR="00E63904" w:rsidDel="00E83DB1">
            <w:delText xml:space="preserve">Since visually no distinctive peaks were found in </w:delText>
          </w:r>
          <w:r w:rsidR="00E63904" w:rsidRPr="00E63904" w:rsidDel="00E83DB1">
            <w:rPr>
              <w:highlight w:val="yellow"/>
              <w:rPrChange w:id="4" w:author="Michael Borisover" w:date="2018-07-30T18:11:00Z">
                <w:rPr/>
              </w:rPrChange>
            </w:rPr>
            <w:delText>which spectra?</w:delText>
          </w:r>
          <w:r w:rsidR="00E63904" w:rsidDel="00E83DB1">
            <w:delText xml:space="preserve">,  </w:delText>
          </w:r>
        </w:del>
      </w:ins>
      <w:r>
        <w:t>Partial least squares</w:t>
      </w:r>
      <w:r w:rsidR="00E63904">
        <w:t xml:space="preserve"> (PLS)</w:t>
      </w:r>
      <w:r>
        <w:t xml:space="preserve"> analysis was used to analyze the complex </w:t>
      </w:r>
      <w:r w:rsidR="00E63904">
        <w:t>data</w:t>
      </w:r>
      <w:del w:id="5" w:author="Michael Borisover" w:date="2018-07-30T18:11:00Z">
        <w:r w:rsidDel="00E63904">
          <w:delText>spectra, since visually no distinctive peaks were found</w:delText>
        </w:r>
      </w:del>
      <w:r>
        <w:t xml:space="preserve">. Subsequently, drinking water </w:t>
      </w:r>
      <w:r w:rsidR="00E63904">
        <w:t xml:space="preserve">obtained </w:t>
      </w:r>
      <w:r>
        <w:t xml:space="preserve">from wells in the north of Israel was </w:t>
      </w:r>
      <w:r w:rsidR="00585469">
        <w:t xml:space="preserve">examined </w:t>
      </w:r>
      <w:r>
        <w:t xml:space="preserve">using fluorescence spectrometry to determine the method's ability to detect </w:t>
      </w:r>
      <w:r w:rsidR="00585469">
        <w:t xml:space="preserve">real microbial </w:t>
      </w:r>
      <w:r>
        <w:t>contamination</w:t>
      </w:r>
      <w:r w:rsidR="009A27E0">
        <w:t xml:space="preserve"> of water</w:t>
      </w:r>
      <w:r>
        <w:t>.</w:t>
      </w:r>
    </w:p>
    <w:p w14:paraId="73D69A62" w14:textId="6FE9E234" w:rsidR="004C4EB6" w:rsidRDefault="004C4EB6" w:rsidP="009A27E0">
      <w:r>
        <w:t xml:space="preserve">It was found that low resolution Raman spectroscopy is not </w:t>
      </w:r>
      <w:r w:rsidR="009A27E0">
        <w:t xml:space="preserve">sensitive </w:t>
      </w:r>
      <w:r w:rsidR="006313F0">
        <w:t xml:space="preserve">enough, being capable of </w:t>
      </w:r>
      <w:r>
        <w:t xml:space="preserve">detecting bacteria </w:t>
      </w:r>
      <w:r w:rsidR="006313F0">
        <w:t xml:space="preserve">only </w:t>
      </w:r>
      <w:r>
        <w:t>at 10</w:t>
      </w:r>
      <w:r>
        <w:rPr>
          <w:vertAlign w:val="superscript"/>
        </w:rPr>
        <w:t>8</w:t>
      </w:r>
      <w:r>
        <w:t xml:space="preserve"> and 10</w:t>
      </w:r>
      <w:r>
        <w:rPr>
          <w:vertAlign w:val="superscript"/>
        </w:rPr>
        <w:t>4</w:t>
      </w:r>
      <w:r>
        <w:t xml:space="preserve"> CFU/ml for </w:t>
      </w:r>
      <w:r>
        <w:rPr>
          <w:i/>
          <w:iCs/>
        </w:rPr>
        <w:t xml:space="preserve">E. coli </w:t>
      </w:r>
      <w:r>
        <w:t xml:space="preserve">and </w:t>
      </w:r>
      <w:r>
        <w:rPr>
          <w:i/>
          <w:iCs/>
        </w:rPr>
        <w:t>B. subtilis</w:t>
      </w:r>
      <w:r w:rsidR="006313F0">
        <w:rPr>
          <w:i/>
          <w:iCs/>
        </w:rPr>
        <w:t>,</w:t>
      </w:r>
      <w:r>
        <w:rPr>
          <w:i/>
          <w:iCs/>
        </w:rPr>
        <w:t xml:space="preserve"> </w:t>
      </w:r>
      <w:r>
        <w:t xml:space="preserve">respectively. </w:t>
      </w:r>
      <w:r w:rsidR="006313F0">
        <w:t>On the other hand, f</w:t>
      </w:r>
      <w:r>
        <w:t xml:space="preserve">luorescence spectroscopy showed great potential for detection and quantification of bacteria in water, </w:t>
      </w:r>
      <w:r w:rsidR="006313F0">
        <w:t xml:space="preserve">capable of </w:t>
      </w:r>
      <w:r>
        <w:t xml:space="preserve">detecting bacteria at a concentration as low as 10 CFU/ml for some species. Furthermore, a </w:t>
      </w:r>
      <w:r w:rsidR="006313F0">
        <w:t xml:space="preserve">fluorescence data-based </w:t>
      </w:r>
      <w:r>
        <w:t xml:space="preserve">classification model has been able to accurately differentiate between </w:t>
      </w:r>
      <w:r>
        <w:rPr>
          <w:i/>
          <w:iCs/>
        </w:rPr>
        <w:t xml:space="preserve">E. coli, B. subtilis </w:t>
      </w:r>
      <w:r>
        <w:t xml:space="preserve">and </w:t>
      </w:r>
      <w:r>
        <w:rPr>
          <w:i/>
          <w:iCs/>
        </w:rPr>
        <w:t>P. aeruginosa</w:t>
      </w:r>
      <w:r>
        <w:t xml:space="preserve"> at high concentrations, indicating differen</w:t>
      </w:r>
      <w:r w:rsidR="006313F0">
        <w:t>ces</w:t>
      </w:r>
      <w:r>
        <w:t xml:space="preserve"> </w:t>
      </w:r>
      <w:r w:rsidR="006313F0">
        <w:t xml:space="preserve">in </w:t>
      </w:r>
      <w:r>
        <w:t xml:space="preserve">spectral fingerprints between species. </w:t>
      </w:r>
      <w:r w:rsidR="006313F0">
        <w:t xml:space="preserve">Groundwater samples did not </w:t>
      </w:r>
      <w:r w:rsidR="009A27E0">
        <w:t>contain</w:t>
      </w:r>
      <w:r w:rsidR="006313F0">
        <w:t xml:space="preserve"> significant contamination</w:t>
      </w:r>
      <w:r>
        <w:t xml:space="preserve">, with only one sample </w:t>
      </w:r>
      <w:r w:rsidR="00B86DAE">
        <w:t xml:space="preserve">reported over a year-long sampling period to demonstrate a distinct presence of microorganisms. </w:t>
      </w:r>
      <w:r>
        <w:t>That sample could, however, be distinguished and detected easily using fluorescence spectroscopy, and the treatment of the sample by chlorination or filtration reduced the spectral fingerprint completely, indicating the connection between microbial contamination and fluorescence.</w:t>
      </w:r>
    </w:p>
    <w:p w14:paraId="0AED9DE9" w14:textId="0DBFF016" w:rsidR="004C4EB6" w:rsidRPr="004C4EB6" w:rsidRDefault="004C4EB6" w:rsidP="00E83DB1">
      <w:r>
        <w:t xml:space="preserve">Both in a set of controlled lab experiments and in </w:t>
      </w:r>
      <w:r w:rsidR="009A27E0">
        <w:t>ground</w:t>
      </w:r>
      <w:r>
        <w:t>water, fluorescence spectroscopy has shown an ability to detect bacteria at a concentration of 1,000 CFU/ml, which is the required industrial standard. Furthermore, the study demonstrate</w:t>
      </w:r>
      <w:r w:rsidR="00B86DAE">
        <w:t>d</w:t>
      </w:r>
      <w:r>
        <w:t xml:space="preserve"> t</w:t>
      </w:r>
      <w:r w:rsidR="00B86DAE">
        <w:t xml:space="preserve">hat sensitivity of detection may be significantly </w:t>
      </w:r>
      <w:r>
        <w:t>increase</w:t>
      </w:r>
      <w:r w:rsidR="00B86DAE">
        <w:t>d</w:t>
      </w:r>
      <w:r>
        <w:t xml:space="preserve"> by analyzing the complex 3-dimensional </w:t>
      </w:r>
      <w:r w:rsidR="00B86DAE">
        <w:t xml:space="preserve">fluorescence contour (excitation-emission matrices, EEM) as compared with using </w:t>
      </w:r>
      <w:r>
        <w:t>single-wavelength</w:t>
      </w:r>
      <w:r w:rsidR="00B86DAE">
        <w:t xml:space="preserve"> pair</w:t>
      </w:r>
      <w:r>
        <w:t xml:space="preserve"> "peak picking". In a controlled experiment, a Partial Least Squares (PLS) algorithm applied to an entire EEM</w:t>
      </w:r>
      <w:r w:rsidR="00B86DAE">
        <w:t xml:space="preserve"> obtained</w:t>
      </w:r>
      <w:r>
        <w:t xml:space="preserve"> in the range of 210-400 nm excitation and 220-450 nm emission </w:t>
      </w:r>
      <w:r w:rsidR="00B86DAE">
        <w:t xml:space="preserve">was shown to reduce the detection threshold </w:t>
      </w:r>
      <w:r>
        <w:t>from 10</w:t>
      </w:r>
      <w:r>
        <w:rPr>
          <w:vertAlign w:val="superscript"/>
        </w:rPr>
        <w:t>5</w:t>
      </w:r>
      <w:r>
        <w:t xml:space="preserve"> CFU/ml to as low as 10 CFU/ml.</w:t>
      </w:r>
      <w:ins w:id="6" w:author="Administrator" w:date="2018-08-13T11:38:00Z">
        <w:r w:rsidR="00E83DB1">
          <w:t xml:space="preserve"> A</w:t>
        </w:r>
      </w:ins>
      <w:r>
        <w:t xml:space="preserve"> </w:t>
      </w:r>
      <w:del w:id="7" w:author="Administrator" w:date="2018-08-13T11:38:00Z">
        <w:r w:rsidR="00B86DAE" w:rsidDel="00E83DB1">
          <w:delText xml:space="preserve">Combination </w:delText>
        </w:r>
      </w:del>
      <w:ins w:id="8" w:author="Administrator" w:date="2018-08-13T11:38:00Z">
        <w:r w:rsidR="00E83DB1">
          <w:t>c</w:t>
        </w:r>
        <w:r w:rsidR="00E83DB1">
          <w:t xml:space="preserve">ombination </w:t>
        </w:r>
      </w:ins>
      <w:r w:rsidR="00B86DAE">
        <w:t>of EEMs of fluorescence with PLS</w:t>
      </w:r>
      <w:ins w:id="9" w:author="Administrator" w:date="2018-08-13T11:38:00Z">
        <w:r w:rsidR="00E83DB1">
          <w:t xml:space="preserve"> predictive models</w:t>
        </w:r>
      </w:ins>
      <w:r w:rsidR="00B86DAE">
        <w:t xml:space="preserve"> </w:t>
      </w:r>
      <w:del w:id="10" w:author="Administrator" w:date="2018-08-13T11:38:00Z">
        <w:r w:rsidR="00B86DAE" w:rsidDel="00E83DB1">
          <w:delText xml:space="preserve">(?) </w:delText>
        </w:r>
      </w:del>
      <w:r>
        <w:t xml:space="preserve">also enables the differentiation of different </w:t>
      </w:r>
      <w:r w:rsidR="009A27E0">
        <w:t xml:space="preserve">bacterial </w:t>
      </w:r>
      <w:r>
        <w:t xml:space="preserve">species according to their spectral fingerprint. </w:t>
      </w:r>
      <w:r w:rsidR="00B86DAE">
        <w:t>To conclude, t</w:t>
      </w:r>
      <w:r>
        <w:t xml:space="preserve">his study illustrates the high potential of fluorescence spectroscopy for the fast and accurate detection of bacteria in </w:t>
      </w:r>
      <w:r w:rsidR="00B86DAE">
        <w:lastRenderedPageBreak/>
        <w:t xml:space="preserve">groundwater and drinking </w:t>
      </w:r>
      <w:r>
        <w:t>water.</w:t>
      </w:r>
      <w:r w:rsidR="00B86DAE">
        <w:t xml:space="preserve"> It appears that this is the first demonstration of a capability of fluorescence EEMs to </w:t>
      </w:r>
      <w:del w:id="11" w:author="Administrator" w:date="2018-08-13T11:39:00Z">
        <w:r w:rsidR="00B86DAE" w:rsidDel="00E83DB1">
          <w:delText>straighfrowardly</w:delText>
        </w:r>
      </w:del>
      <w:ins w:id="12" w:author="Administrator" w:date="2018-08-13T11:39:00Z">
        <w:r w:rsidR="00E83DB1">
          <w:t>straightforwardly</w:t>
        </w:r>
      </w:ins>
      <w:r w:rsidR="00B86DAE">
        <w:t xml:space="preserve"> detect microorganisms at the concentrations of 10 CFU/ml.</w:t>
      </w:r>
    </w:p>
    <w:p w14:paraId="58CFB44E" w14:textId="77777777" w:rsidR="0016284A" w:rsidRDefault="0016284A" w:rsidP="00111D8B">
      <w:pPr>
        <w:rPr>
          <w:lang w:eastAsia="en-US"/>
        </w:rPr>
      </w:pPr>
    </w:p>
    <w:p w14:paraId="33450B2C" w14:textId="77777777" w:rsidR="0016284A" w:rsidRDefault="0016284A" w:rsidP="00111D8B">
      <w:pPr>
        <w:rPr>
          <w:lang w:eastAsia="en-US"/>
        </w:rPr>
      </w:pPr>
      <w:r>
        <w:rPr>
          <w:lang w:eastAsia="en-US"/>
        </w:rPr>
        <w:br w:type="page"/>
      </w:r>
    </w:p>
    <w:p w14:paraId="7ACA73F8" w14:textId="77777777" w:rsidR="0016284A" w:rsidRDefault="0016284A" w:rsidP="00662E26">
      <w:pPr>
        <w:pStyle w:val="Heading1"/>
      </w:pPr>
      <w:bookmarkStart w:id="13" w:name="_Toc520664290"/>
      <w:r>
        <w:lastRenderedPageBreak/>
        <w:t>Table of contents</w:t>
      </w:r>
      <w:bookmarkEnd w:id="13"/>
    </w:p>
    <w:sdt>
      <w:sdtPr>
        <w:rPr>
          <w:rFonts w:ascii="David" w:eastAsiaTheme="minorHAnsi" w:hAnsi="David" w:cs="David"/>
          <w:color w:val="auto"/>
          <w:sz w:val="22"/>
          <w:szCs w:val="22"/>
          <w:lang w:bidi="he-IL"/>
        </w:rPr>
        <w:id w:val="-295912316"/>
        <w:docPartObj>
          <w:docPartGallery w:val="Table of Contents"/>
          <w:docPartUnique/>
        </w:docPartObj>
      </w:sdtPr>
      <w:sdtContent>
        <w:p w14:paraId="43CFDAE5" w14:textId="77777777" w:rsidR="00111D8B" w:rsidRDefault="00111D8B" w:rsidP="00662E26">
          <w:pPr>
            <w:pStyle w:val="TOCHeading"/>
          </w:pPr>
        </w:p>
        <w:p w14:paraId="180D48F4" w14:textId="77777777" w:rsidR="004C4EB6" w:rsidRDefault="00111D8B">
          <w:pPr>
            <w:pStyle w:val="TOC1"/>
            <w:tabs>
              <w:tab w:val="left" w:pos="1892"/>
              <w:tab w:val="right" w:leader="dot" w:pos="8296"/>
            </w:tabs>
            <w:bidi/>
            <w:rPr>
              <w:rFonts w:asciiTheme="minorHAnsi" w:eastAsiaTheme="minorEastAsia" w:hAnsiTheme="minorHAnsi" w:cstheme="minorBidi"/>
              <w:noProof/>
              <w:rtl/>
              <w:lang w:eastAsia="en-US"/>
            </w:rPr>
          </w:pPr>
          <w:r>
            <w:fldChar w:fldCharType="begin"/>
          </w:r>
          <w:r>
            <w:instrText xml:space="preserve"> TOC \o "1-3" \h \z \u </w:instrText>
          </w:r>
          <w:r>
            <w:fldChar w:fldCharType="separate"/>
          </w:r>
          <w:hyperlink w:anchor="_Toc520664288" w:history="1">
            <w:r w:rsidR="004C4EB6" w:rsidRPr="00824236">
              <w:rPr>
                <w:rStyle w:val="Hyperlink"/>
                <w:noProof/>
              </w:rPr>
              <w:t>1.</w:t>
            </w:r>
            <w:r w:rsidR="004C4EB6">
              <w:rPr>
                <w:rFonts w:asciiTheme="minorHAnsi" w:eastAsiaTheme="minorEastAsia" w:hAnsiTheme="minorHAnsi" w:cstheme="minorBidi"/>
                <w:noProof/>
                <w:rtl/>
                <w:lang w:eastAsia="en-US"/>
              </w:rPr>
              <w:tab/>
            </w:r>
            <w:r w:rsidR="004C4EB6" w:rsidRPr="00824236">
              <w:rPr>
                <w:rStyle w:val="Hyperlink"/>
                <w:noProof/>
              </w:rPr>
              <w:t>Acknowledgment</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8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w:t>
            </w:r>
            <w:r w:rsidR="004C4EB6">
              <w:rPr>
                <w:rStyle w:val="Hyperlink"/>
                <w:noProof/>
                <w:rtl/>
              </w:rPr>
              <w:fldChar w:fldCharType="end"/>
            </w:r>
          </w:hyperlink>
        </w:p>
        <w:p w14:paraId="50B4703D" w14:textId="77777777" w:rsidR="004C4EB6" w:rsidRDefault="000756CE">
          <w:pPr>
            <w:pStyle w:val="TOC1"/>
            <w:tabs>
              <w:tab w:val="left" w:pos="1100"/>
              <w:tab w:val="right" w:leader="dot" w:pos="8296"/>
            </w:tabs>
            <w:bidi/>
            <w:rPr>
              <w:rFonts w:asciiTheme="minorHAnsi" w:eastAsiaTheme="minorEastAsia" w:hAnsiTheme="minorHAnsi" w:cstheme="minorBidi"/>
              <w:noProof/>
              <w:rtl/>
              <w:lang w:eastAsia="en-US"/>
            </w:rPr>
          </w:pPr>
          <w:hyperlink w:anchor="_Toc520664289" w:history="1">
            <w:r w:rsidR="004C4EB6" w:rsidRPr="00824236">
              <w:rPr>
                <w:rStyle w:val="Hyperlink"/>
                <w:noProof/>
              </w:rPr>
              <w:t>2.</w:t>
            </w:r>
            <w:r w:rsidR="004C4EB6">
              <w:rPr>
                <w:rFonts w:asciiTheme="minorHAnsi" w:eastAsiaTheme="minorEastAsia" w:hAnsiTheme="minorHAnsi" w:cstheme="minorBidi"/>
                <w:noProof/>
                <w:rtl/>
                <w:lang w:eastAsia="en-US"/>
              </w:rPr>
              <w:tab/>
            </w:r>
            <w:r w:rsidR="004C4EB6" w:rsidRPr="00824236">
              <w:rPr>
                <w:rStyle w:val="Hyperlink"/>
                <w:noProof/>
              </w:rPr>
              <w:t>Abstract</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8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5</w:t>
            </w:r>
            <w:r w:rsidR="004C4EB6">
              <w:rPr>
                <w:rStyle w:val="Hyperlink"/>
                <w:noProof/>
                <w:rtl/>
              </w:rPr>
              <w:fldChar w:fldCharType="end"/>
            </w:r>
          </w:hyperlink>
        </w:p>
        <w:p w14:paraId="3542A575" w14:textId="77777777" w:rsidR="004C4EB6" w:rsidRDefault="000756CE">
          <w:pPr>
            <w:pStyle w:val="TOC1"/>
            <w:tabs>
              <w:tab w:val="left" w:pos="1843"/>
              <w:tab w:val="right" w:leader="dot" w:pos="8296"/>
            </w:tabs>
            <w:bidi/>
            <w:rPr>
              <w:rFonts w:asciiTheme="minorHAnsi" w:eastAsiaTheme="minorEastAsia" w:hAnsiTheme="minorHAnsi" w:cstheme="minorBidi"/>
              <w:noProof/>
              <w:rtl/>
              <w:lang w:eastAsia="en-US"/>
            </w:rPr>
          </w:pPr>
          <w:hyperlink w:anchor="_Toc520664290" w:history="1">
            <w:r w:rsidR="004C4EB6" w:rsidRPr="00824236">
              <w:rPr>
                <w:rStyle w:val="Hyperlink"/>
                <w:noProof/>
              </w:rPr>
              <w:t>3.</w:t>
            </w:r>
            <w:r w:rsidR="004C4EB6">
              <w:rPr>
                <w:rFonts w:asciiTheme="minorHAnsi" w:eastAsiaTheme="minorEastAsia" w:hAnsiTheme="minorHAnsi" w:cstheme="minorBidi"/>
                <w:noProof/>
                <w:rtl/>
                <w:lang w:eastAsia="en-US"/>
              </w:rPr>
              <w:tab/>
            </w:r>
            <w:r w:rsidR="004C4EB6" w:rsidRPr="00824236">
              <w:rPr>
                <w:rStyle w:val="Hyperlink"/>
                <w:noProof/>
              </w:rPr>
              <w:t>Table of content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0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7</w:t>
            </w:r>
            <w:r w:rsidR="004C4EB6">
              <w:rPr>
                <w:rStyle w:val="Hyperlink"/>
                <w:noProof/>
                <w:rtl/>
              </w:rPr>
              <w:fldChar w:fldCharType="end"/>
            </w:r>
          </w:hyperlink>
        </w:p>
        <w:p w14:paraId="58D2566A" w14:textId="77777777" w:rsidR="004C4EB6" w:rsidRDefault="000756CE">
          <w:pPr>
            <w:pStyle w:val="TOC1"/>
            <w:tabs>
              <w:tab w:val="left" w:pos="2197"/>
              <w:tab w:val="right" w:leader="dot" w:pos="8296"/>
            </w:tabs>
            <w:bidi/>
            <w:rPr>
              <w:rFonts w:asciiTheme="minorHAnsi" w:eastAsiaTheme="minorEastAsia" w:hAnsiTheme="minorHAnsi" w:cstheme="minorBidi"/>
              <w:noProof/>
              <w:rtl/>
              <w:lang w:eastAsia="en-US"/>
            </w:rPr>
          </w:pPr>
          <w:hyperlink w:anchor="_Toc520664291" w:history="1">
            <w:r w:rsidR="004C4EB6" w:rsidRPr="00824236">
              <w:rPr>
                <w:rStyle w:val="Hyperlink"/>
                <w:noProof/>
              </w:rPr>
              <w:t>4.</w:t>
            </w:r>
            <w:r w:rsidR="004C4EB6">
              <w:rPr>
                <w:rFonts w:asciiTheme="minorHAnsi" w:eastAsiaTheme="minorEastAsia" w:hAnsiTheme="minorHAnsi" w:cstheme="minorBidi"/>
                <w:noProof/>
                <w:rtl/>
                <w:lang w:eastAsia="en-US"/>
              </w:rPr>
              <w:tab/>
            </w:r>
            <w:r w:rsidR="004C4EB6" w:rsidRPr="00824236">
              <w:rPr>
                <w:rStyle w:val="Hyperlink"/>
                <w:noProof/>
              </w:rPr>
              <w:t>List of Abbreviation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1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9</w:t>
            </w:r>
            <w:r w:rsidR="004C4EB6">
              <w:rPr>
                <w:rStyle w:val="Hyperlink"/>
                <w:noProof/>
                <w:rtl/>
              </w:rPr>
              <w:fldChar w:fldCharType="end"/>
            </w:r>
          </w:hyperlink>
        </w:p>
        <w:p w14:paraId="184A0357" w14:textId="77777777" w:rsidR="004C4EB6" w:rsidRDefault="000756CE">
          <w:pPr>
            <w:pStyle w:val="TOC1"/>
            <w:tabs>
              <w:tab w:val="left" w:pos="1540"/>
              <w:tab w:val="right" w:leader="dot" w:pos="8296"/>
            </w:tabs>
            <w:bidi/>
            <w:rPr>
              <w:rFonts w:asciiTheme="minorHAnsi" w:eastAsiaTheme="minorEastAsia" w:hAnsiTheme="minorHAnsi" w:cstheme="minorBidi"/>
              <w:noProof/>
              <w:rtl/>
              <w:lang w:eastAsia="en-US"/>
            </w:rPr>
          </w:pPr>
          <w:hyperlink w:anchor="_Toc520664292" w:history="1">
            <w:r w:rsidR="004C4EB6" w:rsidRPr="00824236">
              <w:rPr>
                <w:rStyle w:val="Hyperlink"/>
                <w:noProof/>
              </w:rPr>
              <w:t>1.</w:t>
            </w:r>
            <w:r w:rsidR="004C4EB6">
              <w:rPr>
                <w:rFonts w:asciiTheme="minorHAnsi" w:eastAsiaTheme="minorEastAsia" w:hAnsiTheme="minorHAnsi" w:cstheme="minorBidi"/>
                <w:noProof/>
                <w:rtl/>
                <w:lang w:eastAsia="en-US"/>
              </w:rPr>
              <w:tab/>
            </w:r>
            <w:r w:rsidR="004C4EB6" w:rsidRPr="00824236">
              <w:rPr>
                <w:rStyle w:val="Hyperlink"/>
                <w:noProof/>
              </w:rPr>
              <w:t>Introduct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2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0</w:t>
            </w:r>
            <w:r w:rsidR="004C4EB6">
              <w:rPr>
                <w:rStyle w:val="Hyperlink"/>
                <w:noProof/>
                <w:rtl/>
              </w:rPr>
              <w:fldChar w:fldCharType="end"/>
            </w:r>
          </w:hyperlink>
        </w:p>
        <w:p w14:paraId="6A6EEA7C" w14:textId="77777777" w:rsidR="004C4EB6" w:rsidRDefault="000756CE">
          <w:pPr>
            <w:pStyle w:val="TOC2"/>
            <w:tabs>
              <w:tab w:val="left" w:pos="4433"/>
            </w:tabs>
            <w:rPr>
              <w:rFonts w:asciiTheme="minorHAnsi" w:eastAsiaTheme="minorEastAsia" w:hAnsiTheme="minorHAnsi" w:cstheme="minorBidi"/>
              <w:noProof/>
              <w:rtl/>
              <w:lang w:eastAsia="en-US"/>
            </w:rPr>
          </w:pPr>
          <w:hyperlink w:anchor="_Toc520664293" w:history="1">
            <w:r w:rsidR="004C4EB6" w:rsidRPr="00824236">
              <w:rPr>
                <w:rStyle w:val="Hyperlink"/>
                <w:noProof/>
              </w:rPr>
              <w:t>1.1.</w:t>
            </w:r>
            <w:r w:rsidR="004C4EB6">
              <w:rPr>
                <w:rFonts w:asciiTheme="minorHAnsi" w:eastAsiaTheme="minorEastAsia" w:hAnsiTheme="minorHAnsi" w:cstheme="minorBidi"/>
                <w:noProof/>
                <w:rtl/>
                <w:lang w:eastAsia="en-US"/>
              </w:rPr>
              <w:tab/>
            </w:r>
            <w:r w:rsidR="004C4EB6" w:rsidRPr="00824236">
              <w:rPr>
                <w:rStyle w:val="Hyperlink"/>
                <w:noProof/>
              </w:rPr>
              <w:t>Bacterial contamination of drinking water</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3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0</w:t>
            </w:r>
            <w:r w:rsidR="004C4EB6">
              <w:rPr>
                <w:rStyle w:val="Hyperlink"/>
                <w:noProof/>
                <w:rtl/>
              </w:rPr>
              <w:fldChar w:fldCharType="end"/>
            </w:r>
          </w:hyperlink>
        </w:p>
        <w:p w14:paraId="3C2674A2" w14:textId="77777777" w:rsidR="004C4EB6" w:rsidRDefault="000756CE">
          <w:pPr>
            <w:pStyle w:val="TOC2"/>
            <w:rPr>
              <w:rFonts w:asciiTheme="minorHAnsi" w:eastAsiaTheme="minorEastAsia" w:hAnsiTheme="minorHAnsi" w:cstheme="minorBidi"/>
              <w:noProof/>
              <w:rtl/>
              <w:lang w:eastAsia="en-US"/>
            </w:rPr>
          </w:pPr>
          <w:hyperlink w:anchor="_Toc520664294" w:history="1">
            <w:r w:rsidR="004C4EB6" w:rsidRPr="00824236">
              <w:rPr>
                <w:rStyle w:val="Hyperlink"/>
                <w:noProof/>
              </w:rPr>
              <w:t>1.2.</w:t>
            </w:r>
            <w:r w:rsidR="004C4EB6">
              <w:rPr>
                <w:rFonts w:asciiTheme="minorHAnsi" w:eastAsiaTheme="minorEastAsia" w:hAnsiTheme="minorHAnsi" w:cstheme="minorBidi"/>
                <w:noProof/>
                <w:rtl/>
                <w:lang w:eastAsia="en-US"/>
              </w:rPr>
              <w:tab/>
            </w:r>
            <w:r w:rsidR="004C4EB6" w:rsidRPr="00824236">
              <w:rPr>
                <w:rStyle w:val="Hyperlink"/>
                <w:noProof/>
              </w:rPr>
              <w:t>Light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4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1</w:t>
            </w:r>
            <w:r w:rsidR="004C4EB6">
              <w:rPr>
                <w:rStyle w:val="Hyperlink"/>
                <w:noProof/>
                <w:rtl/>
              </w:rPr>
              <w:fldChar w:fldCharType="end"/>
            </w:r>
          </w:hyperlink>
        </w:p>
        <w:p w14:paraId="2A553FAC" w14:textId="77777777" w:rsidR="004C4EB6" w:rsidRDefault="000756CE">
          <w:pPr>
            <w:pStyle w:val="TOC2"/>
            <w:rPr>
              <w:rFonts w:asciiTheme="minorHAnsi" w:eastAsiaTheme="minorEastAsia" w:hAnsiTheme="minorHAnsi" w:cstheme="minorBidi"/>
              <w:noProof/>
              <w:rtl/>
              <w:lang w:eastAsia="en-US"/>
            </w:rPr>
          </w:pPr>
          <w:hyperlink w:anchor="_Toc520664295" w:history="1">
            <w:r w:rsidR="004C4EB6" w:rsidRPr="00824236">
              <w:rPr>
                <w:rStyle w:val="Hyperlink"/>
                <w:noProof/>
              </w:rPr>
              <w:t>1.3.</w:t>
            </w:r>
            <w:r w:rsidR="004C4EB6">
              <w:rPr>
                <w:rFonts w:asciiTheme="minorHAnsi" w:eastAsiaTheme="minorEastAsia" w:hAnsiTheme="minorHAnsi" w:cstheme="minorBidi"/>
                <w:noProof/>
                <w:rtl/>
                <w:lang w:eastAsia="en-US"/>
              </w:rPr>
              <w:tab/>
            </w:r>
            <w:r w:rsidR="004C4EB6" w:rsidRPr="00824236">
              <w:rPr>
                <w:rStyle w:val="Hyperlink"/>
                <w:noProof/>
              </w:rPr>
              <w:t>Raman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5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2</w:t>
            </w:r>
            <w:r w:rsidR="004C4EB6">
              <w:rPr>
                <w:rStyle w:val="Hyperlink"/>
                <w:noProof/>
                <w:rtl/>
              </w:rPr>
              <w:fldChar w:fldCharType="end"/>
            </w:r>
          </w:hyperlink>
        </w:p>
        <w:p w14:paraId="237874A4" w14:textId="77777777" w:rsidR="004C4EB6" w:rsidRDefault="000756CE">
          <w:pPr>
            <w:pStyle w:val="TOC3"/>
            <w:tabs>
              <w:tab w:val="left" w:pos="3138"/>
              <w:tab w:val="right" w:leader="dot" w:pos="8296"/>
            </w:tabs>
            <w:bidi/>
            <w:rPr>
              <w:rFonts w:asciiTheme="minorHAnsi" w:eastAsiaTheme="minorEastAsia" w:hAnsiTheme="minorHAnsi" w:cstheme="minorBidi"/>
              <w:noProof/>
              <w:rtl/>
              <w:lang w:eastAsia="en-US"/>
            </w:rPr>
          </w:pPr>
          <w:hyperlink w:anchor="_Toc520664296" w:history="1">
            <w:r w:rsidR="004C4EB6" w:rsidRPr="00824236">
              <w:rPr>
                <w:rStyle w:val="Hyperlink"/>
                <w:noProof/>
              </w:rPr>
              <w:t>1.3.1.</w:t>
            </w:r>
            <w:r w:rsidR="004C4EB6">
              <w:rPr>
                <w:rFonts w:asciiTheme="minorHAnsi" w:eastAsiaTheme="minorEastAsia" w:hAnsiTheme="minorHAnsi" w:cstheme="minorBidi"/>
                <w:noProof/>
                <w:rtl/>
                <w:lang w:eastAsia="en-US"/>
              </w:rPr>
              <w:tab/>
            </w:r>
            <w:r w:rsidR="004C4EB6" w:rsidRPr="00824236">
              <w:rPr>
                <w:rStyle w:val="Hyperlink"/>
                <w:noProof/>
              </w:rPr>
              <w:t>Scientific background</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6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2</w:t>
            </w:r>
            <w:r w:rsidR="004C4EB6">
              <w:rPr>
                <w:rStyle w:val="Hyperlink"/>
                <w:noProof/>
                <w:rtl/>
              </w:rPr>
              <w:fldChar w:fldCharType="end"/>
            </w:r>
          </w:hyperlink>
        </w:p>
        <w:p w14:paraId="5F1F722C" w14:textId="77777777" w:rsidR="004C4EB6" w:rsidRDefault="000756CE">
          <w:pPr>
            <w:pStyle w:val="TOC3"/>
            <w:tabs>
              <w:tab w:val="left" w:pos="6191"/>
              <w:tab w:val="right" w:leader="dot" w:pos="8296"/>
            </w:tabs>
            <w:bidi/>
            <w:rPr>
              <w:rFonts w:asciiTheme="minorHAnsi" w:eastAsiaTheme="minorEastAsia" w:hAnsiTheme="minorHAnsi" w:cstheme="minorBidi"/>
              <w:noProof/>
              <w:rtl/>
              <w:lang w:eastAsia="en-US"/>
            </w:rPr>
          </w:pPr>
          <w:hyperlink w:anchor="_Toc520664297" w:history="1">
            <w:r w:rsidR="004C4EB6" w:rsidRPr="00824236">
              <w:rPr>
                <w:rStyle w:val="Hyperlink"/>
                <w:noProof/>
              </w:rPr>
              <w:t>1.3.2.</w:t>
            </w:r>
            <w:r w:rsidR="004C4EB6">
              <w:rPr>
                <w:rFonts w:asciiTheme="minorHAnsi" w:eastAsiaTheme="minorEastAsia" w:hAnsiTheme="minorHAnsi" w:cstheme="minorBidi"/>
                <w:noProof/>
                <w:rtl/>
                <w:lang w:eastAsia="en-US"/>
              </w:rPr>
              <w:tab/>
            </w:r>
            <w:r w:rsidR="004C4EB6" w:rsidRPr="00824236">
              <w:rPr>
                <w:rStyle w:val="Hyperlink"/>
                <w:noProof/>
              </w:rPr>
              <w:t>Uses of Raman spectroscopy for the detection of bacteria</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7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3</w:t>
            </w:r>
            <w:r w:rsidR="004C4EB6">
              <w:rPr>
                <w:rStyle w:val="Hyperlink"/>
                <w:noProof/>
                <w:rtl/>
              </w:rPr>
              <w:fldChar w:fldCharType="end"/>
            </w:r>
          </w:hyperlink>
        </w:p>
        <w:p w14:paraId="546BDD79" w14:textId="77777777" w:rsidR="004C4EB6" w:rsidRDefault="000756CE">
          <w:pPr>
            <w:pStyle w:val="TOC3"/>
            <w:tabs>
              <w:tab w:val="left" w:pos="4409"/>
              <w:tab w:val="right" w:leader="dot" w:pos="8296"/>
            </w:tabs>
            <w:bidi/>
            <w:rPr>
              <w:rFonts w:asciiTheme="minorHAnsi" w:eastAsiaTheme="minorEastAsia" w:hAnsiTheme="minorHAnsi" w:cstheme="minorBidi"/>
              <w:noProof/>
              <w:rtl/>
              <w:lang w:eastAsia="en-US"/>
            </w:rPr>
          </w:pPr>
          <w:hyperlink w:anchor="_Toc520664298" w:history="1">
            <w:r w:rsidR="004C4EB6" w:rsidRPr="00824236">
              <w:rPr>
                <w:rStyle w:val="Hyperlink"/>
                <w:noProof/>
              </w:rPr>
              <w:t>1.3.3.</w:t>
            </w:r>
            <w:r w:rsidR="004C4EB6">
              <w:rPr>
                <w:rFonts w:asciiTheme="minorHAnsi" w:eastAsiaTheme="minorEastAsia" w:hAnsiTheme="minorHAnsi" w:cstheme="minorBidi"/>
                <w:noProof/>
                <w:rtl/>
                <w:lang w:eastAsia="en-US"/>
              </w:rPr>
              <w:tab/>
            </w:r>
            <w:r w:rsidR="004C4EB6" w:rsidRPr="00824236">
              <w:rPr>
                <w:rStyle w:val="Hyperlink"/>
                <w:noProof/>
              </w:rPr>
              <w:t>Low resolution Raman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3</w:t>
            </w:r>
            <w:r w:rsidR="004C4EB6">
              <w:rPr>
                <w:rStyle w:val="Hyperlink"/>
                <w:noProof/>
                <w:rtl/>
              </w:rPr>
              <w:fldChar w:fldCharType="end"/>
            </w:r>
          </w:hyperlink>
        </w:p>
        <w:p w14:paraId="491C3C7B" w14:textId="77777777" w:rsidR="004C4EB6" w:rsidRDefault="000756CE">
          <w:pPr>
            <w:pStyle w:val="TOC2"/>
            <w:tabs>
              <w:tab w:val="left" w:pos="3126"/>
            </w:tabs>
            <w:rPr>
              <w:rFonts w:asciiTheme="minorHAnsi" w:eastAsiaTheme="minorEastAsia" w:hAnsiTheme="minorHAnsi" w:cstheme="minorBidi"/>
              <w:noProof/>
              <w:rtl/>
              <w:lang w:eastAsia="en-US"/>
            </w:rPr>
          </w:pPr>
          <w:hyperlink w:anchor="_Toc520664299" w:history="1">
            <w:r w:rsidR="004C4EB6" w:rsidRPr="00824236">
              <w:rPr>
                <w:rStyle w:val="Hyperlink"/>
                <w:noProof/>
              </w:rPr>
              <w:t>1.4.</w:t>
            </w:r>
            <w:r w:rsidR="004C4EB6">
              <w:rPr>
                <w:rFonts w:asciiTheme="minorHAnsi" w:eastAsiaTheme="minorEastAsia" w:hAnsiTheme="minorHAnsi" w:cstheme="minorBidi"/>
                <w:noProof/>
                <w:rtl/>
                <w:lang w:eastAsia="en-US"/>
              </w:rPr>
              <w:tab/>
            </w:r>
            <w:r w:rsidR="004C4EB6" w:rsidRPr="00824236">
              <w:rPr>
                <w:rStyle w:val="Hyperlink"/>
                <w:noProof/>
              </w:rPr>
              <w:t>Fluorescence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29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4</w:t>
            </w:r>
            <w:r w:rsidR="004C4EB6">
              <w:rPr>
                <w:rStyle w:val="Hyperlink"/>
                <w:noProof/>
                <w:rtl/>
              </w:rPr>
              <w:fldChar w:fldCharType="end"/>
            </w:r>
          </w:hyperlink>
        </w:p>
        <w:p w14:paraId="5B490623" w14:textId="77777777" w:rsidR="004C4EB6" w:rsidRDefault="000756CE">
          <w:pPr>
            <w:pStyle w:val="TOC3"/>
            <w:tabs>
              <w:tab w:val="left" w:pos="3138"/>
              <w:tab w:val="right" w:leader="dot" w:pos="8296"/>
            </w:tabs>
            <w:bidi/>
            <w:rPr>
              <w:rFonts w:asciiTheme="minorHAnsi" w:eastAsiaTheme="minorEastAsia" w:hAnsiTheme="minorHAnsi" w:cstheme="minorBidi"/>
              <w:noProof/>
              <w:rtl/>
              <w:lang w:eastAsia="en-US"/>
            </w:rPr>
          </w:pPr>
          <w:hyperlink w:anchor="_Toc520664300" w:history="1">
            <w:r w:rsidR="004C4EB6" w:rsidRPr="00824236">
              <w:rPr>
                <w:rStyle w:val="Hyperlink"/>
                <w:noProof/>
              </w:rPr>
              <w:t>1.4.1.</w:t>
            </w:r>
            <w:r w:rsidR="004C4EB6">
              <w:rPr>
                <w:rFonts w:asciiTheme="minorHAnsi" w:eastAsiaTheme="minorEastAsia" w:hAnsiTheme="minorHAnsi" w:cstheme="minorBidi"/>
                <w:noProof/>
                <w:rtl/>
                <w:lang w:eastAsia="en-US"/>
              </w:rPr>
              <w:tab/>
            </w:r>
            <w:r w:rsidR="004C4EB6" w:rsidRPr="00824236">
              <w:rPr>
                <w:rStyle w:val="Hyperlink"/>
                <w:noProof/>
              </w:rPr>
              <w:t>Scientific background</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0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4</w:t>
            </w:r>
            <w:r w:rsidR="004C4EB6">
              <w:rPr>
                <w:rStyle w:val="Hyperlink"/>
                <w:noProof/>
                <w:rtl/>
              </w:rPr>
              <w:fldChar w:fldCharType="end"/>
            </w:r>
          </w:hyperlink>
        </w:p>
        <w:p w14:paraId="1B7D432F" w14:textId="77777777" w:rsidR="004C4EB6" w:rsidRDefault="000756CE">
          <w:pPr>
            <w:pStyle w:val="TOC3"/>
            <w:tabs>
              <w:tab w:val="left" w:pos="5482"/>
              <w:tab w:val="right" w:leader="dot" w:pos="8296"/>
            </w:tabs>
            <w:bidi/>
            <w:rPr>
              <w:rFonts w:asciiTheme="minorHAnsi" w:eastAsiaTheme="minorEastAsia" w:hAnsiTheme="minorHAnsi" w:cstheme="minorBidi"/>
              <w:noProof/>
              <w:rtl/>
              <w:lang w:eastAsia="en-US"/>
            </w:rPr>
          </w:pPr>
          <w:hyperlink w:anchor="_Toc520664301" w:history="1">
            <w:r w:rsidR="004C4EB6" w:rsidRPr="00824236">
              <w:rPr>
                <w:rStyle w:val="Hyperlink"/>
                <w:noProof/>
              </w:rPr>
              <w:t>1.4.2.</w:t>
            </w:r>
            <w:r w:rsidR="004C4EB6">
              <w:rPr>
                <w:rFonts w:asciiTheme="minorHAnsi" w:eastAsiaTheme="minorEastAsia" w:hAnsiTheme="minorHAnsi" w:cstheme="minorBidi"/>
                <w:noProof/>
                <w:rtl/>
                <w:lang w:eastAsia="en-US"/>
              </w:rPr>
              <w:tab/>
            </w:r>
            <w:r w:rsidR="004C4EB6" w:rsidRPr="00824236">
              <w:rPr>
                <w:rStyle w:val="Hyperlink"/>
                <w:noProof/>
              </w:rPr>
              <w:t>Uses of fluorescence for the detection of bacteria</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1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5</w:t>
            </w:r>
            <w:r w:rsidR="004C4EB6">
              <w:rPr>
                <w:rStyle w:val="Hyperlink"/>
                <w:noProof/>
                <w:rtl/>
              </w:rPr>
              <w:fldChar w:fldCharType="end"/>
            </w:r>
          </w:hyperlink>
        </w:p>
        <w:p w14:paraId="2F872D14" w14:textId="77777777" w:rsidR="004C4EB6" w:rsidRDefault="000756CE">
          <w:pPr>
            <w:pStyle w:val="TOC2"/>
            <w:tabs>
              <w:tab w:val="left" w:pos="3028"/>
            </w:tabs>
            <w:rPr>
              <w:rFonts w:asciiTheme="minorHAnsi" w:eastAsiaTheme="minorEastAsia" w:hAnsiTheme="minorHAnsi" w:cstheme="minorBidi"/>
              <w:noProof/>
              <w:rtl/>
              <w:lang w:eastAsia="en-US"/>
            </w:rPr>
          </w:pPr>
          <w:hyperlink w:anchor="_Toc520664302" w:history="1">
            <w:r w:rsidR="004C4EB6" w:rsidRPr="00824236">
              <w:rPr>
                <w:rStyle w:val="Hyperlink"/>
                <w:noProof/>
              </w:rPr>
              <w:t>1.5.</w:t>
            </w:r>
            <w:r w:rsidR="004C4EB6">
              <w:rPr>
                <w:rFonts w:asciiTheme="minorHAnsi" w:eastAsiaTheme="minorEastAsia" w:hAnsiTheme="minorHAnsi" w:cstheme="minorBidi"/>
                <w:noProof/>
                <w:rtl/>
                <w:lang w:eastAsia="en-US"/>
              </w:rPr>
              <w:tab/>
            </w:r>
            <w:r w:rsidR="004C4EB6" w:rsidRPr="00824236">
              <w:rPr>
                <w:rStyle w:val="Hyperlink"/>
                <w:noProof/>
              </w:rPr>
              <w:t>Multivariate data analysi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2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7</w:t>
            </w:r>
            <w:r w:rsidR="004C4EB6">
              <w:rPr>
                <w:rStyle w:val="Hyperlink"/>
                <w:noProof/>
                <w:rtl/>
              </w:rPr>
              <w:fldChar w:fldCharType="end"/>
            </w:r>
          </w:hyperlink>
        </w:p>
        <w:p w14:paraId="6FD92B49" w14:textId="77777777" w:rsidR="004C4EB6" w:rsidRDefault="000756CE">
          <w:pPr>
            <w:pStyle w:val="TOC1"/>
            <w:tabs>
              <w:tab w:val="left" w:pos="2075"/>
              <w:tab w:val="right" w:leader="dot" w:pos="8296"/>
            </w:tabs>
            <w:bidi/>
            <w:rPr>
              <w:rFonts w:asciiTheme="minorHAnsi" w:eastAsiaTheme="minorEastAsia" w:hAnsiTheme="minorHAnsi" w:cstheme="minorBidi"/>
              <w:noProof/>
              <w:rtl/>
              <w:lang w:eastAsia="en-US"/>
            </w:rPr>
          </w:pPr>
          <w:hyperlink w:anchor="_Toc520664303" w:history="1">
            <w:r w:rsidR="004C4EB6" w:rsidRPr="00824236">
              <w:rPr>
                <w:rStyle w:val="Hyperlink"/>
                <w:noProof/>
              </w:rPr>
              <w:t>2.</w:t>
            </w:r>
            <w:r w:rsidR="004C4EB6">
              <w:rPr>
                <w:rFonts w:asciiTheme="minorHAnsi" w:eastAsiaTheme="minorEastAsia" w:hAnsiTheme="minorHAnsi" w:cstheme="minorBidi"/>
                <w:noProof/>
                <w:rtl/>
                <w:lang w:eastAsia="en-US"/>
              </w:rPr>
              <w:tab/>
            </w:r>
            <w:r w:rsidR="004C4EB6" w:rsidRPr="00824236">
              <w:rPr>
                <w:rStyle w:val="Hyperlink"/>
                <w:noProof/>
              </w:rPr>
              <w:t>Research objective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3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8</w:t>
            </w:r>
            <w:r w:rsidR="004C4EB6">
              <w:rPr>
                <w:rStyle w:val="Hyperlink"/>
                <w:noProof/>
                <w:rtl/>
              </w:rPr>
              <w:fldChar w:fldCharType="end"/>
            </w:r>
          </w:hyperlink>
        </w:p>
        <w:p w14:paraId="795E733F" w14:textId="77777777" w:rsidR="004C4EB6" w:rsidRDefault="000756CE">
          <w:pPr>
            <w:pStyle w:val="TOC1"/>
            <w:tabs>
              <w:tab w:val="left" w:pos="2319"/>
              <w:tab w:val="right" w:leader="dot" w:pos="8296"/>
            </w:tabs>
            <w:bidi/>
            <w:rPr>
              <w:rFonts w:asciiTheme="minorHAnsi" w:eastAsiaTheme="minorEastAsia" w:hAnsiTheme="minorHAnsi" w:cstheme="minorBidi"/>
              <w:noProof/>
              <w:rtl/>
              <w:lang w:eastAsia="en-US"/>
            </w:rPr>
          </w:pPr>
          <w:hyperlink w:anchor="_Toc520664304" w:history="1">
            <w:r w:rsidR="004C4EB6" w:rsidRPr="00824236">
              <w:rPr>
                <w:rStyle w:val="Hyperlink"/>
                <w:noProof/>
              </w:rPr>
              <w:t>3.</w:t>
            </w:r>
            <w:r w:rsidR="004C4EB6">
              <w:rPr>
                <w:rFonts w:asciiTheme="minorHAnsi" w:eastAsiaTheme="minorEastAsia" w:hAnsiTheme="minorHAnsi" w:cstheme="minorBidi"/>
                <w:noProof/>
                <w:rtl/>
                <w:lang w:eastAsia="en-US"/>
              </w:rPr>
              <w:tab/>
            </w:r>
            <w:r w:rsidR="004C4EB6" w:rsidRPr="00824236">
              <w:rPr>
                <w:rStyle w:val="Hyperlink"/>
                <w:noProof/>
              </w:rPr>
              <w:t>Materials and method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4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9</w:t>
            </w:r>
            <w:r w:rsidR="004C4EB6">
              <w:rPr>
                <w:rStyle w:val="Hyperlink"/>
                <w:noProof/>
                <w:rtl/>
              </w:rPr>
              <w:fldChar w:fldCharType="end"/>
            </w:r>
          </w:hyperlink>
        </w:p>
        <w:p w14:paraId="37782F19" w14:textId="77777777" w:rsidR="004C4EB6" w:rsidRDefault="000756CE">
          <w:pPr>
            <w:pStyle w:val="TOC2"/>
            <w:rPr>
              <w:rFonts w:asciiTheme="minorHAnsi" w:eastAsiaTheme="minorEastAsia" w:hAnsiTheme="minorHAnsi" w:cstheme="minorBidi"/>
              <w:noProof/>
              <w:rtl/>
              <w:lang w:eastAsia="en-US"/>
            </w:rPr>
          </w:pPr>
          <w:hyperlink w:anchor="_Toc520664305" w:history="1">
            <w:r w:rsidR="004C4EB6" w:rsidRPr="00824236">
              <w:rPr>
                <w:rStyle w:val="Hyperlink"/>
                <w:noProof/>
              </w:rPr>
              <w:t>3.1.</w:t>
            </w:r>
            <w:r w:rsidR="004C4EB6">
              <w:rPr>
                <w:rFonts w:asciiTheme="minorHAnsi" w:eastAsiaTheme="minorEastAsia" w:hAnsiTheme="minorHAnsi" w:cstheme="minorBidi"/>
                <w:noProof/>
                <w:rtl/>
                <w:lang w:eastAsia="en-US"/>
              </w:rPr>
              <w:tab/>
            </w:r>
            <w:r w:rsidR="004C4EB6" w:rsidRPr="00824236">
              <w:rPr>
                <w:rStyle w:val="Hyperlink"/>
                <w:noProof/>
              </w:rPr>
              <w:t>Materials used</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5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9</w:t>
            </w:r>
            <w:r w:rsidR="004C4EB6">
              <w:rPr>
                <w:rStyle w:val="Hyperlink"/>
                <w:noProof/>
                <w:rtl/>
              </w:rPr>
              <w:fldChar w:fldCharType="end"/>
            </w:r>
          </w:hyperlink>
        </w:p>
        <w:p w14:paraId="18B3ABA0" w14:textId="77777777" w:rsidR="004C4EB6" w:rsidRDefault="000756CE">
          <w:pPr>
            <w:pStyle w:val="TOC2"/>
            <w:rPr>
              <w:rFonts w:asciiTheme="minorHAnsi" w:eastAsiaTheme="minorEastAsia" w:hAnsiTheme="minorHAnsi" w:cstheme="minorBidi"/>
              <w:noProof/>
              <w:rtl/>
              <w:lang w:eastAsia="en-US"/>
            </w:rPr>
          </w:pPr>
          <w:hyperlink w:anchor="_Toc520664306" w:history="1">
            <w:r w:rsidR="004C4EB6" w:rsidRPr="00824236">
              <w:rPr>
                <w:rStyle w:val="Hyperlink"/>
                <w:noProof/>
              </w:rPr>
              <w:t>3.2.</w:t>
            </w:r>
            <w:r w:rsidR="004C4EB6">
              <w:rPr>
                <w:rFonts w:asciiTheme="minorHAnsi" w:eastAsiaTheme="minorEastAsia" w:hAnsiTheme="minorHAnsi" w:cstheme="minorBidi"/>
                <w:noProof/>
                <w:rtl/>
                <w:lang w:eastAsia="en-US"/>
              </w:rPr>
              <w:tab/>
            </w:r>
            <w:r w:rsidR="004C4EB6" w:rsidRPr="00824236">
              <w:rPr>
                <w:rStyle w:val="Hyperlink"/>
                <w:noProof/>
              </w:rPr>
              <w:t>Bacterial Strain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6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9</w:t>
            </w:r>
            <w:r w:rsidR="004C4EB6">
              <w:rPr>
                <w:rStyle w:val="Hyperlink"/>
                <w:noProof/>
                <w:rtl/>
              </w:rPr>
              <w:fldChar w:fldCharType="end"/>
            </w:r>
          </w:hyperlink>
        </w:p>
        <w:p w14:paraId="3FCBCEED" w14:textId="77777777" w:rsidR="004C4EB6" w:rsidRDefault="000756CE">
          <w:pPr>
            <w:pStyle w:val="TOC2"/>
            <w:tabs>
              <w:tab w:val="left" w:pos="5361"/>
            </w:tabs>
            <w:rPr>
              <w:rFonts w:asciiTheme="minorHAnsi" w:eastAsiaTheme="minorEastAsia" w:hAnsiTheme="minorHAnsi" w:cstheme="minorBidi"/>
              <w:noProof/>
              <w:rtl/>
              <w:lang w:eastAsia="en-US"/>
            </w:rPr>
          </w:pPr>
          <w:hyperlink w:anchor="_Toc520664307" w:history="1">
            <w:r w:rsidR="004C4EB6" w:rsidRPr="00824236">
              <w:rPr>
                <w:rStyle w:val="Hyperlink"/>
                <w:noProof/>
              </w:rPr>
              <w:t>3.3.</w:t>
            </w:r>
            <w:r w:rsidR="004C4EB6">
              <w:rPr>
                <w:rFonts w:asciiTheme="minorHAnsi" w:eastAsiaTheme="minorEastAsia" w:hAnsiTheme="minorHAnsi" w:cstheme="minorBidi"/>
                <w:noProof/>
                <w:rtl/>
                <w:lang w:eastAsia="en-US"/>
              </w:rPr>
              <w:tab/>
            </w:r>
            <w:r w:rsidR="004C4EB6" w:rsidRPr="00824236">
              <w:rPr>
                <w:rStyle w:val="Hyperlink"/>
                <w:noProof/>
              </w:rPr>
              <w:t>Optical density to bacterial concentration calibrat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7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19</w:t>
            </w:r>
            <w:r w:rsidR="004C4EB6">
              <w:rPr>
                <w:rStyle w:val="Hyperlink"/>
                <w:noProof/>
                <w:rtl/>
              </w:rPr>
              <w:fldChar w:fldCharType="end"/>
            </w:r>
          </w:hyperlink>
        </w:p>
        <w:p w14:paraId="08CE1D9D" w14:textId="77777777" w:rsidR="004C4EB6" w:rsidRDefault="000756CE">
          <w:pPr>
            <w:pStyle w:val="TOC2"/>
            <w:tabs>
              <w:tab w:val="left" w:pos="4030"/>
            </w:tabs>
            <w:rPr>
              <w:rFonts w:asciiTheme="minorHAnsi" w:eastAsiaTheme="minorEastAsia" w:hAnsiTheme="minorHAnsi" w:cstheme="minorBidi"/>
              <w:noProof/>
              <w:rtl/>
              <w:lang w:eastAsia="en-US"/>
            </w:rPr>
          </w:pPr>
          <w:hyperlink w:anchor="_Toc520664308" w:history="1">
            <w:r w:rsidR="004C4EB6" w:rsidRPr="00824236">
              <w:rPr>
                <w:rStyle w:val="Hyperlink"/>
                <w:noProof/>
              </w:rPr>
              <w:t>3.4.</w:t>
            </w:r>
            <w:r w:rsidR="004C4EB6">
              <w:rPr>
                <w:rFonts w:asciiTheme="minorHAnsi" w:eastAsiaTheme="minorEastAsia" w:hAnsiTheme="minorHAnsi" w:cstheme="minorBidi"/>
                <w:noProof/>
                <w:rtl/>
                <w:lang w:eastAsia="en-US"/>
              </w:rPr>
              <w:tab/>
            </w:r>
            <w:r w:rsidR="004C4EB6" w:rsidRPr="00824236">
              <w:rPr>
                <w:rStyle w:val="Hyperlink"/>
                <w:noProof/>
              </w:rPr>
              <w:t>Preparation of L- tryptophan solut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0</w:t>
            </w:r>
            <w:r w:rsidR="004C4EB6">
              <w:rPr>
                <w:rStyle w:val="Hyperlink"/>
                <w:noProof/>
                <w:rtl/>
              </w:rPr>
              <w:fldChar w:fldCharType="end"/>
            </w:r>
          </w:hyperlink>
        </w:p>
        <w:p w14:paraId="6652B665" w14:textId="77777777" w:rsidR="004C4EB6" w:rsidRDefault="000756CE">
          <w:pPr>
            <w:pStyle w:val="TOC2"/>
            <w:tabs>
              <w:tab w:val="left" w:pos="4286"/>
            </w:tabs>
            <w:rPr>
              <w:rFonts w:asciiTheme="minorHAnsi" w:eastAsiaTheme="minorEastAsia" w:hAnsiTheme="minorHAnsi" w:cstheme="minorBidi"/>
              <w:noProof/>
              <w:rtl/>
              <w:lang w:eastAsia="en-US"/>
            </w:rPr>
          </w:pPr>
          <w:hyperlink w:anchor="_Toc520664309" w:history="1">
            <w:r w:rsidR="004C4EB6" w:rsidRPr="00824236">
              <w:rPr>
                <w:rStyle w:val="Hyperlink"/>
                <w:noProof/>
              </w:rPr>
              <w:t>3.5.</w:t>
            </w:r>
            <w:r w:rsidR="004C4EB6">
              <w:rPr>
                <w:rFonts w:asciiTheme="minorHAnsi" w:eastAsiaTheme="minorEastAsia" w:hAnsiTheme="minorHAnsi" w:cstheme="minorBidi"/>
                <w:noProof/>
                <w:rtl/>
                <w:lang w:eastAsia="en-US"/>
              </w:rPr>
              <w:tab/>
            </w:r>
            <w:r w:rsidR="004C4EB6" w:rsidRPr="00824236">
              <w:rPr>
                <w:rStyle w:val="Hyperlink"/>
                <w:noProof/>
              </w:rPr>
              <w:t>Sample preparation for Raman scann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0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0</w:t>
            </w:r>
            <w:r w:rsidR="004C4EB6">
              <w:rPr>
                <w:rStyle w:val="Hyperlink"/>
                <w:noProof/>
                <w:rtl/>
              </w:rPr>
              <w:fldChar w:fldCharType="end"/>
            </w:r>
          </w:hyperlink>
        </w:p>
        <w:p w14:paraId="0E2C40E6" w14:textId="77777777" w:rsidR="004C4EB6" w:rsidRDefault="000756CE">
          <w:pPr>
            <w:pStyle w:val="TOC3"/>
            <w:tabs>
              <w:tab w:val="left" w:pos="2674"/>
              <w:tab w:val="right" w:leader="dot" w:pos="8296"/>
            </w:tabs>
            <w:bidi/>
            <w:rPr>
              <w:rFonts w:asciiTheme="minorHAnsi" w:eastAsiaTheme="minorEastAsia" w:hAnsiTheme="minorHAnsi" w:cstheme="minorBidi"/>
              <w:noProof/>
              <w:rtl/>
              <w:lang w:eastAsia="en-US"/>
            </w:rPr>
          </w:pPr>
          <w:hyperlink w:anchor="_Toc520664310" w:history="1">
            <w:r w:rsidR="004C4EB6" w:rsidRPr="00824236">
              <w:rPr>
                <w:rStyle w:val="Hyperlink"/>
                <w:noProof/>
              </w:rPr>
              <w:t>3.5.1.</w:t>
            </w:r>
            <w:r w:rsidR="004C4EB6">
              <w:rPr>
                <w:rFonts w:asciiTheme="minorHAnsi" w:eastAsiaTheme="minorEastAsia" w:hAnsiTheme="minorHAnsi" w:cstheme="minorBidi"/>
                <w:noProof/>
                <w:rtl/>
                <w:lang w:eastAsia="en-US"/>
              </w:rPr>
              <w:tab/>
            </w:r>
            <w:r w:rsidR="004C4EB6" w:rsidRPr="00824236">
              <w:rPr>
                <w:rStyle w:val="Hyperlink"/>
                <w:noProof/>
              </w:rPr>
              <w:t>Other treatment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0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0</w:t>
            </w:r>
            <w:r w:rsidR="004C4EB6">
              <w:rPr>
                <w:rStyle w:val="Hyperlink"/>
                <w:noProof/>
                <w:rtl/>
              </w:rPr>
              <w:fldChar w:fldCharType="end"/>
            </w:r>
          </w:hyperlink>
        </w:p>
        <w:p w14:paraId="52C262DD" w14:textId="77777777" w:rsidR="004C4EB6" w:rsidRDefault="000756CE">
          <w:pPr>
            <w:pStyle w:val="TOC2"/>
            <w:tabs>
              <w:tab w:val="left" w:pos="4958"/>
            </w:tabs>
            <w:rPr>
              <w:rFonts w:asciiTheme="minorHAnsi" w:eastAsiaTheme="minorEastAsia" w:hAnsiTheme="minorHAnsi" w:cstheme="minorBidi"/>
              <w:noProof/>
              <w:rtl/>
              <w:lang w:eastAsia="en-US"/>
            </w:rPr>
          </w:pPr>
          <w:hyperlink w:anchor="_Toc520664311" w:history="1">
            <w:r w:rsidR="004C4EB6" w:rsidRPr="00824236">
              <w:rPr>
                <w:rStyle w:val="Hyperlink"/>
                <w:noProof/>
              </w:rPr>
              <w:t>3.6.</w:t>
            </w:r>
            <w:r w:rsidR="004C4EB6">
              <w:rPr>
                <w:rFonts w:asciiTheme="minorHAnsi" w:eastAsiaTheme="minorEastAsia" w:hAnsiTheme="minorHAnsi" w:cstheme="minorBidi"/>
                <w:noProof/>
                <w:rtl/>
                <w:lang w:eastAsia="en-US"/>
              </w:rPr>
              <w:tab/>
            </w:r>
            <w:r w:rsidR="004C4EB6" w:rsidRPr="00824236">
              <w:rPr>
                <w:rStyle w:val="Hyperlink"/>
                <w:noProof/>
              </w:rPr>
              <w:t>Raman Instrumentation and scanning procedure</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1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0</w:t>
            </w:r>
            <w:r w:rsidR="004C4EB6">
              <w:rPr>
                <w:rStyle w:val="Hyperlink"/>
                <w:noProof/>
                <w:rtl/>
              </w:rPr>
              <w:fldChar w:fldCharType="end"/>
            </w:r>
          </w:hyperlink>
        </w:p>
        <w:p w14:paraId="065791AE" w14:textId="77777777" w:rsidR="004C4EB6" w:rsidRDefault="000756CE">
          <w:pPr>
            <w:pStyle w:val="TOC2"/>
            <w:tabs>
              <w:tab w:val="left" w:pos="6112"/>
            </w:tabs>
            <w:rPr>
              <w:rFonts w:asciiTheme="minorHAnsi" w:eastAsiaTheme="minorEastAsia" w:hAnsiTheme="minorHAnsi" w:cstheme="minorBidi"/>
              <w:noProof/>
              <w:rtl/>
              <w:lang w:eastAsia="en-US"/>
            </w:rPr>
          </w:pPr>
          <w:hyperlink w:anchor="_Toc520664312" w:history="1">
            <w:r w:rsidR="004C4EB6" w:rsidRPr="00824236">
              <w:rPr>
                <w:rStyle w:val="Hyperlink"/>
                <w:noProof/>
              </w:rPr>
              <w:t>3.7.</w:t>
            </w:r>
            <w:r w:rsidR="004C4EB6">
              <w:rPr>
                <w:rFonts w:asciiTheme="minorHAnsi" w:eastAsiaTheme="minorEastAsia" w:hAnsiTheme="minorHAnsi" w:cstheme="minorBidi"/>
                <w:noProof/>
                <w:rtl/>
                <w:lang w:eastAsia="en-US"/>
              </w:rPr>
              <w:tab/>
            </w:r>
            <w:r w:rsidR="004C4EB6" w:rsidRPr="00824236">
              <w:rPr>
                <w:rStyle w:val="Hyperlink"/>
                <w:noProof/>
              </w:rPr>
              <w:t>Survival test under sample preparation, transfer and radiat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2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1</w:t>
            </w:r>
            <w:r w:rsidR="004C4EB6">
              <w:rPr>
                <w:rStyle w:val="Hyperlink"/>
                <w:noProof/>
                <w:rtl/>
              </w:rPr>
              <w:fldChar w:fldCharType="end"/>
            </w:r>
          </w:hyperlink>
        </w:p>
        <w:p w14:paraId="687C6812" w14:textId="77777777" w:rsidR="004C4EB6" w:rsidRDefault="000756CE">
          <w:pPr>
            <w:pStyle w:val="TOC2"/>
            <w:rPr>
              <w:rFonts w:asciiTheme="minorHAnsi" w:eastAsiaTheme="minorEastAsia" w:hAnsiTheme="minorHAnsi" w:cstheme="minorBidi"/>
              <w:noProof/>
              <w:rtl/>
              <w:lang w:eastAsia="en-US"/>
            </w:rPr>
          </w:pPr>
          <w:hyperlink w:anchor="_Toc520664313" w:history="1">
            <w:r w:rsidR="004C4EB6" w:rsidRPr="00824236">
              <w:rPr>
                <w:rStyle w:val="Hyperlink"/>
                <w:noProof/>
              </w:rPr>
              <w:t>3.8.</w:t>
            </w:r>
            <w:r w:rsidR="004C4EB6">
              <w:rPr>
                <w:rFonts w:asciiTheme="minorHAnsi" w:eastAsiaTheme="minorEastAsia" w:hAnsiTheme="minorHAnsi" w:cstheme="minorBidi"/>
                <w:noProof/>
                <w:rtl/>
                <w:lang w:eastAsia="en-US"/>
              </w:rPr>
              <w:tab/>
            </w:r>
            <w:r w:rsidR="004C4EB6" w:rsidRPr="00824236">
              <w:rPr>
                <w:rStyle w:val="Hyperlink"/>
                <w:noProof/>
              </w:rPr>
              <w:t>Water sampl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3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1</w:t>
            </w:r>
            <w:r w:rsidR="004C4EB6">
              <w:rPr>
                <w:rStyle w:val="Hyperlink"/>
                <w:noProof/>
                <w:rtl/>
              </w:rPr>
              <w:fldChar w:fldCharType="end"/>
            </w:r>
          </w:hyperlink>
        </w:p>
        <w:p w14:paraId="07B16CA9" w14:textId="77777777" w:rsidR="004C4EB6" w:rsidRDefault="000756CE">
          <w:pPr>
            <w:pStyle w:val="TOC2"/>
            <w:tabs>
              <w:tab w:val="left" w:pos="3492"/>
            </w:tabs>
            <w:rPr>
              <w:rFonts w:asciiTheme="minorHAnsi" w:eastAsiaTheme="minorEastAsia" w:hAnsiTheme="minorHAnsi" w:cstheme="minorBidi"/>
              <w:noProof/>
              <w:rtl/>
              <w:lang w:eastAsia="en-US"/>
            </w:rPr>
          </w:pPr>
          <w:hyperlink w:anchor="_Toc520664314" w:history="1">
            <w:r w:rsidR="004C4EB6" w:rsidRPr="00824236">
              <w:rPr>
                <w:rStyle w:val="Hyperlink"/>
                <w:noProof/>
              </w:rPr>
              <w:t>3.9.</w:t>
            </w:r>
            <w:r w:rsidR="004C4EB6">
              <w:rPr>
                <w:rFonts w:asciiTheme="minorHAnsi" w:eastAsiaTheme="minorEastAsia" w:hAnsiTheme="minorHAnsi" w:cstheme="minorBidi"/>
                <w:noProof/>
                <w:rtl/>
                <w:lang w:eastAsia="en-US"/>
              </w:rPr>
              <w:tab/>
            </w:r>
            <w:r w:rsidR="004C4EB6" w:rsidRPr="00824236">
              <w:rPr>
                <w:rStyle w:val="Hyperlink"/>
                <w:noProof/>
              </w:rPr>
              <w:t>Water samples standard test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4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2</w:t>
            </w:r>
            <w:r w:rsidR="004C4EB6">
              <w:rPr>
                <w:rStyle w:val="Hyperlink"/>
                <w:noProof/>
                <w:rtl/>
              </w:rPr>
              <w:fldChar w:fldCharType="end"/>
            </w:r>
          </w:hyperlink>
        </w:p>
        <w:p w14:paraId="3CA23502" w14:textId="77777777" w:rsidR="004C4EB6" w:rsidRDefault="000756CE">
          <w:pPr>
            <w:pStyle w:val="TOC2"/>
            <w:tabs>
              <w:tab w:val="left" w:pos="3028"/>
            </w:tabs>
            <w:rPr>
              <w:rFonts w:asciiTheme="minorHAnsi" w:eastAsiaTheme="minorEastAsia" w:hAnsiTheme="minorHAnsi" w:cstheme="minorBidi"/>
              <w:noProof/>
              <w:rtl/>
              <w:lang w:eastAsia="en-US"/>
            </w:rPr>
          </w:pPr>
          <w:hyperlink w:anchor="_Toc520664315" w:history="1">
            <w:r w:rsidR="004C4EB6" w:rsidRPr="00824236">
              <w:rPr>
                <w:rStyle w:val="Hyperlink"/>
                <w:noProof/>
              </w:rPr>
              <w:t>3.10.</w:t>
            </w:r>
            <w:r w:rsidR="004C4EB6">
              <w:rPr>
                <w:rFonts w:asciiTheme="minorHAnsi" w:eastAsiaTheme="minorEastAsia" w:hAnsiTheme="minorHAnsi" w:cstheme="minorBidi"/>
                <w:noProof/>
                <w:rtl/>
                <w:lang w:eastAsia="en-US"/>
              </w:rPr>
              <w:tab/>
            </w:r>
            <w:r w:rsidR="004C4EB6" w:rsidRPr="00824236">
              <w:rPr>
                <w:rStyle w:val="Hyperlink"/>
                <w:noProof/>
              </w:rPr>
              <w:t>Water sample preparat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5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2</w:t>
            </w:r>
            <w:r w:rsidR="004C4EB6">
              <w:rPr>
                <w:rStyle w:val="Hyperlink"/>
                <w:noProof/>
                <w:rtl/>
              </w:rPr>
              <w:fldChar w:fldCharType="end"/>
            </w:r>
          </w:hyperlink>
        </w:p>
        <w:p w14:paraId="35D86E9C" w14:textId="77777777" w:rsidR="004C4EB6" w:rsidRDefault="000756CE">
          <w:pPr>
            <w:pStyle w:val="TOC2"/>
            <w:tabs>
              <w:tab w:val="left" w:pos="2796"/>
            </w:tabs>
            <w:rPr>
              <w:rFonts w:asciiTheme="minorHAnsi" w:eastAsiaTheme="minorEastAsia" w:hAnsiTheme="minorHAnsi" w:cstheme="minorBidi"/>
              <w:noProof/>
              <w:rtl/>
              <w:lang w:eastAsia="en-US"/>
            </w:rPr>
          </w:pPr>
          <w:hyperlink w:anchor="_Toc520664316" w:history="1">
            <w:r w:rsidR="004C4EB6" w:rsidRPr="00824236">
              <w:rPr>
                <w:rStyle w:val="Hyperlink"/>
                <w:noProof/>
              </w:rPr>
              <w:t>3.11.</w:t>
            </w:r>
            <w:r w:rsidR="004C4EB6">
              <w:rPr>
                <w:rFonts w:asciiTheme="minorHAnsi" w:eastAsiaTheme="minorEastAsia" w:hAnsiTheme="minorHAnsi" w:cstheme="minorBidi"/>
                <w:noProof/>
                <w:rtl/>
                <w:lang w:eastAsia="en-US"/>
              </w:rPr>
              <w:tab/>
            </w:r>
            <w:r w:rsidR="004C4EB6" w:rsidRPr="00824236">
              <w:rPr>
                <w:rStyle w:val="Hyperlink"/>
                <w:noProof/>
              </w:rPr>
              <w:t>Fluorescence Scann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6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3</w:t>
            </w:r>
            <w:r w:rsidR="004C4EB6">
              <w:rPr>
                <w:rStyle w:val="Hyperlink"/>
                <w:noProof/>
                <w:rtl/>
              </w:rPr>
              <w:fldChar w:fldCharType="end"/>
            </w:r>
          </w:hyperlink>
        </w:p>
        <w:p w14:paraId="4B182B31" w14:textId="77777777" w:rsidR="004C4EB6" w:rsidRDefault="000756CE">
          <w:pPr>
            <w:pStyle w:val="TOC2"/>
            <w:rPr>
              <w:rFonts w:asciiTheme="minorHAnsi" w:eastAsiaTheme="minorEastAsia" w:hAnsiTheme="minorHAnsi" w:cstheme="minorBidi"/>
              <w:noProof/>
              <w:rtl/>
              <w:lang w:eastAsia="en-US"/>
            </w:rPr>
          </w:pPr>
          <w:hyperlink w:anchor="_Toc520664317" w:history="1">
            <w:r w:rsidR="004C4EB6" w:rsidRPr="00824236">
              <w:rPr>
                <w:rStyle w:val="Hyperlink"/>
                <w:noProof/>
              </w:rPr>
              <w:t>3.12.</w:t>
            </w:r>
            <w:r w:rsidR="004C4EB6">
              <w:rPr>
                <w:rFonts w:asciiTheme="minorHAnsi" w:eastAsiaTheme="minorEastAsia" w:hAnsiTheme="minorHAnsi" w:cstheme="minorBidi"/>
                <w:noProof/>
                <w:rtl/>
                <w:lang w:eastAsia="en-US"/>
              </w:rPr>
              <w:tab/>
            </w:r>
            <w:r w:rsidR="004C4EB6" w:rsidRPr="00824236">
              <w:rPr>
                <w:rStyle w:val="Hyperlink"/>
                <w:noProof/>
              </w:rPr>
              <w:t>UV Scann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7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3</w:t>
            </w:r>
            <w:r w:rsidR="004C4EB6">
              <w:rPr>
                <w:rStyle w:val="Hyperlink"/>
                <w:noProof/>
                <w:rtl/>
              </w:rPr>
              <w:fldChar w:fldCharType="end"/>
            </w:r>
          </w:hyperlink>
        </w:p>
        <w:p w14:paraId="793DCC71" w14:textId="77777777" w:rsidR="004C4EB6" w:rsidRDefault="000756CE">
          <w:pPr>
            <w:pStyle w:val="TOC2"/>
            <w:tabs>
              <w:tab w:val="left" w:pos="5129"/>
            </w:tabs>
            <w:rPr>
              <w:rFonts w:asciiTheme="minorHAnsi" w:eastAsiaTheme="minorEastAsia" w:hAnsiTheme="minorHAnsi" w:cstheme="minorBidi"/>
              <w:noProof/>
              <w:rtl/>
              <w:lang w:eastAsia="en-US"/>
            </w:rPr>
          </w:pPr>
          <w:hyperlink w:anchor="_Toc520664318" w:history="1">
            <w:r w:rsidR="004C4EB6" w:rsidRPr="00824236">
              <w:rPr>
                <w:rStyle w:val="Hyperlink"/>
                <w:noProof/>
              </w:rPr>
              <w:t>3.13.</w:t>
            </w:r>
            <w:r w:rsidR="004C4EB6">
              <w:rPr>
                <w:rFonts w:asciiTheme="minorHAnsi" w:eastAsiaTheme="minorEastAsia" w:hAnsiTheme="minorHAnsi" w:cstheme="minorBidi"/>
                <w:noProof/>
                <w:rtl/>
                <w:lang w:eastAsia="en-US"/>
              </w:rPr>
              <w:tab/>
            </w:r>
            <w:r w:rsidR="004C4EB6" w:rsidRPr="00824236">
              <w:rPr>
                <w:rStyle w:val="Hyperlink"/>
                <w:noProof/>
              </w:rPr>
              <w:t>Mathematical sample preparation – preprocessing</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3</w:t>
            </w:r>
            <w:r w:rsidR="004C4EB6">
              <w:rPr>
                <w:rStyle w:val="Hyperlink"/>
                <w:noProof/>
                <w:rtl/>
              </w:rPr>
              <w:fldChar w:fldCharType="end"/>
            </w:r>
          </w:hyperlink>
        </w:p>
        <w:p w14:paraId="52D8FC7E" w14:textId="77777777" w:rsidR="004C4EB6" w:rsidRDefault="000756CE">
          <w:pPr>
            <w:pStyle w:val="TOC2"/>
            <w:rPr>
              <w:rFonts w:asciiTheme="minorHAnsi" w:eastAsiaTheme="minorEastAsia" w:hAnsiTheme="minorHAnsi" w:cstheme="minorBidi"/>
              <w:noProof/>
              <w:rtl/>
              <w:lang w:eastAsia="en-US"/>
            </w:rPr>
          </w:pPr>
          <w:hyperlink w:anchor="_Toc520664319" w:history="1">
            <w:r w:rsidR="004C4EB6" w:rsidRPr="00824236">
              <w:rPr>
                <w:rStyle w:val="Hyperlink"/>
                <w:noProof/>
              </w:rPr>
              <w:t>3.14.</w:t>
            </w:r>
            <w:r w:rsidR="004C4EB6">
              <w:rPr>
                <w:rFonts w:asciiTheme="minorHAnsi" w:eastAsiaTheme="minorEastAsia" w:hAnsiTheme="minorHAnsi" w:cstheme="minorBidi"/>
                <w:noProof/>
                <w:rtl/>
                <w:lang w:eastAsia="en-US"/>
              </w:rPr>
              <w:tab/>
            </w:r>
            <w:r w:rsidR="004C4EB6" w:rsidRPr="00824236">
              <w:rPr>
                <w:rStyle w:val="Hyperlink"/>
                <w:noProof/>
              </w:rPr>
              <w:t>Statistical analysi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1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4</w:t>
            </w:r>
            <w:r w:rsidR="004C4EB6">
              <w:rPr>
                <w:rStyle w:val="Hyperlink"/>
                <w:noProof/>
                <w:rtl/>
              </w:rPr>
              <w:fldChar w:fldCharType="end"/>
            </w:r>
          </w:hyperlink>
        </w:p>
        <w:p w14:paraId="695B47E9" w14:textId="77777777" w:rsidR="004C4EB6" w:rsidRDefault="000756CE">
          <w:pPr>
            <w:pStyle w:val="TOC1"/>
            <w:tabs>
              <w:tab w:val="left" w:pos="1100"/>
              <w:tab w:val="right" w:leader="dot" w:pos="8296"/>
            </w:tabs>
            <w:bidi/>
            <w:rPr>
              <w:rFonts w:asciiTheme="minorHAnsi" w:eastAsiaTheme="minorEastAsia" w:hAnsiTheme="minorHAnsi" w:cstheme="minorBidi"/>
              <w:noProof/>
              <w:rtl/>
              <w:lang w:eastAsia="en-US"/>
            </w:rPr>
          </w:pPr>
          <w:hyperlink w:anchor="_Toc520664320" w:history="1">
            <w:r w:rsidR="004C4EB6" w:rsidRPr="00824236">
              <w:rPr>
                <w:rStyle w:val="Hyperlink"/>
                <w:noProof/>
              </w:rPr>
              <w:t>4.</w:t>
            </w:r>
            <w:r w:rsidR="004C4EB6">
              <w:rPr>
                <w:rFonts w:asciiTheme="minorHAnsi" w:eastAsiaTheme="minorEastAsia" w:hAnsiTheme="minorHAnsi" w:cstheme="minorBidi"/>
                <w:noProof/>
                <w:rtl/>
                <w:lang w:eastAsia="en-US"/>
              </w:rPr>
              <w:tab/>
            </w:r>
            <w:r w:rsidR="004C4EB6" w:rsidRPr="00824236">
              <w:rPr>
                <w:rStyle w:val="Hyperlink"/>
                <w:noProof/>
              </w:rPr>
              <w:t>Result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0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5</w:t>
            </w:r>
            <w:r w:rsidR="004C4EB6">
              <w:rPr>
                <w:rStyle w:val="Hyperlink"/>
                <w:noProof/>
                <w:rtl/>
              </w:rPr>
              <w:fldChar w:fldCharType="end"/>
            </w:r>
          </w:hyperlink>
        </w:p>
        <w:p w14:paraId="6DE2A330" w14:textId="77777777" w:rsidR="004C4EB6" w:rsidRDefault="000756CE">
          <w:pPr>
            <w:pStyle w:val="TOC2"/>
            <w:rPr>
              <w:rFonts w:asciiTheme="minorHAnsi" w:eastAsiaTheme="minorEastAsia" w:hAnsiTheme="minorHAnsi" w:cstheme="minorBidi"/>
              <w:noProof/>
              <w:rtl/>
              <w:lang w:eastAsia="en-US"/>
            </w:rPr>
          </w:pPr>
          <w:hyperlink w:anchor="_Toc520664321" w:history="1">
            <w:r w:rsidR="004C4EB6" w:rsidRPr="00824236">
              <w:rPr>
                <w:rStyle w:val="Hyperlink"/>
                <w:noProof/>
              </w:rPr>
              <w:t>4.1.</w:t>
            </w:r>
            <w:r w:rsidR="004C4EB6">
              <w:rPr>
                <w:rFonts w:asciiTheme="minorHAnsi" w:eastAsiaTheme="minorEastAsia" w:hAnsiTheme="minorHAnsi" w:cstheme="minorBidi"/>
                <w:noProof/>
                <w:rtl/>
                <w:lang w:eastAsia="en-US"/>
              </w:rPr>
              <w:tab/>
            </w:r>
            <w:r w:rsidR="004C4EB6" w:rsidRPr="00824236">
              <w:rPr>
                <w:rStyle w:val="Hyperlink"/>
                <w:noProof/>
              </w:rPr>
              <w:t>Raman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1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5</w:t>
            </w:r>
            <w:r w:rsidR="004C4EB6">
              <w:rPr>
                <w:rStyle w:val="Hyperlink"/>
                <w:noProof/>
                <w:rtl/>
              </w:rPr>
              <w:fldChar w:fldCharType="end"/>
            </w:r>
          </w:hyperlink>
        </w:p>
        <w:p w14:paraId="2A9B57B5" w14:textId="77777777" w:rsidR="004C4EB6" w:rsidRDefault="000756CE">
          <w:pPr>
            <w:pStyle w:val="TOC3"/>
            <w:tabs>
              <w:tab w:val="left" w:pos="2186"/>
              <w:tab w:val="right" w:leader="dot" w:pos="8296"/>
            </w:tabs>
            <w:bidi/>
            <w:rPr>
              <w:rFonts w:asciiTheme="minorHAnsi" w:eastAsiaTheme="minorEastAsia" w:hAnsiTheme="minorHAnsi" w:cstheme="minorBidi"/>
              <w:noProof/>
              <w:rtl/>
              <w:lang w:eastAsia="en-US"/>
            </w:rPr>
          </w:pPr>
          <w:hyperlink w:anchor="_Toc520664322" w:history="1">
            <w:r w:rsidR="004C4EB6" w:rsidRPr="00824236">
              <w:rPr>
                <w:rStyle w:val="Hyperlink"/>
                <w:noProof/>
              </w:rPr>
              <w:t>4.1.1.</w:t>
            </w:r>
            <w:r w:rsidR="004C4EB6">
              <w:rPr>
                <w:rFonts w:asciiTheme="minorHAnsi" w:eastAsiaTheme="minorEastAsia" w:hAnsiTheme="minorHAnsi" w:cstheme="minorBidi"/>
                <w:noProof/>
                <w:rtl/>
                <w:lang w:eastAsia="en-US"/>
              </w:rPr>
              <w:tab/>
            </w:r>
            <w:r w:rsidR="004C4EB6" w:rsidRPr="00824236">
              <w:rPr>
                <w:rStyle w:val="Hyperlink"/>
                <w:noProof/>
              </w:rPr>
              <w:t>PLS model</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2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5</w:t>
            </w:r>
            <w:r w:rsidR="004C4EB6">
              <w:rPr>
                <w:rStyle w:val="Hyperlink"/>
                <w:noProof/>
                <w:rtl/>
              </w:rPr>
              <w:fldChar w:fldCharType="end"/>
            </w:r>
          </w:hyperlink>
        </w:p>
        <w:p w14:paraId="24808A8E" w14:textId="77777777" w:rsidR="004C4EB6" w:rsidRDefault="000756CE">
          <w:pPr>
            <w:pStyle w:val="TOC3"/>
            <w:tabs>
              <w:tab w:val="left" w:pos="4104"/>
              <w:tab w:val="right" w:leader="dot" w:pos="8296"/>
            </w:tabs>
            <w:bidi/>
            <w:rPr>
              <w:rFonts w:asciiTheme="minorHAnsi" w:eastAsiaTheme="minorEastAsia" w:hAnsiTheme="minorHAnsi" w:cstheme="minorBidi"/>
              <w:noProof/>
              <w:rtl/>
              <w:lang w:eastAsia="en-US"/>
            </w:rPr>
          </w:pPr>
          <w:hyperlink w:anchor="_Toc520664323" w:history="1">
            <w:r w:rsidR="004C4EB6" w:rsidRPr="00824236">
              <w:rPr>
                <w:rStyle w:val="Hyperlink"/>
                <w:noProof/>
              </w:rPr>
              <w:t>4.1.2.</w:t>
            </w:r>
            <w:r w:rsidR="004C4EB6">
              <w:rPr>
                <w:rFonts w:asciiTheme="minorHAnsi" w:eastAsiaTheme="minorEastAsia" w:hAnsiTheme="minorHAnsi" w:cstheme="minorBidi"/>
                <w:noProof/>
                <w:rtl/>
                <w:lang w:eastAsia="en-US"/>
              </w:rPr>
              <w:tab/>
            </w:r>
            <w:r w:rsidR="004C4EB6" w:rsidRPr="00824236">
              <w:rPr>
                <w:rStyle w:val="Hyperlink"/>
                <w:noProof/>
              </w:rPr>
              <w:t>Establishing detection threshold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3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7</w:t>
            </w:r>
            <w:r w:rsidR="004C4EB6">
              <w:rPr>
                <w:rStyle w:val="Hyperlink"/>
                <w:noProof/>
                <w:rtl/>
              </w:rPr>
              <w:fldChar w:fldCharType="end"/>
            </w:r>
          </w:hyperlink>
        </w:p>
        <w:p w14:paraId="72502E38" w14:textId="77777777" w:rsidR="004C4EB6" w:rsidRDefault="000756CE">
          <w:pPr>
            <w:pStyle w:val="TOC3"/>
            <w:tabs>
              <w:tab w:val="left" w:pos="3981"/>
              <w:tab w:val="right" w:leader="dot" w:pos="8296"/>
            </w:tabs>
            <w:bidi/>
            <w:rPr>
              <w:rFonts w:asciiTheme="minorHAnsi" w:eastAsiaTheme="minorEastAsia" w:hAnsiTheme="minorHAnsi" w:cstheme="minorBidi"/>
              <w:noProof/>
              <w:rtl/>
              <w:lang w:eastAsia="en-US"/>
            </w:rPr>
          </w:pPr>
          <w:hyperlink w:anchor="_Toc520664324" w:history="1">
            <w:r w:rsidR="004C4EB6" w:rsidRPr="00824236">
              <w:rPr>
                <w:rStyle w:val="Hyperlink"/>
                <w:noProof/>
              </w:rPr>
              <w:t>4.1.3.</w:t>
            </w:r>
            <w:r w:rsidR="004C4EB6">
              <w:rPr>
                <w:rFonts w:asciiTheme="minorHAnsi" w:eastAsiaTheme="minorEastAsia" w:hAnsiTheme="minorHAnsi" w:cstheme="minorBidi"/>
                <w:noProof/>
                <w:rtl/>
                <w:lang w:eastAsia="en-US"/>
              </w:rPr>
              <w:tab/>
            </w:r>
            <w:r w:rsidR="004C4EB6" w:rsidRPr="00824236">
              <w:rPr>
                <w:rStyle w:val="Hyperlink"/>
                <w:noProof/>
              </w:rPr>
              <w:t>Differentiation between specie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4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8</w:t>
            </w:r>
            <w:r w:rsidR="004C4EB6">
              <w:rPr>
                <w:rStyle w:val="Hyperlink"/>
                <w:noProof/>
                <w:rtl/>
              </w:rPr>
              <w:fldChar w:fldCharType="end"/>
            </w:r>
          </w:hyperlink>
        </w:p>
        <w:p w14:paraId="090A02DF" w14:textId="77777777" w:rsidR="004C4EB6" w:rsidRDefault="000756CE">
          <w:pPr>
            <w:pStyle w:val="TOC2"/>
            <w:rPr>
              <w:rFonts w:asciiTheme="minorHAnsi" w:eastAsiaTheme="minorEastAsia" w:hAnsiTheme="minorHAnsi" w:cstheme="minorBidi"/>
              <w:noProof/>
              <w:rtl/>
              <w:lang w:eastAsia="en-US"/>
            </w:rPr>
          </w:pPr>
          <w:hyperlink w:anchor="_Toc520664325" w:history="1">
            <w:r w:rsidR="004C4EB6" w:rsidRPr="00824236">
              <w:rPr>
                <w:rStyle w:val="Hyperlink"/>
                <w:noProof/>
              </w:rPr>
              <w:t>4.2.</w:t>
            </w:r>
            <w:r w:rsidR="004C4EB6">
              <w:rPr>
                <w:rFonts w:asciiTheme="minorHAnsi" w:eastAsiaTheme="minorEastAsia" w:hAnsiTheme="minorHAnsi" w:cstheme="minorBidi"/>
                <w:noProof/>
                <w:rtl/>
                <w:lang w:eastAsia="en-US"/>
              </w:rPr>
              <w:tab/>
            </w:r>
            <w:r w:rsidR="004C4EB6" w:rsidRPr="00824236">
              <w:rPr>
                <w:rStyle w:val="Hyperlink"/>
                <w:noProof/>
              </w:rPr>
              <w:t>Fluorescence</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5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9</w:t>
            </w:r>
            <w:r w:rsidR="004C4EB6">
              <w:rPr>
                <w:rStyle w:val="Hyperlink"/>
                <w:noProof/>
                <w:rtl/>
              </w:rPr>
              <w:fldChar w:fldCharType="end"/>
            </w:r>
          </w:hyperlink>
        </w:p>
        <w:p w14:paraId="601CE779" w14:textId="77777777" w:rsidR="004C4EB6" w:rsidRDefault="000756CE">
          <w:pPr>
            <w:pStyle w:val="TOC3"/>
            <w:tabs>
              <w:tab w:val="left" w:pos="3993"/>
              <w:tab w:val="right" w:leader="dot" w:pos="8296"/>
            </w:tabs>
            <w:bidi/>
            <w:rPr>
              <w:rFonts w:asciiTheme="minorHAnsi" w:eastAsiaTheme="minorEastAsia" w:hAnsiTheme="minorHAnsi" w:cstheme="minorBidi"/>
              <w:noProof/>
              <w:rtl/>
              <w:lang w:eastAsia="en-US"/>
            </w:rPr>
          </w:pPr>
          <w:hyperlink w:anchor="_Toc520664326" w:history="1">
            <w:r w:rsidR="004C4EB6" w:rsidRPr="00824236">
              <w:rPr>
                <w:rStyle w:val="Hyperlink"/>
                <w:noProof/>
              </w:rPr>
              <w:t>4.2.1.</w:t>
            </w:r>
            <w:r w:rsidR="004C4EB6">
              <w:rPr>
                <w:rFonts w:asciiTheme="minorHAnsi" w:eastAsiaTheme="minorEastAsia" w:hAnsiTheme="minorHAnsi" w:cstheme="minorBidi"/>
                <w:noProof/>
                <w:rtl/>
                <w:lang w:eastAsia="en-US"/>
              </w:rPr>
              <w:tab/>
            </w:r>
            <w:r w:rsidR="004C4EB6" w:rsidRPr="00824236">
              <w:rPr>
                <w:rStyle w:val="Hyperlink"/>
                <w:noProof/>
              </w:rPr>
              <w:t>Single wavelength fluorescence</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6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29</w:t>
            </w:r>
            <w:r w:rsidR="004C4EB6">
              <w:rPr>
                <w:rStyle w:val="Hyperlink"/>
                <w:noProof/>
                <w:rtl/>
              </w:rPr>
              <w:fldChar w:fldCharType="end"/>
            </w:r>
          </w:hyperlink>
        </w:p>
        <w:p w14:paraId="4FE8EB37" w14:textId="77777777" w:rsidR="004C4EB6" w:rsidRDefault="000756CE">
          <w:pPr>
            <w:pStyle w:val="TOC3"/>
            <w:tabs>
              <w:tab w:val="left" w:pos="6290"/>
              <w:tab w:val="right" w:leader="dot" w:pos="8296"/>
            </w:tabs>
            <w:bidi/>
            <w:rPr>
              <w:rFonts w:asciiTheme="minorHAnsi" w:eastAsiaTheme="minorEastAsia" w:hAnsiTheme="minorHAnsi" w:cstheme="minorBidi"/>
              <w:noProof/>
              <w:rtl/>
              <w:lang w:eastAsia="en-US"/>
            </w:rPr>
          </w:pPr>
          <w:hyperlink w:anchor="_Toc520664327" w:history="1">
            <w:r w:rsidR="004C4EB6" w:rsidRPr="00824236">
              <w:rPr>
                <w:rStyle w:val="Hyperlink"/>
                <w:noProof/>
              </w:rPr>
              <w:t>4.2.2.</w:t>
            </w:r>
            <w:r w:rsidR="004C4EB6">
              <w:rPr>
                <w:rFonts w:asciiTheme="minorHAnsi" w:eastAsiaTheme="minorEastAsia" w:hAnsiTheme="minorHAnsi" w:cstheme="minorBidi"/>
                <w:noProof/>
                <w:rtl/>
                <w:lang w:eastAsia="en-US"/>
              </w:rPr>
              <w:tab/>
            </w:r>
            <w:r w:rsidR="004C4EB6" w:rsidRPr="00824236">
              <w:rPr>
                <w:rStyle w:val="Hyperlink"/>
                <w:noProof/>
              </w:rPr>
              <w:t>Multispectral fluorescence spectroscopy and PLS analysi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7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34</w:t>
            </w:r>
            <w:r w:rsidR="004C4EB6">
              <w:rPr>
                <w:rStyle w:val="Hyperlink"/>
                <w:noProof/>
                <w:rtl/>
              </w:rPr>
              <w:fldChar w:fldCharType="end"/>
            </w:r>
          </w:hyperlink>
        </w:p>
        <w:p w14:paraId="35948A27" w14:textId="77777777" w:rsidR="004C4EB6" w:rsidRDefault="000756CE">
          <w:pPr>
            <w:pStyle w:val="TOC3"/>
            <w:tabs>
              <w:tab w:val="left" w:pos="4104"/>
              <w:tab w:val="right" w:leader="dot" w:pos="8296"/>
            </w:tabs>
            <w:bidi/>
            <w:rPr>
              <w:rFonts w:asciiTheme="minorHAnsi" w:eastAsiaTheme="minorEastAsia" w:hAnsiTheme="minorHAnsi" w:cstheme="minorBidi"/>
              <w:noProof/>
              <w:rtl/>
              <w:lang w:eastAsia="en-US"/>
            </w:rPr>
          </w:pPr>
          <w:hyperlink w:anchor="_Toc520664328" w:history="1">
            <w:r w:rsidR="004C4EB6" w:rsidRPr="00824236">
              <w:rPr>
                <w:rStyle w:val="Hyperlink"/>
                <w:noProof/>
              </w:rPr>
              <w:t>4.2.3.</w:t>
            </w:r>
            <w:r w:rsidR="004C4EB6">
              <w:rPr>
                <w:rFonts w:asciiTheme="minorHAnsi" w:eastAsiaTheme="minorEastAsia" w:hAnsiTheme="minorHAnsi" w:cstheme="minorBidi"/>
                <w:noProof/>
                <w:rtl/>
                <w:lang w:eastAsia="en-US"/>
              </w:rPr>
              <w:tab/>
            </w:r>
            <w:r w:rsidR="004C4EB6" w:rsidRPr="00824236">
              <w:rPr>
                <w:rStyle w:val="Hyperlink"/>
                <w:noProof/>
              </w:rPr>
              <w:t>Analysis of Spectral Fingerprint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0</w:t>
            </w:r>
            <w:r w:rsidR="004C4EB6">
              <w:rPr>
                <w:rStyle w:val="Hyperlink"/>
                <w:noProof/>
                <w:rtl/>
              </w:rPr>
              <w:fldChar w:fldCharType="end"/>
            </w:r>
          </w:hyperlink>
        </w:p>
        <w:p w14:paraId="1E84C699" w14:textId="77777777" w:rsidR="004C4EB6" w:rsidRDefault="000756CE">
          <w:pPr>
            <w:pStyle w:val="TOC3"/>
            <w:tabs>
              <w:tab w:val="left" w:pos="4787"/>
              <w:tab w:val="right" w:leader="dot" w:pos="8296"/>
            </w:tabs>
            <w:bidi/>
            <w:rPr>
              <w:rFonts w:asciiTheme="minorHAnsi" w:eastAsiaTheme="minorEastAsia" w:hAnsiTheme="minorHAnsi" w:cstheme="minorBidi"/>
              <w:noProof/>
              <w:rtl/>
              <w:lang w:eastAsia="en-US"/>
            </w:rPr>
          </w:pPr>
          <w:hyperlink w:anchor="_Toc520664329" w:history="1">
            <w:r w:rsidR="004C4EB6" w:rsidRPr="00824236">
              <w:rPr>
                <w:rStyle w:val="Hyperlink"/>
                <w:noProof/>
              </w:rPr>
              <w:t>4.2.4.</w:t>
            </w:r>
            <w:r w:rsidR="004C4EB6">
              <w:rPr>
                <w:rFonts w:asciiTheme="minorHAnsi" w:eastAsiaTheme="minorEastAsia" w:hAnsiTheme="minorHAnsi" w:cstheme="minorBidi"/>
                <w:noProof/>
                <w:rtl/>
                <w:lang w:eastAsia="en-US"/>
              </w:rPr>
              <w:tab/>
            </w:r>
            <w:r w:rsidR="004C4EB6" w:rsidRPr="00824236">
              <w:rPr>
                <w:rStyle w:val="Hyperlink"/>
                <w:noProof/>
              </w:rPr>
              <w:t>Differentiation between different specie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2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2</w:t>
            </w:r>
            <w:r w:rsidR="004C4EB6">
              <w:rPr>
                <w:rStyle w:val="Hyperlink"/>
                <w:noProof/>
                <w:rtl/>
              </w:rPr>
              <w:fldChar w:fldCharType="end"/>
            </w:r>
          </w:hyperlink>
        </w:p>
        <w:p w14:paraId="66C3998C" w14:textId="77777777" w:rsidR="004C4EB6" w:rsidRDefault="000756CE">
          <w:pPr>
            <w:pStyle w:val="TOC1"/>
            <w:tabs>
              <w:tab w:val="left" w:pos="1320"/>
              <w:tab w:val="right" w:leader="dot" w:pos="8296"/>
            </w:tabs>
            <w:bidi/>
            <w:rPr>
              <w:rFonts w:asciiTheme="minorHAnsi" w:eastAsiaTheme="minorEastAsia" w:hAnsiTheme="minorHAnsi" w:cstheme="minorBidi"/>
              <w:noProof/>
              <w:rtl/>
              <w:lang w:eastAsia="en-US"/>
            </w:rPr>
          </w:pPr>
          <w:hyperlink w:anchor="_Toc520664330" w:history="1">
            <w:r w:rsidR="004C4EB6" w:rsidRPr="00824236">
              <w:rPr>
                <w:rStyle w:val="Hyperlink"/>
                <w:noProof/>
              </w:rPr>
              <w:t>5.</w:t>
            </w:r>
            <w:r w:rsidR="004C4EB6">
              <w:rPr>
                <w:rFonts w:asciiTheme="minorHAnsi" w:eastAsiaTheme="minorEastAsia" w:hAnsiTheme="minorHAnsi" w:cstheme="minorBidi"/>
                <w:noProof/>
                <w:rtl/>
                <w:lang w:eastAsia="en-US"/>
              </w:rPr>
              <w:tab/>
            </w:r>
            <w:r w:rsidR="004C4EB6" w:rsidRPr="00824236">
              <w:rPr>
                <w:rStyle w:val="Hyperlink"/>
                <w:noProof/>
              </w:rPr>
              <w:t>Discussion</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0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3</w:t>
            </w:r>
            <w:r w:rsidR="004C4EB6">
              <w:rPr>
                <w:rStyle w:val="Hyperlink"/>
                <w:noProof/>
                <w:rtl/>
              </w:rPr>
              <w:fldChar w:fldCharType="end"/>
            </w:r>
          </w:hyperlink>
        </w:p>
        <w:p w14:paraId="78E67203" w14:textId="77777777" w:rsidR="004C4EB6" w:rsidRDefault="000756CE">
          <w:pPr>
            <w:pStyle w:val="TOC2"/>
            <w:tabs>
              <w:tab w:val="left" w:pos="7156"/>
            </w:tabs>
            <w:rPr>
              <w:rFonts w:asciiTheme="minorHAnsi" w:eastAsiaTheme="minorEastAsia" w:hAnsiTheme="minorHAnsi" w:cstheme="minorBidi"/>
              <w:noProof/>
              <w:rtl/>
              <w:lang w:eastAsia="en-US"/>
            </w:rPr>
          </w:pPr>
          <w:hyperlink w:anchor="_Toc520664331" w:history="1">
            <w:r w:rsidR="004C4EB6" w:rsidRPr="00824236">
              <w:rPr>
                <w:rStyle w:val="Hyperlink"/>
                <w:noProof/>
              </w:rPr>
              <w:t>5.1.</w:t>
            </w:r>
            <w:r w:rsidR="004C4EB6">
              <w:rPr>
                <w:rFonts w:asciiTheme="minorHAnsi" w:eastAsiaTheme="minorEastAsia" w:hAnsiTheme="minorHAnsi" w:cstheme="minorBidi"/>
                <w:noProof/>
                <w:rtl/>
                <w:lang w:eastAsia="en-US"/>
              </w:rPr>
              <w:tab/>
            </w:r>
            <w:r w:rsidR="004C4EB6" w:rsidRPr="00824236">
              <w:rPr>
                <w:rStyle w:val="Hyperlink"/>
                <w:noProof/>
              </w:rPr>
              <w:t>Raman spectroscopy for detection and differentiation of bacteria in water</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1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3</w:t>
            </w:r>
            <w:r w:rsidR="004C4EB6">
              <w:rPr>
                <w:rStyle w:val="Hyperlink"/>
                <w:noProof/>
                <w:rtl/>
              </w:rPr>
              <w:fldChar w:fldCharType="end"/>
            </w:r>
          </w:hyperlink>
        </w:p>
        <w:p w14:paraId="3BB0DB58" w14:textId="77777777" w:rsidR="004C4EB6" w:rsidRDefault="000756CE">
          <w:pPr>
            <w:pStyle w:val="TOC2"/>
            <w:tabs>
              <w:tab w:val="left" w:pos="7693"/>
            </w:tabs>
            <w:rPr>
              <w:rFonts w:asciiTheme="minorHAnsi" w:eastAsiaTheme="minorEastAsia" w:hAnsiTheme="minorHAnsi" w:cstheme="minorBidi"/>
              <w:noProof/>
              <w:rtl/>
              <w:lang w:eastAsia="en-US"/>
            </w:rPr>
          </w:pPr>
          <w:hyperlink w:anchor="_Toc520664332" w:history="1">
            <w:r w:rsidR="004C4EB6" w:rsidRPr="00824236">
              <w:rPr>
                <w:rStyle w:val="Hyperlink"/>
                <w:noProof/>
              </w:rPr>
              <w:t>5.2.</w:t>
            </w:r>
            <w:r w:rsidR="004C4EB6">
              <w:rPr>
                <w:rFonts w:asciiTheme="minorHAnsi" w:eastAsiaTheme="minorEastAsia" w:hAnsiTheme="minorHAnsi" w:cstheme="minorBidi"/>
                <w:noProof/>
                <w:rtl/>
                <w:lang w:eastAsia="en-US"/>
              </w:rPr>
              <w:tab/>
            </w:r>
            <w:r w:rsidR="004C4EB6" w:rsidRPr="00824236">
              <w:rPr>
                <w:rStyle w:val="Hyperlink"/>
                <w:noProof/>
              </w:rPr>
              <w:t>Single Wavelength fluorescence spectroscopy for detection of bacteria in water</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2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4</w:t>
            </w:r>
            <w:r w:rsidR="004C4EB6">
              <w:rPr>
                <w:rStyle w:val="Hyperlink"/>
                <w:noProof/>
                <w:rtl/>
              </w:rPr>
              <w:fldChar w:fldCharType="end"/>
            </w:r>
          </w:hyperlink>
        </w:p>
        <w:p w14:paraId="0ADB9B5C" w14:textId="77777777" w:rsidR="004C4EB6" w:rsidRDefault="000756CE">
          <w:pPr>
            <w:pStyle w:val="TOC2"/>
            <w:tabs>
              <w:tab w:val="left" w:pos="7999"/>
            </w:tabs>
            <w:rPr>
              <w:rFonts w:asciiTheme="minorHAnsi" w:eastAsiaTheme="minorEastAsia" w:hAnsiTheme="minorHAnsi" w:cstheme="minorBidi"/>
              <w:noProof/>
              <w:rtl/>
              <w:lang w:eastAsia="en-US"/>
            </w:rPr>
          </w:pPr>
          <w:hyperlink w:anchor="_Toc520664333" w:history="1">
            <w:r w:rsidR="004C4EB6" w:rsidRPr="00824236">
              <w:rPr>
                <w:rStyle w:val="Hyperlink"/>
                <w:noProof/>
              </w:rPr>
              <w:t>5.3.</w:t>
            </w:r>
            <w:r w:rsidR="004C4EB6">
              <w:rPr>
                <w:rFonts w:asciiTheme="minorHAnsi" w:eastAsiaTheme="minorEastAsia" w:hAnsiTheme="minorHAnsi" w:cstheme="minorBidi"/>
                <w:noProof/>
                <w:rtl/>
                <w:lang w:eastAsia="en-US"/>
              </w:rPr>
              <w:tab/>
            </w:r>
            <w:r w:rsidR="004C4EB6" w:rsidRPr="00824236">
              <w:rPr>
                <w:rStyle w:val="Hyperlink"/>
                <w:noProof/>
              </w:rPr>
              <w:t>Multispectral fluorescence spectroscopy for detection and differentiation of bacteria in water</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3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6</w:t>
            </w:r>
            <w:r w:rsidR="004C4EB6">
              <w:rPr>
                <w:rStyle w:val="Hyperlink"/>
                <w:noProof/>
                <w:rtl/>
              </w:rPr>
              <w:fldChar w:fldCharType="end"/>
            </w:r>
          </w:hyperlink>
        </w:p>
        <w:p w14:paraId="25E3CA7A" w14:textId="77777777" w:rsidR="004C4EB6" w:rsidRDefault="000756CE">
          <w:pPr>
            <w:pStyle w:val="TOC2"/>
            <w:tabs>
              <w:tab w:val="left" w:pos="8255"/>
            </w:tabs>
            <w:rPr>
              <w:rFonts w:asciiTheme="minorHAnsi" w:eastAsiaTheme="minorEastAsia" w:hAnsiTheme="minorHAnsi" w:cstheme="minorBidi"/>
              <w:noProof/>
              <w:rtl/>
              <w:lang w:eastAsia="en-US"/>
            </w:rPr>
          </w:pPr>
          <w:hyperlink w:anchor="_Toc520664334" w:history="1">
            <w:r w:rsidR="004C4EB6" w:rsidRPr="00824236">
              <w:rPr>
                <w:rStyle w:val="Hyperlink"/>
                <w:noProof/>
              </w:rPr>
              <w:t>5.4.</w:t>
            </w:r>
            <w:r w:rsidR="004C4EB6">
              <w:rPr>
                <w:rFonts w:asciiTheme="minorHAnsi" w:eastAsiaTheme="minorEastAsia" w:hAnsiTheme="minorHAnsi" w:cstheme="minorBidi"/>
                <w:noProof/>
                <w:rtl/>
                <w:lang w:eastAsia="en-US"/>
              </w:rPr>
              <w:tab/>
            </w:r>
            <w:r w:rsidR="004C4EB6" w:rsidRPr="00824236">
              <w:rPr>
                <w:rStyle w:val="Hyperlink"/>
                <w:noProof/>
              </w:rPr>
              <w:t>Detection of heterotrophic bacteria in drinking water using fluorescence spectroscopy</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4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7</w:t>
            </w:r>
            <w:r w:rsidR="004C4EB6">
              <w:rPr>
                <w:rStyle w:val="Hyperlink"/>
                <w:noProof/>
                <w:rtl/>
              </w:rPr>
              <w:fldChar w:fldCharType="end"/>
            </w:r>
          </w:hyperlink>
        </w:p>
        <w:p w14:paraId="2EDB6AAF" w14:textId="77777777" w:rsidR="004C4EB6" w:rsidRDefault="000756CE">
          <w:pPr>
            <w:pStyle w:val="TOC2"/>
            <w:tabs>
              <w:tab w:val="left" w:pos="4774"/>
            </w:tabs>
            <w:rPr>
              <w:rFonts w:asciiTheme="minorHAnsi" w:eastAsiaTheme="minorEastAsia" w:hAnsiTheme="minorHAnsi" w:cstheme="minorBidi"/>
              <w:noProof/>
              <w:rtl/>
              <w:lang w:eastAsia="en-US"/>
            </w:rPr>
          </w:pPr>
          <w:hyperlink w:anchor="_Toc520664335" w:history="1">
            <w:r w:rsidR="004C4EB6" w:rsidRPr="00824236">
              <w:rPr>
                <w:rStyle w:val="Hyperlink"/>
                <w:noProof/>
              </w:rPr>
              <w:t>5.5.</w:t>
            </w:r>
            <w:r w:rsidR="004C4EB6">
              <w:rPr>
                <w:rFonts w:asciiTheme="minorHAnsi" w:eastAsiaTheme="minorEastAsia" w:hAnsiTheme="minorHAnsi" w:cstheme="minorBidi"/>
                <w:noProof/>
                <w:rtl/>
                <w:lang w:eastAsia="en-US"/>
              </w:rPr>
              <w:tab/>
            </w:r>
            <w:r w:rsidR="004C4EB6" w:rsidRPr="00824236">
              <w:rPr>
                <w:rStyle w:val="Hyperlink"/>
                <w:noProof/>
              </w:rPr>
              <w:t>Differentiation of different species of bacteria</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5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8</w:t>
            </w:r>
            <w:r w:rsidR="004C4EB6">
              <w:rPr>
                <w:rStyle w:val="Hyperlink"/>
                <w:noProof/>
                <w:rtl/>
              </w:rPr>
              <w:fldChar w:fldCharType="end"/>
            </w:r>
          </w:hyperlink>
        </w:p>
        <w:p w14:paraId="3298968A" w14:textId="77777777" w:rsidR="004C4EB6" w:rsidRDefault="000756CE">
          <w:pPr>
            <w:pStyle w:val="TOC2"/>
            <w:tabs>
              <w:tab w:val="left" w:pos="4298"/>
            </w:tabs>
            <w:rPr>
              <w:rFonts w:asciiTheme="minorHAnsi" w:eastAsiaTheme="minorEastAsia" w:hAnsiTheme="minorHAnsi" w:cstheme="minorBidi"/>
              <w:noProof/>
              <w:rtl/>
              <w:lang w:eastAsia="en-US"/>
            </w:rPr>
          </w:pPr>
          <w:hyperlink w:anchor="_Toc520664336" w:history="1">
            <w:r w:rsidR="004C4EB6" w:rsidRPr="00824236">
              <w:rPr>
                <w:rStyle w:val="Hyperlink"/>
                <w:noProof/>
              </w:rPr>
              <w:t>5.6.</w:t>
            </w:r>
            <w:r w:rsidR="004C4EB6">
              <w:rPr>
                <w:rFonts w:asciiTheme="minorHAnsi" w:eastAsiaTheme="minorEastAsia" w:hAnsiTheme="minorHAnsi" w:cstheme="minorBidi"/>
                <w:noProof/>
                <w:rtl/>
                <w:lang w:eastAsia="en-US"/>
              </w:rPr>
              <w:tab/>
            </w:r>
            <w:r w:rsidR="004C4EB6" w:rsidRPr="00824236">
              <w:rPr>
                <w:rStyle w:val="Hyperlink"/>
                <w:noProof/>
              </w:rPr>
              <w:t>The importance of multivariate statistic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6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8</w:t>
            </w:r>
            <w:r w:rsidR="004C4EB6">
              <w:rPr>
                <w:rStyle w:val="Hyperlink"/>
                <w:noProof/>
                <w:rtl/>
              </w:rPr>
              <w:fldChar w:fldCharType="end"/>
            </w:r>
          </w:hyperlink>
        </w:p>
        <w:p w14:paraId="22D3F33E" w14:textId="77777777" w:rsidR="004C4EB6" w:rsidRDefault="000756CE">
          <w:pPr>
            <w:pStyle w:val="TOC1"/>
            <w:tabs>
              <w:tab w:val="left" w:pos="1540"/>
              <w:tab w:val="right" w:leader="dot" w:pos="8296"/>
            </w:tabs>
            <w:bidi/>
            <w:rPr>
              <w:rFonts w:asciiTheme="minorHAnsi" w:eastAsiaTheme="minorEastAsia" w:hAnsiTheme="minorHAnsi" w:cstheme="minorBidi"/>
              <w:noProof/>
              <w:rtl/>
              <w:lang w:eastAsia="en-US"/>
            </w:rPr>
          </w:pPr>
          <w:hyperlink w:anchor="_Toc520664337" w:history="1">
            <w:r w:rsidR="004C4EB6" w:rsidRPr="00824236">
              <w:rPr>
                <w:rStyle w:val="Hyperlink"/>
                <w:noProof/>
              </w:rPr>
              <w:t>6.</w:t>
            </w:r>
            <w:r w:rsidR="004C4EB6">
              <w:rPr>
                <w:rFonts w:asciiTheme="minorHAnsi" w:eastAsiaTheme="minorEastAsia" w:hAnsiTheme="minorHAnsi" w:cstheme="minorBidi"/>
                <w:noProof/>
                <w:rtl/>
                <w:lang w:eastAsia="en-US"/>
              </w:rPr>
              <w:tab/>
            </w:r>
            <w:r w:rsidR="004C4EB6" w:rsidRPr="00824236">
              <w:rPr>
                <w:rStyle w:val="Hyperlink"/>
                <w:noProof/>
              </w:rPr>
              <w:t>Conclusion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7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49</w:t>
            </w:r>
            <w:r w:rsidR="004C4EB6">
              <w:rPr>
                <w:rStyle w:val="Hyperlink"/>
                <w:noProof/>
                <w:rtl/>
              </w:rPr>
              <w:fldChar w:fldCharType="end"/>
            </w:r>
          </w:hyperlink>
        </w:p>
        <w:p w14:paraId="38275376" w14:textId="77777777" w:rsidR="004C4EB6" w:rsidRDefault="000756CE">
          <w:pPr>
            <w:pStyle w:val="TOC1"/>
            <w:tabs>
              <w:tab w:val="left" w:pos="1320"/>
              <w:tab w:val="right" w:leader="dot" w:pos="8296"/>
            </w:tabs>
            <w:bidi/>
            <w:rPr>
              <w:rFonts w:asciiTheme="minorHAnsi" w:eastAsiaTheme="minorEastAsia" w:hAnsiTheme="minorHAnsi" w:cstheme="minorBidi"/>
              <w:noProof/>
              <w:rtl/>
              <w:lang w:eastAsia="en-US"/>
            </w:rPr>
          </w:pPr>
          <w:hyperlink w:anchor="_Toc520664338" w:history="1">
            <w:r w:rsidR="004C4EB6" w:rsidRPr="00824236">
              <w:rPr>
                <w:rStyle w:val="Hyperlink"/>
                <w:noProof/>
              </w:rPr>
              <w:t>7.</w:t>
            </w:r>
            <w:r w:rsidR="004C4EB6">
              <w:rPr>
                <w:rFonts w:asciiTheme="minorHAnsi" w:eastAsiaTheme="minorEastAsia" w:hAnsiTheme="minorHAnsi" w:cstheme="minorBidi"/>
                <w:noProof/>
                <w:rtl/>
                <w:lang w:eastAsia="en-US"/>
              </w:rPr>
              <w:tab/>
            </w:r>
            <w:r w:rsidR="004C4EB6" w:rsidRPr="00824236">
              <w:rPr>
                <w:rStyle w:val="Hyperlink"/>
                <w:noProof/>
              </w:rPr>
              <w:t>References</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8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50</w:t>
            </w:r>
            <w:r w:rsidR="004C4EB6">
              <w:rPr>
                <w:rStyle w:val="Hyperlink"/>
                <w:noProof/>
                <w:rtl/>
              </w:rPr>
              <w:fldChar w:fldCharType="end"/>
            </w:r>
          </w:hyperlink>
        </w:p>
        <w:p w14:paraId="57B9A9B6" w14:textId="77777777" w:rsidR="004C4EB6" w:rsidRDefault="000756CE">
          <w:pPr>
            <w:pStyle w:val="TOC1"/>
            <w:tabs>
              <w:tab w:val="right" w:leader="dot" w:pos="8296"/>
            </w:tabs>
            <w:bidi/>
            <w:rPr>
              <w:rFonts w:asciiTheme="minorHAnsi" w:eastAsiaTheme="minorEastAsia" w:hAnsiTheme="minorHAnsi" w:cstheme="minorBidi"/>
              <w:noProof/>
              <w:rtl/>
              <w:lang w:eastAsia="en-US"/>
            </w:rPr>
          </w:pPr>
          <w:hyperlink w:anchor="_Toc520664339" w:history="1">
            <w:r w:rsidR="004C4EB6" w:rsidRPr="00824236">
              <w:rPr>
                <w:rStyle w:val="Hyperlink"/>
                <w:noProof/>
                <w:rtl/>
              </w:rPr>
              <w:t>תקציר</w:t>
            </w:r>
            <w:r w:rsidR="004C4EB6">
              <w:rPr>
                <w:noProof/>
                <w:webHidden/>
                <w:rtl/>
              </w:rPr>
              <w:tab/>
            </w:r>
            <w:r w:rsidR="004C4EB6">
              <w:rPr>
                <w:rStyle w:val="Hyperlink"/>
                <w:noProof/>
                <w:rtl/>
              </w:rPr>
              <w:fldChar w:fldCharType="begin"/>
            </w:r>
            <w:r w:rsidR="004C4EB6">
              <w:rPr>
                <w:noProof/>
                <w:webHidden/>
                <w:rtl/>
              </w:rPr>
              <w:instrText xml:space="preserve"> </w:instrText>
            </w:r>
            <w:r w:rsidR="004C4EB6">
              <w:rPr>
                <w:noProof/>
                <w:webHidden/>
              </w:rPr>
              <w:instrText xml:space="preserve">PAGEREF </w:instrText>
            </w:r>
            <w:r w:rsidR="004C4EB6">
              <w:rPr>
                <w:noProof/>
                <w:webHidden/>
                <w:rtl/>
              </w:rPr>
              <w:instrText>_</w:instrText>
            </w:r>
            <w:r w:rsidR="004C4EB6">
              <w:rPr>
                <w:noProof/>
                <w:webHidden/>
              </w:rPr>
              <w:instrText>Toc520664339 \h</w:instrText>
            </w:r>
            <w:r w:rsidR="004C4EB6">
              <w:rPr>
                <w:noProof/>
                <w:webHidden/>
                <w:rtl/>
              </w:rPr>
              <w:instrText xml:space="preserve"> </w:instrText>
            </w:r>
            <w:r w:rsidR="004C4EB6">
              <w:rPr>
                <w:rStyle w:val="Hyperlink"/>
                <w:noProof/>
                <w:rtl/>
              </w:rPr>
            </w:r>
            <w:r w:rsidR="004C4EB6">
              <w:rPr>
                <w:rStyle w:val="Hyperlink"/>
                <w:noProof/>
                <w:rtl/>
              </w:rPr>
              <w:fldChar w:fldCharType="separate"/>
            </w:r>
            <w:r w:rsidR="000A1912">
              <w:rPr>
                <w:noProof/>
                <w:webHidden/>
                <w:rtl/>
              </w:rPr>
              <w:t>51</w:t>
            </w:r>
            <w:r w:rsidR="004C4EB6">
              <w:rPr>
                <w:rStyle w:val="Hyperlink"/>
                <w:noProof/>
                <w:rtl/>
              </w:rPr>
              <w:fldChar w:fldCharType="end"/>
            </w:r>
          </w:hyperlink>
        </w:p>
        <w:p w14:paraId="08B08EC7" w14:textId="77777777" w:rsidR="00111D8B" w:rsidRDefault="00111D8B" w:rsidP="00111D8B">
          <w:r>
            <w:rPr>
              <w:b/>
              <w:bCs/>
              <w:noProof/>
            </w:rPr>
            <w:fldChar w:fldCharType="end"/>
          </w:r>
        </w:p>
      </w:sdtContent>
    </w:sdt>
    <w:p w14:paraId="78620BBB" w14:textId="77777777" w:rsidR="0016284A" w:rsidRDefault="0016284A" w:rsidP="00662E26">
      <w:pPr>
        <w:pStyle w:val="Heading1"/>
      </w:pPr>
      <w:bookmarkStart w:id="14" w:name="_Toc520664291"/>
      <w:r>
        <w:lastRenderedPageBreak/>
        <w:t>List of Abbreviations</w:t>
      </w:r>
      <w:bookmarkEnd w:id="14"/>
    </w:p>
    <w:p w14:paraId="646901E9" w14:textId="77777777" w:rsidR="00984FEA" w:rsidRDefault="00984FEA" w:rsidP="00984FEA">
      <w:pPr>
        <w:rPr>
          <w:lang w:eastAsia="en-US"/>
        </w:rPr>
      </w:pPr>
    </w:p>
    <w:p w14:paraId="2B7B46F3" w14:textId="77777777" w:rsidR="00984FEA" w:rsidRDefault="00984FEA" w:rsidP="00984FEA">
      <w:pPr>
        <w:rPr>
          <w:lang w:eastAsia="en-US"/>
        </w:rPr>
      </w:pPr>
      <w:r>
        <w:rPr>
          <w:lang w:eastAsia="en-US"/>
        </w:rPr>
        <w:t>CFU – Colony Forming Units</w:t>
      </w:r>
    </w:p>
    <w:p w14:paraId="335DA30F" w14:textId="4EBDA051" w:rsidR="00984FEA" w:rsidRDefault="00984FEA" w:rsidP="00E83DB1">
      <w:pPr>
        <w:rPr>
          <w:lang w:eastAsia="en-US"/>
        </w:rPr>
      </w:pPr>
      <w:r>
        <w:rPr>
          <w:lang w:eastAsia="en-US"/>
        </w:rPr>
        <w:t xml:space="preserve">EEM – Excitation Emission </w:t>
      </w:r>
      <w:del w:id="15" w:author="Administrator" w:date="2018-08-13T11:39:00Z">
        <w:r w:rsidDel="00E83DB1">
          <w:rPr>
            <w:lang w:eastAsia="en-US"/>
          </w:rPr>
          <w:delText>Ma</w:delText>
        </w:r>
        <w:r w:rsidR="00CC0B97" w:rsidDel="00E83DB1">
          <w:rPr>
            <w:lang w:eastAsia="en-US"/>
          </w:rPr>
          <w:delText>trice</w:delText>
        </w:r>
        <w:r w:rsidDel="00E83DB1">
          <w:rPr>
            <w:lang w:eastAsia="en-US"/>
          </w:rPr>
          <w:delText xml:space="preserve"> </w:delText>
        </w:r>
      </w:del>
      <w:ins w:id="16" w:author="Administrator" w:date="2018-08-13T11:39:00Z">
        <w:r w:rsidR="00E83DB1">
          <w:rPr>
            <w:lang w:eastAsia="en-US"/>
          </w:rPr>
          <w:t>Matri</w:t>
        </w:r>
        <w:r w:rsidR="00E83DB1">
          <w:rPr>
            <w:lang w:eastAsia="en-US"/>
          </w:rPr>
          <w:t>x</w:t>
        </w:r>
        <w:r w:rsidR="00E83DB1">
          <w:rPr>
            <w:lang w:eastAsia="en-US"/>
          </w:rPr>
          <w:t xml:space="preserve"> </w:t>
        </w:r>
      </w:ins>
    </w:p>
    <w:p w14:paraId="2A453491" w14:textId="77777777" w:rsidR="004619F2" w:rsidRDefault="00984FEA" w:rsidP="004619F2">
      <w:pPr>
        <w:rPr>
          <w:lang w:eastAsia="en-US"/>
        </w:rPr>
      </w:pPr>
      <w:r>
        <w:rPr>
          <w:lang w:eastAsia="en-US"/>
        </w:rPr>
        <w:t>HPC – Heterotrophic Plate Count</w:t>
      </w:r>
      <w:r w:rsidR="004619F2">
        <w:rPr>
          <w:lang w:eastAsia="en-US"/>
        </w:rPr>
        <w:t>s</w:t>
      </w:r>
    </w:p>
    <w:p w14:paraId="3BFE6868" w14:textId="77777777" w:rsidR="00984FEA" w:rsidRDefault="00984FEA" w:rsidP="00984FEA">
      <w:pPr>
        <w:rPr>
          <w:lang w:eastAsia="en-US"/>
        </w:rPr>
      </w:pPr>
      <w:r>
        <w:rPr>
          <w:lang w:eastAsia="en-US"/>
        </w:rPr>
        <w:t>OD – Optical Density</w:t>
      </w:r>
    </w:p>
    <w:p w14:paraId="29F82D6F" w14:textId="39AF19E5" w:rsidR="00984FEA" w:rsidRDefault="00984FEA" w:rsidP="00CC0B97">
      <w:pPr>
        <w:rPr>
          <w:lang w:eastAsia="en-US"/>
        </w:rPr>
      </w:pPr>
      <w:r>
        <w:rPr>
          <w:lang w:eastAsia="en-US"/>
        </w:rPr>
        <w:t xml:space="preserve">PARAFAC </w:t>
      </w:r>
      <w:r w:rsidR="00CC0B97">
        <w:rPr>
          <w:lang w:eastAsia="en-US"/>
        </w:rPr>
        <w:t>analysis</w:t>
      </w:r>
      <w:r>
        <w:rPr>
          <w:lang w:eastAsia="en-US"/>
        </w:rPr>
        <w:t>– Parallel Factor Analysis</w:t>
      </w:r>
    </w:p>
    <w:p w14:paraId="30F3B206" w14:textId="77777777" w:rsidR="00984FEA" w:rsidRDefault="00984FEA" w:rsidP="00984FEA">
      <w:pPr>
        <w:rPr>
          <w:lang w:eastAsia="en-US"/>
        </w:rPr>
      </w:pPr>
      <w:r>
        <w:rPr>
          <w:lang w:eastAsia="en-US"/>
        </w:rPr>
        <w:t>PLS – Partial Least Squares</w:t>
      </w:r>
    </w:p>
    <w:p w14:paraId="10015A96" w14:textId="77777777" w:rsidR="00984FEA" w:rsidRDefault="00984FEA" w:rsidP="00984FEA">
      <w:pPr>
        <w:rPr>
          <w:lang w:eastAsia="en-US"/>
        </w:rPr>
      </w:pPr>
      <w:r>
        <w:rPr>
          <w:lang w:eastAsia="en-US"/>
        </w:rPr>
        <w:t>PLS-DA – Partial Least Squares Discriminant Analysis</w:t>
      </w:r>
    </w:p>
    <w:p w14:paraId="1EFCEE22" w14:textId="77777777" w:rsidR="00984FEA" w:rsidRDefault="00984FEA" w:rsidP="00984FEA">
      <w:pPr>
        <w:rPr>
          <w:lang w:eastAsia="en-US"/>
        </w:rPr>
      </w:pPr>
      <w:r>
        <w:rPr>
          <w:lang w:eastAsia="en-US"/>
        </w:rPr>
        <w:t>RMSE – Root Mean Square Error</w:t>
      </w:r>
    </w:p>
    <w:p w14:paraId="68484652" w14:textId="77777777" w:rsidR="00984FEA" w:rsidRDefault="00984FEA" w:rsidP="00984FEA">
      <w:pPr>
        <w:rPr>
          <w:lang w:eastAsia="en-US"/>
        </w:rPr>
      </w:pPr>
      <w:r>
        <w:rPr>
          <w:lang w:eastAsia="en-US"/>
        </w:rPr>
        <w:t>SERS – Surface Enhanced Raman Spectroscopy</w:t>
      </w:r>
    </w:p>
    <w:p w14:paraId="37BEABEE" w14:textId="2CD96847" w:rsidR="00984FEA" w:rsidRDefault="00984FEA" w:rsidP="00CC0B97">
      <w:pPr>
        <w:rPr>
          <w:lang w:eastAsia="en-US"/>
        </w:rPr>
      </w:pPr>
      <w:r>
        <w:rPr>
          <w:lang w:eastAsia="en-US"/>
        </w:rPr>
        <w:t>TLF – Tryptophan</w:t>
      </w:r>
      <w:r w:rsidR="00CC0B97">
        <w:rPr>
          <w:lang w:eastAsia="en-US"/>
        </w:rPr>
        <w:t>-</w:t>
      </w:r>
      <w:r>
        <w:rPr>
          <w:lang w:eastAsia="en-US"/>
        </w:rPr>
        <w:t>Like Fluorescence</w:t>
      </w:r>
    </w:p>
    <w:p w14:paraId="28D691C5" w14:textId="77777777" w:rsidR="00984FEA" w:rsidRDefault="00984FEA" w:rsidP="00984FEA">
      <w:pPr>
        <w:rPr>
          <w:lang w:eastAsia="en-US"/>
        </w:rPr>
      </w:pPr>
      <w:r>
        <w:rPr>
          <w:lang w:eastAsia="en-US"/>
        </w:rPr>
        <w:t>UV – Ultra Violet</w:t>
      </w:r>
    </w:p>
    <w:p w14:paraId="4AA2F0E8" w14:textId="77777777" w:rsidR="00984FEA" w:rsidRPr="00984FEA" w:rsidRDefault="00984FEA" w:rsidP="00984FEA">
      <w:pPr>
        <w:rPr>
          <w:lang w:eastAsia="en-US"/>
        </w:rPr>
      </w:pPr>
      <w:r>
        <w:rPr>
          <w:lang w:eastAsia="en-US"/>
        </w:rPr>
        <w:t>VI – Variable Importance</w:t>
      </w:r>
    </w:p>
    <w:p w14:paraId="6800D2EA" w14:textId="77777777" w:rsidR="0016284A" w:rsidRDefault="0016284A" w:rsidP="00111D8B">
      <w:pPr>
        <w:rPr>
          <w:lang w:eastAsia="en-US"/>
        </w:rPr>
      </w:pPr>
    </w:p>
    <w:p w14:paraId="02A844A9" w14:textId="77777777" w:rsidR="0016284A" w:rsidRDefault="0016284A" w:rsidP="00111D8B">
      <w:pPr>
        <w:rPr>
          <w:lang w:eastAsia="en-US"/>
        </w:rPr>
      </w:pPr>
      <w:r>
        <w:rPr>
          <w:lang w:eastAsia="en-US"/>
        </w:rPr>
        <w:br w:type="page"/>
      </w:r>
    </w:p>
    <w:p w14:paraId="0C5EBF38" w14:textId="77777777" w:rsidR="0016284A" w:rsidRPr="00B620DF" w:rsidRDefault="0016284A" w:rsidP="00662E26">
      <w:pPr>
        <w:pStyle w:val="Heading1"/>
        <w:numPr>
          <w:ilvl w:val="0"/>
          <w:numId w:val="7"/>
        </w:numPr>
      </w:pPr>
      <w:bookmarkStart w:id="17" w:name="_Toc520664292"/>
      <w:r w:rsidRPr="00B620DF">
        <w:lastRenderedPageBreak/>
        <w:t>Introduction</w:t>
      </w:r>
      <w:bookmarkEnd w:id="17"/>
    </w:p>
    <w:p w14:paraId="29DA8730" w14:textId="77777777" w:rsidR="00B620DF" w:rsidRPr="00B620DF" w:rsidRDefault="00B620DF" w:rsidP="00111D8B">
      <w:pPr>
        <w:pStyle w:val="Heading2"/>
      </w:pPr>
      <w:bookmarkStart w:id="18" w:name="_Toc520664293"/>
      <w:r w:rsidRPr="00B620DF">
        <w:t>Bacterial contamination of drinking water</w:t>
      </w:r>
      <w:bookmarkEnd w:id="18"/>
    </w:p>
    <w:p w14:paraId="3F80FD9E" w14:textId="7A364FB1" w:rsidR="00B620DF" w:rsidRPr="00802787" w:rsidRDefault="00B620DF" w:rsidP="00F0139D">
      <w:r w:rsidRPr="00802787">
        <w:t xml:space="preserve">In spite of the efforts </w:t>
      </w:r>
      <w:r w:rsidR="00F0139D">
        <w:t xml:space="preserve">invested </w:t>
      </w:r>
      <w:r w:rsidRPr="00802787">
        <w:t xml:space="preserve">into maintaining drinking water safe, we still face many bacterial water contaminations, from bacteria such as </w:t>
      </w:r>
      <w:r w:rsidRPr="0077121C">
        <w:rPr>
          <w:i/>
          <w:iCs/>
        </w:rPr>
        <w:t>Legionella</w:t>
      </w:r>
      <w:r w:rsidRPr="00802787">
        <w:t xml:space="preserve">, </w:t>
      </w:r>
      <w:r w:rsidRPr="0077121C">
        <w:rPr>
          <w:i/>
          <w:iCs/>
        </w:rPr>
        <w:t>Salmonella</w:t>
      </w:r>
      <w:r w:rsidRPr="00802787">
        <w:t xml:space="preserve">, </w:t>
      </w:r>
      <w:r w:rsidRPr="0077121C">
        <w:rPr>
          <w:i/>
          <w:iCs/>
        </w:rPr>
        <w:t>Escherichia</w:t>
      </w:r>
      <w:r w:rsidR="0077121C">
        <w:t xml:space="preserve"> and </w:t>
      </w:r>
      <w:r w:rsidR="0077121C" w:rsidRPr="0077121C">
        <w:rPr>
          <w:i/>
          <w:iCs/>
        </w:rPr>
        <w:t>Pseudomonas</w:t>
      </w:r>
      <w:r w:rsidRPr="00802787">
        <w:t xml:space="preserve"> </w:t>
      </w:r>
      <w:r w:rsidR="0077121C">
        <w:t xml:space="preserve">species </w:t>
      </w:r>
      <w:r w:rsidRPr="00802787">
        <w:t>that cause gastroenteritis, s</w:t>
      </w:r>
      <w:r w:rsidR="002A702B">
        <w:t xml:space="preserve">kin disease and other ailments </w:t>
      </w:r>
      <w:r w:rsidR="002A702B">
        <w:fldChar w:fldCharType="begin"/>
      </w:r>
      <w:r w:rsidR="00A13910">
        <w:instrText xml:space="preserve"> ADDIN EN.CITE &lt;EndNote&gt;&lt;Cite&gt;&lt;Author&gt;Leclerc&lt;/Author&gt;&lt;Year&gt;2002&lt;/Year&gt;&lt;IDText&gt;Microbial Agents Associated with Waterborne Diseases&lt;/IDText&gt;&lt;DisplayText&gt;(Leclerc et al., 2002)&lt;/DisplayText&gt;&lt;record&gt;&lt;urls&gt;&lt;related-urls&gt;&lt;url&gt;http://dx.doi.org/10.1080/1040-840291046768&lt;/url&gt;&lt;/related-urls&gt;&lt;/urls&gt;&lt;isbn&gt;1040-841X&lt;/isbn&gt;&lt;titles&gt;&lt;title&gt;Microbial Agents Associated with Waterborne Diseases&lt;/title&gt;&lt;secondary-title&gt;Critical Reviews in Microbiology&lt;/secondary-title&gt;&lt;/titles&gt;&lt;pages&gt;371-409&lt;/pages&gt;&lt;number&gt;4&lt;/number&gt;&lt;contributors&gt;&lt;authors&gt;&lt;author&gt;Leclerc, H.&lt;/author&gt;&lt;author&gt;Schwartzbrod, L.&lt;/author&gt;&lt;author&gt;Dei-Cas, E.&lt;/author&gt;&lt;/authors&gt;&lt;/contributors&gt;&lt;added-date format="utc"&gt;1502354180&lt;/added-date&gt;&lt;ref-type name="Journal Article"&gt;17&lt;/ref-type&gt;&lt;dates&gt;&lt;year&gt;2002&lt;/year&gt;&lt;/dates&gt;&lt;rec-number&gt;168&lt;/rec-number&gt;&lt;publisher&gt;Taylor &amp;amp; Francis&lt;/publisher&gt;&lt;last-updated-date format="utc"&gt;1502354180&lt;/last-updated-date&gt;&lt;electronic-resource-num&gt;10.1080/1040-840291046768&lt;/electronic-resource-num&gt;&lt;volume&gt;28&lt;/volume&gt;&lt;/record&gt;&lt;/Cite&gt;&lt;/EndNote&gt;</w:instrText>
      </w:r>
      <w:r w:rsidR="002A702B">
        <w:fldChar w:fldCharType="separate"/>
      </w:r>
      <w:r w:rsidR="00A13910">
        <w:rPr>
          <w:noProof/>
        </w:rPr>
        <w:t>(Leclerc et al., 2002)</w:t>
      </w:r>
      <w:r w:rsidR="002A702B">
        <w:fldChar w:fldCharType="end"/>
      </w:r>
      <w:r w:rsidRPr="00802787">
        <w:t>. In the U</w:t>
      </w:r>
      <w:r w:rsidR="009C20C2">
        <w:t xml:space="preserve">nited </w:t>
      </w:r>
      <w:r w:rsidRPr="00802787">
        <w:t>S</w:t>
      </w:r>
      <w:r w:rsidR="009C20C2">
        <w:t>tates</w:t>
      </w:r>
      <w:r w:rsidRPr="00802787">
        <w:t xml:space="preserve"> alone, ~40,000 people are hospitalized due to microbial contamination of water, resulting in 970,000 dollars of damages annually </w:t>
      </w:r>
      <w:r w:rsidR="002A702B">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2A702B">
        <w:fldChar w:fldCharType="separate"/>
      </w:r>
      <w:r w:rsidR="00A13910">
        <w:rPr>
          <w:noProof/>
        </w:rPr>
        <w:t>(Collier et al., 2012)</w:t>
      </w:r>
      <w:r w:rsidR="002A702B">
        <w:fldChar w:fldCharType="end"/>
      </w:r>
      <w:r w:rsidRPr="00802787">
        <w:t xml:space="preserve">. The source of these contaminations may </w:t>
      </w:r>
      <w:r w:rsidR="00F0139D">
        <w:t xml:space="preserve">result from </w:t>
      </w:r>
      <w:r w:rsidRPr="00802787">
        <w:t>water sources, pipelines</w:t>
      </w:r>
      <w:r w:rsidR="00F0139D">
        <w:t>,</w:t>
      </w:r>
      <w:r w:rsidRPr="00802787">
        <w:t xml:space="preserve"> home and institutional taps or </w:t>
      </w:r>
      <w:r w:rsidR="00F0139D">
        <w:t xml:space="preserve">be caused by </w:t>
      </w:r>
      <w:r w:rsidRPr="00802787">
        <w:t>failures in the sanitation system in bottling and water processing plants.</w:t>
      </w:r>
    </w:p>
    <w:p w14:paraId="528E620A" w14:textId="2CBF06FE" w:rsidR="00B620DF" w:rsidRDefault="003014B0" w:rsidP="003014B0">
      <w:r>
        <w:t>Drinking</w:t>
      </w:r>
      <w:r w:rsidR="00F0139D">
        <w:t xml:space="preserve"> w</w:t>
      </w:r>
      <w:r w:rsidR="00B620DF">
        <w:t xml:space="preserve">ater treatment plants use </w:t>
      </w:r>
      <w:r w:rsidR="00F0139D">
        <w:t xml:space="preserve">various </w:t>
      </w:r>
      <w:r w:rsidR="00B620DF">
        <w:t xml:space="preserve">methods to prevent microbial contamination of drinking water. The water may be filtered by several types of filters, chemically </w:t>
      </w:r>
      <w:r w:rsidR="00F0139D">
        <w:t xml:space="preserve">disinfected </w:t>
      </w:r>
      <w:r w:rsidR="00B620DF">
        <w:t>by chlorination or ozonation</w:t>
      </w:r>
      <w:r w:rsidR="00F0139D">
        <w:t xml:space="preserve">, or treated by means of </w:t>
      </w:r>
      <w:r w:rsidR="00B620DF">
        <w:t xml:space="preserve">reverse osmosis. </w:t>
      </w:r>
      <w:r w:rsidR="00F0139D">
        <w:t xml:space="preserve">In the </w:t>
      </w:r>
      <w:r>
        <w:t>supply chain,</w:t>
      </w:r>
      <w:r w:rsidR="00F0139D">
        <w:t xml:space="preserve"> </w:t>
      </w:r>
      <w:r w:rsidR="00B620DF">
        <w:t xml:space="preserve">water </w:t>
      </w:r>
      <w:r w:rsidR="00F0139D">
        <w:t xml:space="preserve">may be </w:t>
      </w:r>
      <w:r w:rsidR="00B620DF">
        <w:t xml:space="preserve">re-filtered to get rid of contaminants </w:t>
      </w:r>
      <w:r w:rsidR="00F0139D">
        <w:t>originating from pipe system. I</w:t>
      </w:r>
      <w:r w:rsidR="00B620DF">
        <w:t xml:space="preserve">n-house treatment </w:t>
      </w:r>
      <w:r w:rsidR="00F0139D">
        <w:t xml:space="preserve">may be </w:t>
      </w:r>
      <w:r w:rsidR="00B620DF">
        <w:t>done using micro-filters, active carbon and U</w:t>
      </w:r>
      <w:r w:rsidR="009C20C2">
        <w:t xml:space="preserve">ltra </w:t>
      </w:r>
      <w:r w:rsidR="00B620DF">
        <w:t>V</w:t>
      </w:r>
      <w:r w:rsidR="009C20C2">
        <w:t>iolet (UV)</w:t>
      </w:r>
      <w:r>
        <w:t xml:space="preserve"> light sanitation</w:t>
      </w:r>
      <w:r w:rsidR="00B620DF">
        <w:t xml:space="preserve">. In spite of all these efforts, pathogenic bacteria </w:t>
      </w:r>
      <w:r>
        <w:t xml:space="preserve">sometimes reach </w:t>
      </w:r>
      <w:r w:rsidR="00B620DF">
        <w:t xml:space="preserve">consumers. In these cases, the local authorities would often redirect water distribution </w:t>
      </w:r>
      <w:r>
        <w:t>for disinfection of until the</w:t>
      </w:r>
      <w:r w:rsidR="00B620DF">
        <w:t xml:space="preserve"> contamination </w:t>
      </w:r>
      <w:r w:rsidR="002A702B">
        <w:t xml:space="preserve">naturally subside </w:t>
      </w:r>
      <w:r w:rsidR="002A702B" w:rsidRPr="002A702B">
        <w:rPr>
          <w:highlight w:val="yellow"/>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Pr>
          <w:highlight w:val="yellow"/>
        </w:rPr>
        <w:instrText xml:space="preserve"> ADDIN EN.CITE </w:instrText>
      </w:r>
      <w:r w:rsidR="00A13910">
        <w:rPr>
          <w:highlight w:val="yellow"/>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Pr>
          <w:highlight w:val="yellow"/>
        </w:rPr>
        <w:instrText xml:space="preserve"> ADDIN EN.CITE.DATA </w:instrText>
      </w:r>
      <w:r w:rsidR="00A13910">
        <w:rPr>
          <w:highlight w:val="yellow"/>
        </w:rPr>
      </w:r>
      <w:r w:rsidR="00A13910">
        <w:rPr>
          <w:highlight w:val="yellow"/>
        </w:rPr>
        <w:fldChar w:fldCharType="end"/>
      </w:r>
      <w:r w:rsidR="002A702B" w:rsidRPr="002A702B">
        <w:rPr>
          <w:highlight w:val="yellow"/>
        </w:rPr>
      </w:r>
      <w:r w:rsidR="002A702B" w:rsidRPr="002A702B">
        <w:rPr>
          <w:highlight w:val="yellow"/>
        </w:rPr>
        <w:fldChar w:fldCharType="separate"/>
      </w:r>
      <w:r w:rsidR="00A13910">
        <w:rPr>
          <w:noProof/>
          <w:highlight w:val="yellow"/>
        </w:rPr>
        <w:t>(2013; 2016; 2017; Ashbolt, 2015)</w:t>
      </w:r>
      <w:r w:rsidR="002A702B" w:rsidRPr="002A702B">
        <w:rPr>
          <w:highlight w:val="yellow"/>
        </w:rPr>
        <w:fldChar w:fldCharType="end"/>
      </w:r>
      <w:r w:rsidR="00B620DF">
        <w:t>.</w:t>
      </w:r>
    </w:p>
    <w:p w14:paraId="3B53EE4D" w14:textId="1E73986C" w:rsidR="00B620DF" w:rsidRDefault="00B620DF" w:rsidP="002546DB">
      <w:r>
        <w:t>Due to the dangers of water contamination, constant monitoring of the microbial quality of water is required. Timely identification and treatment of contaminations can prevent pathogens from reaching consumers, improving public health</w:t>
      </w:r>
      <w:r w:rsidR="00F0139D" w:rsidRPr="00F0139D">
        <w:t xml:space="preserve"> </w:t>
      </w:r>
      <w:r w:rsidR="00F0139D">
        <w:t>and saving money</w:t>
      </w:r>
      <w:r>
        <w:t xml:space="preserve">. </w:t>
      </w:r>
      <w:r w:rsidR="00F0139D">
        <w:t>To control water quality and detect microbial contamination, t</w:t>
      </w:r>
      <w:r>
        <w:t xml:space="preserve">he water industry uses different methods to detect contaminations, such as turbidity measurement and culture-based selective assays that detect coliforms, fecal coliforms and fecal streptococci. These tests are </w:t>
      </w:r>
      <w:r w:rsidR="00F0139D">
        <w:t xml:space="preserve">performed </w:t>
      </w:r>
      <w:r>
        <w:t>throughout the water treatment process and in control points in pipelines</w:t>
      </w:r>
      <w:r w:rsidR="00F0139D">
        <w:t xml:space="preserve"> of the supply system</w:t>
      </w:r>
      <w:r>
        <w:t>. This main issue with these tests is that the</w:t>
      </w:r>
      <w:r w:rsidR="00F0139D">
        <w:t xml:space="preserve">y are time-consuming and may not prevent contamination to </w:t>
      </w:r>
      <w:r>
        <w:t xml:space="preserve">reache consumers. Furthermore, the standard tests are usually not specific, or are specific only to indicators (such as coliforms) and cannot distinctly detect pathogens such as </w:t>
      </w:r>
      <w:r w:rsidRPr="00F21A11">
        <w:rPr>
          <w:i/>
          <w:iCs/>
        </w:rPr>
        <w:t>Legionella</w:t>
      </w:r>
      <w:r>
        <w:rPr>
          <w:i/>
          <w:iCs/>
        </w:rPr>
        <w:t xml:space="preserve"> </w:t>
      </w:r>
      <w:r>
        <w:t>and</w:t>
      </w:r>
      <w:r>
        <w:rPr>
          <w:i/>
          <w:iCs/>
        </w:rPr>
        <w:t xml:space="preserve"> Campylobacter. </w:t>
      </w:r>
      <w:r>
        <w:t>Another standard test is the heterotrophic plate count</w:t>
      </w:r>
      <w:r w:rsidR="00F0139D">
        <w:t xml:space="preserve"> (HPC)</w:t>
      </w:r>
      <w:r>
        <w:t xml:space="preserve"> test, which quantifies the general microbial load in the water without discriminatin</w:t>
      </w:r>
      <w:r w:rsidR="002A702B">
        <w:t xml:space="preserve">g harmful or harmless bacteria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rsidRPr="00F0139D">
        <w:instrText xml:space="preserve"> ADDIN EN.CITE </w:instrText>
      </w:r>
      <w:r w:rsidR="00A13910" w:rsidRPr="008D4A6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rsidRPr="00F0139D">
        <w:instrText xml:space="preserve"> ADDIN EN.CITE.DATA </w:instrText>
      </w:r>
      <w:r w:rsidR="00A13910" w:rsidRPr="008D4A6B">
        <w:fldChar w:fldCharType="end"/>
      </w:r>
      <w:r w:rsidR="002A702B">
        <w:fldChar w:fldCharType="separate"/>
      </w:r>
      <w:r w:rsidR="00A13910">
        <w:rPr>
          <w:noProof/>
        </w:rPr>
        <w:t>(Edberg et al., 2000; Rompré et al., 2002)</w:t>
      </w:r>
      <w:r w:rsidR="002A702B">
        <w:fldChar w:fldCharType="end"/>
      </w:r>
      <w:r>
        <w:t>.</w:t>
      </w:r>
    </w:p>
    <w:p w14:paraId="1DE9E38E" w14:textId="49B66491" w:rsidR="00B620DF" w:rsidRDefault="00B620DF" w:rsidP="002546DB">
      <w:r>
        <w:t>Common microbiological lab methods for the detection of bacteria generally include culturing samples in selective media, in optimal conditions, followed by colony counts o</w:t>
      </w:r>
      <w:r w:rsidR="002A702B">
        <w:t xml:space="preserve">r turbidity measurements </w:t>
      </w:r>
      <w:r w:rsidR="002A702B">
        <w:fldChar w:fldCharType="begin"/>
      </w:r>
      <w:r w:rsidR="00A13910">
        <w:instrText xml:space="preserve"> ADDIN EN.CITE &lt;EndNote&gt;&lt;Cite&gt;&lt;Author&gt;Edberg&lt;/Author&gt;&lt;Year&gt;2000&lt;/Year&gt;&lt;IDText&gt;Escherichia coli: the best biological drinking water indicator for public health protection&lt;/IDText&gt;&lt;DisplayText&gt;(Edberg et al., 2000)&lt;/DisplayText&gt;&lt;record&gt;&lt;keywords&gt;&lt;keyword&gt;Escherichia coli&lt;/keyword&gt;&lt;keyword&gt;Microbiological Techniques&lt;/keyword&gt;&lt;keyword&gt;Quality Control&lt;/keyword&gt;&lt;keyword&gt;Temperature&lt;/keyword&gt;&lt;keyword&gt;Time Factors&lt;/keyword&gt;&lt;keyword&gt;Water Microbiology&lt;/keyword&gt;&lt;keyword&gt;Water Supply&lt;/keyword&gt;&lt;/keywords&gt;&lt;urls&gt;&lt;related-urls&gt;&lt;url&gt;https://www.ncbi.nlm.nih.gov/pubmed/10880185&lt;/url&gt;&lt;/related-urls&gt;&lt;/urls&gt;&lt;isbn&gt;1467-4734&lt;/isbn&gt;&lt;titles&gt;&lt;title&gt;Escherichia coli: the best biological drinking water indicator for public health protection&lt;/title&gt;&lt;secondary-title&gt;Symp Ser Soc Appl Microbiol&lt;/secondary-title&gt;&lt;/titles&gt;&lt;pages&gt;106S-116S&lt;/pages&gt;&lt;number&gt;29&lt;/number&gt;&lt;contributors&gt;&lt;authors&gt;&lt;author&gt;Edberg, S. C.&lt;/author&gt;&lt;author&gt;Rice, E. W.&lt;/author&gt;&lt;author&gt;Karlin, R. J.&lt;/author&gt;&lt;author&gt;Allen, M. J.&lt;/author&gt;&lt;/authors&gt;&lt;/contributors&gt;&lt;language&gt;eng&lt;/language&gt;&lt;added-date format="utc"&gt;1499330746&lt;/added-date&gt;&lt;ref-type name="Journal Article"&gt;17&lt;/ref-type&gt;&lt;dates&gt;&lt;year&gt;2000&lt;/year&gt;&lt;/dates&gt;&lt;rec-number&gt;134&lt;/rec-number&gt;&lt;last-updated-date format="utc"&gt;1499330746&lt;/last-updated-date&gt;&lt;accession-num&gt;10880185&lt;/accession-num&gt;&lt;/record&gt;&lt;/Cite&gt;&lt;/EndNote&gt;</w:instrText>
      </w:r>
      <w:r w:rsidR="002A702B">
        <w:fldChar w:fldCharType="separate"/>
      </w:r>
      <w:r w:rsidR="00A13910">
        <w:rPr>
          <w:noProof/>
        </w:rPr>
        <w:t>(Edberg et al., 2000)</w:t>
      </w:r>
      <w:r w:rsidR="002A702B">
        <w:fldChar w:fldCharType="end"/>
      </w:r>
      <w:r>
        <w:t>. Colony counts are an indication of the number of bacteria that is measured by the normalized amount of bacterial colonies on an agar plate. Th</w:t>
      </w:r>
      <w:r w:rsidR="005C3902">
        <w:t>is</w:t>
      </w:r>
      <w:r>
        <w:t xml:space="preserve"> number is usually </w:t>
      </w:r>
      <w:r w:rsidR="005C3902">
        <w:t xml:space="preserve">expressed as </w:t>
      </w:r>
      <w:r>
        <w:t>colony-forming-units per ml (CFU/ml)</w:t>
      </w:r>
      <w:r w:rsidR="002546DB">
        <w:t xml:space="preserve"> of water</w:t>
      </w:r>
      <w:r>
        <w:t xml:space="preserve">. </w:t>
      </w:r>
      <w:r w:rsidR="005C3902">
        <w:t xml:space="preserve"> The limitation of t</w:t>
      </w:r>
      <w:r>
        <w:t xml:space="preserve">hese methods </w:t>
      </w:r>
      <w:r w:rsidR="005C3902">
        <w:t xml:space="preserve">is that </w:t>
      </w:r>
      <w:r>
        <w:t xml:space="preserve">the formation of colonies requires between 12 hours </w:t>
      </w:r>
      <w:r w:rsidR="005C3902">
        <w:t xml:space="preserve">to </w:t>
      </w:r>
      <w:r>
        <w:t xml:space="preserve">a week. Turbidity measurements </w:t>
      </w:r>
      <w:r w:rsidR="005C3902">
        <w:t xml:space="preserve">of water samples </w:t>
      </w:r>
      <w:r>
        <w:t xml:space="preserve">can be done </w:t>
      </w:r>
      <w:r w:rsidR="005C3902">
        <w:t xml:space="preserve">directly </w:t>
      </w:r>
      <w:r>
        <w:t>without culturing but they allow rough estimates, efficient only in exceptional cases where the microbial load is as high as 10</w:t>
      </w:r>
      <w:r>
        <w:rPr>
          <w:vertAlign w:val="superscript"/>
        </w:rPr>
        <w:t>6</w:t>
      </w:r>
      <w:r>
        <w:t xml:space="preserve"> CFU/ml or more. </w:t>
      </w:r>
      <w:r w:rsidR="005C3902">
        <w:t xml:space="preserve">Such limitations of typical methods of detecting microbial contamination in water </w:t>
      </w:r>
      <w:r>
        <w:t>c</w:t>
      </w:r>
      <w:r w:rsidR="002A702B">
        <w:t xml:space="preserve">ause a threat to public health </w:t>
      </w:r>
      <w:r w:rsidR="002546DB">
        <w:t xml:space="preserve">and </w:t>
      </w:r>
      <w:r w:rsidR="005C3902">
        <w:t xml:space="preserve">are a challenge in the food and water industries </w:t>
      </w:r>
      <w:r w:rsidR="002A702B">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rsidRPr="005C3902">
        <w:instrText xml:space="preserve"> ADDIN EN.CITE </w:instrText>
      </w:r>
      <w:r w:rsidR="00A13910" w:rsidRPr="008D4A6B">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rsidRPr="005C3902">
        <w:instrText xml:space="preserve"> ADDIN EN.CITE.DATA </w:instrText>
      </w:r>
      <w:r w:rsidR="00A13910" w:rsidRPr="008D4A6B">
        <w:fldChar w:fldCharType="end"/>
      </w:r>
      <w:r w:rsidR="002A702B">
        <w:fldChar w:fldCharType="separate"/>
      </w:r>
      <w:r w:rsidR="00A13910">
        <w:rPr>
          <w:noProof/>
        </w:rPr>
        <w:t xml:space="preserve">(Hennekinne </w:t>
      </w:r>
      <w:r w:rsidR="00A13910">
        <w:rPr>
          <w:noProof/>
        </w:rPr>
        <w:lastRenderedPageBreak/>
        <w:t>et al., 2012; Leclerc et al., 2002)</w:t>
      </w:r>
      <w:r w:rsidR="002A702B">
        <w:fldChar w:fldCharType="end"/>
      </w:r>
      <w:r>
        <w:t>. Moreover, current methods require a large team of trained personnel and resource</w:t>
      </w:r>
      <w:r w:rsidR="002546DB">
        <w:t xml:space="preserve"> </w:t>
      </w:r>
      <w:r w:rsidR="005C3902">
        <w:t>consuming</w:t>
      </w:r>
      <w:r>
        <w:t xml:space="preserve"> (</w:t>
      </w:r>
      <w:r w:rsidR="005C3902">
        <w:t xml:space="preserve">i.e., requiring </w:t>
      </w:r>
      <w:r>
        <w:t>growth media, petri dishes etc.)</w:t>
      </w:r>
      <w:r w:rsidR="002A702B">
        <w:t xml:space="preserve"> which makes testing expensive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 </w:instrText>
      </w:r>
      <w:r w:rsidR="00A13910">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DATA </w:instrText>
      </w:r>
      <w:r w:rsidR="00A13910">
        <w:fldChar w:fldCharType="end"/>
      </w:r>
      <w:r w:rsidR="002A702B">
        <w:fldChar w:fldCharType="separate"/>
      </w:r>
      <w:r w:rsidR="00A13910">
        <w:rPr>
          <w:noProof/>
        </w:rPr>
        <w:t>(Allen et al., 2004; Rompré et al., 2002)</w:t>
      </w:r>
      <w:r w:rsidR="002A702B">
        <w:fldChar w:fldCharType="end"/>
      </w:r>
      <w:r>
        <w:t>. Not only that, but testing is only done on small sample sizes of between 0.1-1 liter out of hundreds of thousands</w:t>
      </w:r>
      <w:r w:rsidR="002546DB">
        <w:t xml:space="preserve"> </w:t>
      </w:r>
      <w:r>
        <w:t xml:space="preserve">that pass </w:t>
      </w:r>
      <w:r w:rsidR="005C3902">
        <w:t xml:space="preserve">continuously </w:t>
      </w:r>
      <w:r>
        <w:t xml:space="preserve">through the </w:t>
      </w:r>
      <w:r w:rsidR="005C3902">
        <w:t xml:space="preserve">water supply </w:t>
      </w:r>
      <w:r>
        <w:t xml:space="preserve">system. The </w:t>
      </w:r>
      <w:r w:rsidR="005C3902">
        <w:t xml:space="preserve">microbial </w:t>
      </w:r>
      <w:r>
        <w:t xml:space="preserve">tests are </w:t>
      </w:r>
      <w:r w:rsidR="005C3902">
        <w:t xml:space="preserve">carried out </w:t>
      </w:r>
      <w:r>
        <w:t xml:space="preserve">periodically </w:t>
      </w:r>
      <w:r w:rsidR="005C3902">
        <w:t xml:space="preserve">such that </w:t>
      </w:r>
      <w:r>
        <w:t>the majority of water is not tested. Since water contamination</w:t>
      </w:r>
      <w:r w:rsidR="002A702B">
        <w:t xml:space="preserve"> is unpredictable and sporadic </w:t>
      </w:r>
      <w:r w:rsidR="002A702B">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rsidRPr="005C3902">
        <w:instrText xml:space="preserve"> ADDIN EN.CITE </w:instrText>
      </w:r>
      <w:r w:rsidR="00A13910" w:rsidRPr="008D4A6B">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rsidRPr="005C3902">
        <w:instrText xml:space="preserve"> ADDIN EN.CITE.DATA </w:instrText>
      </w:r>
      <w:r w:rsidR="00A13910" w:rsidRPr="008D4A6B">
        <w:fldChar w:fldCharType="end"/>
      </w:r>
      <w:r w:rsidR="002A702B">
        <w:fldChar w:fldCharType="separate"/>
      </w:r>
      <w:r w:rsidR="00A13910">
        <w:rPr>
          <w:noProof/>
        </w:rPr>
        <w:t>(Cabral, 2010; Frolich et al., 2017)</w:t>
      </w:r>
      <w:r w:rsidR="002A702B">
        <w:fldChar w:fldCharType="end"/>
      </w:r>
      <w:r>
        <w:t xml:space="preserve">, </w:t>
      </w:r>
      <w:r w:rsidR="005C3902">
        <w:t>it may be missed and, therefore,</w:t>
      </w:r>
      <w:r>
        <w:t xml:space="preserve"> undermine public health. </w:t>
      </w:r>
      <w:r w:rsidR="005C3902">
        <w:t xml:space="preserve">Although all these limitations of the current microbial testing of drinking water are well known, </w:t>
      </w:r>
      <w:r>
        <w:t xml:space="preserve">presently no </w:t>
      </w:r>
      <w:r w:rsidR="005C3902">
        <w:t xml:space="preserve">sensitive and </w:t>
      </w:r>
      <w:r w:rsidRPr="00254B33">
        <w:t>affordable alternative</w:t>
      </w:r>
      <w:r w:rsidR="002A702B">
        <w:t xml:space="preserve"> </w:t>
      </w:r>
      <w:r w:rsidR="009C485E">
        <w:t xml:space="preserve">exists </w:t>
      </w:r>
      <w:r w:rsidR="005C3902">
        <w:t xml:space="preserve">for </w:t>
      </w:r>
      <w:r w:rsidR="009C485E">
        <w:t xml:space="preserve">controlling </w:t>
      </w:r>
      <w:r w:rsidR="005C3902">
        <w:t>high quality water</w:t>
      </w:r>
      <w:r w:rsidR="002A702B">
        <w:t xml:space="preserve"> </w:t>
      </w:r>
      <w:r w:rsidR="002A702B" w:rsidRPr="002A702B">
        <w:rPr>
          <w:highlight w:val="yellow"/>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5C3902">
        <w:rPr>
          <w:highlight w:val="yellow"/>
        </w:rPr>
        <w:instrText xml:space="preserve"> ADDIN EN.CITE </w:instrText>
      </w:r>
      <w:r w:rsidR="00A13910" w:rsidRPr="008D4A6B">
        <w:rPr>
          <w:highlight w:val="yellow"/>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5C3902">
        <w:rPr>
          <w:highlight w:val="yellow"/>
        </w:rPr>
        <w:instrText xml:space="preserve"> ADDIN EN.CITE.DATA </w:instrText>
      </w:r>
      <w:r w:rsidR="00A13910" w:rsidRPr="008D4A6B">
        <w:rPr>
          <w:highlight w:val="yellow"/>
        </w:rPr>
      </w:r>
      <w:r w:rsidR="00A13910" w:rsidRPr="008D4A6B">
        <w:rPr>
          <w:highlight w:val="yellow"/>
        </w:rPr>
        <w:fldChar w:fldCharType="end"/>
      </w:r>
      <w:r w:rsidR="002A702B" w:rsidRPr="002A702B">
        <w:rPr>
          <w:highlight w:val="yellow"/>
        </w:rPr>
      </w:r>
      <w:r w:rsidR="002A702B" w:rsidRPr="002A702B">
        <w:rPr>
          <w:highlight w:val="yellow"/>
        </w:rPr>
        <w:fldChar w:fldCharType="separate"/>
      </w:r>
      <w:r w:rsidR="00A13910">
        <w:rPr>
          <w:noProof/>
          <w:highlight w:val="yellow"/>
        </w:rPr>
        <w:t>(Rompré et al., 2002; Willemse-Erix et al., 2009</w:t>
      </w:r>
      <w:r w:rsidR="004E03B3">
        <w:rPr>
          <w:noProof/>
          <w:highlight w:val="yellow"/>
        </w:rPr>
        <w:t xml:space="preserve">, </w:t>
      </w:r>
      <w:r w:rsidR="004E03B3">
        <w:t>Monzó et al., 2015</w:t>
      </w:r>
      <w:r w:rsidR="00A13910">
        <w:rPr>
          <w:noProof/>
          <w:highlight w:val="yellow"/>
        </w:rPr>
        <w:t>)</w:t>
      </w:r>
      <w:r w:rsidR="002A702B" w:rsidRPr="002A702B">
        <w:rPr>
          <w:highlight w:val="yellow"/>
        </w:rPr>
        <w:fldChar w:fldCharType="end"/>
      </w:r>
      <w:r w:rsidRPr="002A702B">
        <w:rPr>
          <w:highlight w:val="yellow"/>
        </w:rPr>
        <w:t>.</w:t>
      </w:r>
    </w:p>
    <w:p w14:paraId="30CB816C" w14:textId="0B1628B2" w:rsidR="00B620DF" w:rsidRPr="00E92B86" w:rsidRDefault="00B620DF" w:rsidP="007D080F">
      <w:pPr>
        <w:rPr>
          <w:lang w:val="en"/>
        </w:rPr>
      </w:pPr>
      <w:r w:rsidRPr="002479B9">
        <w:t>Several modern methods have been suggested to replace the standard</w:t>
      </w:r>
      <w:r w:rsidR="009C485E" w:rsidRPr="002479B9">
        <w:t xml:space="preserve"> water protocols</w:t>
      </w:r>
      <w:r w:rsidRPr="002479B9">
        <w:t>. Molecular</w:t>
      </w:r>
      <w:r>
        <w:t xml:space="preserve"> methods, based on specific DNA amplification have been shown to b</w:t>
      </w:r>
      <w:r w:rsidR="002A702B">
        <w:t xml:space="preserve">e highly specific to pathogens </w:t>
      </w:r>
      <w:r w:rsidR="002A702B">
        <w:fldChar w:fldCharType="begin"/>
      </w:r>
      <w:r w:rsidR="00A13910">
        <w:instrText xml:space="preserve"> ADDIN EN.CITE &lt;EndNote&gt;&lt;Cite&gt;&lt;Author&gt;Rompré&lt;/Author&gt;&lt;Year&gt;2002&lt;/Year&gt;&lt;IDText&gt;Detection and enumeration of coliforms in drinking water: current methods and emerging approaches&lt;/IDText&gt;&lt;DisplayText&gt;(Rompré et al., 2002)&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dx.doi.org/10.1016/S0167-7012(01)00351-7&lt;/electronic-resource-num&gt;&lt;volume&gt;49&lt;/volume&gt;&lt;/record&gt;&lt;/Cite&gt;&lt;/EndNote&gt;</w:instrText>
      </w:r>
      <w:r w:rsidR="002A702B">
        <w:fldChar w:fldCharType="separate"/>
      </w:r>
      <w:r w:rsidR="00A13910">
        <w:rPr>
          <w:noProof/>
        </w:rPr>
        <w:t>(Rompré et al., 2002)</w:t>
      </w:r>
      <w:r w:rsidR="002A702B">
        <w:fldChar w:fldCharType="end"/>
      </w:r>
      <w:r>
        <w:t xml:space="preserve"> but they still require a long culturing stage. </w:t>
      </w:r>
      <w:r w:rsidR="009C485E">
        <w:t>N</w:t>
      </w:r>
      <w:r>
        <w:t xml:space="preserve">ucleic acid microarray or </w:t>
      </w:r>
      <w:r w:rsidRPr="0044317D">
        <w:t>Enzyme-Linked Immunosorbent Assay</w:t>
      </w:r>
      <w:r>
        <w:t xml:space="preserve"> (ELISA) technology c</w:t>
      </w:r>
      <w:r w:rsidR="009C485E">
        <w:t>ould</w:t>
      </w:r>
      <w:r>
        <w:t xml:space="preserve"> provide highly specific </w:t>
      </w:r>
      <w:r w:rsidR="009C485E">
        <w:t xml:space="preserve">and fast (within hours) </w:t>
      </w:r>
      <w:r>
        <w:t>results. However, these methods rely on expensive reagents, instrumentation</w:t>
      </w:r>
      <w:r w:rsidR="009C485E">
        <w:t xml:space="preserve">, </w:t>
      </w:r>
      <w:r>
        <w:t xml:space="preserve">highly trained personnel and are thus not applicable to most industrial uses. </w:t>
      </w:r>
      <w:r w:rsidR="007D080F">
        <w:t>M</w:t>
      </w:r>
      <w:r>
        <w:t xml:space="preserve">ass spectrometry </w:t>
      </w:r>
      <w:r w:rsidR="007D080F">
        <w:t>has</w:t>
      </w:r>
      <w:r>
        <w:t xml:space="preserve"> also been proposed, especially the </w:t>
      </w:r>
      <w:r w:rsidRPr="0027186E">
        <w:rPr>
          <w:lang w:val="en"/>
        </w:rPr>
        <w:t>Matrix-assisted laser desorption/ionization</w:t>
      </w:r>
      <w:r>
        <w:rPr>
          <w:lang w:val="en"/>
        </w:rPr>
        <w:t xml:space="preserve"> (MALDI-TOF) approach</w:t>
      </w:r>
      <w:r w:rsidR="009C485E">
        <w:rPr>
          <w:lang w:val="en"/>
        </w:rPr>
        <w:t xml:space="preserve"> u</w:t>
      </w:r>
      <w:r>
        <w:rPr>
          <w:lang w:val="en"/>
        </w:rPr>
        <w:t>tiliz</w:t>
      </w:r>
      <w:r w:rsidR="009C485E">
        <w:rPr>
          <w:lang w:val="en"/>
        </w:rPr>
        <w:t>ing</w:t>
      </w:r>
      <w:r>
        <w:rPr>
          <w:lang w:val="en"/>
        </w:rPr>
        <w:t xml:space="preserve"> high energy lasers to ionize samples and </w:t>
      </w:r>
      <w:r w:rsidR="009C485E">
        <w:rPr>
          <w:lang w:val="en"/>
        </w:rPr>
        <w:t xml:space="preserve">analyzing </w:t>
      </w:r>
      <w:r>
        <w:rPr>
          <w:lang w:val="en"/>
        </w:rPr>
        <w:t xml:space="preserve">the </w:t>
      </w:r>
      <w:r w:rsidR="009C485E">
        <w:rPr>
          <w:lang w:val="en"/>
        </w:rPr>
        <w:t xml:space="preserve">break down </w:t>
      </w:r>
      <w:r>
        <w:rPr>
          <w:lang w:val="en"/>
        </w:rPr>
        <w:t>prod</w:t>
      </w:r>
      <w:r w:rsidR="002A702B">
        <w:rPr>
          <w:lang w:val="en"/>
        </w:rPr>
        <w:t xml:space="preserve">ucts using mass spectrometry </w:t>
      </w:r>
      <w:r w:rsidR="002A702B">
        <w:rPr>
          <w:lang w:val="en"/>
        </w:rPr>
        <w:fldChar w:fldCharType="begin"/>
      </w:r>
      <w:r w:rsidR="00A13910">
        <w:rPr>
          <w:lang w:val="en"/>
        </w:rPr>
        <w:instrText xml:space="preserve"> ADDIN EN.CITE &lt;EndNote&gt;&lt;Cite&gt;&lt;Author&gt;Kriegsmann&lt;/Author&gt;&lt;Year&gt;2018&lt;/Year&gt;&lt;IDText&gt;Mass spectrometry in pathology – Vision for a future workflow&lt;/IDText&gt;&lt;DisplayText&gt;(Kriegsmann et al., 2018)&lt;/DisplayText&gt;&lt;record&gt;&lt;keywords&gt;&lt;keyword&gt;MALDI Imaging&lt;/keyword&gt;&lt;keyword&gt;Mass Spectrometry&lt;/keyword&gt;&lt;keyword&gt;Molecular Pathology&lt;/keyword&gt;&lt;keyword&gt;Pathology Workflow&lt;/keyword&gt;&lt;/keywords&gt;&lt;urls&gt;&lt;related-urls&gt;&lt;url&gt;http://www.sciencedirect.com/science/article/pii/S0344033817310117&lt;/url&gt;&lt;/related-urls&gt;&lt;/urls&gt;&lt;isbn&gt;0344-0338&lt;/isbn&gt;&lt;titles&gt;&lt;title&gt;Mass spectrometry in pathology – Vision for a future workflow&lt;/title&gt;&lt;secondary-title&gt;Pathology - Research and Practice&lt;/secondary-title&gt;&lt;/titles&gt;&lt;contributors&gt;&lt;authors&gt;&lt;author&gt;Kriegsmann, Jörg&lt;/author&gt;&lt;author&gt;Casadonte, Rita&lt;/author&gt;&lt;author&gt;Kriegsmann, Katharina&lt;/author&gt;&lt;author&gt;Longuespée, Rémi&lt;/author&gt;&lt;author&gt;Kriegsmann, Mark&lt;/author&gt;&lt;/authors&gt;&lt;/contributors&gt;&lt;added-date format="utc"&gt;1532894991&lt;/added-date&gt;&lt;ref-type name="Journal Article"&gt;17&lt;/ref-type&gt;&lt;dates&gt;&lt;year&gt;2018&lt;/year&gt;&lt;/dates&gt;&lt;rec-number&gt;224&lt;/rec-number&gt;&lt;last-updated-date format="utc"&gt;1532894991&lt;/last-updated-date&gt;&lt;electronic-resource-num&gt;https://doi.org/10.1016/j.prp.2018.05.009&lt;/electronic-resource-num&gt;&lt;/record&gt;&lt;/Cite&gt;&lt;/EndNote&gt;</w:instrText>
      </w:r>
      <w:r w:rsidR="002A702B">
        <w:rPr>
          <w:lang w:val="en"/>
        </w:rPr>
        <w:fldChar w:fldCharType="separate"/>
      </w:r>
      <w:r w:rsidR="00A13910">
        <w:rPr>
          <w:noProof/>
          <w:lang w:val="en"/>
        </w:rPr>
        <w:t>(Kriegsmann et al., 2018)</w:t>
      </w:r>
      <w:r w:rsidR="002A702B">
        <w:rPr>
          <w:lang w:val="en"/>
        </w:rPr>
        <w:fldChar w:fldCharType="end"/>
      </w:r>
      <w:r w:rsidRPr="007D080F">
        <w:rPr>
          <w:lang w:val="en"/>
        </w:rPr>
        <w:t>.</w:t>
      </w:r>
      <w:r>
        <w:rPr>
          <w:lang w:val="en"/>
        </w:rPr>
        <w:t xml:space="preserve"> While this approach requires fewer expensive reagents, it remains an expensive alternative due to the cost of the instruments</w:t>
      </w:r>
      <w:r w:rsidR="009C485E">
        <w:rPr>
          <w:lang w:val="en"/>
        </w:rPr>
        <w:t xml:space="preserve"> and need for highly experienced and trained personnel</w:t>
      </w:r>
      <w:r>
        <w:rPr>
          <w:lang w:val="en"/>
        </w:rPr>
        <w:t xml:space="preserve">. Further, </w:t>
      </w:r>
      <w:r w:rsidR="007D080F">
        <w:rPr>
          <w:lang w:val="en"/>
        </w:rPr>
        <w:t xml:space="preserve">Mass spectrometry </w:t>
      </w:r>
      <w:r>
        <w:rPr>
          <w:lang w:val="en"/>
        </w:rPr>
        <w:t>requires culturing (albeit shorter than standard) which takes time and is limited</w:t>
      </w:r>
      <w:r w:rsidR="002A702B">
        <w:rPr>
          <w:lang w:val="en"/>
        </w:rPr>
        <w:t xml:space="preserve"> to specific types of bacteria </w:t>
      </w:r>
      <w:r w:rsidR="002A702B">
        <w:rPr>
          <w:lang w:val="en"/>
        </w:rPr>
        <w:fldChar w:fldCharType="begin"/>
      </w:r>
      <w:r w:rsidR="00A13910">
        <w:rPr>
          <w:lang w:val="en"/>
        </w:rPr>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2A702B">
        <w:rPr>
          <w:lang w:val="en"/>
        </w:rPr>
        <w:fldChar w:fldCharType="separate"/>
      </w:r>
      <w:r w:rsidR="00A13910">
        <w:rPr>
          <w:noProof/>
          <w:lang w:val="en"/>
        </w:rPr>
        <w:t>(Stöckel et al., 2015)</w:t>
      </w:r>
      <w:r w:rsidR="002A702B">
        <w:rPr>
          <w:lang w:val="en"/>
        </w:rPr>
        <w:fldChar w:fldCharType="end"/>
      </w:r>
      <w:r>
        <w:rPr>
          <w:lang w:val="en"/>
        </w:rPr>
        <w:t xml:space="preserve">. </w:t>
      </w:r>
      <w:r w:rsidR="009C485E">
        <w:rPr>
          <w:lang w:val="en"/>
        </w:rPr>
        <w:t>Therefore, t</w:t>
      </w:r>
      <w:r>
        <w:rPr>
          <w:lang w:val="en"/>
        </w:rPr>
        <w:t xml:space="preserve">here </w:t>
      </w:r>
      <w:r w:rsidR="009C485E">
        <w:rPr>
          <w:lang w:val="en"/>
        </w:rPr>
        <w:t xml:space="preserve">is </w:t>
      </w:r>
      <w:r>
        <w:rPr>
          <w:lang w:val="en"/>
        </w:rPr>
        <w:t xml:space="preserve">a need for a rapid, accurate and quantitative method for the detection of bacteria in drinking water that </w:t>
      </w:r>
      <w:r w:rsidR="009C485E">
        <w:rPr>
          <w:lang w:val="en"/>
        </w:rPr>
        <w:t xml:space="preserve">could be sufficiently </w:t>
      </w:r>
      <w:r>
        <w:rPr>
          <w:lang w:val="en"/>
        </w:rPr>
        <w:t xml:space="preserve">cheap </w:t>
      </w:r>
      <w:r w:rsidR="009C485E">
        <w:rPr>
          <w:lang w:val="en"/>
        </w:rPr>
        <w:t xml:space="preserve">but </w:t>
      </w:r>
      <w:r>
        <w:rPr>
          <w:lang w:val="en"/>
        </w:rPr>
        <w:t xml:space="preserve">reliable. </w:t>
      </w:r>
    </w:p>
    <w:p w14:paraId="0A30E6FA" w14:textId="14FAABCA" w:rsidR="00B620DF" w:rsidRDefault="007D080F" w:rsidP="00111D8B">
      <w:pPr>
        <w:pStyle w:val="Heading2"/>
      </w:pPr>
      <w:bookmarkStart w:id="19" w:name="_Toc520664294"/>
      <w:r>
        <w:t>Optical</w:t>
      </w:r>
      <w:r w:rsidR="00B620DF">
        <w:t xml:space="preserve"> Spectroscopy</w:t>
      </w:r>
      <w:bookmarkEnd w:id="19"/>
    </w:p>
    <w:p w14:paraId="1119B707" w14:textId="7912432C" w:rsidR="00B620DF" w:rsidRDefault="007D080F" w:rsidP="007D080F">
      <w:pPr>
        <w:rPr>
          <w:lang w:val="en"/>
        </w:rPr>
      </w:pPr>
      <w:r>
        <w:rPr>
          <w:lang w:val="en"/>
        </w:rPr>
        <w:t>Optical</w:t>
      </w:r>
      <w:r w:rsidR="00B620DF">
        <w:rPr>
          <w:lang w:val="en"/>
        </w:rPr>
        <w:t xml:space="preserve"> spectroscopy approaches, such as Raman, </w:t>
      </w:r>
      <w:r w:rsidR="007A7640">
        <w:rPr>
          <w:lang w:val="en"/>
        </w:rPr>
        <w:t>infrared</w:t>
      </w:r>
      <w:r w:rsidR="00B620DF">
        <w:rPr>
          <w:lang w:val="en"/>
        </w:rPr>
        <w:t xml:space="preserve"> and fluorescence spectroscopy have been suggested as alternatives to the standard methods</w:t>
      </w:r>
      <w:r w:rsidR="002A702B">
        <w:rPr>
          <w:lang w:val="en"/>
        </w:rPr>
        <w:t xml:space="preserve"> </w:t>
      </w:r>
      <w:r w:rsidR="007A7640">
        <w:rPr>
          <w:lang w:val="en"/>
        </w:rPr>
        <w:t xml:space="preserve">of detection of microbial contamination  </w:t>
      </w:r>
      <w:r w:rsidR="002A702B">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sidRPr="009F2719">
        <w:rPr>
          <w:lang w:val="en"/>
        </w:rPr>
        <w:instrText xml:space="preserve"> ADDIN EN.CITE </w:instrText>
      </w:r>
      <w:r w:rsidR="00A13910" w:rsidRPr="008D4A6B">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sidRPr="009F2719">
        <w:rPr>
          <w:lang w:val="en"/>
        </w:rPr>
        <w:instrText xml:space="preserve"> ADDIN EN.CITE.DATA </w:instrText>
      </w:r>
      <w:r w:rsidR="00A13910" w:rsidRPr="008D4A6B">
        <w:rPr>
          <w:lang w:val="en"/>
        </w:rPr>
      </w:r>
      <w:r w:rsidR="00A13910" w:rsidRPr="008D4A6B">
        <w:rPr>
          <w:lang w:val="en"/>
        </w:rPr>
        <w:fldChar w:fldCharType="end"/>
      </w:r>
      <w:r w:rsidR="002A702B">
        <w:rPr>
          <w:lang w:val="en"/>
        </w:rPr>
      </w:r>
      <w:r w:rsidR="002A702B">
        <w:rPr>
          <w:lang w:val="en"/>
        </w:rPr>
        <w:fldChar w:fldCharType="separate"/>
      </w:r>
      <w:r w:rsidR="00A13910">
        <w:rPr>
          <w:noProof/>
          <w:lang w:val="en"/>
        </w:rPr>
        <w:t>(Pahlow et al., 2015; Stöckel et al., 2015)</w:t>
      </w:r>
      <w:r w:rsidR="002A702B">
        <w:rPr>
          <w:lang w:val="en"/>
        </w:rPr>
        <w:fldChar w:fldCharType="end"/>
      </w:r>
      <w:r w:rsidR="00B620DF">
        <w:rPr>
          <w:lang w:val="en"/>
        </w:rPr>
        <w:t>.</w:t>
      </w:r>
      <w:r w:rsidR="009F2719">
        <w:rPr>
          <w:lang w:val="en"/>
        </w:rPr>
        <w:t xml:space="preserve"> Raman scatter and fluorescence emission allow measuring the intensity of the light passed through or emitted by a sample; the intensity depends on the concentration of </w:t>
      </w:r>
      <w:r w:rsidR="000E319B">
        <w:rPr>
          <w:lang w:val="en"/>
        </w:rPr>
        <w:t xml:space="preserve">materials interacting with photons. </w:t>
      </w:r>
      <w:r w:rsidR="009F2719">
        <w:rPr>
          <w:lang w:val="en"/>
        </w:rPr>
        <w:t xml:space="preserve">The spectra, i.e., dependence of the transmittance/emission intensity on the wavelength, provide </w:t>
      </w:r>
      <w:r w:rsidR="000E319B">
        <w:rPr>
          <w:lang w:val="en"/>
        </w:rPr>
        <w:t xml:space="preserve">qualitative and </w:t>
      </w:r>
      <w:r w:rsidR="009F2719">
        <w:rPr>
          <w:lang w:val="en"/>
        </w:rPr>
        <w:t xml:space="preserve">quantitative information on composition of various substances. </w:t>
      </w:r>
      <w:r w:rsidR="00B620DF" w:rsidRPr="001626C7">
        <w:rPr>
          <w:lang w:val="en"/>
        </w:rPr>
        <w:t xml:space="preserve"> </w:t>
      </w:r>
      <w:r w:rsidR="000E319B">
        <w:t>I</w:t>
      </w:r>
      <w:r w:rsidR="00B620DF" w:rsidRPr="001626C7">
        <w:t>n order to create a reliable method for detecting bacteria in the food and water industries, a large and robust dataset of s</w:t>
      </w:r>
      <w:r w:rsidR="001626C7">
        <w:t xml:space="preserve">pectra must first be collected </w:t>
      </w:r>
      <w:r w:rsidR="001626C7">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fldChar w:fldCharType="separate"/>
      </w:r>
      <w:r w:rsidR="00A13910">
        <w:rPr>
          <w:noProof/>
        </w:rPr>
        <w:t>(Stöckel et al., 2015)</w:t>
      </w:r>
      <w:r w:rsidR="001626C7">
        <w:fldChar w:fldCharType="end"/>
      </w:r>
      <w:r w:rsidR="00B620DF" w:rsidRPr="001626C7">
        <w:t xml:space="preserve">. Once the dataset is created, a statistical model can be designed for rapid detection of bacteria according to their spectra. </w:t>
      </w:r>
      <w:r w:rsidR="00B620DF" w:rsidRPr="001626C7">
        <w:rPr>
          <w:lang w:val="en"/>
        </w:rPr>
        <w:t xml:space="preserve">The advantages of </w:t>
      </w:r>
      <w:r>
        <w:rPr>
          <w:lang w:val="en"/>
        </w:rPr>
        <w:t>optical</w:t>
      </w:r>
      <w:r w:rsidR="00B620DF" w:rsidRPr="001626C7">
        <w:rPr>
          <w:lang w:val="en"/>
        </w:rPr>
        <w:t xml:space="preserve"> spectroscopy</w:t>
      </w:r>
      <w:r w:rsidR="000E319B">
        <w:rPr>
          <w:lang w:val="en"/>
        </w:rPr>
        <w:t xml:space="preserve"> methods</w:t>
      </w:r>
      <w:r w:rsidR="00B620DF" w:rsidRPr="001626C7">
        <w:rPr>
          <w:lang w:val="en"/>
        </w:rPr>
        <w:t xml:space="preserve"> are that </w:t>
      </w:r>
      <w:r w:rsidR="000E319B">
        <w:rPr>
          <w:lang w:val="en"/>
        </w:rPr>
        <w:t xml:space="preserve">they </w:t>
      </w:r>
      <w:r w:rsidR="00B620DF" w:rsidRPr="001626C7">
        <w:rPr>
          <w:lang w:val="en"/>
        </w:rPr>
        <w:t xml:space="preserve">require little to no samples preparation, </w:t>
      </w:r>
      <w:r w:rsidR="000E319B">
        <w:rPr>
          <w:lang w:val="en"/>
        </w:rPr>
        <w:t>do not use</w:t>
      </w:r>
      <w:r w:rsidR="00B620DF" w:rsidRPr="001626C7">
        <w:rPr>
          <w:lang w:val="en"/>
        </w:rPr>
        <w:t xml:space="preserve"> expensive reagents and the instrumentation can be relatively cheap. Further,</w:t>
      </w:r>
      <w:r w:rsidR="00B620DF">
        <w:rPr>
          <w:lang w:val="en"/>
        </w:rPr>
        <w:t xml:space="preserve"> once a </w:t>
      </w:r>
      <w:r w:rsidR="000E319B">
        <w:rPr>
          <w:lang w:val="en"/>
        </w:rPr>
        <w:t xml:space="preserve">suitable </w:t>
      </w:r>
      <w:r w:rsidR="00B620DF">
        <w:rPr>
          <w:lang w:val="en"/>
        </w:rPr>
        <w:t xml:space="preserve">method is designed, no skilled personnel are required and in many cases the sample scanning can be done automatically and even on-site, thus saving on operational costs and reducing human error. In this work we </w:t>
      </w:r>
      <w:r w:rsidR="00B620DF">
        <w:rPr>
          <w:lang w:val="en"/>
        </w:rPr>
        <w:lastRenderedPageBreak/>
        <w:t>endeavor to apply two different spectroscopy approaches, Raman and fluorescence spectroscopies, for the detection of bacteria in water.</w:t>
      </w:r>
    </w:p>
    <w:p w14:paraId="228F2F7B" w14:textId="77777777" w:rsidR="00B620DF" w:rsidRPr="00B620DF" w:rsidRDefault="00B620DF" w:rsidP="00111D8B">
      <w:pPr>
        <w:pStyle w:val="Heading2"/>
      </w:pPr>
      <w:bookmarkStart w:id="20" w:name="_Toc520664295"/>
      <w:r w:rsidRPr="00B620DF">
        <w:t>Raman spectroscopy</w:t>
      </w:r>
      <w:bookmarkEnd w:id="20"/>
    </w:p>
    <w:p w14:paraId="6A1D5467" w14:textId="77777777" w:rsidR="00B620DF" w:rsidRPr="00B620DF" w:rsidRDefault="00B620DF" w:rsidP="00111D8B">
      <w:pPr>
        <w:pStyle w:val="Heading3"/>
      </w:pPr>
      <w:bookmarkStart w:id="21" w:name="_Toc520664296"/>
      <w:r w:rsidRPr="00B620DF">
        <w:t>Scientific background</w:t>
      </w:r>
      <w:bookmarkEnd w:id="21"/>
    </w:p>
    <w:p w14:paraId="023BE1A4" w14:textId="4F1295C9" w:rsidR="00B620DF" w:rsidRDefault="00B620DF" w:rsidP="00654A54">
      <w:r>
        <w:rPr>
          <w:lang w:val="en"/>
        </w:rPr>
        <w:t xml:space="preserve">Raman spectroscopy is based on Raman </w:t>
      </w:r>
      <w:r w:rsidR="00654A54">
        <w:rPr>
          <w:lang w:val="en"/>
        </w:rPr>
        <w:t>s</w:t>
      </w:r>
      <w:r>
        <w:rPr>
          <w:lang w:val="en"/>
        </w:rPr>
        <w:t>hift, a phenomenon first described by CV Raman in 1928. When photons of a specific wavelength interact with a molecule</w:t>
      </w:r>
      <w:r w:rsidR="00654A54">
        <w:rPr>
          <w:lang w:val="en"/>
        </w:rPr>
        <w:t>,</w:t>
      </w:r>
      <w:r>
        <w:rPr>
          <w:lang w:val="en"/>
        </w:rPr>
        <w:t xml:space="preserve"> some of the photons go through a Raman Shift, where the photons’ energy (and wavelength accordingly) are altered. This is because some of the photons wave energy is transformed into vibrational ene</w:t>
      </w:r>
      <w:r w:rsidR="001626C7">
        <w:rPr>
          <w:lang w:val="en"/>
        </w:rPr>
        <w:t xml:space="preserve">rgy in the molecular structure </w:t>
      </w:r>
      <w:r w:rsidR="001626C7">
        <w:fldChar w:fldCharType="begin"/>
      </w:r>
      <w:r w:rsidR="00A13910">
        <w:instrText xml:space="preserve"> ADDIN EN.CITE &lt;EndNote&gt;&lt;Cite&gt;&lt;Author&gt;Schrader&lt;/Author&gt;&lt;Year&gt;1995  &lt;/Year&gt;&lt;IDText&gt;General survey of vibrational spectroscopy&lt;/IDText&gt;&lt;DisplayText&gt;(Bernhard, 1995  )&lt;/Display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805460&lt;/added-date&gt;&lt;pub-location&gt;Weinheim, Federal Republic of Germany&lt;/pub-location&gt;&lt;ref-type name="Book Section"&gt;5&lt;/ref-type&gt;&lt;dates&gt;&lt;year&gt;1995  &lt;/year&gt;&lt;/dates&gt;&lt;rec-number&gt;157&lt;/rec-number&gt;&lt;publisher&gt;VCH Verlagsgesellschaft&lt;/publisher&gt;&lt;last-updated-date format="utc"&gt;1500805531&lt;/last-updated-date&gt;&lt;contributors&gt;&lt;secondary-authors&gt;&lt;author&gt;Schrader Bernhard&lt;/author&gt;&lt;/secondary-authors&gt;&lt;/contributors&gt;&lt;/record&gt;&lt;/Cite&gt;&lt;/EndNote&gt;</w:instrText>
      </w:r>
      <w:r w:rsidR="001626C7">
        <w:fldChar w:fldCharType="separate"/>
      </w:r>
      <w:r w:rsidR="00A13910">
        <w:rPr>
          <w:noProof/>
        </w:rPr>
        <w:t>(Bernhard, 1995  )</w:t>
      </w:r>
      <w:r w:rsidR="001626C7">
        <w:fldChar w:fldCharType="end"/>
      </w:r>
      <w:r>
        <w:t xml:space="preserve">. The shift </w:t>
      </w:r>
      <w:r w:rsidR="00654A54">
        <w:t xml:space="preserve">depends on specific chemical structure and composition of materials. </w:t>
      </w:r>
      <w:r>
        <w:t xml:space="preserve"> Consequently, the Raman effect is specific and a molecular “fingerprint” can be </w:t>
      </w:r>
      <w:r w:rsidRPr="006F78AF">
        <w:t xml:space="preserve">assembled </w:t>
      </w:r>
      <w:r w:rsidR="001626C7" w:rsidRPr="001626C7">
        <w:rPr>
          <w:highlight w:val="yellow"/>
        </w:rPr>
        <w:fldChar w:fldCharType="begin"/>
      </w:r>
      <w:r w:rsidR="00A13910">
        <w:rPr>
          <w:highlight w:val="yellow"/>
        </w:rPr>
        <w:instrText xml:space="preserve"> ADDIN EN.CITE &lt;EndNote&gt;&lt;Cite&gt;&lt;Author&gt;Schrader&lt;/Author&gt;&lt;Year&gt;1995&lt;/Year&gt;&lt;IDText&gt;Special techniques and applications&lt;/IDText&gt;&lt;DisplayText&gt;(Bernhard, 1995)&lt;/DisplayText&gt;&lt;record&gt;&lt;titles&gt;&lt;title&gt;Special techniques and applications&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805288&lt;/last-updated-date&gt;&lt;contributors&gt;&lt;secondary-authors&gt;&lt;author&gt;Schrader Bernhard&lt;/author&gt;&lt;/secondary-authors&gt;&lt;/contributors&gt;&lt;/record&gt;&lt;/Cite&gt;&lt;Cite&gt;&lt;IDText&gt;Kaiser Optical Systems -  Raman Spectroscopy - A Tutorial&lt;/IDText&gt;&lt;record&gt;&lt;urls&gt;&lt;related-urls&gt;&lt;url&gt;http://www.kosi.com/na_en/products/raman-spectroscopy/raman-technical-resources/raman-tutorial.php&lt;/url&gt;&lt;/related-urls&gt;&lt;/urls&gt;&lt;titles&gt;&lt;title&gt;Kaiser Optical Systems -  Raman Spectroscopy - A Tutorial&lt;/title&gt;&lt;/titles&gt;&lt;added-date format="utc"&gt;1478855807&lt;/added-date&gt;&lt;ref-type name="Encyclopedia"&gt;53&lt;/ref-type&gt;&lt;rec-number&gt;101&lt;/rec-number&gt;&lt;last-updated-date format="utc"&gt;1484121176&lt;/last-updated-date&gt;&lt;/record&gt;&lt;/Cite&gt;&lt;/EndNote&gt;</w:instrText>
      </w:r>
      <w:r w:rsidR="001626C7" w:rsidRPr="001626C7">
        <w:rPr>
          <w:highlight w:val="yellow"/>
        </w:rPr>
        <w:fldChar w:fldCharType="separate"/>
      </w:r>
      <w:r w:rsidR="00A13910">
        <w:rPr>
          <w:noProof/>
          <w:highlight w:val="yellow"/>
        </w:rPr>
        <w:t>(Bernhard, 1995)</w:t>
      </w:r>
      <w:r w:rsidR="001626C7" w:rsidRPr="001626C7">
        <w:rPr>
          <w:highlight w:val="yellow"/>
        </w:rPr>
        <w:fldChar w:fldCharType="end"/>
      </w:r>
      <w:r>
        <w:t xml:space="preserve">. Raman shift is dependent upon the </w:t>
      </w:r>
      <w:r w:rsidR="00654A54">
        <w:t>p</w:t>
      </w:r>
      <w:r>
        <w:t xml:space="preserve">olarizability of a substance, i.e. the </w:t>
      </w:r>
      <w:r w:rsidR="00654A54">
        <w:t xml:space="preserve">ability of </w:t>
      </w:r>
      <w:r>
        <w:t>its electron cloud</w:t>
      </w:r>
      <w:r w:rsidR="00654A54">
        <w:t xml:space="preserve"> to undergo polarization in the electric field induced by other molecules or externally</w:t>
      </w:r>
      <w:r>
        <w:t>. Water molecules (H</w:t>
      </w:r>
      <w:r w:rsidRPr="0059518B">
        <w:rPr>
          <w:vertAlign w:val="subscript"/>
        </w:rPr>
        <w:t>2</w:t>
      </w:r>
      <w:r>
        <w:t>O) have very low polarizability, and thus a minute Raman signal, making them an excellent bac</w:t>
      </w:r>
      <w:r w:rsidR="001626C7">
        <w:t xml:space="preserve">kground for Raman spectroscopy </w:t>
      </w:r>
      <w:r w:rsidR="001626C7">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fldChar w:fldCharType="separate"/>
      </w:r>
      <w:r w:rsidR="00A13910">
        <w:rPr>
          <w:noProof/>
        </w:rPr>
        <w:t>(Stöckel et al., 2015)</w:t>
      </w:r>
      <w:r w:rsidR="001626C7">
        <w:fldChar w:fldCharType="end"/>
      </w:r>
      <w:r>
        <w:t>.</w:t>
      </w:r>
    </w:p>
    <w:p w14:paraId="4E4C0B79" w14:textId="7A63937E" w:rsidR="00B620DF" w:rsidRDefault="00B620DF" w:rsidP="00546AE5">
      <w:r>
        <w:t xml:space="preserve">Raman shift is measured using a spectrometer </w:t>
      </w:r>
      <w:r w:rsidR="00690664">
        <w:t xml:space="preserve">detecting </w:t>
      </w:r>
      <w:r>
        <w:t xml:space="preserve">the light’s wavelength after it </w:t>
      </w:r>
      <w:r w:rsidR="002A5E2B">
        <w:t xml:space="preserve">was scattered </w:t>
      </w:r>
      <w:r w:rsidR="00546AE5">
        <w:t>b</w:t>
      </w:r>
      <w:r w:rsidR="002A5E2B">
        <w:t xml:space="preserve">y </w:t>
      </w:r>
      <w:r>
        <w:t xml:space="preserve">a sample and converts it into a digital </w:t>
      </w:r>
      <w:r w:rsidR="000A2EB1">
        <w:t xml:space="preserve">signal for computer processing </w:t>
      </w:r>
      <w:r w:rsidR="000A2EB1">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Krafft and Popp; 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Cite&gt;&lt;Author&gt;Krafft&lt;/Author&gt;&lt;IDText&gt;The many facets of Raman spectroscopy for biomedical analysis&lt;/IDText&gt;&lt;record&gt;&lt;titles&gt;&lt;title&gt;The many facets of Raman spectroscopy for biomedical analysis&lt;/title&gt;&lt;/titles&gt;&lt;number&gt;1618-2650 (Electronic)&lt;/number&gt;&lt;contributors&gt;&lt;authors&gt;&lt;author&gt;Krafft, C.&lt;/author&gt;&lt;author&gt;Popp, J.&lt;/author&gt;&lt;/authors&gt;&lt;/contributors&gt;&lt;language&gt;eng&lt;/language&gt;&lt;added-date format="utc"&gt;1532895402&lt;/added-date&gt;&lt;ref-type name="Journal Article"&gt;17&lt;/ref-type&gt;&lt;auth-address&gt;Leibniz Institute of Photonic Technology, Albert-Einstein-Strasse 9, 07745, Jena, Germany, christoph.krafft@ipht-jena.de. FAU - Popp, Jurgen&lt;/auth-address&gt;&lt;remote-database-provider&gt;2015 Jan&lt;/remote-database-provider&gt;&lt;rec-number&gt;225&lt;/rec-number&gt;&lt;last-updated-date format="utc"&gt;1532895402&lt;/last-updated-date&gt;&lt;/record&gt;&lt;/Cite&gt;&lt;/EndNote&gt;</w:instrText>
      </w:r>
      <w:r w:rsidR="000A2EB1">
        <w:fldChar w:fldCharType="separate"/>
      </w:r>
      <w:r w:rsidR="00A13910">
        <w:rPr>
          <w:noProof/>
        </w:rPr>
        <w:t>(Krafft and Popp; Stöckel et al., 2015)</w:t>
      </w:r>
      <w:r w:rsidR="000A2EB1">
        <w:fldChar w:fldCharType="end"/>
      </w:r>
      <w:r>
        <w:t xml:space="preserve">. </w:t>
      </w:r>
      <w:commentRangeStart w:id="22"/>
      <w:commentRangeStart w:id="23"/>
      <w:r>
        <w:t xml:space="preserve">The spectrum displays the intensity of </w:t>
      </w:r>
      <w:r w:rsidR="002A5E2B">
        <w:t xml:space="preserve">scattered </w:t>
      </w:r>
      <w:r>
        <w:t>light at each wavelength that is longer than the original transmitted light (which is cutoff from the signal). This light</w:t>
      </w:r>
      <w:r w:rsidR="002233EF">
        <w:t xml:space="preserve"> had undergone Raman Shift (</w:t>
      </w:r>
      <w:r w:rsidR="002233EF">
        <w:fldChar w:fldCharType="begin"/>
      </w:r>
      <w:r w:rsidR="002233EF">
        <w:instrText xml:space="preserve"> REF _Ref520641246 \h </w:instrText>
      </w:r>
      <w:r w:rsidR="002233EF">
        <w:fldChar w:fldCharType="separate"/>
      </w:r>
      <w:r w:rsidR="000A1912">
        <w:t xml:space="preserve">Figure </w:t>
      </w:r>
      <w:r w:rsidR="000A1912">
        <w:rPr>
          <w:noProof/>
        </w:rPr>
        <w:t>1</w:t>
      </w:r>
      <w:r w:rsidR="002233EF">
        <w:fldChar w:fldCharType="end"/>
      </w:r>
      <w:r>
        <w:t>). The wavelength can be displayed as absolute wavelength in nanometers, but is usually converted into energy shift in units of cm</w:t>
      </w:r>
      <w:r>
        <w:rPr>
          <w:vertAlign w:val="superscript"/>
        </w:rPr>
        <w:t>-1</w:t>
      </w:r>
      <w:r>
        <w:t>.</w:t>
      </w:r>
      <w:commentRangeEnd w:id="22"/>
      <w:r w:rsidR="002A5E2B">
        <w:rPr>
          <w:rStyle w:val="CommentReference"/>
          <w:rFonts w:eastAsia="Calibri"/>
        </w:rPr>
        <w:commentReference w:id="22"/>
      </w:r>
      <w:commentRangeEnd w:id="23"/>
      <w:r w:rsidR="00546AE5">
        <w:rPr>
          <w:rStyle w:val="CommentReference"/>
          <w:rFonts w:eastAsia="Calibri"/>
        </w:rPr>
        <w:commentReference w:id="23"/>
      </w:r>
    </w:p>
    <w:p w14:paraId="5660F1F5" w14:textId="77777777" w:rsidR="00B620DF" w:rsidRDefault="00B620DF" w:rsidP="00111D8B">
      <w:r w:rsidRPr="00152E69">
        <w:rPr>
          <w:noProof/>
          <w:lang w:eastAsia="en-US"/>
        </w:rPr>
        <w:drawing>
          <wp:inline distT="0" distB="0" distL="0" distR="0" wp14:anchorId="078B098D" wp14:editId="7BFA1BCB">
            <wp:extent cx="5274310" cy="2095500"/>
            <wp:effectExtent l="0" t="0" r="2540" b="0"/>
            <wp:docPr id="5" name="תרשים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2F1C0B" w14:textId="2890A4BB" w:rsidR="00B620DF" w:rsidRDefault="00B620DF" w:rsidP="00111D8B">
      <w:pPr>
        <w:pStyle w:val="Caption"/>
      </w:pPr>
      <w:bookmarkStart w:id="24" w:name="_Ref520641246"/>
      <w:r>
        <w:t xml:space="preserve">Figure </w:t>
      </w:r>
      <w:r w:rsidR="00B86DAE">
        <w:rPr>
          <w:noProof/>
        </w:rPr>
        <w:fldChar w:fldCharType="begin"/>
      </w:r>
      <w:r w:rsidR="00B86DAE">
        <w:rPr>
          <w:noProof/>
        </w:rPr>
        <w:instrText xml:space="preserve"> SEQ Figure \* ARABIC </w:instrText>
      </w:r>
      <w:r w:rsidR="00B86DAE">
        <w:rPr>
          <w:noProof/>
        </w:rPr>
        <w:fldChar w:fldCharType="separate"/>
      </w:r>
      <w:r w:rsidR="00ED50AB">
        <w:rPr>
          <w:noProof/>
        </w:rPr>
        <w:t>1</w:t>
      </w:r>
      <w:r w:rsidR="00B86DAE">
        <w:rPr>
          <w:noProof/>
        </w:rPr>
        <w:fldChar w:fldCharType="end"/>
      </w:r>
      <w:bookmarkEnd w:id="24"/>
      <w:r>
        <w:t xml:space="preserve"> Spectral fingerprint of </w:t>
      </w:r>
      <w:commentRangeStart w:id="25"/>
      <w:commentRangeStart w:id="26"/>
      <w:r>
        <w:t>ethanol</w:t>
      </w:r>
      <w:commentRangeEnd w:id="25"/>
      <w:r w:rsidR="002A5E2B">
        <w:rPr>
          <w:rStyle w:val="CommentReference"/>
          <w:rFonts w:eastAsia="Calibri"/>
          <w:i w:val="0"/>
          <w:iCs w:val="0"/>
          <w:color w:val="auto"/>
        </w:rPr>
        <w:commentReference w:id="25"/>
      </w:r>
      <w:commentRangeEnd w:id="26"/>
      <w:r w:rsidR="00E83DB1">
        <w:rPr>
          <w:rStyle w:val="CommentReference"/>
          <w:rFonts w:eastAsia="Calibri"/>
          <w:i w:val="0"/>
          <w:iCs w:val="0"/>
          <w:color w:val="auto"/>
        </w:rPr>
        <w:commentReference w:id="26"/>
      </w:r>
      <w:r w:rsidR="002233EF">
        <w:t xml:space="preserve">. </w:t>
      </w:r>
    </w:p>
    <w:p w14:paraId="0A53BC3F" w14:textId="03773DEA" w:rsidR="00B620DF" w:rsidRDefault="002A5E2B" w:rsidP="002A5E2B">
      <w:pPr>
        <w:pStyle w:val="Heading3"/>
      </w:pPr>
      <w:bookmarkStart w:id="27" w:name="_Toc520664297"/>
      <w:r>
        <w:t xml:space="preserve">Detecting </w:t>
      </w:r>
      <w:r w:rsidR="00B620DF">
        <w:t>bacteria</w:t>
      </w:r>
      <w:bookmarkEnd w:id="27"/>
      <w:r w:rsidRPr="002A5E2B">
        <w:t xml:space="preserve"> </w:t>
      </w:r>
      <w:r>
        <w:t xml:space="preserve">with Raman spectroscopy </w:t>
      </w:r>
    </w:p>
    <w:p w14:paraId="49698617" w14:textId="576B988C" w:rsidR="00B620DF" w:rsidRDefault="00F17451" w:rsidP="00EA391F">
      <w:r>
        <w:t>F</w:t>
      </w:r>
      <w:r w:rsidR="00B620DF">
        <w:t>irst attempts to describe bacteria and their Raman fingerprints have managed to accurately differentiate different strains of bacteria</w:t>
      </w:r>
      <w:r w:rsidR="000A2EB1">
        <w:t xml:space="preserve"> </w:t>
      </w:r>
      <w:r>
        <w:t xml:space="preserve">using long laser exposure times and very high concentrations of bacteria </w:t>
      </w:r>
      <w:r w:rsidR="000A2EB1">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 </w:instrText>
      </w:r>
      <w:r w:rsidR="00A13910">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DATA </w:instrText>
      </w:r>
      <w:r w:rsidR="00A13910">
        <w:fldChar w:fldCharType="end"/>
      </w:r>
      <w:r w:rsidR="000A2EB1">
        <w:fldChar w:fldCharType="separate"/>
      </w:r>
      <w:r w:rsidR="00A13910">
        <w:rPr>
          <w:noProof/>
        </w:rPr>
        <w:t>(Fehrmann et al., 1995; Manoharan et al., 1990; Naumann et al., 1995; Williams and Edwards, 1994)</w:t>
      </w:r>
      <w:r w:rsidR="000A2EB1">
        <w:fldChar w:fldCharType="end"/>
      </w:r>
      <w:r w:rsidR="000A2EB1">
        <w:t xml:space="preserve"> </w:t>
      </w:r>
      <w:r w:rsidR="00B620DF">
        <w:t xml:space="preserve">such as </w:t>
      </w:r>
      <w:r w:rsidR="00B620DF">
        <w:rPr>
          <w:i/>
          <w:iCs/>
        </w:rPr>
        <w:t>C</w:t>
      </w:r>
      <w:r w:rsidR="00B620DF" w:rsidRPr="00363C97">
        <w:rPr>
          <w:i/>
          <w:iCs/>
        </w:rPr>
        <w:t>lostridia</w:t>
      </w:r>
      <w:r w:rsidR="00B620DF">
        <w:t xml:space="preserve"> spp., </w:t>
      </w:r>
      <w:r w:rsidR="003757B3">
        <w:rPr>
          <w:i/>
          <w:iCs/>
        </w:rPr>
        <w:t>S</w:t>
      </w:r>
      <w:r w:rsidR="00B620DF" w:rsidRPr="00363C97">
        <w:rPr>
          <w:i/>
          <w:iCs/>
        </w:rPr>
        <w:t>taphylococcus</w:t>
      </w:r>
      <w:r w:rsidR="00B620DF">
        <w:t xml:space="preserve"> </w:t>
      </w:r>
      <w:r w:rsidR="00B620DF">
        <w:rPr>
          <w:i/>
          <w:iCs/>
        </w:rPr>
        <w:t>aureus</w:t>
      </w:r>
      <w:r w:rsidR="00B620DF">
        <w:t xml:space="preserve">, </w:t>
      </w:r>
      <w:r w:rsidR="00B620DF">
        <w:rPr>
          <w:i/>
          <w:iCs/>
        </w:rPr>
        <w:t>Escherichia coli</w:t>
      </w:r>
      <w:r w:rsidR="00B620DF">
        <w:t xml:space="preserve">, </w:t>
      </w:r>
      <w:r w:rsidR="00B620DF">
        <w:rPr>
          <w:i/>
          <w:iCs/>
        </w:rPr>
        <w:t>Bacillus subtilis</w:t>
      </w:r>
      <w:r w:rsidR="00B620DF">
        <w:t xml:space="preserve"> </w:t>
      </w:r>
      <w:r>
        <w:t xml:space="preserve">). </w:t>
      </w:r>
      <w:r w:rsidR="00B620DF">
        <w:t xml:space="preserve">Later, Zeiri et al </w:t>
      </w:r>
      <w:r w:rsidR="003757B3" w:rsidRPr="003757B3">
        <w:rPr>
          <w:highlight w:val="yellow"/>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Pr>
          <w:highlight w:val="yellow"/>
        </w:rPr>
        <w:instrText xml:space="preserve"> ADDIN EN.CITE </w:instrText>
      </w:r>
      <w:r w:rsidR="00A13910">
        <w:rPr>
          <w:highlight w:val="yellow"/>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Pr>
          <w:highlight w:val="yellow"/>
        </w:rPr>
        <w:instrText xml:space="preserve"> ADDIN EN.CITE.DATA </w:instrText>
      </w:r>
      <w:r w:rsidR="00A13910">
        <w:rPr>
          <w:highlight w:val="yellow"/>
        </w:rPr>
      </w:r>
      <w:r w:rsidR="00A13910">
        <w:rPr>
          <w:highlight w:val="yellow"/>
        </w:rPr>
        <w:fldChar w:fldCharType="end"/>
      </w:r>
      <w:r w:rsidR="003757B3" w:rsidRPr="003757B3">
        <w:rPr>
          <w:highlight w:val="yellow"/>
        </w:rPr>
      </w:r>
      <w:r w:rsidR="003757B3" w:rsidRPr="003757B3">
        <w:rPr>
          <w:highlight w:val="yellow"/>
        </w:rPr>
        <w:fldChar w:fldCharType="separate"/>
      </w:r>
      <w:r w:rsidR="00A13910">
        <w:rPr>
          <w:noProof/>
          <w:highlight w:val="yellow"/>
        </w:rPr>
        <w:t>(L and S, 2005; Zeiri et al., 2004)</w:t>
      </w:r>
      <w:r w:rsidR="003757B3" w:rsidRPr="003757B3">
        <w:rPr>
          <w:highlight w:val="yellow"/>
        </w:rPr>
        <w:fldChar w:fldCharType="end"/>
      </w:r>
      <w:r w:rsidR="00B620DF">
        <w:t xml:space="preserve"> have shown that most of the </w:t>
      </w:r>
      <w:r w:rsidR="00B620DF">
        <w:lastRenderedPageBreak/>
        <w:t xml:space="preserve">spectral fingerprint of bacteria is due to DNA moieties such as adenine and </w:t>
      </w:r>
      <w:r>
        <w:t>f</w:t>
      </w:r>
      <w:r w:rsidR="00B620DF" w:rsidRPr="001E76A7">
        <w:rPr>
          <w:lang w:val="en"/>
        </w:rPr>
        <w:t>lavin adenine dinucleotide</w:t>
      </w:r>
      <w:r w:rsidR="00B620DF">
        <w:rPr>
          <w:lang w:val="en"/>
        </w:rPr>
        <w:t xml:space="preserve"> (FAD). They found that certain </w:t>
      </w:r>
      <w:r w:rsidR="00B620DF">
        <w:t>phosphorous and carboxylic bonds can also be detected using Raman</w:t>
      </w:r>
      <w:r>
        <w:t xml:space="preserve"> spectra</w:t>
      </w:r>
      <w:r w:rsidR="00B620DF">
        <w:t xml:space="preserve">. In another paper </w:t>
      </w:r>
      <w:r w:rsidR="003757B3">
        <w:fldChar w:fldCharType="begin"/>
      </w:r>
      <w:r w:rsidR="00A13910">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rsidR="003757B3">
        <w:fldChar w:fldCharType="separate"/>
      </w:r>
      <w:r w:rsidR="00A13910">
        <w:rPr>
          <w:noProof/>
        </w:rPr>
        <w:t>(Premasiri et al., 2017)</w:t>
      </w:r>
      <w:r w:rsidR="003757B3">
        <w:fldChar w:fldCharType="end"/>
      </w:r>
      <w:r w:rsidR="00B620DF">
        <w:t xml:space="preserve"> </w:t>
      </w:r>
      <w:r>
        <w:t xml:space="preserve">it was shown </w:t>
      </w:r>
      <w:r w:rsidR="00B620DF">
        <w:t>that the Raman spectr</w:t>
      </w:r>
      <w:r w:rsidR="00EA391F">
        <w:t>um</w:t>
      </w:r>
      <w:r w:rsidR="00B620DF">
        <w:t xml:space="preserve"> of bacteria </w:t>
      </w:r>
      <w:r w:rsidR="00EA391F">
        <w:t>is</w:t>
      </w:r>
      <w:r w:rsidR="00B620DF">
        <w:t xml:space="preserve"> also related to guanine (which is another DNA moiety). </w:t>
      </w:r>
    </w:p>
    <w:p w14:paraId="704A0BF3" w14:textId="4F310889" w:rsidR="00B620DF" w:rsidRDefault="00B620DF" w:rsidP="00E83DB1">
      <w:r>
        <w:t xml:space="preserve">These findings have encouraged research </w:t>
      </w:r>
      <w:r w:rsidR="0077121C">
        <w:t>regarding</w:t>
      </w:r>
      <w:r>
        <w:t xml:space="preserve"> the application of Raman spectroscopy for detection of pathogenic and spoilage causing bacteria in the food industry. </w:t>
      </w:r>
      <w:r w:rsidR="003757B3">
        <w:t>Others</w:t>
      </w:r>
      <w:r>
        <w:t xml:space="preserve"> </w:t>
      </w:r>
      <w:del w:id="28" w:author="Administrator" w:date="2018-08-13T11:42:00Z">
        <w:r w:rsidR="003757B3" w:rsidDel="00E83DB1">
          <w:fldChar w:fldCharType="begin"/>
        </w:r>
        <w:r w:rsidR="00A13910" w:rsidDel="00E83DB1">
          <w:delInstrText xml:space="preserve"> ADDIN EN.CITE &lt;EndNote&gt;&lt;Cite&gt;&lt;Author&gt;Meisel&lt;/Author&gt;&lt;Year&gt;2012&lt;/Year&gt;&lt;IDText&gt;Raman spectroscopy as a potential tool for detection of Brucella spp. in milk&lt;/IDText&gt;&lt;DisplayText&gt;(Meisel et al., 2012)&lt;/DisplayText&gt;&lt;record&gt;&lt;dates&gt;&lt;pub-dates&gt;&lt;date&gt;Aug&lt;/date&gt;&lt;/pub-dates&gt;&lt;year&gt;2012&lt;/year&gt;&lt;/dates&gt;&lt;keywords&gt;&lt;keyword&gt;Animals&lt;/keyword&gt;&lt;keyword&gt;Bacteriological Techniques&lt;/keyword&gt;&lt;keyword&gt;Brucella&lt;/keyword&gt;&lt;keyword&gt;Brucellosis&lt;/keyword&gt;&lt;keyword&gt;Milk&lt;/keyword&gt;&lt;keyword&gt;Spectrum Analysis, Raman&lt;/keyword&gt;&lt;/keywords&gt;&lt;urls&gt;&lt;related-urls&gt;&l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öckel, S.&lt;/author&gt;&lt;author&gt;Elschner, M.&lt;/author&gt;&lt;author&gt;Melzer, F.&lt;/author&gt;&lt;author&gt;Rösch, P.&lt;/author&gt;&lt;author&gt;Popp, J.&l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gt;</w:delInstrText>
        </w:r>
        <w:r w:rsidR="003757B3" w:rsidDel="00E83DB1">
          <w:fldChar w:fldCharType="separate"/>
        </w:r>
        <w:r w:rsidR="00A13910" w:rsidDel="00E83DB1">
          <w:rPr>
            <w:noProof/>
          </w:rPr>
          <w:delText>(Meisel et al., 2012)</w:delText>
        </w:r>
        <w:r w:rsidR="003757B3" w:rsidDel="00E83DB1">
          <w:fldChar w:fldCharType="end"/>
        </w:r>
        <w:r w:rsidR="003757B3" w:rsidDel="00E83DB1">
          <w:delText xml:space="preserve"> </w:delText>
        </w:r>
      </w:del>
      <w:r>
        <w:t xml:space="preserve">have demonstrated detection of </w:t>
      </w:r>
      <w:r>
        <w:rPr>
          <w:i/>
          <w:iCs/>
        </w:rPr>
        <w:t xml:space="preserve">Brucella, Escherichia and Yersinia </w:t>
      </w:r>
      <w:r w:rsidRPr="00363C97">
        <w:t>spp</w:t>
      </w:r>
      <w:r>
        <w:rPr>
          <w:i/>
          <w:iCs/>
        </w:rPr>
        <w:t xml:space="preserve">. </w:t>
      </w:r>
      <w:r>
        <w:t xml:space="preserve">in milk samples. </w:t>
      </w:r>
      <w:r w:rsidR="00B65128">
        <w:t xml:space="preserve">In that work, </w:t>
      </w:r>
      <w:r>
        <w:t xml:space="preserve">over 2,000 spectra had to be collected, and each sample was scanned using a Raman microscope to improve the signal. A machine learning process enabled accurate differentiation between species with &gt;95% </w:t>
      </w:r>
      <w:commentRangeStart w:id="29"/>
      <w:commentRangeStart w:id="30"/>
      <w:r>
        <w:t>accuracy</w:t>
      </w:r>
      <w:commentRangeEnd w:id="29"/>
      <w:r w:rsidR="00B65128">
        <w:rPr>
          <w:rStyle w:val="CommentReference"/>
          <w:rFonts w:eastAsia="Calibri"/>
        </w:rPr>
        <w:commentReference w:id="29"/>
      </w:r>
      <w:commentRangeEnd w:id="30"/>
      <w:r w:rsidR="00E83DB1">
        <w:rPr>
          <w:rStyle w:val="CommentReference"/>
          <w:rFonts w:eastAsia="Calibri"/>
        </w:rPr>
        <w:commentReference w:id="30"/>
      </w:r>
      <w:ins w:id="31" w:author="Administrator" w:date="2018-08-13T11:42:00Z">
        <w:r w:rsidR="00E83DB1">
          <w:t xml:space="preserve"> </w:t>
        </w:r>
        <w:r w:rsidR="00E83DB1">
          <w:fldChar w:fldCharType="begin"/>
        </w:r>
        <w:r w:rsidR="00E83DB1">
          <w:instrText xml:space="preserve"> ADDIN EN.CITE &lt;EndNote&gt;&lt;Cite&gt;&lt;Author&gt;Meisel&lt;/Author&gt;&lt;Year&gt;2012&lt;/Year&gt;&lt;IDText&gt;Raman spectroscopy as a potential tool for detection of Brucella spp. in milk&lt;/IDText&gt;&lt;DisplayText&gt;(Meisel et al., 2012)&lt;/DisplayText&gt;&lt;record&gt;&lt;dates&gt;&lt;pub-dates&gt;&lt;date&gt;Aug&lt;/date&gt;&lt;/pub-dates&gt;&lt;year&gt;2012&lt;/year&gt;&lt;/dates&gt;&lt;keywords&gt;&lt;keyword&gt;Animals&lt;/keyword&gt;&lt;keyword&gt;Bacteriological Techniques&lt;/keyword&gt;&lt;keyword&gt;Brucella&lt;/keyword&gt;&lt;keyword&gt;Brucellosis&lt;/keyword&gt;&lt;keyword&gt;Milk&lt;/keyword&gt;&lt;keyword&gt;Spectrum Analysis, Raman&lt;/keyword&gt;&lt;/keywords&gt;&lt;urls&gt;&lt;related-urls&gt;&l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öckel, S.&lt;/author&gt;&lt;author&gt;Elschner, M.&lt;/author&gt;&lt;author&gt;Melzer, F.&lt;/author&gt;&lt;author&gt;Rösch, P.&lt;/author&gt;&lt;author&gt;Popp, J.&l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gt;</w:instrText>
        </w:r>
        <w:r w:rsidR="00E83DB1">
          <w:fldChar w:fldCharType="separate"/>
        </w:r>
        <w:r w:rsidR="00E83DB1">
          <w:rPr>
            <w:noProof/>
          </w:rPr>
          <w:t>(Meisel et al., 2012)</w:t>
        </w:r>
        <w:r w:rsidR="00E83DB1">
          <w:fldChar w:fldCharType="end"/>
        </w:r>
      </w:ins>
      <w:r>
        <w:t>.</w:t>
      </w:r>
      <w:r>
        <w:t xml:space="preserve"> </w:t>
      </w:r>
      <w:commentRangeStart w:id="32"/>
      <w:commentRangeStart w:id="33"/>
      <w:r>
        <w:t xml:space="preserve">It is important to note </w:t>
      </w:r>
      <w:commentRangeEnd w:id="32"/>
      <w:r w:rsidR="00B65128">
        <w:rPr>
          <w:rStyle w:val="CommentReference"/>
          <w:rFonts w:eastAsia="Calibri"/>
        </w:rPr>
        <w:commentReference w:id="32"/>
      </w:r>
      <w:commentRangeEnd w:id="33"/>
      <w:r w:rsidR="00EA391F">
        <w:rPr>
          <w:rStyle w:val="CommentReference"/>
          <w:rFonts w:eastAsia="Calibri"/>
        </w:rPr>
        <w:commentReference w:id="33"/>
      </w:r>
      <w:r>
        <w:t>that while the bacteria were grown in milk</w:t>
      </w:r>
      <w:ins w:id="34" w:author="Michael Borisover" w:date="2018-07-31T15:27:00Z">
        <w:r w:rsidR="00B65128">
          <w:t xml:space="preserve"> (Meisel et al., 2012)</w:t>
        </w:r>
      </w:ins>
      <w:r>
        <w:t>, scanning was done after washi</w:t>
      </w:r>
      <w:r w:rsidR="003757B3">
        <w:t xml:space="preserve">ng with water. A similar study </w:t>
      </w:r>
      <w:r w:rsidR="003757B3">
        <w:fldChar w:fldCharType="begin"/>
      </w:r>
      <w:r w:rsidR="00A13910">
        <w:instrText xml:space="preserve"> ADDIN EN.CITE &lt;EndNote&gt;&lt;Cite&gt;&lt;Author&gt;Meisel&lt;/Author&gt;&lt;Year&gt;2014&lt;/Year&gt;&lt;IDText&gt;Identification of meat-associated pathogens via Raman microspectroscopy&lt;/IDText&gt;&lt;DisplayText&gt;(Meisel et al., 2014)&lt;/DisplayText&gt;&lt;record&gt;&lt;dates&gt;&lt;pub-dates&gt;&lt;date&gt;Apr&lt;/date&gt;&lt;/pub-dates&gt;&lt;year&gt;2014&lt;/year&gt;&lt;/dates&gt;&lt;keywords&gt;&lt;keyword&gt;Animals&lt;/keyword&gt;&lt;keyword&gt;Bacteria&lt;/keyword&gt;&lt;keyword&gt;Cattle&lt;/keyword&gt;&lt;keyword&gt;Food Contamination&lt;/keyword&gt;&lt;keyword&gt;Food Microbiology&lt;/keyword&gt;&lt;keyword&gt;Meat&lt;/keyword&gt;&lt;keyword&gt;Poultry&lt;/keyword&gt;&lt;keyword&gt;Spectrum Analysis, Raman&lt;/keyword&gt;&lt;/keywords&gt;&lt;urls&gt;&lt;related-urls&gt;&lt;url&gt;https://www.ncbi.nlm.nih.gov/pubmed/24290623&lt;/url&gt;&lt;/related-urls&gt;&lt;/urls&gt;&lt;isbn&gt;1095-9998&lt;/isbn&gt;&lt;titles&gt;&lt;title&gt;Identification of meat-associated pathogens via Raman microspectroscopy&lt;/title&gt;&lt;secondary-title&gt;Food Microbiol&lt;/secondary-title&gt;&lt;/titles&gt;&lt;pages&gt;36-43&lt;/pages&gt;&lt;contributors&gt;&lt;authors&gt;&lt;author&gt;Meisel, S.&lt;/author&gt;&lt;author&gt;Stöckel, S.&lt;/author&gt;&lt;author&gt;Rösch, P.&lt;/author&gt;&lt;author&gt;Popp, J.&lt;/author&gt;&lt;/authors&gt;&lt;/contributors&gt;&lt;language&gt;ENG&lt;/language&gt;&lt;added-date format="utc"&gt;1478588921&lt;/added-date&gt;&lt;ref-type name="Journal Article"&gt;17&lt;/ref-type&gt;&lt;rec-number&gt;91&lt;/rec-number&gt;&lt;last-updated-date format="utc"&gt;1478588921&lt;/last-updated-date&gt;&lt;accession-num&gt;24290623&lt;/accession-num&gt;&lt;electronic-resource-num&gt;10.1016/j.fm.2013.08.007&lt;/electronic-resource-num&gt;&lt;volume&gt;38&lt;/volume&gt;&lt;/record&gt;&lt;/Cite&gt;&lt;/EndNote&gt;</w:instrText>
      </w:r>
      <w:r w:rsidR="003757B3">
        <w:fldChar w:fldCharType="separate"/>
      </w:r>
      <w:r w:rsidR="00A13910">
        <w:rPr>
          <w:noProof/>
        </w:rPr>
        <w:t>(Meisel et al., 2014)</w:t>
      </w:r>
      <w:r w:rsidR="003757B3">
        <w:fldChar w:fldCharType="end"/>
      </w:r>
      <w:r>
        <w:t xml:space="preserve"> demonstrated an ability to differentiate meat</w:t>
      </w:r>
      <w:r w:rsidR="00B65128">
        <w:t>-</w:t>
      </w:r>
      <w:r>
        <w:t xml:space="preserve">associated </w:t>
      </w:r>
      <w:r>
        <w:rPr>
          <w:i/>
          <w:iCs/>
        </w:rPr>
        <w:t>Salmonella, Listeria and E. coli</w:t>
      </w:r>
      <w:r>
        <w:t xml:space="preserve"> species with &gt;85% specificity. Both studies required overnight culturing to achieve meaningful results and the use of microscopes, which are both expensive and time consuming. </w:t>
      </w:r>
      <w:r w:rsidR="00B65128">
        <w:t>O</w:t>
      </w:r>
      <w:r>
        <w:t>thers have demonstrated the possibility of detecting and differentiating bacteria relevant for the food industry</w:t>
      </w:r>
      <w:r w:rsidR="003757B3">
        <w:t xml:space="preserve"> </w:t>
      </w:r>
      <w:r w:rsidR="003757B3">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 </w:instrText>
      </w:r>
      <w:r w:rsidR="00A13910">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DATA </w:instrText>
      </w:r>
      <w:r w:rsidR="00A13910">
        <w:fldChar w:fldCharType="end"/>
      </w:r>
      <w:r w:rsidR="003757B3">
        <w:fldChar w:fldCharType="separate"/>
      </w:r>
      <w:r w:rsidR="00A13910">
        <w:rPr>
          <w:noProof/>
        </w:rPr>
        <w:t>(Boyaci et al., 2015; Li and Church, 2014; Maquelin et al., 2000)</w:t>
      </w:r>
      <w:r w:rsidR="003757B3">
        <w:fldChar w:fldCharType="end"/>
      </w:r>
      <w:r>
        <w:t>.</w:t>
      </w:r>
      <w:r w:rsidR="00B65128" w:rsidRPr="00B65128">
        <w:t xml:space="preserve"> </w:t>
      </w:r>
      <w:r w:rsidR="00B65128">
        <w:fldChar w:fldCharType="begin"/>
      </w:r>
      <w:r w:rsidR="00B65128">
        <w:instrText xml:space="preserve"> ADDIN EN.CITE &lt;EndNote&gt;&lt;Cite&gt;&lt;Author&gt;Wang&lt;/Author&gt;&lt;Year&gt;2015&lt;/Year&gt;&lt;IDText&gt;Rapid detection of Listeria monocytogenes in milk using confocal micro-Raman spectroscopy and chemometric analysis&lt;/IDText&gt;&lt;DisplayText&gt;(Wang et al., 2015)&lt;/DisplayText&gt;&lt;record&gt;&lt;dates&gt;&lt;pub-dates&gt;&lt;date&gt;Jul&lt;/date&gt;&lt;/pub-dates&gt;&lt;year&gt;2015&lt;/year&gt;&lt;/dates&gt;&lt;keywords&gt;&lt;keyword&gt;Animals&lt;/keyword&gt;&lt;keyword&gt;Bacterial Typing Techniques&lt;/keyword&gt;&lt;keyword&gt;Escherichia coli&lt;/keyword&gt;&lt;keyword&gt;Food Microbiology&lt;/keyword&gt;&lt;keyword&gt;Listeria monocytogenes&lt;/keyword&gt;&lt;keyword&gt;Milk&lt;/keyword&gt;&lt;keyword&gt;Reproducibility of Results&lt;/keyword&gt;&lt;keyword&gt;Salmonella enterica&lt;/keyword&gt;&lt;keyword&gt;Spectrum Analysis, Raman&lt;/keyword&gt;&lt;keyword&gt;Staphylococcus aureus&lt;/keyword&gt;&lt;/keywords&gt;&lt;urls&gt;&lt;related-urls&gt;&lt;url&gt;https://www.ncbi.nlm.nih.gov/pubmed/25863337&lt;/url&gt;&lt;/related-urls&gt;&lt;/urls&gt;&lt;isbn&gt;1879-3460&lt;/isbn&gt;&lt;titles&gt;&lt;title&gt;Rapid detection of Listeria monocytogenes in milk using confocal micro-Raman spectroscopy and chemometric analysis&lt;/title&gt;&lt;secondary-title&gt;Int J Food Microbiol&lt;/secondary-title&gt;&lt;/titles&gt;&lt;pages&gt;66-74&lt;/pages&gt;&lt;contributors&gt;&lt;authors&gt;&lt;author&gt;Wang, J.&lt;/author&gt;&lt;author&gt;Xie, X.&lt;/author&gt;&lt;author&gt;Feng, J.&lt;/author&gt;&lt;author&gt;Chen, J. C.&lt;/author&gt;&lt;author&gt;Du, X. J.&lt;/author&gt;&lt;author&gt;Luo, J.&lt;/author&gt;&lt;author&gt;Lu, X.&lt;/author&gt;&lt;author&gt;Wang, S.&lt;/author&gt;&lt;/authors&gt;&lt;/contributors&gt;&lt;language&gt;ENG&lt;/language&gt;&lt;added-date format="utc"&gt;1478851759&lt;/added-date&gt;&lt;ref-type name="Journal Article"&gt;17&lt;/ref-type&gt;&lt;rec-number&gt;99&lt;/rec-number&gt;&lt;last-updated-date format="utc"&gt;1478851759&lt;/last-updated-date&gt;&lt;accession-num&gt;25863337&lt;/accession-num&gt;&lt;electronic-resource-num&gt;10.1016/j.ijfoodmicro.2015.03.021&lt;/electronic-resource-num&gt;&lt;volume&gt;204&lt;/volume&gt;&lt;/record&gt;&lt;/Cite&gt;&lt;/EndNote&gt;</w:instrText>
      </w:r>
      <w:r w:rsidR="00B65128">
        <w:fldChar w:fldCharType="separate"/>
      </w:r>
      <w:r w:rsidR="00B65128">
        <w:rPr>
          <w:noProof/>
        </w:rPr>
        <w:t>(Wang et al., 2015)</w:t>
      </w:r>
      <w:r w:rsidR="00B65128">
        <w:fldChar w:fldCharType="end"/>
      </w:r>
      <w:r w:rsidR="00B65128">
        <w:t xml:space="preserve">, Nicolaou </w:t>
      </w:r>
      <w:r w:rsidR="00B65128">
        <w:fldChar w:fldCharType="begin"/>
      </w:r>
      <w:r w:rsidR="00B65128">
        <w:instrText xml:space="preserve"> 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Nicolaou et al., 2011)&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l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gt;</w:instrText>
      </w:r>
      <w:r w:rsidR="00B65128">
        <w:fldChar w:fldCharType="separate"/>
      </w:r>
      <w:r w:rsidR="00B65128">
        <w:rPr>
          <w:noProof/>
        </w:rPr>
        <w:t>(Nicolaou et al., 2011)</w:t>
      </w:r>
      <w:r w:rsidR="00B65128">
        <w:fldChar w:fldCharType="end"/>
      </w:r>
      <w:r w:rsidR="00B65128">
        <w:t>.</w:t>
      </w:r>
    </w:p>
    <w:p w14:paraId="63B9632F" w14:textId="79BD7B15" w:rsidR="00B620DF" w:rsidRPr="004D4A3F" w:rsidRDefault="00B620DF" w:rsidP="00B65128">
      <w:r>
        <w:t xml:space="preserve">A different approach was to try and quantify the bacteria in a sample. The challenge </w:t>
      </w:r>
      <w:r w:rsidR="00B65128">
        <w:t xml:space="preserve">in </w:t>
      </w:r>
      <w:r>
        <w:t>quantifying bacteria is that the Raman fingerprint of bacteria is very</w:t>
      </w:r>
      <w:r w:rsidR="00F6312F">
        <w:t xml:space="preserve"> weak </w:t>
      </w:r>
      <w:r w:rsidR="00F6312F">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 </w:instrText>
      </w:r>
      <w:r w:rsidR="00A13910">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DATA </w:instrText>
      </w:r>
      <w:r w:rsidR="00A13910">
        <w:fldChar w:fldCharType="end"/>
      </w:r>
      <w:r w:rsidR="00F6312F">
        <w:fldChar w:fldCharType="separate"/>
      </w:r>
      <w:r w:rsidR="00A13910">
        <w:rPr>
          <w:noProof/>
        </w:rPr>
        <w:t>(Pahlow et al., 2015; Rösch et al., 2005; Stöckel et al., 2015)</w:t>
      </w:r>
      <w:r w:rsidR="00F6312F">
        <w:fldChar w:fldCharType="end"/>
      </w:r>
      <w:r>
        <w:t>. This has led to the use of surface enhanced Raman spectroscopy</w:t>
      </w:r>
      <w:r w:rsidR="00F6312F">
        <w:t xml:space="preserve"> (SERS) techniques. Zhou et al </w:t>
      </w:r>
      <w:r w:rsidR="00F6312F">
        <w:fldChar w:fldCharType="begin"/>
      </w:r>
      <w:r w:rsidR="00A13910">
        <w:instrText xml:space="preserve"> ADDIN EN.CITE &lt;EndNote&gt;&lt;Cite&gt;&lt;Author&gt;Zhou&lt;/Author&gt;&lt;Year&gt;2014&lt;/Year&gt;&lt;IDText&gt;SERS detection of bacteria in water by in situ coating with Ag nanoparticles&lt;/IDText&gt;&lt;DisplayText&gt;(Zhou et al., 2014)&lt;/DisplayText&gt;&lt;record&gt;&lt;dates&gt;&lt;pub-dates&gt;&lt;date&gt;Feb&lt;/date&gt;&lt;/pub-dates&gt;&lt;year&gt;2014&lt;/year&gt;&lt;/dates&gt;&lt;keywords&gt;&lt;keyword&gt;Cell Wall&lt;/keyword&gt;&lt;keyword&gt;Cluster Analysis&lt;/keyword&gt;&lt;keyword&gt;Escherichia coli&lt;/keyword&gt;&lt;keyword&gt;Hydroxylamine&lt;/keyword&gt;&lt;keyword&gt;Metal Nanoparticles&lt;/keyword&gt;&lt;keyword&gt;Microbial Viability&lt;/keyword&gt;&lt;keyword&gt;Silver&lt;/keyword&gt;&lt;keyword&gt;Silver Nitrate&lt;/keyword&gt;&lt;keyword&gt;Spectrum Analysis, Raman&lt;/keyword&gt;&lt;keyword&gt;Staphylococcus epidermidis&lt;/keyword&gt;&lt;keyword&gt;Surface Properties&lt;/keyword&gt;&lt;keyword&gt;Water Microbiology&lt;/keyword&gt;&lt;/keywords&gt;&lt;urls&gt;&lt;related-urls&gt;&lt;url&gt;https://www.ncbi.nlm.nih.gov/pubmed/24387044&lt;/url&gt;&lt;/related-urls&gt;&lt;/urls&gt;&lt;isbn&gt;1520-6882&lt;/isbn&gt;&lt;titles&gt;&lt;title&gt;SERS detection of bacteria in water by in situ coating with Ag nanoparticles&lt;/title&gt;&lt;secondary-title&gt;Anal Chem&lt;/secondary-title&gt;&lt;/titles&gt;&lt;pages&gt;1525-33&lt;/pages&gt;&lt;number&gt;3&lt;/number&gt;&lt;contributors&gt;&lt;authors&gt;&lt;author&gt;Zhou, H.&lt;/author&gt;&lt;author&gt;Yang, D.&lt;/author&gt;&lt;author&gt;Ivleva, N. P.&lt;/author&gt;&lt;author&gt;Mircescu, N. E.&lt;/author&gt;&lt;author&gt;Niessner, R.&lt;/author&gt;&lt;author&gt;Haisch, C.&lt;/author&gt;&lt;/authors&gt;&lt;/contributors&gt;&lt;edition&gt;2014/01/14&lt;/edition&gt;&lt;language&gt;eng&lt;/language&gt;&lt;added-date format="utc"&gt;1499319894&lt;/added-date&gt;&lt;ref-type name="Journal Article"&gt;17&lt;/ref-type&gt;&lt;rec-number&gt;129&lt;/rec-number&gt;&lt;last-updated-date format="utc"&gt;1499319894&lt;/last-updated-date&gt;&lt;accession-num&gt;24387044&lt;/accession-num&gt;&lt;electronic-resource-num&gt;10.1021/ac402935p&lt;/electronic-resource-num&gt;&lt;volume&gt;86&lt;/volume&gt;&lt;/record&gt;&lt;/Cite&gt;&lt;/EndNote&gt;</w:instrText>
      </w:r>
      <w:r w:rsidR="00F6312F">
        <w:fldChar w:fldCharType="separate"/>
      </w:r>
      <w:r w:rsidR="00A13910">
        <w:rPr>
          <w:noProof/>
        </w:rPr>
        <w:t>(Zhou et al., 2014)</w:t>
      </w:r>
      <w:r w:rsidR="00F6312F">
        <w:fldChar w:fldCharType="end"/>
      </w:r>
      <w:r>
        <w:t xml:space="preserve"> have managed, using gold particles and SERS, to detect </w:t>
      </w:r>
      <w:r>
        <w:rPr>
          <w:i/>
          <w:iCs/>
        </w:rPr>
        <w:t>E. coli</w:t>
      </w:r>
      <w:r>
        <w:t xml:space="preserve"> cells at less than 100 CFU/ml in a 3 µL sample. The gold particles were added to the sample, causing a localized surface Plasmon resonance reaction, which traps light and increases Raman effect. </w:t>
      </w:r>
      <w:r>
        <w:rPr>
          <w:rFonts w:hint="cs"/>
        </w:rPr>
        <w:t>T</w:t>
      </w:r>
      <w:r>
        <w:t xml:space="preserve">he same approach was used by </w:t>
      </w:r>
      <w:r>
        <w:rPr>
          <w:rFonts w:hint="cs"/>
        </w:rPr>
        <w:t>S</w:t>
      </w:r>
      <w:r w:rsidR="00F6312F">
        <w:t xml:space="preserve">undaram et al </w:t>
      </w:r>
      <w:r w:rsidR="00F6312F" w:rsidRPr="00F6312F">
        <w:rPr>
          <w:highlight w:val="yellow"/>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Pr>
          <w:highlight w:val="yellow"/>
        </w:rPr>
        <w:instrText xml:space="preserve"> ADDIN EN.CITE </w:instrText>
      </w:r>
      <w:r w:rsidR="00A13910">
        <w:rPr>
          <w:highlight w:val="yellow"/>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Pr>
          <w:highlight w:val="yellow"/>
        </w:rPr>
        <w:instrText xml:space="preserve"> ADDIN EN.CITE.DATA </w:instrText>
      </w:r>
      <w:r w:rsidR="00A13910">
        <w:rPr>
          <w:highlight w:val="yellow"/>
        </w:rPr>
      </w:r>
      <w:r w:rsidR="00A13910">
        <w:rPr>
          <w:highlight w:val="yellow"/>
        </w:rPr>
        <w:fldChar w:fldCharType="end"/>
      </w:r>
      <w:r w:rsidR="00F6312F" w:rsidRPr="00F6312F">
        <w:rPr>
          <w:highlight w:val="yellow"/>
        </w:rPr>
      </w:r>
      <w:r w:rsidR="00F6312F" w:rsidRPr="00F6312F">
        <w:rPr>
          <w:highlight w:val="yellow"/>
        </w:rPr>
        <w:fldChar w:fldCharType="separate"/>
      </w:r>
      <w:r w:rsidR="00A13910">
        <w:rPr>
          <w:noProof/>
          <w:highlight w:val="yellow"/>
        </w:rPr>
        <w:t>(Sundaram et al., 2013a; Sundaram et al., 2013b)</w:t>
      </w:r>
      <w:r w:rsidR="00F6312F" w:rsidRPr="00F6312F">
        <w:rPr>
          <w:highlight w:val="yellow"/>
        </w:rPr>
        <w:fldChar w:fldCharType="end"/>
      </w:r>
      <w:r w:rsidRPr="00F6312F">
        <w:rPr>
          <w:highlight w:val="yellow"/>
        </w:rPr>
        <w:t xml:space="preserve"> to</w:t>
      </w:r>
      <w:r>
        <w:t xml:space="preserve"> increase their signal by a factor of 10</w:t>
      </w:r>
      <w:r>
        <w:rPr>
          <w:vertAlign w:val="superscript"/>
        </w:rPr>
        <w:t>6</w:t>
      </w:r>
      <w:r>
        <w:t>-10</w:t>
      </w:r>
      <w:r>
        <w:rPr>
          <w:vertAlign w:val="superscript"/>
        </w:rPr>
        <w:t>10</w:t>
      </w:r>
      <w:r>
        <w:t xml:space="preserve">. While highly attractive, the use of SERS is difficult to scale up to the food and water industries. The high cost of </w:t>
      </w:r>
      <w:commentRangeStart w:id="35"/>
      <w:commentRangeStart w:id="36"/>
      <w:r>
        <w:t>gold and silver</w:t>
      </w:r>
      <w:commentRangeEnd w:id="35"/>
      <w:r w:rsidR="00B65128">
        <w:rPr>
          <w:rStyle w:val="CommentReference"/>
          <w:rFonts w:eastAsia="Calibri"/>
        </w:rPr>
        <w:commentReference w:id="35"/>
      </w:r>
      <w:commentRangeEnd w:id="36"/>
      <w:r w:rsidR="00EA391F">
        <w:rPr>
          <w:rStyle w:val="CommentReference"/>
          <w:rFonts w:eastAsia="Calibri"/>
        </w:rPr>
        <w:commentReference w:id="36"/>
      </w:r>
      <w:r>
        <w:t xml:space="preserve">, the expertise required to construct them and the need to replace them regularly make this method too expensive for industrial scale testing.  </w:t>
      </w:r>
    </w:p>
    <w:p w14:paraId="5A1EF04B" w14:textId="77777777" w:rsidR="00B620DF" w:rsidRPr="00A11898" w:rsidRDefault="00B620DF" w:rsidP="00111D8B">
      <w:pPr>
        <w:pStyle w:val="Heading3"/>
      </w:pPr>
      <w:bookmarkStart w:id="37" w:name="_Toc520664298"/>
      <w:r>
        <w:t>Low resolution Raman spectroscopy</w:t>
      </w:r>
      <w:bookmarkEnd w:id="37"/>
    </w:p>
    <w:p w14:paraId="6FF54E80" w14:textId="5FDDBE10" w:rsidR="00B620DF" w:rsidRPr="007C6B13" w:rsidRDefault="00B620DF" w:rsidP="0017573B">
      <w:r>
        <w:t xml:space="preserve">While most </w:t>
      </w:r>
      <w:r w:rsidR="00C91569">
        <w:t xml:space="preserve">Raman </w:t>
      </w:r>
      <w:r w:rsidR="00EA391F">
        <w:t>spectroscopy</w:t>
      </w:r>
      <w:r w:rsidR="00C91569">
        <w:t xml:space="preserve"> </w:t>
      </w:r>
      <w:r>
        <w:t>studies have applied microscopy</w:t>
      </w:r>
      <w:r w:rsidR="00C91569">
        <w:t>-</w:t>
      </w:r>
      <w:r>
        <w:t>based approaches or surface enhancement using gold and silver nanoparticles, few have tried to detect bacteria using low resolut</w:t>
      </w:r>
      <w:r w:rsidR="00F6312F">
        <w:t xml:space="preserve">ion tools.  Schmilovitch et al </w:t>
      </w:r>
      <w:r w:rsidR="00F6312F">
        <w:fldChar w:fldCharType="begin"/>
      </w:r>
      <w:r w:rsidR="00A13910">
        <w:instrText xml:space="preserve"> ADDIN EN.CITE &lt;EndNote&gt;&lt;Cite&gt;&lt;Author&gt;Schmilovitch&lt;/Author&gt;&lt;Year&gt;2005&lt;/Year&gt;&lt;IDText&gt;DETECTION OF BACTERIA WITH LOW-RESOLUTION  RAMAN SPECTROSCOPY   &lt;/IDText&gt;&lt;DisplayText&gt;(Schmilovitch et al., 2005)&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gt;17&lt;/ref-type&gt;&lt;dates&gt;&lt;year&gt;2005&lt;/year&gt;&lt;/dates&gt;&lt;rec-number&gt;145&lt;/rec-number&gt;&lt;last-updated-date format="utc"&gt;1501066207&lt;/last-updated-date&gt;&lt;volume&gt;48&lt;/volume&gt;&lt;/record&gt;&lt;/Cite&gt;&lt;/EndNote&gt;</w:instrText>
      </w:r>
      <w:r w:rsidR="00F6312F">
        <w:fldChar w:fldCharType="separate"/>
      </w:r>
      <w:r w:rsidR="00A13910">
        <w:rPr>
          <w:noProof/>
        </w:rPr>
        <w:t>(Schmilovitch et al., 2005)</w:t>
      </w:r>
      <w:r w:rsidR="00F6312F">
        <w:fldChar w:fldCharType="end"/>
      </w:r>
      <w:r>
        <w:t xml:space="preserve"> detected </w:t>
      </w:r>
      <w:r>
        <w:rPr>
          <w:i/>
          <w:iCs/>
        </w:rPr>
        <w:t>Erwinia</w:t>
      </w:r>
      <w:r>
        <w:t xml:space="preserve"> and </w:t>
      </w:r>
      <w:r>
        <w:rPr>
          <w:i/>
          <w:iCs/>
        </w:rPr>
        <w:t>Clavibacter</w:t>
      </w:r>
      <w:r>
        <w:t xml:space="preserve"> species (known plant pathogens) using a simple 785 nm laser and a spectrometer, without any light enhancement techniques. They managed to detect the bacteria at concentrations as low as 100 cells/ml, using a Partial Least Squares (PLS) prediction model, with an accuracy &gt;90%. This work </w:t>
      </w:r>
      <w:r w:rsidR="008F5B85">
        <w:t>was</w:t>
      </w:r>
      <w:r>
        <w:t xml:space="preserve"> a proof of concept for detection of bacteria using low resolution Raman spectroscopy that can be applied for the food and water in</w:t>
      </w:r>
      <w:r w:rsidR="00F6312F">
        <w:t xml:space="preserve">dustries. Other works </w:t>
      </w:r>
      <w:r w:rsidR="00F6312F" w:rsidRPr="00EA391F">
        <w:rPr>
          <w:highlight w:val="yellow"/>
        </w:rPr>
        <w:fldChar w:fldCharType="begin"/>
      </w:r>
      <w:r w:rsidR="00A13910" w:rsidRPr="00EA391F">
        <w:rPr>
          <w:highlight w:val="yellow"/>
        </w:rPr>
        <w:instrText xml:space="preserve"> ADDIN EN.CITE &lt;EndNote&gt;&lt;Cite&gt;&lt;Author&gt;Mello&lt;/Author&gt;&lt;Year&gt;2005&lt;/Year&gt;&lt;IDText&gt;Rapid differentiation among bacteria that cause gastroenteritis by use of low-resolution Raman spectroscopy and PLS discriminant analysis&lt;/IDText&gt;&lt;DisplayText&gt;(Mello et al., 2005)&lt;/DisplayText&gt;&lt;record&gt;&lt;dates&gt;&lt;pub-dates&gt;&lt;date&gt;Oct&lt;/date&gt;&lt;/pub-dates&gt;&lt;year&gt;2005&lt;/year&gt;&lt;/dates&gt;&lt;keywords&gt;&lt;keyword&gt;Bacteria&lt;/keyword&gt;&lt;keyword&gt;Calibration&lt;/keyword&gt;&lt;keyword&gt;Escherichia coli&lt;/keyword&gt;&lt;keyword&gt;Gastroenteritis&lt;/keyword&gt;&lt;keyword&gt;Least-Squares Analysis&lt;/keyword&gt;&lt;keyword&gt;Models, Chemical&lt;/keyword&gt;&lt;keyword&gt;Multivariate Analysis&lt;/keyword&gt;&lt;keyword&gt;Salmonella&lt;/keyword&gt;&lt;keyword&gt;Shigella flexneri&lt;/keyword&gt;&lt;keyword&gt;Spectrum Analysis, Raman&lt;/keyword&gt;&lt;/keywords&gt;&lt;urls&gt;&lt;related-urls&gt;&lt;url&gt;https://www.ncbi.nlm.nih.gov/pubmed/16158301&lt;/url&gt;&lt;/related-urls&gt;&lt;/urls&gt;&lt;isbn&gt;1618-2642&lt;/isbn&gt;&lt;titles&gt;&lt;title&gt;Rapid differentiation among bacteria that cause gastroenteritis by use of low-resolution Raman spectroscopy and PLS discriminant analysis&lt;/title&gt;&lt;secondary-title&gt;Anal Bioanal Chem&lt;/secondary-title&gt;&lt;/titles&gt;&lt;pages&gt;701-6&lt;/pages&gt;&lt;number&gt;4&lt;/number&gt;&lt;contributors&gt;&lt;authors&gt;&lt;author&gt;Mello, C.&lt;/author&gt;&lt;author&gt;Ribeiro, D.&lt;/author&gt;&lt;author&gt;Novaes, F.&lt;/author&gt;&lt;author&gt;Poppi, R. J.&lt;/author&gt;&lt;/authors&gt;&lt;/contributors&gt;&lt;edition&gt;2005/10/19&lt;/edition&gt;&lt;language&gt;eng&lt;/language&gt;&lt;added-date format="utc"&gt;1500804572&lt;/added-date&gt;&lt;ref-type name="Journal Article"&gt;17&lt;/ref-type&gt;&lt;rec-number&gt;154&lt;/rec-number&gt;&lt;last-updated-date format="utc"&gt;1500804572&lt;/last-updated-date&gt;&lt;accession-num&gt;16158301&lt;/accession-num&gt;&lt;electronic-resource-num&gt;10.1007/s00216-005-0017-6&lt;/electronic-resource-num&gt;&lt;volume&gt;383&lt;/volume&gt;&lt;/record&gt;&lt;/Cite&gt;&lt;/EndNote&gt;</w:instrText>
      </w:r>
      <w:r w:rsidR="00F6312F" w:rsidRPr="00EA391F">
        <w:rPr>
          <w:highlight w:val="yellow"/>
        </w:rPr>
        <w:fldChar w:fldCharType="separate"/>
      </w:r>
      <w:r w:rsidR="00A13910" w:rsidRPr="00EA391F">
        <w:rPr>
          <w:noProof/>
          <w:highlight w:val="yellow"/>
        </w:rPr>
        <w:t>(Mello et al., 2005)</w:t>
      </w:r>
      <w:r w:rsidR="00F6312F" w:rsidRPr="00EA391F">
        <w:rPr>
          <w:highlight w:val="yellow"/>
        </w:rPr>
        <w:fldChar w:fldCharType="end"/>
      </w:r>
      <w:r w:rsidR="00F6312F" w:rsidRPr="00EA391F">
        <w:rPr>
          <w:highlight w:val="yellow"/>
        </w:rPr>
        <w:t xml:space="preserve"> </w:t>
      </w:r>
      <w:r w:rsidR="00F6312F" w:rsidRPr="00EA391F">
        <w:rPr>
          <w:highlight w:val="yellow"/>
        </w:rPr>
        <w:fldChar w:fldCharType="begin"/>
      </w:r>
      <w:r w:rsidR="00A13910" w:rsidRPr="00EA391F">
        <w:rPr>
          <w:highlight w:val="yellow"/>
        </w:rPr>
        <w:instrText xml:space="preserve"> ADDIN EN.CITE &lt;EndNote&gt;&lt;Cite&gt;&lt;Author&gt;Mizrach&lt;/Author&gt;&lt;Year&gt;2007&lt;/Year&gt;&lt;IDText&gt;Yeast Detection in Apple Juice Using Raman Spectroscopy and Chemometric Methods&lt;/IDText&gt;&lt;DisplayText&gt;(Mizrach et al., 2007)&lt;/DisplayText&gt;&lt;record&gt;&lt;titles&gt;&lt;title&gt;Yeast Detection in Apple Juice Using Raman Spectroscopy and Chemometric Methods&lt;/title&gt;&lt;secondary-title&gt;Transactions of the ASABE&lt;/secondary-title&gt;&lt;/titles&gt;&lt;pages&gt;2143-2149&lt;/pages&gt;&lt;contributors&gt;&lt;authors&gt;&lt;author&gt;Mizrach, Amos&lt;/author&gt;&lt;author&gt;Schmilovitch, Ze’ev&lt;/author&gt;&lt;author&gt;Korotic, R.&lt;/author&gt;&lt;author&gt;Irudayaraj, Joseph&lt;/author&gt;&lt;author&gt;Shapira, Roni&lt;/author&gt;&lt;/authors&gt;&lt;/contributors&gt;&lt;added-date format="utc"&gt;1532896662&lt;/added-date&gt;&lt;ref-type name="Book"&gt;6&lt;/ref-type&gt;&lt;dates&gt;&lt;year&gt;2007&lt;/year&gt;&lt;/dates&gt;&lt;rec-number&gt;232&lt;/rec-number&gt;&lt;last-updated-date format="utc"&gt;1532896662&lt;/last-updated-date&gt;&lt;electronic-resource-num&gt;10.13031/2013.24074&lt;/electronic-resource-num&gt;&lt;/record&gt;&lt;/Cite&gt;&lt;/EndNote&gt;</w:instrText>
      </w:r>
      <w:r w:rsidR="00F6312F" w:rsidRPr="00EA391F">
        <w:rPr>
          <w:highlight w:val="yellow"/>
        </w:rPr>
        <w:fldChar w:fldCharType="separate"/>
      </w:r>
      <w:r w:rsidR="00A13910" w:rsidRPr="00EA391F">
        <w:rPr>
          <w:noProof/>
          <w:highlight w:val="yellow"/>
        </w:rPr>
        <w:t>(Mizrach et al., 2007)</w:t>
      </w:r>
      <w:r w:rsidR="00F6312F" w:rsidRPr="00EA391F">
        <w:rPr>
          <w:highlight w:val="yellow"/>
        </w:rPr>
        <w:fldChar w:fldCharType="end"/>
      </w:r>
      <w:r>
        <w:t xml:space="preserve"> have shown similar results </w:t>
      </w:r>
      <w:r w:rsidR="008F5B85">
        <w:t xml:space="preserve">regarding quantification of </w:t>
      </w:r>
      <w:r>
        <w:t xml:space="preserve">enteric bacteria and yeast respectively. All these </w:t>
      </w:r>
      <w:r w:rsidR="008F5B85">
        <w:t xml:space="preserve">findings </w:t>
      </w:r>
      <w:r>
        <w:t xml:space="preserve">were </w:t>
      </w:r>
      <w:r w:rsidR="008F5B85">
        <w:t xml:space="preserve">obtained </w:t>
      </w:r>
      <w:r>
        <w:t xml:space="preserve">using low resolution Raman, with advanced algorithms to prepare and analyze large datasets. These algorithms (such as PLS, Support Vector </w:t>
      </w:r>
      <w:r>
        <w:lastRenderedPageBreak/>
        <w:t xml:space="preserve">Machine and others) </w:t>
      </w:r>
      <w:r w:rsidR="0017573B">
        <w:t>clarify</w:t>
      </w:r>
      <w:r>
        <w:t xml:space="preserve"> the spectra and consequently improve detection limits and resolution, without </w:t>
      </w:r>
      <w:r w:rsidR="008F5B85">
        <w:t xml:space="preserve">use of </w:t>
      </w:r>
      <w:r>
        <w:t xml:space="preserve">expensive instrumentation or sample preparation.  </w:t>
      </w:r>
      <w:r w:rsidR="008F5B85">
        <w:t xml:space="preserve">Therefore, low resolution Raman spectroscopy combined with proper analytical </w:t>
      </w:r>
      <w:r w:rsidR="0017573B">
        <w:t>algorithms</w:t>
      </w:r>
      <w:r w:rsidR="008F5B85">
        <w:t xml:space="preserve"> </w:t>
      </w:r>
      <w:r>
        <w:t>could be adopted in the food and water industry.</w:t>
      </w:r>
    </w:p>
    <w:p w14:paraId="30D17BDD" w14:textId="77777777" w:rsidR="00B620DF" w:rsidRDefault="00B620DF" w:rsidP="00111D8B">
      <w:pPr>
        <w:pStyle w:val="Heading2"/>
      </w:pPr>
      <w:bookmarkStart w:id="38" w:name="_Toc520664299"/>
      <w:r>
        <w:t>Fluorescence spectroscopy</w:t>
      </w:r>
      <w:bookmarkEnd w:id="38"/>
    </w:p>
    <w:p w14:paraId="6F898E65" w14:textId="77777777" w:rsidR="00B620DF" w:rsidRDefault="00B620DF" w:rsidP="00111D8B">
      <w:pPr>
        <w:pStyle w:val="Heading3"/>
      </w:pPr>
      <w:bookmarkStart w:id="39" w:name="_Toc520664300"/>
      <w:r>
        <w:t>Scientific background</w:t>
      </w:r>
      <w:bookmarkEnd w:id="39"/>
    </w:p>
    <w:p w14:paraId="0B28B2FA" w14:textId="5A06F3B7" w:rsidR="00B620DF" w:rsidRPr="00152E69" w:rsidRDefault="00662E26" w:rsidP="00436705">
      <w:pPr>
        <w:rPr>
          <w:rtl/>
        </w:rPr>
      </w:pPr>
      <w:r>
        <w:rPr>
          <w:noProof/>
          <w:rtl/>
          <w:lang w:eastAsia="en-US"/>
        </w:rPr>
        <mc:AlternateContent>
          <mc:Choice Requires="wpg">
            <w:drawing>
              <wp:anchor distT="0" distB="0" distL="114300" distR="114300" simplePos="0" relativeHeight="251644928" behindDoc="0" locked="0" layoutInCell="1" allowOverlap="1" wp14:anchorId="45093614" wp14:editId="21919C82">
                <wp:simplePos x="0" y="0"/>
                <wp:positionH relativeFrom="margin">
                  <wp:posOffset>778510</wp:posOffset>
                </wp:positionH>
                <wp:positionV relativeFrom="paragraph">
                  <wp:posOffset>1686058</wp:posOffset>
                </wp:positionV>
                <wp:extent cx="3716655" cy="2203450"/>
                <wp:effectExtent l="0" t="0" r="0" b="6350"/>
                <wp:wrapTopAndBottom/>
                <wp:docPr id="18" name="Group 18"/>
                <wp:cNvGraphicFramePr/>
                <a:graphic xmlns:a="http://schemas.openxmlformats.org/drawingml/2006/main">
                  <a:graphicData uri="http://schemas.microsoft.com/office/word/2010/wordprocessingGroup">
                    <wpg:wgp>
                      <wpg:cNvGrpSpPr/>
                      <wpg:grpSpPr>
                        <a:xfrm>
                          <a:off x="0" y="0"/>
                          <a:ext cx="3716655" cy="2203450"/>
                          <a:chOff x="0" y="0"/>
                          <a:chExt cx="3716655" cy="2203450"/>
                        </a:xfrm>
                      </wpg:grpSpPr>
                      <pic:pic xmlns:pic="http://schemas.openxmlformats.org/drawingml/2006/picture">
                        <pic:nvPicPr>
                          <pic:cNvPr id="4" name="תמונה 4"/>
                          <pic:cNvPicPr>
                            <a:picLocks noChangeAspect="1"/>
                          </pic:cNvPicPr>
                        </pic:nvPicPr>
                        <pic:blipFill rotWithShape="1">
                          <a:blip r:embed="rId11">
                            <a:extLst>
                              <a:ext uri="{28A0092B-C50C-407E-A947-70E740481C1C}">
                                <a14:useLocalDpi xmlns:a14="http://schemas.microsoft.com/office/drawing/2010/main" val="0"/>
                              </a:ext>
                            </a:extLst>
                          </a:blip>
                          <a:srcRect t="-1954" b="-5965"/>
                          <a:stretch/>
                        </pic:blipFill>
                        <pic:spPr bwMode="auto">
                          <a:xfrm>
                            <a:off x="0" y="0"/>
                            <a:ext cx="3716655" cy="190563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1962150"/>
                            <a:ext cx="3716655" cy="241300"/>
                          </a:xfrm>
                          <a:prstGeom prst="rect">
                            <a:avLst/>
                          </a:prstGeom>
                          <a:solidFill>
                            <a:prstClr val="white"/>
                          </a:solidFill>
                          <a:ln>
                            <a:noFill/>
                          </a:ln>
                        </wps:spPr>
                        <wps:txbx>
                          <w:txbxContent>
                            <w:p w14:paraId="416052C3" w14:textId="50836E73" w:rsidR="000756CE" w:rsidRPr="009A76C1" w:rsidRDefault="000756CE" w:rsidP="0017573B">
                              <w:pPr>
                                <w:pStyle w:val="Caption"/>
                                <w:rPr>
                                  <w:noProof/>
                                  <w:color w:val="595959" w:themeColor="text1" w:themeTint="A6"/>
                                  <w:szCs w:val="24"/>
                                </w:rPr>
                              </w:pPr>
                              <w:bookmarkStart w:id="40"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40"/>
                              <w:r>
                                <w:rPr>
                                  <w:noProof/>
                                  <w:color w:val="595959" w:themeColor="text1" w:themeTint="A6"/>
                                </w:rPr>
                                <w:t xml:space="preserve">. </w:t>
                              </w:r>
                              <w:r>
                                <w:t>J</w:t>
                              </w:r>
                              <w:r w:rsidRPr="009A76C1">
                                <w:t xml:space="preserve">ablonski </w:t>
                              </w:r>
                              <w:r>
                                <w:t>diagram illustrating fluorescence</w:t>
                              </w:r>
                              <w:r>
                                <w:rPr>
                                  <w:noProof/>
                                  <w:color w:val="595959" w:themeColor="text1" w:themeTint="A6"/>
                                  <w:szCs w:val="24"/>
                                </w:rPr>
                                <w:t xml:space="preserve"> </w:t>
                              </w:r>
                              <w:r>
                                <w:fldChar w:fldCharType="begin"/>
                              </w:r>
                              <w:r>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fldChar w:fldCharType="separate"/>
                              </w:r>
                              <w:r>
                                <w:rPr>
                                  <w:noProof/>
                                </w:rPr>
                                <w:t>(Lakowicz, 2006)</w:t>
                              </w:r>
                              <w:r>
                                <w:fldChar w:fldCharType="end"/>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093614" id="Group 18" o:spid="_x0000_s1026" style="position:absolute;left:0;text-align:left;margin-left:61.3pt;margin-top:132.75pt;width:292.65pt;height:173.5pt;z-index:251644928;mso-position-horizontal-relative:margin;mso-width-relative:margin;mso-height-relative:margin" coordsize="37166,22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4" o:spid="_x0000_s1027" type="#_x0000_t75" style="position:absolute;width:37166;height:19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">
                  <v:imagedata r:id="rId12" o:title="" croptop="-1281f" cropbottom="-3909f"/>
                  <v:path arrowok="t"/>
                </v:shape>
                <v:shapetype id="_x0000_t202" coordsize="21600,21600" o:spt="202" path="m,l,21600r21600,l21600,xe">
                  <v:stroke joinstyle="miter"/>
                  <v:path gradientshapeok="t" o:connecttype="rect"/>
                </v:shapetype>
                <v:shape id="Text Box 1" o:spid="_x0000_s1028" type="#_x0000_t202" style="position:absolute;top:19621;width:3716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16052C3" w14:textId="50836E73" w:rsidR="000756CE" w:rsidRPr="009A76C1" w:rsidRDefault="000756CE" w:rsidP="0017573B">
                        <w:pPr>
                          <w:pStyle w:val="Caption"/>
                          <w:rPr>
                            <w:noProof/>
                            <w:color w:val="595959" w:themeColor="text1" w:themeTint="A6"/>
                            <w:szCs w:val="24"/>
                          </w:rPr>
                        </w:pPr>
                        <w:bookmarkStart w:id="41"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41"/>
                        <w:r>
                          <w:rPr>
                            <w:noProof/>
                            <w:color w:val="595959" w:themeColor="text1" w:themeTint="A6"/>
                          </w:rPr>
                          <w:t xml:space="preserve">. </w:t>
                        </w:r>
                        <w:r>
                          <w:t>J</w:t>
                        </w:r>
                        <w:r w:rsidRPr="009A76C1">
                          <w:t xml:space="preserve">ablonski </w:t>
                        </w:r>
                        <w:r>
                          <w:t>diagram illustrating fluorescence</w:t>
                        </w:r>
                        <w:r>
                          <w:rPr>
                            <w:noProof/>
                            <w:color w:val="595959" w:themeColor="text1" w:themeTint="A6"/>
                            <w:szCs w:val="24"/>
                          </w:rPr>
                          <w:t xml:space="preserve"> </w:t>
                        </w:r>
                        <w:r>
                          <w:fldChar w:fldCharType="begin"/>
                        </w:r>
                        <w:r>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fldChar w:fldCharType="separate"/>
                        </w:r>
                        <w:r>
                          <w:rPr>
                            <w:noProof/>
                          </w:rPr>
                          <w:t>(Lakowicz, 2006)</w:t>
                        </w:r>
                        <w:r>
                          <w:fldChar w:fldCharType="end"/>
                        </w:r>
                      </w:p>
                    </w:txbxContent>
                  </v:textbox>
                </v:shape>
                <w10:wrap type="topAndBottom" anchorx="margin"/>
              </v:group>
            </w:pict>
          </mc:Fallback>
        </mc:AlternateContent>
      </w:r>
      <w:r w:rsidR="00B620DF">
        <w:t xml:space="preserve">Fluorescence results from the absorption of a photon by a molecule or ion, which causes electron excitation from the ground state to higher energetic levels (excited state). When excited, the electron may lose some energy due to molecular bond vibrations, collisions and other non-radiative interactions. This causes the electron to reach a lower-energy excited state. </w:t>
      </w:r>
      <w:r w:rsidR="00436705">
        <w:t>Then, t</w:t>
      </w:r>
      <w:r w:rsidR="00B620DF">
        <w:t xml:space="preserve">he electron </w:t>
      </w:r>
      <w:r w:rsidR="00436705">
        <w:t xml:space="preserve">may </w:t>
      </w:r>
      <w:r w:rsidR="00B620DF">
        <w:t xml:space="preserve">return to the ground state by emitting a photon. However, the emitted photon </w:t>
      </w:r>
      <w:r w:rsidR="00436705">
        <w:t xml:space="preserve">will have </w:t>
      </w:r>
      <w:r w:rsidR="00B620DF">
        <w:t xml:space="preserve">a lower energy </w:t>
      </w:r>
      <w:r w:rsidR="00436705">
        <w:t xml:space="preserve">as compared with </w:t>
      </w:r>
      <w:r w:rsidR="00B620DF">
        <w:t>that of the exciting photon due to the loss of energy by</w:t>
      </w:r>
      <w:r w:rsidR="00E55134">
        <w:t xml:space="preserve"> internal interaction </w:t>
      </w:r>
      <w:r w:rsidR="00E55134">
        <w:fldChar w:fldCharType="begin"/>
      </w:r>
      <w:r w:rsidR="00A13910">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rsidR="00E55134">
        <w:fldChar w:fldCharType="separate"/>
      </w:r>
      <w:r w:rsidR="00A13910">
        <w:rPr>
          <w:noProof/>
        </w:rPr>
        <w:t>(Lakowicz, 2006)</w:t>
      </w:r>
      <w:r w:rsidR="00E55134">
        <w:fldChar w:fldCharType="end"/>
      </w:r>
      <w:r w:rsidR="002233EF">
        <w:t xml:space="preserve"> (</w:t>
      </w:r>
      <w:r w:rsidR="002233EF">
        <w:fldChar w:fldCharType="begin"/>
      </w:r>
      <w:r w:rsidR="002233EF">
        <w:instrText xml:space="preserve"> REF _Ref520641289 \h </w:instrText>
      </w:r>
      <w:r w:rsidR="002233EF">
        <w:fldChar w:fldCharType="separate"/>
      </w:r>
      <w:r w:rsidR="000A1912">
        <w:t xml:space="preserve">Figure </w:t>
      </w:r>
      <w:r w:rsidR="000A1912">
        <w:rPr>
          <w:noProof/>
        </w:rPr>
        <w:t>2</w:t>
      </w:r>
      <w:r w:rsidR="002233EF">
        <w:fldChar w:fldCharType="end"/>
      </w:r>
      <w:r w:rsidR="002233EF">
        <w:t>)</w:t>
      </w:r>
      <w:r w:rsidR="00B620DF">
        <w:t xml:space="preserve">.  </w:t>
      </w:r>
    </w:p>
    <w:p w14:paraId="3366E515" w14:textId="1B93451D" w:rsidR="00B620DF" w:rsidRDefault="0062508F" w:rsidP="0062508F">
      <w:r>
        <w:t xml:space="preserve">Examination of </w:t>
      </w:r>
      <w:r w:rsidR="00B620DF">
        <w:t xml:space="preserve">fluorescence </w:t>
      </w:r>
      <w:r w:rsidR="00594FE2">
        <w:t>can be</w:t>
      </w:r>
      <w:r w:rsidR="00B620DF">
        <w:t xml:space="preserve"> applied for describing t</w:t>
      </w:r>
      <w:r w:rsidR="00662E26">
        <w:t xml:space="preserve">he chemical nature of a sample. </w:t>
      </w:r>
      <w:r w:rsidR="00B620DF">
        <w:t>This approach is widely used for the analysis of soluble organic matter in natural water</w:t>
      </w:r>
      <w:r w:rsidR="00E55134">
        <w:t xml:space="preserve"> </w:t>
      </w:r>
      <w:r w:rsidR="00E55134">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4A03B0">
        <w:instrText xml:space="preserve"> ADDIN EN.CITE </w:instrText>
      </w:r>
      <w:r w:rsidR="00A13910" w:rsidRPr="008D4A6B">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4A03B0">
        <w:instrText xml:space="preserve"> ADDIN EN.CITE.DATA </w:instrText>
      </w:r>
      <w:r w:rsidR="00A13910" w:rsidRPr="008D4A6B">
        <w:fldChar w:fldCharType="end"/>
      </w:r>
      <w:r w:rsidR="00E55134">
        <w:fldChar w:fldCharType="separate"/>
      </w:r>
      <w:r w:rsidR="00A13910">
        <w:rPr>
          <w:noProof/>
        </w:rPr>
        <w:t>(Borisover et al., 2009; Ishii and Boyer, 2012)</w:t>
      </w:r>
      <w:r w:rsidR="00E55134">
        <w:fldChar w:fldCharType="end"/>
      </w:r>
      <w:r w:rsidR="00B620DF">
        <w:t>, sea water</w:t>
      </w:r>
      <w:r w:rsidR="00E55134">
        <w:t xml:space="preserve"> </w:t>
      </w:r>
      <w:r w:rsidR="00E55134">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instrText xml:space="preserve"> ADDIN EN.CITE </w:instrText>
      </w:r>
      <w:r w:rsidR="00A13910">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instrText xml:space="preserve"> ADDIN EN.CITE.DATA </w:instrText>
      </w:r>
      <w:r w:rsidR="00A13910">
        <w:fldChar w:fldCharType="end"/>
      </w:r>
      <w:r w:rsidR="00E55134">
        <w:fldChar w:fldCharType="separate"/>
      </w:r>
      <w:r w:rsidR="00A13910">
        <w:rPr>
          <w:noProof/>
        </w:rPr>
        <w:t>(Stedmon et al., 2007; Yamashita et al., 2011)</w:t>
      </w:r>
      <w:r w:rsidR="00E55134">
        <w:fldChar w:fldCharType="end"/>
      </w:r>
      <w:r w:rsidR="00B620DF">
        <w:t>, wastewater</w:t>
      </w:r>
      <w:r w:rsidR="00E55134">
        <w:t xml:space="preserve"> </w:t>
      </w:r>
      <w:r w:rsidR="00E55134">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instrText xml:space="preserve"> ADDIN EN.CITE </w:instrText>
      </w:r>
      <w:r w:rsidR="00A13910">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instrText xml:space="preserve"> ADDIN EN.CITE.DATA </w:instrText>
      </w:r>
      <w:r w:rsidR="00A13910">
        <w:fldChar w:fldCharType="end"/>
      </w:r>
      <w:r w:rsidR="00E55134">
        <w:fldChar w:fldCharType="separate"/>
      </w:r>
      <w:r w:rsidR="00A13910">
        <w:rPr>
          <w:noProof/>
        </w:rPr>
        <w:t>(Carstea et al., 2016; Cohen et al., 2014; Yang et al., 2015)</w:t>
      </w:r>
      <w:r w:rsidR="00E55134">
        <w:fldChar w:fldCharType="end"/>
      </w:r>
      <w:r w:rsidR="00B620DF">
        <w:t xml:space="preserve"> and drinking water</w:t>
      </w:r>
      <w:r w:rsidR="00E55134">
        <w:t xml:space="preserve"> </w:t>
      </w:r>
      <w:r w:rsidR="00E55134">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instrText xml:space="preserve"> ADDIN EN.CITE </w:instrText>
      </w:r>
      <w:r w:rsidR="00A13910">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instrText xml:space="preserve"> ADDIN EN.CITE.DATA </w:instrText>
      </w:r>
      <w:r w:rsidR="00A13910">
        <w:fldChar w:fldCharType="end"/>
      </w:r>
      <w:r w:rsidR="00E55134">
        <w:fldChar w:fldCharType="separate"/>
      </w:r>
      <w:r w:rsidR="00A13910">
        <w:rPr>
          <w:noProof/>
        </w:rPr>
        <w:t>(Baghoth et al., 2011; Bieroza et al., 2009; Sorensen et al., 2018b)</w:t>
      </w:r>
      <w:r w:rsidR="00E55134">
        <w:fldChar w:fldCharType="end"/>
      </w:r>
      <w:r w:rsidR="00B620DF">
        <w:t xml:space="preserve">. Certain organic compounds, particularly those with aromatic ring structures, will fluoresce when a specific light source is applied to them.  This has been widely described in the literature specifically as a method for the quantification and identification of humic and </w:t>
      </w:r>
      <w:r w:rsidR="00A35BB3" w:rsidRPr="00A35BB3">
        <w:t xml:space="preserve">proteinaceous </w:t>
      </w:r>
      <w:r w:rsidR="00B620DF">
        <w:t xml:space="preserve">substances. In </w:t>
      </w:r>
      <w:r w:rsidR="00B620DF" w:rsidRPr="006C1C9B">
        <w:t xml:space="preserve">proteinaceous </w:t>
      </w:r>
      <w:r w:rsidR="00B620DF">
        <w:t xml:space="preserve">substances, the major fluorescence effect is derived from the aromatic amino acids: </w:t>
      </w:r>
      <w:r>
        <w:t>t</w:t>
      </w:r>
      <w:r w:rsidR="00B620DF">
        <w:t xml:space="preserve">yrosine, </w:t>
      </w:r>
      <w:r>
        <w:t>t</w:t>
      </w:r>
      <w:r w:rsidR="00B620DF">
        <w:t>rypt</w:t>
      </w:r>
      <w:r w:rsidR="002233EF">
        <w:t xml:space="preserve">ophan and </w:t>
      </w:r>
      <w:r>
        <w:t>p</w:t>
      </w:r>
      <w:r w:rsidR="002233EF">
        <w:t>henylalanine (</w:t>
      </w:r>
      <w:r w:rsidR="002233EF">
        <w:fldChar w:fldCharType="begin"/>
      </w:r>
      <w:r w:rsidR="002233EF">
        <w:instrText xml:space="preserve"> REF _Ref520641359 \h </w:instrText>
      </w:r>
      <w:r w:rsidR="002233EF">
        <w:fldChar w:fldCharType="separate"/>
      </w:r>
      <w:r w:rsidR="000A1912">
        <w:t xml:space="preserve">Figure </w:t>
      </w:r>
      <w:r w:rsidR="000A1912">
        <w:rPr>
          <w:noProof/>
        </w:rPr>
        <w:t>3</w:t>
      </w:r>
      <w:r w:rsidR="002233EF">
        <w:fldChar w:fldCharType="end"/>
      </w:r>
      <w:r w:rsidR="00B620DF">
        <w:t>). Th</w:t>
      </w:r>
      <w:r>
        <w:t xml:space="preserve">us, the </w:t>
      </w:r>
      <w:r w:rsidR="00B620DF" w:rsidRPr="006C1C9B">
        <w:t xml:space="preserve">proteinaceous </w:t>
      </w:r>
      <w:r w:rsidR="00B620DF">
        <w:t xml:space="preserve">substances </w:t>
      </w:r>
      <w:r>
        <w:t xml:space="preserve">may include </w:t>
      </w:r>
      <w:r w:rsidR="00B620DF">
        <w:t xml:space="preserve">free amino acids, proteins (folded or denatured), partially digested proteins, short peptides and even some different organic molecules which contain the aromatic amino acids, or similar structures such as indole groups. The fluorescence </w:t>
      </w:r>
      <w:r>
        <w:t xml:space="preserve">wavelength </w:t>
      </w:r>
      <w:r w:rsidR="00B620DF">
        <w:t xml:space="preserve">of these structures </w:t>
      </w:r>
      <w:r>
        <w:t>may be</w:t>
      </w:r>
      <w:r w:rsidR="00B620DF">
        <w:t xml:space="preserve"> shifted </w:t>
      </w:r>
      <w:r>
        <w:t xml:space="preserve">and the emission intensity changed depending on specific chemical environment </w:t>
      </w:r>
      <w:r w:rsidR="00B620DF">
        <w:t>and structures in which</w:t>
      </w:r>
      <w:r w:rsidR="00E55134">
        <w:t xml:space="preserve"> the amino acids are </w:t>
      </w:r>
      <w:r w:rsidR="00E55134" w:rsidRPr="00E55134">
        <w:rPr>
          <w:highlight w:val="yellow"/>
        </w:rPr>
        <w:t xml:space="preserve">organized </w:t>
      </w:r>
      <w:r w:rsidR="00E55134" w:rsidRPr="00E55134">
        <w:rPr>
          <w:highlight w:val="yellow"/>
        </w:rPr>
        <w:fldChar w:fldCharType="begin"/>
      </w:r>
      <w:r w:rsidR="00A13910">
        <w:rPr>
          <w:highlight w:val="yellow"/>
        </w:rPr>
        <w:instrText xml:space="preserve"> ADDIN EN.CITE &lt;EndNote&gt;&lt;Cite&gt;&lt;Author&gt;Lakowicz&lt;/Author&gt;&lt;Year&gt;2006&lt;/Year&gt;&lt;IDText&gt;Protein Fluorescnce&lt;/IDText&gt;&lt;DisplayText&gt;(R., 2006)&lt;/DisplayText&gt;&lt;record&gt;&lt;titles&gt;&lt;title&gt;Protein Fluorescnce&lt;/title&gt;&lt;secondary-title&gt;Principles of   Fluorescence Spectroscopy&lt;/secondary-title&gt;&lt;/titles&gt;&lt;pages&gt;529-570 &lt;/pages&gt;&lt;contributors&gt;&lt;authors&gt;&lt;author&gt;Lakowicz  Joseph R.&lt;/author&gt;&lt;/authors&gt;&lt;/contributors&gt;&lt;section&gt;16&lt;/section&gt;&lt;edition&gt;3&lt;/edition&gt;&lt;added-date format="utc"&gt;1532502493&lt;/added-date&gt;&lt;pub-location&gt;Singapore&lt;/pub-location&gt;&lt;ref-type name="Book Section"&gt;5&lt;/ref-type&gt;&lt;dates&gt;&lt;year&gt;2006&lt;/year&gt;&lt;/dates&gt;&lt;rec-number&gt;208&lt;/rec-number&gt;&lt;publisher&gt;Springer&lt;/publisher&gt;&lt;last-updated-date format="utc"&gt;1532502601&lt;/last-updated-date&gt;&lt;/record&gt;&lt;/Cite&gt;&lt;/EndNote&gt;</w:instrText>
      </w:r>
      <w:r w:rsidR="00E55134" w:rsidRPr="00E55134">
        <w:rPr>
          <w:highlight w:val="yellow"/>
        </w:rPr>
        <w:fldChar w:fldCharType="separate"/>
      </w:r>
      <w:r w:rsidR="00A13910">
        <w:rPr>
          <w:noProof/>
          <w:highlight w:val="yellow"/>
        </w:rPr>
        <w:t>(R., 2006)</w:t>
      </w:r>
      <w:r w:rsidR="00E55134" w:rsidRPr="00E55134">
        <w:rPr>
          <w:highlight w:val="yellow"/>
        </w:rPr>
        <w:fldChar w:fldCharType="end"/>
      </w:r>
      <w:r w:rsidR="00E55134">
        <w:rPr>
          <w:highlight w:val="yellow"/>
        </w:rPr>
        <w:t xml:space="preserve"> lako</w:t>
      </w:r>
      <w:r w:rsidR="00B620DF" w:rsidRPr="00E55134">
        <w:rPr>
          <w:highlight w:val="yellow"/>
        </w:rPr>
        <w:t>.</w:t>
      </w:r>
      <w:r w:rsidR="00B620DF">
        <w:t xml:space="preserve"> </w:t>
      </w:r>
    </w:p>
    <w:p w14:paraId="0D6F1C51" w14:textId="77777777" w:rsidR="00805AE7" w:rsidRDefault="00805AE7" w:rsidP="00111D8B">
      <w:r>
        <w:rPr>
          <w:noProof/>
          <w:lang w:eastAsia="en-US"/>
        </w:rPr>
        <w:lastRenderedPageBreak/>
        <mc:AlternateContent>
          <mc:Choice Requires="wpg">
            <w:drawing>
              <wp:anchor distT="0" distB="0" distL="114300" distR="114300" simplePos="0" relativeHeight="251670528" behindDoc="0" locked="0" layoutInCell="1" allowOverlap="1" wp14:anchorId="150B1985" wp14:editId="6A2DDFF2">
                <wp:simplePos x="0" y="0"/>
                <wp:positionH relativeFrom="margin">
                  <wp:align>center</wp:align>
                </wp:positionH>
                <wp:positionV relativeFrom="paragraph">
                  <wp:posOffset>353060</wp:posOffset>
                </wp:positionV>
                <wp:extent cx="3280410" cy="1503045"/>
                <wp:effectExtent l="19050" t="19050" r="0" b="1905"/>
                <wp:wrapTopAndBottom/>
                <wp:docPr id="9" name="Group 9"/>
                <wp:cNvGraphicFramePr/>
                <a:graphic xmlns:a="http://schemas.openxmlformats.org/drawingml/2006/main">
                  <a:graphicData uri="http://schemas.microsoft.com/office/word/2010/wordprocessingGroup">
                    <wpg:wgp>
                      <wpg:cNvGrpSpPr/>
                      <wpg:grpSpPr>
                        <a:xfrm>
                          <a:off x="0" y="0"/>
                          <a:ext cx="3280410" cy="1503045"/>
                          <a:chOff x="0" y="0"/>
                          <a:chExt cx="3280410" cy="1503045"/>
                        </a:xfrm>
                      </wpg:grpSpPr>
                      <wpg:grpSp>
                        <wpg:cNvPr id="7" name="Group 7"/>
                        <wpg:cNvGrpSpPr/>
                        <wpg:grpSpPr>
                          <a:xfrm>
                            <a:off x="0" y="0"/>
                            <a:ext cx="3248660" cy="1078865"/>
                            <a:chOff x="-10836" y="-3"/>
                            <a:chExt cx="3260860" cy="1079503"/>
                          </a:xfrm>
                        </wpg:grpSpPr>
                        <pic:pic xmlns:pic="http://schemas.openxmlformats.org/drawingml/2006/picture">
                          <pic:nvPicPr>
                            <pic:cNvPr id="6" name="Picture 6" descr="Chemical structure for CID 614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170524" y="-3"/>
                              <a:ext cx="1079500" cy="1079500"/>
                            </a:xfrm>
                            <a:prstGeom prst="rect">
                              <a:avLst/>
                            </a:prstGeom>
                            <a:noFill/>
                            <a:ln>
                              <a:solidFill>
                                <a:schemeClr val="tx1"/>
                              </a:solidFill>
                            </a:ln>
                          </pic:spPr>
                        </pic:pic>
                        <pic:pic xmlns:pic="http://schemas.openxmlformats.org/drawingml/2006/picture">
                          <pic:nvPicPr>
                            <pic:cNvPr id="3" name="Picture 3" descr="Chemical structure for CID 6305"/>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080333" y="0"/>
                              <a:ext cx="1079500" cy="1079500"/>
                            </a:xfrm>
                            <a:prstGeom prst="rect">
                              <a:avLst/>
                            </a:prstGeom>
                            <a:noFill/>
                            <a:ln>
                              <a:solidFill>
                                <a:schemeClr val="tx1"/>
                              </a:solidFill>
                            </a:ln>
                          </pic:spPr>
                        </pic:pic>
                        <pic:pic xmlns:pic="http://schemas.openxmlformats.org/drawingml/2006/picture">
                          <pic:nvPicPr>
                            <pic:cNvPr id="2" name="Picture 2" descr="Chemical structure for CID 605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0836" y="-1"/>
                              <a:ext cx="1079500" cy="1079500"/>
                            </a:xfrm>
                            <a:prstGeom prst="rect">
                              <a:avLst/>
                            </a:prstGeom>
                            <a:noFill/>
                            <a:ln>
                              <a:solidFill>
                                <a:schemeClr val="tx1"/>
                              </a:solidFill>
                            </a:ln>
                          </pic:spPr>
                        </pic:pic>
                      </wpg:grpSp>
                      <wps:wsp>
                        <wps:cNvPr id="8" name="Text Box 8"/>
                        <wps:cNvSpPr txBox="1"/>
                        <wps:spPr>
                          <a:xfrm>
                            <a:off x="47625" y="1147445"/>
                            <a:ext cx="3232785" cy="355600"/>
                          </a:xfrm>
                          <a:prstGeom prst="rect">
                            <a:avLst/>
                          </a:prstGeom>
                          <a:solidFill>
                            <a:prstClr val="white"/>
                          </a:solidFill>
                          <a:ln>
                            <a:noFill/>
                          </a:ln>
                        </wps:spPr>
                        <wps:txbx>
                          <w:txbxContent>
                            <w:p w14:paraId="55B642DC" w14:textId="31D969B9" w:rsidR="000756CE" w:rsidRPr="005D0512" w:rsidRDefault="000756CE" w:rsidP="00594FE2">
                              <w:pPr>
                                <w:pStyle w:val="Caption"/>
                                <w:rPr>
                                  <w:noProof/>
                                </w:rPr>
                              </w:pPr>
                              <w:bookmarkStart w:id="42" w:name="_Ref52064135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42"/>
                              <w:r>
                                <w:rPr>
                                  <w:noProof/>
                                </w:rPr>
                                <w:t xml:space="preserve">. Molecular structures of (from left to right) tyrosine, tryptophan and phenylalanin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150B1985" id="Group 9" o:spid="_x0000_s1029" style="position:absolute;left:0;text-align:left;margin-left:0;margin-top:27.8pt;width:258.3pt;height:118.35pt;z-index:251670528;mso-position-horizontal:center;mso-position-horizontal-relative:margin" coordsize="32804,15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">
                <v:group id="Group 7" o:spid="_x0000_s1030" style="position:absolute;width:32486;height:10788" coordorigin="-108" coordsize="32608,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6" o:spid="_x0000_s1031" type="#_x0000_t75" alt="Chemical structure for CID 6140" style="position:absolute;left:21705;width:10795;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" stroked="t" strokecolor="black [3213]">
                    <v:imagedata r:id="rId16" o:title="Chemical structure for CID 6140"/>
                    <v:path arrowok="t"/>
                  </v:shape>
                  <v:shape id="Picture 3" o:spid="_x0000_s1032" type="#_x0000_t75" alt="Chemical structure for CID 6305" style="position:absolute;left:10803;width:107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" stroked="t" strokecolor="black [3213]">
                    <v:imagedata r:id="rId17" o:title="Chemical structure for CID 6305"/>
                    <v:path arrowok="t"/>
                  </v:shape>
                  <v:shape id="_x0000_s1033" type="#_x0000_t75" alt="Chemical structure for CID 6057" style="position:absolute;left:-108;width:10794;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" stroked="t" strokecolor="black [3213]">
                    <v:imagedata r:id="rId18" o:title="Chemical structure for CID 6057"/>
                    <v:path arrowok="t"/>
                  </v:shape>
                </v:group>
                <v:shape id="Text Box 8" o:spid="_x0000_s1034" type="#_x0000_t202" style="position:absolute;left:476;top:11474;width:32328;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55B642DC" w14:textId="31D969B9" w:rsidR="000756CE" w:rsidRPr="005D0512" w:rsidRDefault="000756CE" w:rsidP="00594FE2">
                        <w:pPr>
                          <w:pStyle w:val="Caption"/>
                          <w:rPr>
                            <w:noProof/>
                          </w:rPr>
                        </w:pPr>
                        <w:bookmarkStart w:id="43" w:name="_Ref52064135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43"/>
                        <w:r>
                          <w:rPr>
                            <w:noProof/>
                          </w:rPr>
                          <w:t xml:space="preserve">. Molecular structures of (from left to right) tyrosine, tryptophan and phenylalanine </w:t>
                        </w:r>
                      </w:p>
                    </w:txbxContent>
                  </v:textbox>
                </v:shape>
                <w10:wrap type="topAndBottom" anchorx="margin"/>
              </v:group>
            </w:pict>
          </mc:Fallback>
        </mc:AlternateContent>
      </w:r>
    </w:p>
    <w:p w14:paraId="7A9E000D" w14:textId="77777777" w:rsidR="00B620DF" w:rsidRDefault="00B620DF" w:rsidP="00111D8B">
      <w:pPr>
        <w:pStyle w:val="Heading3"/>
      </w:pPr>
      <w:bookmarkStart w:id="44" w:name="_Toc520664301"/>
      <w:r>
        <w:t>Uses of fluorescence for the detection of bacteria</w:t>
      </w:r>
      <w:bookmarkEnd w:id="44"/>
    </w:p>
    <w:p w14:paraId="1A74EE82" w14:textId="6E6C73AD" w:rsidR="00B620DF" w:rsidRDefault="00B620DF" w:rsidP="00BB0C7E">
      <w:r>
        <w:t xml:space="preserve">The presence of these </w:t>
      </w:r>
      <w:r w:rsidRPr="006C1C9B">
        <w:t xml:space="preserve">proteinaceous </w:t>
      </w:r>
      <w:r>
        <w:t>substances has been suggested as a proxy to the presence of bacteria. Previous studies have shown that bacteria have spectral fingerprint</w:t>
      </w:r>
      <w:r w:rsidR="00BB0C7E">
        <w:t>s</w:t>
      </w:r>
      <w:r>
        <w:t xml:space="preserve"> within the </w:t>
      </w:r>
      <w:r w:rsidRPr="006C1C9B">
        <w:t xml:space="preserve">proteinaceous </w:t>
      </w:r>
      <w:r>
        <w:t>substance region of fluorescence (roughly 200-4</w:t>
      </w:r>
      <w:r w:rsidR="000A4654">
        <w:t xml:space="preserve">00 nm excitation and emission) </w:t>
      </w:r>
      <w:r w:rsidR="000A4654">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 </w:instrText>
      </w:r>
      <w:r w:rsidR="00A13910">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DATA </w:instrText>
      </w:r>
      <w:r w:rsidR="00A13910">
        <w:fldChar w:fldCharType="end"/>
      </w:r>
      <w:r w:rsidR="000A4654">
        <w:fldChar w:fldCharType="separate"/>
      </w:r>
      <w:r w:rsidR="00A13910">
        <w:rPr>
          <w:noProof/>
        </w:rPr>
        <w:t>(Determann et al., 1998; Elliott et al., 2006)</w:t>
      </w:r>
      <w:r w:rsidR="000A4654">
        <w:fldChar w:fldCharType="end"/>
      </w:r>
      <w:r>
        <w:t>. Furthermore, different studies have shown an ability to differentiate between different bacterial species, at a h</w:t>
      </w:r>
      <w:r w:rsidR="000A4654">
        <w:t xml:space="preserve">igh concentration, in colonies </w:t>
      </w:r>
      <w:r w:rsidR="000A4654">
        <w:fldChar w:fldCharType="begin"/>
      </w:r>
      <w:r w:rsidR="00A13910">
        <w:instrText xml:space="preserve"> ADDIN EN.CITE &lt;EndNote&gt;&lt;Cite&gt;&lt;Author&gt;Belal&lt;/Author&gt;&lt;Year&gt;2011&lt;/Year&gt;&lt;IDText&gt;Optical fiber-based synchronous fluorescence spectroscopy for bacterial discrimination directly from colonies on agar plates&lt;/IDText&gt;&lt;DisplayText&gt;(Belal et al., 2011)&lt;/DisplayText&gt;&lt;record&gt;&lt;urls&gt;&lt;related-urls&gt;&lt;url&gt;http://dx.doi.org/10.1039/C0AY00135J&lt;/url&gt;&lt;/related-urls&gt;&lt;/urls&gt;&lt;isbn&gt;1759-9660&lt;/isbn&gt;&lt;titles&gt;&lt;title&gt;Optical fiber-based synchronous fluorescence spectroscopy for bacterial discrimination directly from colonies on agar plates&lt;/title&gt;&lt;secondary-title&gt;Analytical Methods&lt;/secondary-title&gt;&lt;/titles&gt;&lt;pages&gt;133-143&lt;/pages&gt;&lt;number&gt;1&lt;/number&gt;&lt;contributors&gt;&lt;authors&gt;&lt;author&gt;Belal, Tourkya&lt;/author&gt;&lt;author&gt;Romdhane, Karoui&lt;/author&gt;&lt;author&gt;Jean-Louis, Berdagué&lt;/author&gt;&lt;author&gt;Tahar, Boubellouta&lt;/author&gt;&lt;author&gt;Eric, Dufour&lt;/author&gt;&lt;author&gt;Françoise, Leriche&lt;/author&gt;&lt;/authors&gt;&lt;/contributors&gt;&lt;added-date format="utc"&gt;1532894234&lt;/added-date&gt;&lt;ref-type name="Journal Article"&gt;17&lt;/ref-type&gt;&lt;dates&gt;&lt;year&gt;2011&lt;/year&gt;&lt;/dates&gt;&lt;rec-number&gt;214&lt;/rec-number&gt;&lt;publisher&gt;The Royal Society of Chemistry&lt;/publisher&gt;&lt;last-updated-date format="utc"&gt;1532894234&lt;/last-updated-date&gt;&lt;electronic-resource-num&gt;10.1039/C0AY00135J&lt;/electronic-resource-num&gt;&lt;volume&gt;3&lt;/volume&gt;&lt;/record&gt;&lt;/Cite&gt;&lt;/EndNote&gt;</w:instrText>
      </w:r>
      <w:r w:rsidR="000A4654">
        <w:fldChar w:fldCharType="separate"/>
      </w:r>
      <w:r w:rsidR="00A13910">
        <w:rPr>
          <w:noProof/>
        </w:rPr>
        <w:t>(Belal et al., 2011)</w:t>
      </w:r>
      <w:r w:rsidR="000A4654">
        <w:fldChar w:fldCharType="end"/>
      </w:r>
      <w:r w:rsidR="000A4654">
        <w:t xml:space="preserve"> and in enriched blood samples </w:t>
      </w:r>
      <w:r w:rsidR="000A4654">
        <w:fldChar w:fldCharType="begin"/>
      </w:r>
      <w:r w:rsidR="00A13910">
        <w:instrText xml:space="preserve"> ADDIN EN.CITE &lt;EndNote&gt;&lt;Cite&gt;&lt;Author&gt;Walsh&lt;/Author&gt;&lt;Year&gt;2013&lt;/Year&gt;&lt;IDText&gt;Rapid intrinsic fluorescence method for direct identification of pathogens in blood cultures&lt;/IDText&gt;&lt;DisplayText&gt;(Walsh et al., 2013)&lt;/DisplayText&gt;&lt;record&gt;&lt;dates&gt;&lt;pub-dates&gt;&lt;date&gt;Nov&lt;/date&gt;&lt;/pub-dates&gt;&lt;year&gt;2013&lt;/year&gt;&lt;/dates&gt;&lt;keywords&gt;&lt;keyword&gt;Bacteremia&lt;/keyword&gt;&lt;keyword&gt;Bacteria&lt;/keyword&gt;&lt;keyword&gt;Blood&lt;/keyword&gt;&lt;keyword&gt;Fungemia&lt;/keyword&gt;&lt;keyword&gt;Fungi&lt;/keyword&gt;&lt;keyword&gt;Humans&lt;/keyword&gt;&lt;keyword&gt;Microbiological Techniques&lt;/keyword&gt;&lt;keyword&gt;Sensitivity and Specificity&lt;/keyword&gt;&lt;keyword&gt;Specimen Handling&lt;/keyword&gt;&lt;keyword&gt;Spectrometry, Fluorescence&lt;/keyword&gt;&lt;/keywords&gt;&lt;urls&gt;&lt;related-urls&gt;&lt;url&gt;https://www.ncbi.nlm.nih.gov/pubmed/24255123&lt;/url&gt;&lt;/related-urls&gt;&lt;/urls&gt;&lt;isbn&gt;2150-7511&lt;/isbn&gt;&lt;custom2&gt;PMC3870241&lt;/custom2&gt;&lt;titles&gt;&lt;title&gt;Rapid intrinsic fluorescence method for direct identification of pathogens in blood cultures&lt;/title&gt;&lt;secondary-title&gt;MBio&lt;/secondary-title&gt;&lt;/titles&gt;&lt;pages&gt;e00865-13&lt;/pages&gt;&lt;number&gt;6&lt;/number&gt;&lt;contributors&gt;&lt;authors&gt;&lt;author&gt;Walsh, J. D.&lt;/author&gt;&lt;author&gt;Hyman, J. M.&lt;/author&gt;&lt;author&gt;Borzhemskaya, L.&lt;/author&gt;&lt;author&gt;Bowen, A.&lt;/author&gt;&lt;author&gt;McKellar, C.&lt;/author&gt;&lt;author&gt;Ullery, M.&lt;/author&gt;&lt;author&gt;Mathias, E.&lt;/author&gt;&lt;author&gt;Ronsick, C.&lt;/author&gt;&lt;author&gt;Link, J.&lt;/author&gt;&lt;author&gt;Wilson, M.&lt;/author&gt;&lt;author&gt;Clay, B.&lt;/author&gt;&lt;author&gt;Robinson, R.&lt;/author&gt;&lt;author&gt;Thorpe, T.&lt;/author&gt;&lt;author&gt;van Belkum, A.&lt;/author&gt;&lt;author&gt;Dunne, W. M.&lt;/author&gt;&lt;/authors&gt;&lt;/contributors&gt;&lt;edition&gt;2013/11/19&lt;/edition&gt;&lt;language&gt;eng&lt;/language&gt;&lt;added-date format="utc"&gt;1532897501&lt;/added-date&gt;&lt;ref-type name="Journal Article"&gt;17&lt;/ref-type&gt;&lt;rec-number&gt;237&lt;/rec-number&gt;&lt;last-updated-date format="utc"&gt;1532897501&lt;/last-updated-date&gt;&lt;accession-num&gt;24255123&lt;/accession-num&gt;&lt;electronic-resource-num&gt;10.1128/mBio.00865-13&lt;/electronic-resource-num&gt;&lt;volume&gt;4&lt;/volume&gt;&lt;/record&gt;&lt;/Cite&gt;&lt;/EndNote&gt;</w:instrText>
      </w:r>
      <w:r w:rsidR="000A4654">
        <w:fldChar w:fldCharType="separate"/>
      </w:r>
      <w:r w:rsidR="00A13910">
        <w:rPr>
          <w:noProof/>
        </w:rPr>
        <w:t>(Walsh et al., 2013)</w:t>
      </w:r>
      <w:r w:rsidR="000A4654">
        <w:fldChar w:fldCharType="end"/>
      </w:r>
      <w:r>
        <w:t xml:space="preserve"> using this method (</w:t>
      </w:r>
      <w:r w:rsidR="00BB0C7E">
        <w:t xml:space="preserve">at various </w:t>
      </w:r>
      <w:r>
        <w:t>range</w:t>
      </w:r>
      <w:r w:rsidR="00BB0C7E">
        <w:t>s</w:t>
      </w:r>
      <w:r>
        <w:t xml:space="preserve"> of excitation and emission wavelengths).</w:t>
      </w:r>
    </w:p>
    <w:p w14:paraId="12EEA767" w14:textId="1BBB9D13" w:rsidR="00B620DF" w:rsidRDefault="00FF1E47" w:rsidP="002C46BA">
      <w:r>
        <w:rPr>
          <w:noProof/>
          <w:lang w:eastAsia="en-US"/>
        </w:rPr>
        <mc:AlternateContent>
          <mc:Choice Requires="wpg">
            <w:drawing>
              <wp:anchor distT="0" distB="0" distL="114300" distR="114300" simplePos="0" relativeHeight="251722752" behindDoc="0" locked="0" layoutInCell="1" allowOverlap="1" wp14:anchorId="5BF7E55C" wp14:editId="305AA1CF">
                <wp:simplePos x="0" y="0"/>
                <wp:positionH relativeFrom="column">
                  <wp:posOffset>38735</wp:posOffset>
                </wp:positionH>
                <wp:positionV relativeFrom="paragraph">
                  <wp:posOffset>1334578</wp:posOffset>
                </wp:positionV>
                <wp:extent cx="5274310" cy="3778250"/>
                <wp:effectExtent l="0" t="0" r="2540" b="0"/>
                <wp:wrapTopAndBottom/>
                <wp:docPr id="54" name="Group 54"/>
                <wp:cNvGraphicFramePr/>
                <a:graphic xmlns:a="http://schemas.openxmlformats.org/drawingml/2006/main">
                  <a:graphicData uri="http://schemas.microsoft.com/office/word/2010/wordprocessingGroup">
                    <wpg:wgp>
                      <wpg:cNvGrpSpPr/>
                      <wpg:grpSpPr>
                        <a:xfrm>
                          <a:off x="0" y="0"/>
                          <a:ext cx="5274310" cy="3778250"/>
                          <a:chOff x="0" y="0"/>
                          <a:chExt cx="5274310" cy="3779211"/>
                        </a:xfrm>
                      </wpg:grpSpPr>
                      <wps:wsp>
                        <wps:cNvPr id="16" name="Text Box 16"/>
                        <wps:cNvSpPr txBox="1"/>
                        <wps:spPr>
                          <a:xfrm>
                            <a:off x="0" y="3468672"/>
                            <a:ext cx="5217129" cy="310539"/>
                          </a:xfrm>
                          <a:prstGeom prst="rect">
                            <a:avLst/>
                          </a:prstGeom>
                          <a:solidFill>
                            <a:prstClr val="white"/>
                          </a:solidFill>
                          <a:ln>
                            <a:noFill/>
                          </a:ln>
                        </wps:spPr>
                        <wps:txbx>
                          <w:txbxContent>
                            <w:p w14:paraId="6032EED0" w14:textId="71F1E8D9" w:rsidR="000756CE" w:rsidRPr="00B842E9" w:rsidDel="00FF1E47" w:rsidRDefault="000756CE" w:rsidP="00111D8B">
                              <w:pPr>
                                <w:pStyle w:val="Caption"/>
                                <w:rPr>
                                  <w:del w:id="45" w:author="Administrator" w:date="2018-08-13T12:16:00Z"/>
                                </w:rPr>
                              </w:pPr>
                              <w:bookmarkStart w:id="46" w:name="_Ref520641386"/>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46"/>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p w14:paraId="1D008A77" w14:textId="77777777" w:rsidR="000756CE" w:rsidRPr="00DD702C" w:rsidRDefault="000756CE" w:rsidP="00FF1E47">
                              <w:pPr>
                                <w:pStyle w:val="Caption"/>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50" name="Picture 5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274310" cy="34378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F7E55C" id="Group 54" o:spid="_x0000_s1035" style="position:absolute;left:0;text-align:left;margin-left:3.05pt;margin-top:105.1pt;width:415.3pt;height:297.5pt;z-index:251722752;mso-width-relative:margin;mso-height-relative:margin" coordsize="52743,37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">
                <v:shape id="Text Box 16" o:spid="_x0000_s1036" type="#_x0000_t202" style="position:absolute;top:34686;width:52171;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6032EED0" w14:textId="71F1E8D9" w:rsidR="000756CE" w:rsidRPr="00B842E9" w:rsidDel="00FF1E47" w:rsidRDefault="000756CE" w:rsidP="00111D8B">
                        <w:pPr>
                          <w:pStyle w:val="Caption"/>
                          <w:rPr>
                            <w:del w:id="47" w:author="Administrator" w:date="2018-08-13T12:16:00Z"/>
                          </w:rPr>
                        </w:pPr>
                        <w:bookmarkStart w:id="48" w:name="_Ref520641386"/>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48"/>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p w14:paraId="1D008A77" w14:textId="77777777" w:rsidR="000756CE" w:rsidRPr="00DD702C" w:rsidRDefault="000756CE" w:rsidP="00FF1E47">
                        <w:pPr>
                          <w:pStyle w:val="Caption"/>
                        </w:pPr>
                      </w:p>
                    </w:txbxContent>
                  </v:textbox>
                </v:shape>
                <v:shape id="Picture 50" o:spid="_x0000_s1037" type="#_x0000_t75" style="position:absolute;width:52743;height:34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">
                  <v:imagedata r:id="rId20" o:title=""/>
                  <v:path arrowok="t"/>
                </v:shape>
                <w10:wrap type="topAndBottom"/>
              </v:group>
            </w:pict>
          </mc:Fallback>
        </mc:AlternateContent>
      </w:r>
      <w:r w:rsidR="00B620DF" w:rsidRPr="00E83DB1">
        <w:t xml:space="preserve">This has led to development of a method to detect bacteria </w:t>
      </w:r>
      <w:r w:rsidR="00BB0C7E" w:rsidRPr="00E83DB1">
        <w:t xml:space="preserve">and to quantify their presence </w:t>
      </w:r>
      <w:r w:rsidR="00B620DF" w:rsidRPr="00E83DB1">
        <w:t>in</w:t>
      </w:r>
      <w:r w:rsidR="00B620DF">
        <w:t xml:space="preserve"> </w:t>
      </w:r>
      <w:r w:rsidR="00BB0C7E">
        <w:t xml:space="preserve">various types of water and specifically in </w:t>
      </w:r>
      <w:r w:rsidR="00B620DF">
        <w:t>drinking water.</w:t>
      </w:r>
      <w:r w:rsidR="00C34724">
        <w:t xml:space="preserve"> The full fluorescence map of </w:t>
      </w:r>
      <w:r w:rsidR="00C34724" w:rsidRPr="00594FE2">
        <w:rPr>
          <w:i/>
          <w:iCs/>
        </w:rPr>
        <w:t>E. coli</w:t>
      </w:r>
      <w:r w:rsidR="00C34724">
        <w:t xml:space="preserve"> suspended in distilled water is shown in Fig. 4 where emission intensity was measured in range of excitation and emission wavelengths. </w:t>
      </w:r>
      <w:r w:rsidR="00B620DF">
        <w:t xml:space="preserve">By measuring the emission of light at </w:t>
      </w:r>
      <w:r w:rsidR="00C34724">
        <w:t xml:space="preserve">multiple </w:t>
      </w:r>
      <w:r w:rsidR="00B620DF">
        <w:t>pair</w:t>
      </w:r>
      <w:r w:rsidR="00C34724">
        <w:t>s</w:t>
      </w:r>
      <w:r w:rsidR="00B620DF">
        <w:t xml:space="preserve"> of </w:t>
      </w:r>
      <w:r w:rsidR="00C34724">
        <w:t xml:space="preserve">excitation/emission </w:t>
      </w:r>
      <w:r w:rsidR="00B620DF">
        <w:t xml:space="preserve">wavelengths this </w:t>
      </w:r>
      <w:r w:rsidR="00C34724">
        <w:t xml:space="preserve">data </w:t>
      </w:r>
      <w:r w:rsidR="00B620DF">
        <w:t xml:space="preserve">can </w:t>
      </w:r>
      <w:r w:rsidR="00C34724">
        <w:t xml:space="preserve">provide </w:t>
      </w:r>
      <w:del w:id="49" w:author="Administrator" w:date="2018-08-13T12:00:00Z">
        <w:r w:rsidR="00B620DF" w:rsidDel="00643ACF">
          <w:delText xml:space="preserve">establish </w:delText>
        </w:r>
      </w:del>
      <w:r w:rsidR="00B620DF">
        <w:t>a clear picture of the different organic elements in the sample (</w:t>
      </w:r>
      <w:r w:rsidR="002233EF">
        <w:fldChar w:fldCharType="begin"/>
      </w:r>
      <w:r w:rsidR="002233EF">
        <w:instrText xml:space="preserve"> REF _Ref520641386 \h </w:instrText>
      </w:r>
      <w:r w:rsidR="002233EF">
        <w:fldChar w:fldCharType="separate"/>
      </w:r>
      <w:r w:rsidR="000A1912">
        <w:t xml:space="preserve">Figure </w:t>
      </w:r>
      <w:r w:rsidR="000A1912">
        <w:rPr>
          <w:noProof/>
        </w:rPr>
        <w:t>4</w:t>
      </w:r>
      <w:r w:rsidR="002233EF">
        <w:fldChar w:fldCharType="end"/>
      </w:r>
      <w:r w:rsidR="00B620DF">
        <w:t xml:space="preserve">). </w:t>
      </w:r>
      <w:r w:rsidR="00C34724">
        <w:t xml:space="preserve">However, for measuring </w:t>
      </w:r>
      <w:r w:rsidR="00594FE2">
        <w:lastRenderedPageBreak/>
        <w:t>proteinaceous</w:t>
      </w:r>
      <w:r w:rsidR="00C34724">
        <w:t xml:space="preserve">-like fluorescence in water, very often emission at a certain wavelength, after illuminating by monochromatic light at </w:t>
      </w:r>
      <w:del w:id="50" w:author="Administrator" w:date="2018-08-13T12:00:00Z">
        <w:r w:rsidR="00C34724" w:rsidDel="00643ACF">
          <w:delText xml:space="preserve">an </w:delText>
        </w:r>
      </w:del>
      <w:r w:rsidR="00C34724">
        <w:t xml:space="preserve">another specific wavelength, is used. For example, in order to measure tryptophan fluorescence Tedetti et al </w:t>
      </w:r>
      <w:r w:rsidR="00C34724">
        <w:fldChar w:fldCharType="begin"/>
      </w:r>
      <w:r w:rsidR="00C34724">
        <w:instrText xml:space="preserve"> ADDIN EN.CITE &lt;EndNote&gt;&lt;Cite&gt;&lt;Author&gt;Tedetti&lt;/Author&gt;&lt;Year&gt;2013&lt;/Year&gt;&lt;IDText&gt;Development of a field-portable fluorometer based on deep ultraviolet LEDs for the detection of phenanthrene- and tryptophan-like compounds in natural waters&lt;/IDText&gt;&lt;DisplayText&gt;(Tedetti et al., 2013)&lt;/DisplayText&gt;&lt;record&gt;&lt;keywords&gt;&lt;keyword&gt;Field fluorometer&lt;/keyword&gt;&lt;keyword&gt;UV LED&lt;/keyword&gt;&lt;keyword&gt;Fluorescence&lt;/keyword&gt;&lt;keyword&gt;Phenanthrene&lt;/keyword&gt;&lt;keyword&gt;Tryptophan&lt;/keyword&gt;&lt;keyword&gt;Dissolved organic matter&lt;/keyword&gt;&lt;/keywords&gt;&lt;urls&gt;&lt;related-urls&gt;&lt;url&gt;http://www.sciencedirect.com/science/article/pii/S092540051300333X&lt;/url&gt;&lt;/related-urls&gt;&lt;/urls&gt;&lt;isbn&gt;0925-4005&lt;/isbn&gt;&lt;titles&gt;&lt;title&gt;Development of a field-portable fluorometer based on deep ultraviolet LEDs for the detection of phenanthrene- and tryptophan-like compounds in natural waters&lt;/title&gt;&lt;secondary-title&gt;Sensors and Actuators B: Chemical&lt;/secondary-title&gt;&lt;/titles&gt;&lt;pages&gt;416-423&lt;/pages&gt;&lt;contributors&gt;&lt;authors&gt;&lt;author&gt;Tedetti, Marc&lt;/author&gt;&lt;author&gt;Joffre, Pascal&lt;/author&gt;&lt;author&gt;Goutx, Madeleine&lt;/author&gt;&lt;/authors&gt;&lt;/contributors&gt;&lt;added-date format="utc"&gt;1532897541&lt;/added-date&gt;&lt;ref-type name="Journal Article"&gt;17&lt;/ref-type&gt;&lt;dates&gt;&lt;year&gt;2013&lt;/year&gt;&lt;/dates&gt;&lt;rec-number&gt;238&lt;/rec-number&gt;&lt;last-updated-date format="utc"&gt;1532897541&lt;/last-updated-date&gt;&lt;electronic-resource-num&gt;https://doi.org/10.1016/j.snb.2013.03.052&lt;/electronic-resource-num&gt;&lt;volume&gt;182&lt;/volume&gt;&lt;/record&gt;&lt;/Cite&gt;&lt;/EndNote&gt;</w:instrText>
      </w:r>
      <w:r w:rsidR="00C34724">
        <w:fldChar w:fldCharType="separate"/>
      </w:r>
      <w:r w:rsidR="00C34724">
        <w:rPr>
          <w:noProof/>
        </w:rPr>
        <w:t>(Tedetti et al., 2013)</w:t>
      </w:r>
      <w:r w:rsidR="00C34724">
        <w:fldChar w:fldCharType="end"/>
      </w:r>
      <w:r w:rsidR="00C34724">
        <w:t xml:space="preserve"> used excitation at 280 nm and measured emission at 340 nm.</w:t>
      </w:r>
    </w:p>
    <w:p w14:paraId="4AFFA644" w14:textId="56E32950" w:rsidR="00B620DF" w:rsidRDefault="00B620DF" w:rsidP="00770194">
      <w:r>
        <w:t>Sorensen et al, in 2015</w:t>
      </w:r>
      <w:r w:rsidR="000A4654">
        <w:t xml:space="preserve"> </w:t>
      </w:r>
      <w:r w:rsidR="000A4654">
        <w:fldChar w:fldCharType="begin"/>
      </w:r>
      <w:r w:rsidR="00A13910">
        <w:instrText xml:space="preserve"> ADDIN EN.CITE &lt;EndNote&gt;&lt;Cite&gt;&lt;Author&gt;Sorensen&lt;/Author&gt;&lt;Year&gt;2015&lt;/Year&gt;&lt;IDText&gt;In-situ tryptophan-like fluorescence: A real-time indicator of faecal contamination in drinking water supplies&lt;/IDText&gt;&lt;DisplayText&gt;(Sorensen et al., 2015)&lt;/DisplayText&gt;&lt;record&gt;&lt;keywords&gt;&lt;keyword&gt;Tryptophan-like&lt;/keyword&gt;&lt;keyword&gt;Fluorescence spectrophotometry&lt;/keyword&gt;&lt;keyword&gt;Thermotolerant coliforms&lt;/keyword&gt;&lt;keyword&gt;Pathogens&lt;/keyword&gt;&lt;keyword&gt;Africa&lt;/keyword&gt;&lt;keyword&gt;Waste water&lt;/keyword&gt;&lt;/keywords&gt;&lt;urls&gt;&lt;related-urls&gt;&lt;url&gt;http://www.sciencedirect.com/science/article/pii/S004313541530018X&lt;/url&gt;&lt;/related-urls&gt;&lt;/urls&gt;&lt;isbn&gt;0043-1354&lt;/isbn&gt;&lt;titles&gt;&lt;title&gt;In-situ tryptophan-like fluorescence: A real-time indicator of faecal contamination in drinking water supplies&lt;/title&gt;&lt;secondary-title&gt;Water Research&lt;/secondary-title&gt;&lt;/titles&gt;&lt;pages&gt;38-46&lt;/pages&gt;&lt;contributors&gt;&lt;authors&gt;&lt;author&gt;Sorensen, J. P. R.&lt;/author&gt;&lt;author&gt;Lapworth, D. J.&lt;/author&gt;&lt;author&gt;Marchant, B. P.&lt;/author&gt;&lt;author&gt;Nkhuwa, D. C. W.&lt;/author&gt;&lt;author&gt;Pedley, S.&lt;/author&gt;&lt;author&gt;Stuart, M. E.&lt;/author&gt;&lt;author&gt;Bell, R. A.&lt;/author&gt;&lt;author&gt;Chirwa, M.&lt;/author&gt;&lt;author&gt;Kabika, J.&lt;/author&gt;&lt;author&gt;Liemisa, M.&lt;/author&gt;&lt;author&gt;Chibesa, M.&lt;/author&gt;&lt;/authors&gt;&lt;/contributors&gt;&lt;added-date format="utc"&gt;1532897566&lt;/added-date&gt;&lt;ref-type name="Journal Article"&gt;17&lt;/ref-type&gt;&lt;dates&gt;&lt;year&gt;2015&lt;/year&gt;&lt;/dates&gt;&lt;rec-number&gt;241&lt;/rec-number&gt;&lt;last-updated-date format="utc"&gt;1532897566&lt;/last-updated-date&gt;&lt;electronic-resource-num&gt;https://doi.org/10.1016/j.watres.2015.05.035&lt;/electronic-resource-num&gt;&lt;volume&gt;81&lt;/volume&gt;&lt;/record&gt;&lt;/Cite&gt;&lt;/EndNote&gt;</w:instrText>
      </w:r>
      <w:r w:rsidR="000A4654">
        <w:fldChar w:fldCharType="separate"/>
      </w:r>
      <w:r w:rsidR="00A13910">
        <w:rPr>
          <w:noProof/>
        </w:rPr>
        <w:t>(Sorensen et al., 2015)</w:t>
      </w:r>
      <w:r w:rsidR="000A4654">
        <w:fldChar w:fldCharType="end"/>
      </w:r>
      <w:r>
        <w:t xml:space="preserve">, suggested the application of simple single-wavelength measurements of tryptophan fluorescence for the detection of microbial contamination of water. They used a portable fluorometer with excitation at 280 nm which measures emission at 360 nm on water taken from boreholes and shallow wells in Zambia. This study has shown the ability of this fairly simple instrument to detect an </w:t>
      </w:r>
      <w:r>
        <w:rPr>
          <w:i/>
          <w:iCs/>
        </w:rPr>
        <w:t>E. coli</w:t>
      </w:r>
      <w:r>
        <w:t xml:space="preserve"> contamination of &gt;1 CFU/100ml of water</w:t>
      </w:r>
      <w:r w:rsidR="00C34724">
        <w:t>. The emission intensity measured</w:t>
      </w:r>
      <w:r>
        <w:t xml:space="preserve"> was </w:t>
      </w:r>
      <w:r w:rsidR="00C34724">
        <w:t xml:space="preserve">found equivalent to </w:t>
      </w:r>
      <w:r w:rsidR="00770194">
        <w:t>a</w:t>
      </w:r>
      <w:r w:rsidR="00C34724">
        <w:t xml:space="preserve"> solution containing </w:t>
      </w:r>
      <w:r>
        <w:t>~3.5 ppb of tryptophan. A f</w:t>
      </w:r>
      <w:r w:rsidR="000A4654">
        <w:t xml:space="preserve">ollow up study, by Baker et al </w:t>
      </w:r>
      <w:r w:rsidR="000A4654">
        <w:fldChar w:fldCharType="begin"/>
      </w:r>
      <w:r w:rsidR="00A13910">
        <w:instrText xml:space="preserve"> ADDIN EN.CITE &lt;EndNote&gt;&lt;Cite&gt;&lt;Author&gt;Baker&lt;/Author&gt;&lt;Year&gt;2015&lt;/Year&gt;&lt;IDText&gt;To what extent can portable fluorescence spectroscopy be used in the real-time assessment of microbial water quality?&lt;/IDText&gt;&lt;DisplayText&gt;(Baker et al., 2015)&lt;/DisplayText&gt;&lt;record&gt;&lt;keywords&gt;&lt;keyword&gt;Organic matter fluorescence&lt;/keyword&gt;&lt;keyword&gt;Microbial water quality&lt;/keyword&gt;&lt;keyword&gt;Fluorimetry&lt;/keyword&gt;&lt;keyword&gt;River&lt;/keyword&gt;&lt;keyword&gt;Groundwater&lt;/keyword&gt;&lt;/keywords&gt;&lt;urls&gt;&lt;related-urls&gt;&lt;url&gt;http://www.sciencedirect.com/science/article/pii/S0048969715301728&lt;/url&gt;&lt;/related-urls&gt;&lt;/urls&gt;&lt;isbn&gt;0048-9697&lt;/isbn&gt;&lt;titles&gt;&lt;title&gt;To what extent can portable fluorescence spectroscopy be used in the real-time assessment of microbial water quality?&lt;/title&gt;&lt;secondary-title&gt;Science of The Total Environment&lt;/secondary-title&gt;&lt;/titles&gt;&lt;pages&gt;14-19&lt;/pages&gt;&lt;contributors&gt;&lt;authors&gt;&lt;author&gt;Baker, Andy&lt;/author&gt;&lt;author&gt;Cumberland, Susan A.&lt;/author&gt;&lt;author&gt;Bradley, Chris&lt;/author&gt;&lt;author&gt;Buckley, Chris&lt;/author&gt;&lt;author&gt;Bridgeman, John&lt;/author&gt;&lt;/authors&gt;&lt;/contributors&gt;&lt;added-date format="utc"&gt;1532897548&lt;/added-date&gt;&lt;ref-type name="Journal Article"&gt;17&lt;/ref-type&gt;&lt;dates&gt;&lt;year&gt;2015&lt;/year&gt;&lt;/dates&gt;&lt;rec-number&gt;239&lt;/rec-number&gt;&lt;last-updated-date format="utc"&gt;1532897548&lt;/last-updated-date&gt;&lt;electronic-resource-num&gt;https://doi.org/10.1016/j.scitotenv.2015.05.114&lt;/electronic-resource-num&gt;&lt;volume&gt;532&lt;/volume&gt;&lt;/record&gt;&lt;/Cite&gt;&lt;/EndNote&gt;</w:instrText>
      </w:r>
      <w:r w:rsidR="000A4654">
        <w:fldChar w:fldCharType="separate"/>
      </w:r>
      <w:r w:rsidR="00A13910">
        <w:rPr>
          <w:noProof/>
        </w:rPr>
        <w:t>(Baker et al., 2015)</w:t>
      </w:r>
      <w:r w:rsidR="000A4654">
        <w:fldChar w:fldCharType="end"/>
      </w:r>
      <w:r>
        <w:t xml:space="preserve"> used a similar instrument to detect </w:t>
      </w:r>
      <w:r>
        <w:rPr>
          <w:i/>
          <w:iCs/>
        </w:rPr>
        <w:t>E. coli</w:t>
      </w:r>
      <w:r>
        <w:t xml:space="preserve"> contaminations in low quality catchment water in South Africa</w:t>
      </w:r>
      <w:r w:rsidR="00770194">
        <w:t>n</w:t>
      </w:r>
      <w:r>
        <w:t xml:space="preserve"> rural areas. This experiment managed to accurately detect </w:t>
      </w:r>
      <w:r>
        <w:rPr>
          <w:i/>
          <w:iCs/>
        </w:rPr>
        <w:t>E. coli</w:t>
      </w:r>
      <w:r>
        <w:t xml:space="preserve"> contamination at a concentration of &gt;100 CFU/100ml with a tryptophan equivalence of 3 ppb</w:t>
      </w:r>
      <w:r w:rsidR="00C34724">
        <w:t xml:space="preserve"> (reflecting the emission associated with the whole microbial and non-microbial background at this excitation/emission wavelength pair). </w:t>
      </w:r>
      <w:r>
        <w:t>Further studies by Sorensen et al</w:t>
      </w:r>
      <w:r w:rsidR="00C34724">
        <w:t>.</w:t>
      </w:r>
      <w:r>
        <w:t xml:space="preserve"> show similar results, displaying an ability to detect low levels of </w:t>
      </w:r>
      <w:r>
        <w:rPr>
          <w:i/>
          <w:iCs/>
        </w:rPr>
        <w:t>E. coli</w:t>
      </w:r>
      <w:r>
        <w:t xml:space="preserve"> contamination in low quality drinking water in India, Malawi and Zambia, with the tryptophan equivalence ranging between 1.5-3.5 ppb of tryptophan </w:t>
      </w:r>
      <w:r w:rsidR="000A4654" w:rsidRPr="000A4654">
        <w:rPr>
          <w:highlight w:val="yellow"/>
        </w:rPr>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Pr>
          <w:highlight w:val="yellow"/>
        </w:rPr>
        <w:instrText xml:space="preserve"> ADDIN EN.CITE </w:instrText>
      </w:r>
      <w:r w:rsidR="00A13910">
        <w:rPr>
          <w:highlight w:val="yellow"/>
        </w:rPr>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Pr>
          <w:highlight w:val="yellow"/>
        </w:rPr>
        <w:instrText xml:space="preserve"> ADDIN EN.CITE.DATA </w:instrText>
      </w:r>
      <w:r w:rsidR="00A13910">
        <w:rPr>
          <w:highlight w:val="yellow"/>
        </w:rPr>
      </w:r>
      <w:r w:rsidR="00A13910">
        <w:rPr>
          <w:highlight w:val="yellow"/>
        </w:rPr>
        <w:fldChar w:fldCharType="end"/>
      </w:r>
      <w:r w:rsidR="000A4654" w:rsidRPr="000A4654">
        <w:rPr>
          <w:highlight w:val="yellow"/>
        </w:rPr>
      </w:r>
      <w:r w:rsidR="000A4654" w:rsidRPr="000A4654">
        <w:rPr>
          <w:highlight w:val="yellow"/>
        </w:rPr>
        <w:fldChar w:fldCharType="separate"/>
      </w:r>
      <w:r w:rsidR="00A13910">
        <w:rPr>
          <w:noProof/>
          <w:highlight w:val="yellow"/>
        </w:rPr>
        <w:t>(Cumberland et al., 2012; Sorensen et al., 2018a)</w:t>
      </w:r>
      <w:r w:rsidR="000A4654" w:rsidRPr="000A4654">
        <w:rPr>
          <w:highlight w:val="yellow"/>
        </w:rPr>
        <w:fldChar w:fldCharType="end"/>
      </w:r>
      <w:r>
        <w:t xml:space="preserve">. These studies suggest that the application of single-wavelength fluorescence spectroscopy, at the tryptophan peak of excitation-emission 280nm-360nm (+-10nm) can be used for the detection of bacteria in low quality water. It is </w:t>
      </w:r>
      <w:r w:rsidR="00C34724">
        <w:t>i</w:t>
      </w:r>
      <w:r>
        <w:t xml:space="preserve">mportant however to note that water with &gt;1 CFU/100ml of </w:t>
      </w:r>
      <w:r>
        <w:rPr>
          <w:i/>
          <w:iCs/>
        </w:rPr>
        <w:t>E. coli</w:t>
      </w:r>
      <w:r>
        <w:t xml:space="preserve"> is considered very low quality in most western countries.</w:t>
      </w:r>
      <w:r w:rsidR="00770194">
        <w:t xml:space="preserve"> </w:t>
      </w:r>
      <w:r w:rsidR="00770194" w:rsidRPr="00770194">
        <w:rPr>
          <w:i/>
          <w:iCs/>
        </w:rPr>
        <w:t>E. coli</w:t>
      </w:r>
      <w:r w:rsidR="00770194">
        <w:t xml:space="preserve"> is only used as an indicator of other microorganisms, and the measured fluorescence does not represent only </w:t>
      </w:r>
      <w:r w:rsidR="00770194" w:rsidRPr="00770194">
        <w:rPr>
          <w:i/>
          <w:iCs/>
        </w:rPr>
        <w:t>E</w:t>
      </w:r>
      <w:r w:rsidR="00770194">
        <w:rPr>
          <w:i/>
          <w:iCs/>
        </w:rPr>
        <w:t>.</w:t>
      </w:r>
      <w:r w:rsidR="00770194" w:rsidRPr="00770194">
        <w:rPr>
          <w:i/>
          <w:iCs/>
        </w:rPr>
        <w:t xml:space="preserve"> coli</w:t>
      </w:r>
      <w:r w:rsidR="00770194">
        <w:t xml:space="preserve"> but is contributed also at least by other microorganisms. In this low quality water, </w:t>
      </w:r>
      <w:r w:rsidR="00770194">
        <w:rPr>
          <w:i/>
          <w:iCs/>
        </w:rPr>
        <w:t>E. coli</w:t>
      </w:r>
      <w:r w:rsidR="00770194">
        <w:t xml:space="preserve"> </w:t>
      </w:r>
      <w:r w:rsidR="00770194" w:rsidRPr="00770194">
        <w:t xml:space="preserve">is indeed indicative and proportional to the whole number of bacteria in water sample and therefore, fluorescence reflecting all the bacteria became correlated with E. coli. But </w:t>
      </w:r>
      <w:r w:rsidR="00770194" w:rsidRPr="00770194">
        <w:rPr>
          <w:i/>
          <w:iCs/>
        </w:rPr>
        <w:t>E</w:t>
      </w:r>
      <w:r w:rsidR="00770194">
        <w:rPr>
          <w:i/>
          <w:iCs/>
        </w:rPr>
        <w:t>.</w:t>
      </w:r>
      <w:r w:rsidR="00770194" w:rsidRPr="00770194">
        <w:rPr>
          <w:i/>
          <w:iCs/>
        </w:rPr>
        <w:t xml:space="preserve"> coli </w:t>
      </w:r>
      <w:r w:rsidR="00770194" w:rsidRPr="00770194">
        <w:t>may not correlate with the whole number of bacteria</w:t>
      </w:r>
      <w:r w:rsidR="00770194">
        <w:t xml:space="preserve"> (especially in less severe contaminations)</w:t>
      </w:r>
      <w:r w:rsidR="00770194" w:rsidRPr="00770194">
        <w:t xml:space="preserve"> and then, fluorescence will not represent </w:t>
      </w:r>
      <w:r w:rsidR="00770194" w:rsidRPr="00770194">
        <w:rPr>
          <w:i/>
          <w:iCs/>
        </w:rPr>
        <w:t>E</w:t>
      </w:r>
      <w:r w:rsidR="00770194">
        <w:rPr>
          <w:i/>
          <w:iCs/>
        </w:rPr>
        <w:t>.</w:t>
      </w:r>
      <w:r w:rsidR="00770194" w:rsidRPr="00770194">
        <w:rPr>
          <w:i/>
          <w:iCs/>
        </w:rPr>
        <w:t xml:space="preserve"> coli</w:t>
      </w:r>
      <w:r w:rsidR="00770194" w:rsidRPr="00770194">
        <w:t xml:space="preserve">. </w:t>
      </w:r>
      <w:r w:rsidR="00770194">
        <w:t xml:space="preserve"> </w:t>
      </w:r>
      <w:r>
        <w:t xml:space="preserve"> The Israeli, European Union and United State regulations all prohibit consumption of water with this level of contamination, and th</w:t>
      </w:r>
      <w:r w:rsidR="000A4654">
        <w:t xml:space="preserve">e phenomena is relatively rare </w:t>
      </w:r>
      <w:r w:rsidR="000A4654">
        <w:fldChar w:fldCharType="begin"/>
      </w:r>
      <w:r w:rsidR="00A13910">
        <w:instrText xml:space="preserve"> ADDIN EN.CITE &lt;EndNote&gt;&lt;Cite&gt;&lt;Author&gt;Allen&lt;/Author&gt;&lt;Year&gt;2004&lt;/Year&gt;&lt;IDText&gt;Heterotrophic plate count bacteria—what is their significance in drinking water?&lt;/IDText&gt;&lt;DisplayText&gt;(Allen et al., 2004)&lt;/DisplayText&gt;&lt;record&gt;&lt;keywords&gt;&lt;keyword&gt;HPC&lt;/keyword&gt;&lt;keyword&gt;Drinking water&lt;/keyword&gt;&lt;keyword&gt;Heterotrophic bacteria&lt;/keyword&gt;&lt;/keywords&gt;&lt;urls&gt;&lt;related-urls&gt;&lt;url&gt;http://www.sciencedirect.com/science/article/pii/S0168160503004537&lt;/url&gt;&lt;/related-urls&gt;&lt;/urls&gt;&lt;isbn&gt;0168-1605&lt;/isbn&gt;&lt;titles&gt;&lt;title&gt;Heterotrophic plate count bacteria—what is their significance in drinking water?&lt;/title&gt;&lt;secondary-title&gt;International Journal of Food Microbiology&lt;/secondary-title&gt;&lt;/titles&gt;&lt;pages&gt;265-274&lt;/pages&gt;&lt;number&gt;3&lt;/number&gt;&lt;contributors&gt;&lt;authors&gt;&lt;author&gt;Allen, Martin J.&lt;/author&gt;&lt;author&gt;Edberg, Stephen C.&lt;/author&gt;&lt;author&gt;Reasoner, Donald J.&lt;/author&gt;&lt;/authors&gt;&lt;/contributors&gt;&lt;added-date format="utc"&gt;1532894204&lt;/added-date&gt;&lt;ref-type name="Journal Article"&gt;17&lt;/ref-type&gt;&lt;dates&gt;&lt;year&gt;2004&lt;/year&gt;&lt;/dates&gt;&lt;rec-number&gt;213&lt;/rec-number&gt;&lt;last-updated-date format="utc"&gt;1532894204&lt;/last-updated-date&gt;&lt;electronic-resource-num&gt;https://doi.org/10.1016/j.ijfoodmicro.2003.08.017&lt;/electronic-resource-num&gt;&lt;volume&gt;92&lt;/volume&gt;&lt;/record&gt;&lt;/Cite&gt;&lt;/EndNote&gt;</w:instrText>
      </w:r>
      <w:r w:rsidR="000A4654">
        <w:fldChar w:fldCharType="separate"/>
      </w:r>
      <w:r w:rsidR="00A13910">
        <w:rPr>
          <w:noProof/>
        </w:rPr>
        <w:t>(Allen et al., 2004)</w:t>
      </w:r>
      <w:r w:rsidR="000A4654">
        <w:fldChar w:fldCharType="end"/>
      </w:r>
      <w:r>
        <w:t>.</w:t>
      </w:r>
    </w:p>
    <w:p w14:paraId="4C9A5A6A" w14:textId="09E9670F" w:rsidR="00B620DF" w:rsidRDefault="00B620DF" w:rsidP="006B1C4A">
      <w:r>
        <w:t xml:space="preserve">A similar study </w:t>
      </w:r>
      <w:r w:rsidR="00625ABF">
        <w:t xml:space="preserve">was performed </w:t>
      </w:r>
      <w:r>
        <w:t xml:space="preserve">in the UK, where the water quality is </w:t>
      </w:r>
      <w:r w:rsidR="00625ABF">
        <w:t>high</w:t>
      </w:r>
      <w:r>
        <w:t xml:space="preserve">, </w:t>
      </w:r>
      <w:r w:rsidR="00625ABF">
        <w:t xml:space="preserve">and </w:t>
      </w:r>
      <w:r>
        <w:t xml:space="preserve">used a lab-constructed fluorometer with a LED excitation light source at 280 nm and an ability to measure emission at 350 nm. In this study, measurements </w:t>
      </w:r>
      <w:r w:rsidR="00625ABF">
        <w:t xml:space="preserve">of both fluorescence and standard microbial indicators such as </w:t>
      </w:r>
      <w:r w:rsidR="00625ABF">
        <w:rPr>
          <w:i/>
          <w:iCs/>
        </w:rPr>
        <w:t xml:space="preserve">E. </w:t>
      </w:r>
      <w:r w:rsidR="008C0540">
        <w:rPr>
          <w:i/>
          <w:iCs/>
        </w:rPr>
        <w:t>coli</w:t>
      </w:r>
      <w:r w:rsidR="008C0540">
        <w:t xml:space="preserve"> and</w:t>
      </w:r>
      <w:r w:rsidR="00625ABF">
        <w:t xml:space="preserve"> heterotrophic plate counts (HPC) </w:t>
      </w:r>
      <w:r>
        <w:t xml:space="preserve">were </w:t>
      </w:r>
      <w:r w:rsidR="00625ABF">
        <w:t xml:space="preserve">carried out </w:t>
      </w:r>
      <w:r>
        <w:t>throughout the supply chain (at the source, in checkpoint in the pipeline and at home taps)</w:t>
      </w:r>
      <w:ins w:id="51" w:author="Michael Borisover" w:date="2018-08-02T12:42:00Z">
        <w:r w:rsidR="00625ABF">
          <w:t>.</w:t>
        </w:r>
      </w:ins>
      <w:r>
        <w:t xml:space="preserve"> </w:t>
      </w:r>
      <w:ins w:id="52" w:author="Michael Borisover" w:date="2018-08-02T12:42:00Z">
        <w:del w:id="53" w:author="Administrator" w:date="2018-08-13T13:26:00Z">
          <w:r w:rsidR="00625ABF" w:rsidDel="006B1C4A">
            <w:delText xml:space="preserve"> </w:delText>
          </w:r>
        </w:del>
      </w:ins>
      <w:ins w:id="54" w:author="Administrator" w:date="2018-08-13T13:25:00Z">
        <w:r w:rsidR="006B1C4A">
          <w:t xml:space="preserve">Good </w:t>
        </w:r>
      </w:ins>
      <w:commentRangeStart w:id="55"/>
      <w:del w:id="56" w:author="Administrator" w:date="2018-08-13T13:25:00Z">
        <w:r w:rsidDel="006B1C4A">
          <w:delText xml:space="preserve">No </w:delText>
        </w:r>
      </w:del>
      <w:r>
        <w:t>correlation was found between the microbial indicators and the fluorescence intensity at the tryptophan peak</w:t>
      </w:r>
      <w:r w:rsidR="000A4654">
        <w:t xml:space="preserve"> </w:t>
      </w:r>
      <w:r w:rsidR="001A5F76">
        <w:fldChar w:fldCharType="begin"/>
      </w:r>
      <w:r w:rsidR="00A13910">
        <w:instrText xml:space="preserve"> ADDIN EN.CITE &lt;EndNote&gt;&lt;Cite&gt;&lt;Author&gt;Sorensen&lt;/Author&gt;&lt;Year&gt;2018&lt;/Year&gt;&lt;IDText&gt;Online fluorescence spectroscopy for the real-time evaluation of the microbial quality of drinking water&lt;/IDText&gt;&lt;DisplayText&gt;(Sorensen et al., 2018b)&lt;/DisplayText&gt;&lt;record&gt;&lt;keywords&gt;&lt;keyword&gt;Online fluorescence spectroscopy&lt;/keyword&gt;&lt;keyword&gt;Turbidity&lt;/keyword&gt;&lt;keyword&gt;Flow cytometry&lt;/keyword&gt;&lt;keyword&gt;Faecal contamination&lt;/keyword&gt;&lt;keyword&gt;Drinking water&lt;/keyword&gt;&lt;keyword&gt;Bacteria enumeration&lt;/keyword&gt;&lt;/keywords&gt;&lt;urls&gt;&lt;related-urls&gt;&lt;url&gt;http://www.sciencedirect.com/science/article/pii/S0043135418301817&lt;/url&gt;&lt;/related-urls&gt;&lt;/urls&gt;&lt;isbn&gt;0043-1354&lt;/isbn&gt;&lt;titles&gt;&lt;title&gt;Online fluorescence spectroscopy for the real-time evaluation of the microbial quality of drinking water&lt;/title&gt;&lt;secondary-title&gt;Water Research&lt;/secondary-title&gt;&lt;/titles&gt;&lt;pages&gt;301-309&lt;/pages&gt;&lt;contributors&gt;&lt;authors&gt;&lt;author&gt;Sorensen, J. P. R.&lt;/author&gt;&lt;author&gt;Vivanco, A.&lt;/author&gt;&lt;author&gt;Ascott, M. J.&lt;/author&gt;&lt;author&gt;Gooddy, D. C.&lt;/author&gt;&lt;author&gt;Lapworth, D. J.&lt;/author&gt;&lt;author&gt;Read, D. S.&lt;/author&gt;&lt;author&gt;Rushworth, C. M.&lt;/author&gt;&lt;author&gt;Bucknall, J.&lt;/author&gt;&lt;author&gt;Herbert, K.&lt;/author&gt;&lt;author&gt;Karapanos, I.&lt;/author&gt;&lt;author&gt;Gumm, L. P.&lt;/author&gt;&lt;author&gt;Taylor, R. G.&lt;/author&gt;&lt;/authors&gt;&lt;/contributors&gt;&lt;added-date format="utc"&gt;1532897601&lt;/added-date&gt;&lt;ref-type name="Journal Article"&gt;17&lt;/ref-type&gt;&lt;dates&gt;&lt;year&gt;2018&lt;/year&gt;&lt;/dates&gt;&lt;rec-number&gt;245&lt;/rec-number&gt;&lt;last-updated-date format="utc"&gt;1532897601&lt;/last-updated-date&gt;&lt;electronic-resource-num&gt;https://doi.org/10.1016/j.watres.2018.03.001&lt;/electronic-resource-num&gt;&lt;volume&gt;137&lt;/volume&gt;&lt;/record&gt;&lt;/Cite&gt;&lt;/EndNote&gt;</w:instrText>
      </w:r>
      <w:r w:rsidR="001A5F76">
        <w:fldChar w:fldCharType="separate"/>
      </w:r>
      <w:r w:rsidR="00A13910">
        <w:rPr>
          <w:noProof/>
        </w:rPr>
        <w:t>(Sorensen et al., 2018b)</w:t>
      </w:r>
      <w:r w:rsidR="001A5F76">
        <w:fldChar w:fldCharType="end"/>
      </w:r>
      <w:commentRangeEnd w:id="55"/>
      <w:r w:rsidR="008B796E">
        <w:rPr>
          <w:rStyle w:val="CommentReference"/>
          <w:rFonts w:eastAsia="Calibri"/>
        </w:rPr>
        <w:commentReference w:id="55"/>
      </w:r>
      <w:r>
        <w:t>. Th</w:t>
      </w:r>
      <w:r w:rsidR="00625ABF">
        <w:t>ese</w:t>
      </w:r>
      <w:r>
        <w:t xml:space="preserve"> finding</w:t>
      </w:r>
      <w:r w:rsidR="00625ABF">
        <w:t>s</w:t>
      </w:r>
      <w:r>
        <w:t xml:space="preserve"> impl</w:t>
      </w:r>
      <w:r w:rsidR="00625ABF">
        <w:t>y</w:t>
      </w:r>
      <w:r>
        <w:t xml:space="preserve"> that </w:t>
      </w:r>
      <w:r w:rsidR="000726D2">
        <w:t xml:space="preserve">measuring emission at a single excitation/emission wavelength pair </w:t>
      </w:r>
      <w:commentRangeStart w:id="57"/>
      <w:r w:rsidR="000726D2">
        <w:t xml:space="preserve">may </w:t>
      </w:r>
      <w:del w:id="58" w:author="Administrator" w:date="2018-08-13T13:26:00Z">
        <w:r w:rsidR="000726D2" w:rsidDel="006B1C4A">
          <w:delText xml:space="preserve">not </w:delText>
        </w:r>
      </w:del>
      <w:r w:rsidR="000726D2">
        <w:t xml:space="preserve">be sufficiently sensitive </w:t>
      </w:r>
      <w:commentRangeEnd w:id="57"/>
      <w:r w:rsidR="008B796E">
        <w:rPr>
          <w:rStyle w:val="CommentReference"/>
          <w:rFonts w:eastAsia="Calibri"/>
        </w:rPr>
        <w:commentReference w:id="57"/>
      </w:r>
      <w:r w:rsidR="000726D2">
        <w:t>to monitor indicative microorganisms in high quality water or their presence does not correlate with the who</w:t>
      </w:r>
      <w:r w:rsidR="008B796E">
        <w:t>le</w:t>
      </w:r>
      <w:r w:rsidR="000726D2">
        <w:t xml:space="preserve"> microbial background of water sample that contributes to fluorescence emission. </w:t>
      </w:r>
    </w:p>
    <w:p w14:paraId="588B7AEF" w14:textId="04AF5490" w:rsidR="00B620DF" w:rsidRDefault="00B620DF" w:rsidP="00B12533">
      <w:r>
        <w:lastRenderedPageBreak/>
        <w:t xml:space="preserve">In 2018, Heibati et al investigated a multispectral approach to </w:t>
      </w:r>
      <w:r w:rsidR="008B796E">
        <w:t xml:space="preserve">link fluorescence emission and presence of </w:t>
      </w:r>
      <w:r>
        <w:t>bacteria in drinking water in Sweden. While</w:t>
      </w:r>
      <w:r w:rsidR="008B796E">
        <w:t xml:space="preserve"> in earlier studes </w:t>
      </w:r>
      <w:r w:rsidR="008B796E" w:rsidRPr="00770194">
        <w:rPr>
          <w:highlight w:val="yellow"/>
        </w:rPr>
        <w:t>(full reference</w:t>
      </w:r>
      <w:r w:rsidR="00770194" w:rsidRPr="00770194">
        <w:rPr>
          <w:highlight w:val="yellow"/>
        </w:rPr>
        <w:t>:</w:t>
      </w:r>
      <w:r w:rsidR="00770194" w:rsidRPr="00770194">
        <w:rPr>
          <w:color w:val="FF0000"/>
          <w:highlight w:val="yellow"/>
        </w:rPr>
        <w:t xml:space="preserve"> </w:t>
      </w:r>
      <w:r w:rsidR="00770194" w:rsidRPr="00770194">
        <w:rPr>
          <w:highlight w:val="yellow"/>
        </w:rPr>
        <w:t>Sorensen, Baker and Bridgman</w:t>
      </w:r>
      <w:r w:rsidR="00770194" w:rsidRPr="00770194">
        <w:t xml:space="preserve"> </w:t>
      </w:r>
      <w:r w:rsidR="008B796E">
        <w:t xml:space="preserve">), </w:t>
      </w:r>
      <w:r w:rsidRPr="00770194">
        <w:rPr>
          <w:color w:val="FF0000"/>
        </w:rPr>
        <w:t xml:space="preserve"> </w:t>
      </w:r>
      <w:r w:rsidR="008B796E">
        <w:t xml:space="preserve">emission associated with </w:t>
      </w:r>
      <w:r>
        <w:t xml:space="preserve">tryptophan </w:t>
      </w:r>
      <w:r w:rsidR="008B796E">
        <w:t>was studied at 360 nm upon exciting at 280 nm</w:t>
      </w:r>
      <w:r>
        <w:t xml:space="preserve">, </w:t>
      </w:r>
      <w:commentRangeStart w:id="59"/>
      <w:r>
        <w:t xml:space="preserve">Heibati et al </w:t>
      </w:r>
      <w:ins w:id="60" w:author="Michael Borisover" w:date="2018-08-02T13:02:00Z">
        <w:r w:rsidR="008B796E">
          <w:t xml:space="preserve">(2018) </w:t>
        </w:r>
      </w:ins>
      <w:r>
        <w:t xml:space="preserve">used the </w:t>
      </w:r>
      <w:r w:rsidR="008B796E">
        <w:t>EEM data covering the</w:t>
      </w:r>
      <w:r>
        <w:t xml:space="preserve"> 220-600 nm </w:t>
      </w:r>
      <w:r w:rsidR="008B796E">
        <w:t xml:space="preserve">excitation </w:t>
      </w:r>
      <w:commentRangeEnd w:id="59"/>
      <w:r w:rsidR="008B796E">
        <w:rPr>
          <w:rStyle w:val="CommentReference"/>
          <w:rFonts w:eastAsia="Calibri"/>
        </w:rPr>
        <w:commentReference w:id="59"/>
      </w:r>
      <w:r w:rsidR="008B796E">
        <w:t xml:space="preserve">wavelength range </w:t>
      </w:r>
      <w:r>
        <w:t xml:space="preserve">and </w:t>
      </w:r>
      <w:r w:rsidR="008B796E">
        <w:t xml:space="preserve">the </w:t>
      </w:r>
      <w:r>
        <w:t xml:space="preserve">240-800 </w:t>
      </w:r>
      <w:r w:rsidR="008B796E">
        <w:t>nm emission wavelength range</w:t>
      </w:r>
      <w:r>
        <w:t xml:space="preserve">. The EEMs were analyzed by </w:t>
      </w:r>
      <w:commentRangeStart w:id="61"/>
      <w:commentRangeStart w:id="62"/>
      <w:del w:id="63" w:author="Michael Borisover" w:date="2018-08-02T13:04:00Z">
        <w:r w:rsidDel="008B796E">
          <w:delText xml:space="preserve">complex </w:delText>
        </w:r>
      </w:del>
      <w:r>
        <w:t xml:space="preserve">multivariate </w:t>
      </w:r>
      <w:commentRangeEnd w:id="61"/>
      <w:r w:rsidR="008B796E">
        <w:rPr>
          <w:rStyle w:val="CommentReference"/>
          <w:rFonts w:eastAsia="Calibri"/>
        </w:rPr>
        <w:commentReference w:id="61"/>
      </w:r>
      <w:commentRangeEnd w:id="62"/>
      <w:r w:rsidR="00B12533">
        <w:rPr>
          <w:rStyle w:val="CommentReference"/>
          <w:rFonts w:eastAsia="Calibri"/>
        </w:rPr>
        <w:commentReference w:id="62"/>
      </w:r>
      <w:r>
        <w:t>statistical methods</w:t>
      </w:r>
      <w:r w:rsidR="008B796E">
        <w:t xml:space="preserve">, including </w:t>
      </w:r>
      <w:r>
        <w:t xml:space="preserve">Partial Least Squares (PLS) and Parallel Factor Analysis (PARAFAC). </w:t>
      </w:r>
      <w:r w:rsidR="008B796E">
        <w:t xml:space="preserve">Throughout the study's measuring period, the water samples did not show </w:t>
      </w:r>
      <w:r>
        <w:t xml:space="preserve">severe microbial contamination, and no </w:t>
      </w:r>
      <w:r>
        <w:rPr>
          <w:i/>
          <w:iCs/>
        </w:rPr>
        <w:t>E. coli</w:t>
      </w:r>
      <w:r>
        <w:t xml:space="preserve"> or coliforms </w:t>
      </w:r>
      <w:r w:rsidR="00B12533">
        <w:t xml:space="preserve">were detected. </w:t>
      </w:r>
      <w:r>
        <w:t xml:space="preserve">The only </w:t>
      </w:r>
      <w:r w:rsidR="008B796E">
        <w:t xml:space="preserve">applicable microbial </w:t>
      </w:r>
      <w:r>
        <w:t xml:space="preserve">indicator </w:t>
      </w:r>
      <w:r w:rsidR="008B796E">
        <w:t>w</w:t>
      </w:r>
      <w:r>
        <w:t xml:space="preserve">as HPC, and </w:t>
      </w:r>
      <w:commentRangeStart w:id="64"/>
      <w:commentRangeStart w:id="65"/>
      <w:r>
        <w:t>o</w:t>
      </w:r>
      <w:r w:rsidRPr="00A941B0">
        <w:t xml:space="preserve">nly weak correlations </w:t>
      </w:r>
      <w:commentRangeEnd w:id="64"/>
      <w:r w:rsidR="008B796E">
        <w:rPr>
          <w:rStyle w:val="CommentReference"/>
          <w:rFonts w:eastAsia="Calibri"/>
        </w:rPr>
        <w:commentReference w:id="64"/>
      </w:r>
      <w:commentRangeEnd w:id="65"/>
      <w:r w:rsidR="00D50632">
        <w:rPr>
          <w:rStyle w:val="CommentReference"/>
          <w:rFonts w:eastAsia="Calibri"/>
        </w:rPr>
        <w:commentReference w:id="65"/>
      </w:r>
      <w:r w:rsidRPr="00A941B0">
        <w:t xml:space="preserve">were observed between </w:t>
      </w:r>
      <w:r>
        <w:t xml:space="preserve">the EEM data </w:t>
      </w:r>
      <w:r w:rsidRPr="00A941B0">
        <w:t>and HPC bacterial abundances</w:t>
      </w:r>
      <w:r>
        <w:t xml:space="preserve">. </w:t>
      </w:r>
      <w:commentRangeStart w:id="66"/>
      <w:commentRangeStart w:id="67"/>
      <w:commentRangeStart w:id="68"/>
      <w:r>
        <w:t>This may serve as an indication that at very low concentrations (&lt;150 CFU/ml of heterotrophic bacteria) it is difficult to detect bacteria using the fluorescence measurement approach</w:t>
      </w:r>
      <w:r w:rsidR="001A5F76">
        <w:t xml:space="preserve"> </w:t>
      </w:r>
      <w:r w:rsidR="001A5F76">
        <w:fldChar w:fldCharType="begin"/>
      </w:r>
      <w:r w:rsidR="00A13910">
        <w:instrText xml:space="preserve"> ADDIN EN.CITE &lt;EndNote&gt;&lt;Cite&gt;&lt;Author&gt;Heibati&lt;/Author&gt;&lt;Year&gt;2017&lt;/Year&gt;&lt;IDText&gt;Assessment of drinking water quality at the tap using fluorescence spectroscopy&lt;/IDText&gt;&lt;DisplayText&gt;(Heibati et al., 2017)&lt;/DisplayText&gt;&lt;record&gt;&lt;keywords&gt;&lt;keyword&gt;Drinking water distribution&lt;/keyword&gt;&lt;keyword&gt;CDOM&lt;/keyword&gt;&lt;keyword&gt;Natural organic matter (NOM)&lt;/keyword&gt;&lt;keyword&gt;PARAFAC&lt;/keyword&gt;&lt;/keywords&gt;&lt;urls&gt;&lt;related-urls&gt;&lt;url&gt;http://www.sciencedirect.com/science/article/pii/S0043135417306735&lt;/url&gt;&lt;/related-urls&gt;&lt;/urls&gt;&lt;isbn&gt;0043-1354&lt;/isbn&gt;&lt;titles&gt;&lt;title&gt;Assessment of drinking water quality at the tap using fluorescence spectroscopy&lt;/title&gt;&lt;secondary-title&gt;Water Research&lt;/secondary-title&gt;&lt;/titles&gt;&lt;pages&gt;1-10&lt;/pages&gt;&lt;contributors&gt;&lt;authors&gt;&lt;author&gt;Heibati, Masoumeh&lt;/author&gt;&lt;author&gt;Stedmon, Colin A.&lt;/author&gt;&lt;author&gt;Stenroth, Karolina&lt;/author&gt;&lt;author&gt;Rauch, Sebastien&lt;/author&gt;&lt;author&gt;Toljander, Jonas&lt;/author&gt;&lt;author&gt;Säve-Söderbergh, Melle&lt;/author&gt;&lt;author&gt;Murphy, Kathleen R.&lt;/author&gt;&lt;/authors&gt;&lt;/contributors&gt;&lt;added-date format="utc"&gt;1532897580&lt;/added-date&gt;&lt;ref-type name="Journal Article"&gt;17&lt;/ref-type&gt;&lt;dates&gt;&lt;year&gt;2017&lt;/year&gt;&lt;/dates&gt;&lt;rec-number&gt;243&lt;/rec-number&gt;&lt;last-updated-date format="utc"&gt;1532897580&lt;/last-updated-date&gt;&lt;electronic-resource-num&gt;https://doi.org/10.1016/j.watres.2017.08.020&lt;/electronic-resource-num&gt;&lt;volume&gt;125&lt;/volume&gt;&lt;/record&gt;&lt;/Cite&gt;&lt;/EndNote&gt;</w:instrText>
      </w:r>
      <w:r w:rsidR="001A5F76">
        <w:fldChar w:fldCharType="separate"/>
      </w:r>
      <w:r w:rsidR="00A13910">
        <w:rPr>
          <w:noProof/>
        </w:rPr>
        <w:t>(Heibati et al., 2017)</w:t>
      </w:r>
      <w:r w:rsidR="001A5F76">
        <w:fldChar w:fldCharType="end"/>
      </w:r>
      <w:r>
        <w:t>.</w:t>
      </w:r>
      <w:commentRangeEnd w:id="66"/>
      <w:r w:rsidR="00E77139">
        <w:rPr>
          <w:rStyle w:val="CommentReference"/>
          <w:rFonts w:eastAsia="Calibri"/>
        </w:rPr>
        <w:commentReference w:id="66"/>
      </w:r>
      <w:commentRangeEnd w:id="67"/>
      <w:r w:rsidR="00D50632">
        <w:rPr>
          <w:rStyle w:val="CommentReference"/>
          <w:rFonts w:eastAsia="Calibri"/>
        </w:rPr>
        <w:commentReference w:id="67"/>
      </w:r>
      <w:commentRangeEnd w:id="68"/>
      <w:r w:rsidR="004F029F">
        <w:rPr>
          <w:rStyle w:val="CommentReference"/>
          <w:rFonts w:eastAsia="Calibri"/>
        </w:rPr>
        <w:commentReference w:id="68"/>
      </w:r>
    </w:p>
    <w:p w14:paraId="79F80846" w14:textId="74C43258" w:rsidR="00B620DF" w:rsidRDefault="00B620DF" w:rsidP="00B12533">
      <w:r>
        <w:t xml:space="preserve">These </w:t>
      </w:r>
      <w:r w:rsidR="007F34A0">
        <w:t xml:space="preserve">earlier </w:t>
      </w:r>
      <w:r>
        <w:t>studies demonstrate</w:t>
      </w:r>
      <w:r w:rsidR="007F34A0">
        <w:t>d</w:t>
      </w:r>
      <w:r>
        <w:t xml:space="preserve"> possibilit</w:t>
      </w:r>
      <w:r w:rsidR="007F34A0">
        <w:t xml:space="preserve">ies and some limitations </w:t>
      </w:r>
      <w:r>
        <w:t xml:space="preserve">of using fluorescence spectroscopy for detection of bacteria in water. </w:t>
      </w:r>
      <w:r w:rsidR="007F34A0">
        <w:t>To recall, t</w:t>
      </w:r>
      <w:r>
        <w:t xml:space="preserve">his method, </w:t>
      </w:r>
      <w:r w:rsidR="007F34A0">
        <w:t xml:space="preserve">similarly to </w:t>
      </w:r>
      <w:r>
        <w:t>Raman spectroscopy</w:t>
      </w:r>
      <w:r w:rsidR="007F34A0">
        <w:t>,</w:t>
      </w:r>
      <w:r>
        <w:t xml:space="preserve"> is relatively </w:t>
      </w:r>
      <w:r w:rsidR="007F34A0">
        <w:t xml:space="preserve">simple and </w:t>
      </w:r>
      <w:r>
        <w:t>cheap</w:t>
      </w:r>
      <w:r w:rsidR="00A1428B">
        <w:t>,</w:t>
      </w:r>
      <w:r>
        <w:t xml:space="preserve"> requir</w:t>
      </w:r>
      <w:r w:rsidR="00A1428B">
        <w:t>ing almost</w:t>
      </w:r>
      <w:r>
        <w:t xml:space="preserve"> no sample preparation. </w:t>
      </w:r>
      <w:commentRangeStart w:id="69"/>
      <w:commentRangeStart w:id="70"/>
      <w:r>
        <w:t xml:space="preserve">It appears though, that </w:t>
      </w:r>
      <w:r w:rsidR="00B91B20">
        <w:t xml:space="preserve">fluorescence emission measurements at a </w:t>
      </w:r>
      <w:r>
        <w:t xml:space="preserve">single </w:t>
      </w:r>
      <w:r w:rsidR="00B91B20">
        <w:t xml:space="preserve">excitation/emission </w:t>
      </w:r>
      <w:r>
        <w:t xml:space="preserve">wavelength </w:t>
      </w:r>
      <w:r w:rsidR="00B91B20">
        <w:t xml:space="preserve">pair may not be </w:t>
      </w:r>
      <w:r w:rsidR="00B12533">
        <w:t xml:space="preserve">sensitive </w:t>
      </w:r>
      <w:r w:rsidR="00B91B20">
        <w:t xml:space="preserve">enough </w:t>
      </w:r>
      <w:r>
        <w:t>to enable detection of low levels of bacteria</w:t>
      </w:r>
      <w:commentRangeEnd w:id="69"/>
      <w:r w:rsidR="00A1428B">
        <w:rPr>
          <w:rStyle w:val="CommentReference"/>
          <w:rFonts w:eastAsia="Calibri"/>
        </w:rPr>
        <w:commentReference w:id="69"/>
      </w:r>
      <w:commentRangeEnd w:id="70"/>
      <w:r w:rsidR="00B12533">
        <w:rPr>
          <w:rStyle w:val="CommentReference"/>
          <w:rFonts w:eastAsia="Calibri"/>
        </w:rPr>
        <w:commentReference w:id="70"/>
      </w:r>
      <w:r>
        <w:t>, as required in mo</w:t>
      </w:r>
      <w:r w:rsidR="00B91B20">
        <w:t>st</w:t>
      </w:r>
      <w:r>
        <w:t xml:space="preserve"> </w:t>
      </w:r>
      <w:r w:rsidR="00B91B20">
        <w:t xml:space="preserve">developed </w:t>
      </w:r>
      <w:r>
        <w:t>countries</w:t>
      </w:r>
      <w:r w:rsidR="00B91B20">
        <w:t xml:space="preserve"> and in</w:t>
      </w:r>
      <w:r>
        <w:t xml:space="preserve"> Israel. </w:t>
      </w:r>
      <w:commentRangeStart w:id="71"/>
      <w:commentRangeStart w:id="72"/>
      <w:r>
        <w:t xml:space="preserve">For this purpose, the multispectral EEM </w:t>
      </w:r>
      <w:r w:rsidR="00B91B20">
        <w:t xml:space="preserve">analysis </w:t>
      </w:r>
      <w:r>
        <w:t xml:space="preserve">approach </w:t>
      </w:r>
      <w:r w:rsidR="00B91B20">
        <w:t>could be more appropriate.</w:t>
      </w:r>
      <w:commentRangeEnd w:id="71"/>
      <w:r w:rsidR="00C834F4">
        <w:rPr>
          <w:rStyle w:val="CommentReference"/>
          <w:rFonts w:eastAsia="Calibri"/>
        </w:rPr>
        <w:commentReference w:id="71"/>
      </w:r>
      <w:commentRangeEnd w:id="72"/>
      <w:r w:rsidR="00B12533">
        <w:rPr>
          <w:rStyle w:val="CommentReference"/>
          <w:rFonts w:eastAsia="Calibri"/>
        </w:rPr>
        <w:commentReference w:id="72"/>
      </w:r>
      <w:r w:rsidR="00B91B20">
        <w:t xml:space="preserve"> W</w:t>
      </w:r>
      <w:r>
        <w:t xml:space="preserve">hen properly calibrated, </w:t>
      </w:r>
      <w:r w:rsidR="00B91B20">
        <w:t xml:space="preserve">it </w:t>
      </w:r>
      <w:r>
        <w:t>could be adopted in</w:t>
      </w:r>
      <w:r w:rsidR="00D50632">
        <w:t xml:space="preserve"> the</w:t>
      </w:r>
      <w:r>
        <w:t xml:space="preserve"> </w:t>
      </w:r>
      <w:r w:rsidR="00B91B20">
        <w:t xml:space="preserve">water and </w:t>
      </w:r>
      <w:r>
        <w:t xml:space="preserve">food </w:t>
      </w:r>
      <w:commentRangeStart w:id="73"/>
      <w:r>
        <w:t>industry</w:t>
      </w:r>
      <w:commentRangeEnd w:id="73"/>
      <w:r w:rsidR="0088670D">
        <w:rPr>
          <w:rStyle w:val="CommentReference"/>
          <w:rFonts w:eastAsia="Calibri"/>
        </w:rPr>
        <w:commentReference w:id="73"/>
      </w:r>
      <w:r>
        <w:t>.</w:t>
      </w:r>
    </w:p>
    <w:p w14:paraId="25CC40B3" w14:textId="5A61DDD8" w:rsidR="00D50632" w:rsidRDefault="00D50632" w:rsidP="00B12533">
      <w:bookmarkStart w:id="74" w:name="_GoBack"/>
      <w:r w:rsidRPr="00D50632">
        <w:rPr>
          <w:highlight w:val="yellow"/>
        </w:rPr>
        <w:t>Add something about lab model systems</w:t>
      </w:r>
    </w:p>
    <w:bookmarkEnd w:id="74"/>
    <w:p w14:paraId="2196BED9" w14:textId="2184B42D" w:rsidR="00E77139" w:rsidRDefault="00E77139" w:rsidP="00A1428B">
      <w:pPr>
        <w:rPr>
          <w:ins w:id="75" w:author="Borisover, Yulia" w:date="2018-08-03T06:12:00Z"/>
        </w:rPr>
      </w:pPr>
    </w:p>
    <w:p w14:paraId="05E78101" w14:textId="15B39E25" w:rsidR="00E77139" w:rsidRPr="007C6B13" w:rsidRDefault="00E77139" w:rsidP="00E77139">
      <w:ins w:id="76" w:author="Borisover, Yulia" w:date="2018-08-03T06:12:00Z">
        <w:r>
          <w:t xml:space="preserve">MB: </w:t>
        </w:r>
      </w:ins>
      <w:ins w:id="77" w:author="Borisover, Yulia" w:date="2018-08-03T06:17:00Z">
        <w:r>
          <w:t xml:space="preserve">Does Heibati consider in their work examination of a diluted lab series of the same bacteria? </w:t>
        </w:r>
      </w:ins>
      <w:ins w:id="78" w:author="Borisover, Yulia" w:date="2018-08-03T06:25:00Z">
        <w:r w:rsidR="005C6E92">
          <w:t xml:space="preserve">I mean not multiple natural samples for which CFU was independently determined but a lab series undergoing dilution? </w:t>
        </w:r>
      </w:ins>
      <w:ins w:id="79" w:author="Borisover, Yulia" w:date="2018-08-03T06:18:00Z">
        <w:r>
          <w:t>If not, the lack of correlations or the presence of correlations may easily reflect not the issue of sensitivity</w:t>
        </w:r>
      </w:ins>
      <w:ins w:id="80" w:author="Borisover, Yulia" w:date="2018-08-03T06:21:00Z">
        <w:r w:rsidR="005C6E92">
          <w:t xml:space="preserve"> but the point that the whole fluorescing </w:t>
        </w:r>
      </w:ins>
      <w:ins w:id="81" w:author="Borisover, Yulia" w:date="2018-08-03T06:26:00Z">
        <w:r w:rsidR="005C6E92">
          <w:t xml:space="preserve">tryptophan </w:t>
        </w:r>
      </w:ins>
      <w:ins w:id="82" w:author="Borisover, Yulia" w:date="2018-08-03T06:21:00Z">
        <w:r w:rsidR="005C6E92">
          <w:t>background and the CFU counts do not correlate</w:t>
        </w:r>
      </w:ins>
      <w:ins w:id="83" w:author="Borisover, Yulia" w:date="2018-08-03T06:26:00Z">
        <w:r w:rsidR="005C6E92">
          <w:t xml:space="preserve"> since CFU does not count all the bacteria and may not be proportional to their concentrations until samples are not diluted from a stock</w:t>
        </w:r>
      </w:ins>
      <w:ins w:id="84" w:author="Borisover, Yulia" w:date="2018-08-03T06:21:00Z">
        <w:r w:rsidR="005C6E92">
          <w:t xml:space="preserve">. The issue of sensitivity may be checked by the only way: when you take the known number of bacteria, dilute it and do your PLS analysis of very diluted solutions. </w:t>
        </w:r>
      </w:ins>
      <w:ins w:id="85" w:author="Borisover, Yulia" w:date="2018-08-03T06:22:00Z">
        <w:r w:rsidR="005C6E92">
          <w:t xml:space="preserve">In this case you may know for sure that fluorescence must be related to the microbial concentrations and you may learn where is the threshold? If they did it, they addressed </w:t>
        </w:r>
      </w:ins>
      <w:ins w:id="86" w:author="Borisover, Yulia" w:date="2018-08-03T06:27:00Z">
        <w:r w:rsidR="005C6E92">
          <w:t>one</w:t>
        </w:r>
      </w:ins>
      <w:ins w:id="87" w:author="Borisover, Yulia" w:date="2018-08-03T06:22:00Z">
        <w:r w:rsidR="005C6E92">
          <w:t xml:space="preserve"> major question you are trying to discover, and got a weak result. </w:t>
        </w:r>
      </w:ins>
      <w:ins w:id="88" w:author="Borisover, Yulia" w:date="2018-08-03T06:23:00Z">
        <w:r w:rsidR="005C6E92">
          <w:t>(which might need to be discussed). If they did not do that, that is exactly the proper lab-based systematic novelty: checking of diluted solutions at low</w:t>
        </w:r>
      </w:ins>
      <w:ins w:id="89" w:author="Borisover, Yulia" w:date="2018-08-03T06:27:00Z">
        <w:r w:rsidR="005C6E92">
          <w:t xml:space="preserve"> bacterial level and demonstrating the amplifying role of PLS analysis.</w:t>
        </w:r>
      </w:ins>
    </w:p>
    <w:p w14:paraId="3B626362" w14:textId="77777777" w:rsidR="00B620DF" w:rsidRDefault="00B620DF" w:rsidP="00111D8B"/>
    <w:p w14:paraId="488B8D7A" w14:textId="77777777" w:rsidR="00B620DF" w:rsidRPr="00B620DF" w:rsidRDefault="00B620DF" w:rsidP="00111D8B">
      <w:pPr>
        <w:pStyle w:val="Heading2"/>
      </w:pPr>
      <w:bookmarkStart w:id="90" w:name="_Toc520664302"/>
      <w:r>
        <w:t>Multivariate data analysis</w:t>
      </w:r>
      <w:bookmarkEnd w:id="90"/>
    </w:p>
    <w:p w14:paraId="2CBF6A39" w14:textId="0F3ACA08" w:rsidR="003E490D" w:rsidRDefault="00B620DF" w:rsidP="00C0049E">
      <w:pPr>
        <w:rPr>
          <w:lang w:val="en-GB"/>
        </w:rPr>
      </w:pPr>
      <w:r>
        <w:rPr>
          <w:lang w:val="en-GB"/>
        </w:rPr>
        <w:t xml:space="preserve">Because of the complex nature of EEMs and Raman spectra, they are always analysed using multivariate statistics. Partial Least Squares (PLS) regression or </w:t>
      </w:r>
      <w:r w:rsidR="002A0C08">
        <w:rPr>
          <w:lang w:val="en-GB"/>
        </w:rPr>
        <w:t xml:space="preserve">PLS </w:t>
      </w:r>
      <w:r>
        <w:rPr>
          <w:lang w:val="en-GB"/>
        </w:rPr>
        <w:t xml:space="preserve">discriminant analysis </w:t>
      </w:r>
      <w:r w:rsidRPr="009A76C1">
        <w:rPr>
          <w:lang w:val="en-GB"/>
        </w:rPr>
        <w:lastRenderedPageBreak/>
        <w:t>performs well when the number of predictor variables is high and some variables correlate with each other</w:t>
      </w:r>
      <w:r w:rsidR="001A5F76">
        <w:rPr>
          <w:lang w:val="en-GB"/>
        </w:rPr>
        <w:t xml:space="preserve"> </w:t>
      </w:r>
      <w:r w:rsidR="001A5F76">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 </w:instrText>
      </w:r>
      <w:r w:rsidR="00A13910">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DATA </w:instrText>
      </w:r>
      <w:r w:rsidR="00A13910">
        <w:rPr>
          <w:lang w:val="en-GB"/>
        </w:rPr>
      </w:r>
      <w:r w:rsidR="00A13910">
        <w:rPr>
          <w:lang w:val="en-GB"/>
        </w:rPr>
        <w:fldChar w:fldCharType="end"/>
      </w:r>
      <w:r w:rsidR="001A5F76">
        <w:rPr>
          <w:lang w:val="en-GB"/>
        </w:rPr>
      </w:r>
      <w:r w:rsidR="001A5F76">
        <w:rPr>
          <w:lang w:val="en-GB"/>
        </w:rPr>
        <w:fldChar w:fldCharType="separate"/>
      </w:r>
      <w:r w:rsidR="00A13910">
        <w:rPr>
          <w:noProof/>
          <w:lang w:val="en-GB"/>
        </w:rPr>
        <w:t>(Heibati et al., 2017; Schmilovitch et al., 2005)</w:t>
      </w:r>
      <w:r w:rsidR="001A5F76">
        <w:rPr>
          <w:lang w:val="en-GB"/>
        </w:rPr>
        <w:fldChar w:fldCharType="end"/>
      </w:r>
      <w:r>
        <w:rPr>
          <w:lang w:val="en-GB"/>
        </w:rPr>
        <w:t>.</w:t>
      </w:r>
      <w:r w:rsidRPr="009A76C1">
        <w:rPr>
          <w:lang w:val="en-GB"/>
        </w:rPr>
        <w:t xml:space="preserve"> </w:t>
      </w:r>
      <w:r w:rsidR="00C0049E">
        <w:rPr>
          <w:lang w:val="en-GB"/>
        </w:rPr>
        <w:t>Since it is a case when examining EEMs or Raman spectra comprised of signals (X</w:t>
      </w:r>
      <w:r w:rsidR="00C0049E">
        <w:rPr>
          <w:lang w:val="en-GB"/>
        </w:rPr>
        <w:softHyphen/>
      </w:r>
      <w:r w:rsidR="00C0049E">
        <w:rPr>
          <w:vertAlign w:val="subscript"/>
          <w:lang w:val="en-GB"/>
        </w:rPr>
        <w:t>n</w:t>
      </w:r>
      <w:r w:rsidR="00C0049E">
        <w:rPr>
          <w:lang w:val="en-GB"/>
        </w:rPr>
        <w:t>) measured at hundreds of wavelengths, PLS was</w:t>
      </w:r>
      <w:r w:rsidR="003F4FBA">
        <w:rPr>
          <w:lang w:val="en-GB"/>
        </w:rPr>
        <w:t xml:space="preserve"> a suitable method for predicting bacterial concentration using spectr</w:t>
      </w:r>
      <w:r w:rsidR="00C0049E">
        <w:rPr>
          <w:lang w:val="en-GB"/>
        </w:rPr>
        <w:t xml:space="preserve">al indicators. </w:t>
      </w:r>
      <w:r>
        <w:rPr>
          <w:lang w:val="en-GB"/>
        </w:rPr>
        <w:t>PLS algorithms find the correlation</w:t>
      </w:r>
      <w:ins w:id="91" w:author="Michael Borisover" w:date="2018-08-02T14:55:00Z">
        <w:r w:rsidR="00C0049E">
          <w:rPr>
            <w:lang w:val="en-GB"/>
          </w:rPr>
          <w:t>s</w:t>
        </w:r>
      </w:ins>
      <w:r>
        <w:rPr>
          <w:lang w:val="en-GB"/>
        </w:rPr>
        <w:t xml:space="preserve"> between these different variables (X</w:t>
      </w:r>
      <w:r>
        <w:rPr>
          <w:vertAlign w:val="subscript"/>
          <w:lang w:val="en-GB"/>
        </w:rPr>
        <w:t>n</w:t>
      </w:r>
      <w:r>
        <w:rPr>
          <w:lang w:val="en-GB"/>
        </w:rPr>
        <w:t>), and then correlate</w:t>
      </w:r>
      <w:del w:id="92" w:author="Michael Borisover" w:date="2018-08-02T14:55:00Z">
        <w:r w:rsidDel="00C0049E">
          <w:rPr>
            <w:lang w:val="en-GB"/>
          </w:rPr>
          <w:delText>s</w:delText>
        </w:r>
      </w:del>
      <w:r>
        <w:rPr>
          <w:lang w:val="en-GB"/>
        </w:rPr>
        <w:t xml:space="preserve"> those to the dependant variable (Y)</w:t>
      </w:r>
      <w:r w:rsidR="00C0049E">
        <w:rPr>
          <w:lang w:val="en-GB"/>
        </w:rPr>
        <w:t xml:space="preserve"> </w:t>
      </w:r>
      <w:r w:rsidR="00151530">
        <w:rPr>
          <w:lang w:val="en-GB"/>
        </w:rPr>
        <w:t>–</w:t>
      </w:r>
      <w:r w:rsidR="00C0049E">
        <w:rPr>
          <w:lang w:val="en-GB"/>
        </w:rPr>
        <w:t xml:space="preserve"> microbial</w:t>
      </w:r>
      <w:r w:rsidR="00151530">
        <w:rPr>
          <w:lang w:val="en-GB"/>
        </w:rPr>
        <w:t xml:space="preserve"> concentration measures</w:t>
      </w:r>
      <w:r>
        <w:rPr>
          <w:lang w:val="en-GB"/>
        </w:rPr>
        <w:t xml:space="preserve">. Using an iterative process, this enables optimization of the importance or weight given to each variable and a prediction formula </w:t>
      </w:r>
      <w:r w:rsidR="001A5F76">
        <w:rPr>
          <w:lang w:val="en-GB"/>
        </w:rPr>
        <w:t xml:space="preserve">can be calculated (Equation 1) </w:t>
      </w:r>
      <w:commentRangeStart w:id="93"/>
      <w:commentRangeStart w:id="94"/>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EndNote&gt;</w:instrText>
      </w:r>
      <w:r w:rsidR="001A5F76">
        <w:rPr>
          <w:lang w:val="en-GB"/>
        </w:rPr>
        <w:fldChar w:fldCharType="separate"/>
      </w:r>
      <w:r w:rsidR="00A13910">
        <w:rPr>
          <w:noProof/>
          <w:lang w:val="en-GB"/>
        </w:rPr>
        <w:t>(Geladi and Kowalski, 1986)</w:t>
      </w:r>
      <w:r w:rsidR="001A5F76">
        <w:rPr>
          <w:lang w:val="en-GB"/>
        </w:rPr>
        <w:fldChar w:fldCharType="end"/>
      </w:r>
      <w:commentRangeEnd w:id="93"/>
      <w:r w:rsidR="009E5B90">
        <w:rPr>
          <w:rStyle w:val="CommentReference"/>
          <w:rFonts w:eastAsia="Calibri"/>
        </w:rPr>
        <w:commentReference w:id="93"/>
      </w:r>
      <w:commentRangeEnd w:id="94"/>
      <w:r w:rsidR="00D50632">
        <w:rPr>
          <w:rStyle w:val="CommentReference"/>
          <w:rFonts w:eastAsia="Calibri"/>
        </w:rPr>
        <w:commentReference w:id="94"/>
      </w:r>
      <w:r>
        <w:rPr>
          <w:lang w:val="en-GB"/>
        </w:rPr>
        <w:t xml:space="preserve">. </w:t>
      </w:r>
    </w:p>
    <w:p w14:paraId="465ACB92" w14:textId="77777777" w:rsidR="001A5F76" w:rsidRDefault="001A5F76" w:rsidP="001A5F76">
      <w:pPr>
        <w:rPr>
          <w:lang w:val="en-GB"/>
        </w:rPr>
      </w:pPr>
      <w:r>
        <w:rPr>
          <w:noProof/>
          <w:lang w:eastAsia="en-US"/>
        </w:rPr>
        <mc:AlternateContent>
          <mc:Choice Requires="wpg">
            <w:drawing>
              <wp:anchor distT="0" distB="0" distL="114300" distR="114300" simplePos="0" relativeHeight="251687936" behindDoc="0" locked="0" layoutInCell="1" allowOverlap="1" wp14:anchorId="7E65F5BF" wp14:editId="65D91C8C">
                <wp:simplePos x="0" y="0"/>
                <wp:positionH relativeFrom="margin">
                  <wp:posOffset>0</wp:posOffset>
                </wp:positionH>
                <wp:positionV relativeFrom="paragraph">
                  <wp:posOffset>330200</wp:posOffset>
                </wp:positionV>
                <wp:extent cx="4946015" cy="1935480"/>
                <wp:effectExtent l="0" t="0" r="26035" b="26670"/>
                <wp:wrapTopAndBottom/>
                <wp:docPr id="25" name="Group 25"/>
                <wp:cNvGraphicFramePr/>
                <a:graphic xmlns:a="http://schemas.openxmlformats.org/drawingml/2006/main">
                  <a:graphicData uri="http://schemas.microsoft.com/office/word/2010/wordprocessingGroup">
                    <wpg:wgp>
                      <wpg:cNvGrpSpPr/>
                      <wpg:grpSpPr>
                        <a:xfrm>
                          <a:off x="0" y="0"/>
                          <a:ext cx="4946073" cy="1935679"/>
                          <a:chOff x="0" y="0"/>
                          <a:chExt cx="4946073" cy="1935679"/>
                        </a:xfrm>
                      </wpg:grpSpPr>
                      <wpg:grpSp>
                        <wpg:cNvPr id="23" name="Group 23"/>
                        <wpg:cNvGrpSpPr/>
                        <wpg:grpSpPr>
                          <a:xfrm>
                            <a:off x="0" y="166255"/>
                            <a:ext cx="4946073" cy="1769424"/>
                            <a:chOff x="0" y="0"/>
                            <a:chExt cx="4946073" cy="1769424"/>
                          </a:xfrm>
                        </wpg:grpSpPr>
                        <wpg:grpSp>
                          <wpg:cNvPr id="21" name="Group 21"/>
                          <wpg:cNvGrpSpPr/>
                          <wpg:grpSpPr>
                            <a:xfrm>
                              <a:off x="17813" y="35605"/>
                              <a:ext cx="4910044" cy="1697990"/>
                              <a:chOff x="0" y="-21"/>
                              <a:chExt cx="4910044" cy="1697990"/>
                            </a:xfrm>
                          </wpg:grpSpPr>
                          <wps:wsp>
                            <wps:cNvPr id="19" name="Text Box 19"/>
                            <wps:cNvSpPr txBox="1"/>
                            <wps:spPr>
                              <a:xfrm>
                                <a:off x="1381083" y="-21"/>
                                <a:ext cx="3528961" cy="1697990"/>
                              </a:xfrm>
                              <a:prstGeom prst="rect">
                                <a:avLst/>
                              </a:prstGeom>
                              <a:solidFill>
                                <a:schemeClr val="lt1"/>
                              </a:solidFill>
                              <a:ln w="6350">
                                <a:noFill/>
                              </a:ln>
                            </wps:spPr>
                            <wps:txbx>
                              <w:txbxContent>
                                <w:p w14:paraId="20729FC5" w14:textId="77777777" w:rsidR="000756CE" w:rsidRDefault="000756CE" w:rsidP="001A5F76">
                                  <w:pPr>
                                    <w:rPr>
                                      <w:lang w:val="en-GB"/>
                                    </w:rPr>
                                  </w:pPr>
                                  <w:r>
                                    <w:rPr>
                                      <w:lang w:val="en-GB"/>
                                    </w:rPr>
                                    <w:t>Y = Predicted Bacterial concentration</w:t>
                                  </w:r>
                                </w:p>
                                <w:p w14:paraId="6868155E" w14:textId="77777777" w:rsidR="000756CE" w:rsidRPr="00B05E6B" w:rsidRDefault="000756CE" w:rsidP="001A5F76">
                                  <w:pPr>
                                    <w:rPr>
                                      <w:lang w:val="en-GB"/>
                                    </w:rPr>
                                  </w:pPr>
                                  <w:r>
                                    <w:rPr>
                                      <w:i/>
                                      <w:iCs/>
                                      <w:lang w:val="en-GB"/>
                                    </w:rPr>
                                    <w:t xml:space="preserve">i </w:t>
                                  </w:r>
                                  <w:r>
                                    <w:rPr>
                                      <w:lang w:val="en-GB"/>
                                    </w:rPr>
                                    <w:t>= the wavelength vector index (all wavelengths analysed)</w:t>
                                  </w:r>
                                </w:p>
                                <w:p w14:paraId="7C0897F4" w14:textId="77777777" w:rsidR="000756CE" w:rsidRPr="00B05E6B" w:rsidRDefault="000756CE"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14:paraId="70BA5F8D" w14:textId="77777777" w:rsidR="000756CE" w:rsidRDefault="000756CE" w:rsidP="001A5F76">
                                  <w:pPr>
                                    <w:rPr>
                                      <w:lang w:val="en-GB"/>
                                    </w:rPr>
                                  </w:pPr>
                                  <w:r>
                                    <w:rPr>
                                      <w:lang w:val="en-GB"/>
                                    </w:rPr>
                                    <w:t xml:space="preserve">X = light intensity at wavelength </w:t>
                                  </w:r>
                                  <w:r>
                                    <w:rPr>
                                      <w:i/>
                                      <w:iCs/>
                                      <w:lang w:val="en-GB"/>
                                    </w:rPr>
                                    <w:t>i</w:t>
                                  </w:r>
                                  <w:r>
                                    <w:rPr>
                                      <w:lang w:val="en-GB"/>
                                    </w:rPr>
                                    <w:t xml:space="preserve"> </w:t>
                                  </w:r>
                                </w:p>
                                <w:p w14:paraId="38F0A46D" w14:textId="77777777" w:rsidR="000756CE" w:rsidRDefault="000756CE" w:rsidP="001A5F76">
                                  <w:pPr>
                                    <w:rPr>
                                      <w:lang w:val="en-GB"/>
                                    </w:rPr>
                                  </w:pPr>
                                  <w:r>
                                    <w:rPr>
                                      <w:lang w:val="en-GB"/>
                                    </w:rPr>
                                    <w:t>e = the calculated error</w:t>
                                  </w:r>
                                </w:p>
                                <w:p w14:paraId="02E0BB59" w14:textId="77777777" w:rsidR="000756CE" w:rsidRDefault="000756CE" w:rsidP="001A5F76"/>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 name="Text Box 20"/>
                            <wps:cNvSpPr txBox="1"/>
                            <wps:spPr>
                              <a:xfrm>
                                <a:off x="0" y="53439"/>
                                <a:ext cx="1425039" cy="932213"/>
                              </a:xfrm>
                              <a:prstGeom prst="rect">
                                <a:avLst/>
                              </a:prstGeom>
                              <a:solidFill>
                                <a:schemeClr val="lt1"/>
                              </a:solidFill>
                              <a:ln w="6350">
                                <a:noFill/>
                              </a:ln>
                            </wps:spPr>
                            <wps:txbx>
                              <w:txbxContent>
                                <w:p w14:paraId="037303A0" w14:textId="77777777" w:rsidR="000756CE" w:rsidRDefault="000756CE"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2" name="Rectangle 22"/>
                          <wps:cNvSpPr/>
                          <wps:spPr>
                            <a:xfrm>
                              <a:off x="0" y="0"/>
                              <a:ext cx="4946073" cy="176942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4" name="Text Box 24"/>
                        <wps:cNvSpPr txBox="1"/>
                        <wps:spPr>
                          <a:xfrm>
                            <a:off x="0" y="0"/>
                            <a:ext cx="4946015" cy="166255"/>
                          </a:xfrm>
                          <a:prstGeom prst="rect">
                            <a:avLst/>
                          </a:prstGeom>
                          <a:solidFill>
                            <a:prstClr val="white"/>
                          </a:solidFill>
                          <a:ln>
                            <a:noFill/>
                          </a:ln>
                        </wps:spPr>
                        <wps:txbx>
                          <w:txbxContent>
                            <w:p w14:paraId="460D5B97" w14:textId="609A7CE9" w:rsidR="000756CE" w:rsidRPr="00C66710" w:rsidRDefault="000756CE" w:rsidP="001A5F76">
                              <w:pPr>
                                <w:pStyle w:val="Caption"/>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E65F5BF" id="Group 25" o:spid="_x0000_s1038" style="position:absolute;left:0;text-align:left;margin-left:0;margin-top:26pt;width:389.45pt;height:152.4pt;z-index:251687936;mso-position-horizontal-relative:margin" coordsize="49460,19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">
                <v:group id="Group 23" o:spid="_x0000_s1039" style="position:absolute;top:1662;width:49460;height:17694" coordsize="49460,17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1" o:spid="_x0000_s1040" style="position:absolute;left:178;top:356;width:49100;height:16979" coordorigin="" coordsize="49100,16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19" o:spid="_x0000_s1041" type="#_x0000_t202" style="position:absolute;left:13810;width:35290;height:1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20729FC5" w14:textId="77777777" w:rsidR="000756CE" w:rsidRDefault="000756CE" w:rsidP="001A5F76">
                            <w:pPr>
                              <w:rPr>
                                <w:lang w:val="en-GB"/>
                              </w:rPr>
                            </w:pPr>
                            <w:r>
                              <w:rPr>
                                <w:lang w:val="en-GB"/>
                              </w:rPr>
                              <w:t>Y = Predicted Bacterial concentration</w:t>
                            </w:r>
                          </w:p>
                          <w:p w14:paraId="6868155E" w14:textId="77777777" w:rsidR="000756CE" w:rsidRPr="00B05E6B" w:rsidRDefault="000756CE" w:rsidP="001A5F76">
                            <w:pPr>
                              <w:rPr>
                                <w:lang w:val="en-GB"/>
                              </w:rPr>
                            </w:pPr>
                            <w:r>
                              <w:rPr>
                                <w:i/>
                                <w:iCs/>
                                <w:lang w:val="en-GB"/>
                              </w:rPr>
                              <w:t xml:space="preserve">i </w:t>
                            </w:r>
                            <w:r>
                              <w:rPr>
                                <w:lang w:val="en-GB"/>
                              </w:rPr>
                              <w:t>= the wavelength vector index (all wavelengths analysed)</w:t>
                            </w:r>
                          </w:p>
                          <w:p w14:paraId="7C0897F4" w14:textId="77777777" w:rsidR="000756CE" w:rsidRPr="00B05E6B" w:rsidRDefault="000756CE"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14:paraId="70BA5F8D" w14:textId="77777777" w:rsidR="000756CE" w:rsidRDefault="000756CE" w:rsidP="001A5F76">
                            <w:pPr>
                              <w:rPr>
                                <w:lang w:val="en-GB"/>
                              </w:rPr>
                            </w:pPr>
                            <w:r>
                              <w:rPr>
                                <w:lang w:val="en-GB"/>
                              </w:rPr>
                              <w:t xml:space="preserve">X = light intensity at wavelength </w:t>
                            </w:r>
                            <w:r>
                              <w:rPr>
                                <w:i/>
                                <w:iCs/>
                                <w:lang w:val="en-GB"/>
                              </w:rPr>
                              <w:t>i</w:t>
                            </w:r>
                            <w:r>
                              <w:rPr>
                                <w:lang w:val="en-GB"/>
                              </w:rPr>
                              <w:t xml:space="preserve"> </w:t>
                            </w:r>
                          </w:p>
                          <w:p w14:paraId="38F0A46D" w14:textId="77777777" w:rsidR="000756CE" w:rsidRDefault="000756CE" w:rsidP="001A5F76">
                            <w:pPr>
                              <w:rPr>
                                <w:lang w:val="en-GB"/>
                              </w:rPr>
                            </w:pPr>
                            <w:r>
                              <w:rPr>
                                <w:lang w:val="en-GB"/>
                              </w:rPr>
                              <w:t>e = the calculated error</w:t>
                            </w:r>
                          </w:p>
                          <w:p w14:paraId="02E0BB59" w14:textId="77777777" w:rsidR="000756CE" w:rsidRDefault="000756CE" w:rsidP="001A5F76"/>
                        </w:txbxContent>
                      </v:textbox>
                    </v:shape>
                    <v:shape id="Text Box 20" o:spid="_x0000_s1042" type="#_x0000_t202" style="position:absolute;top:534;width:14250;height:9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037303A0" w14:textId="77777777" w:rsidR="000756CE" w:rsidRDefault="000756CE"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v:textbox>
                    </v:shape>
                  </v:group>
                  <v:rect id="Rectangle 22" o:spid="_x0000_s1043" style="position:absolute;width:49460;height:17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" filled="f" strokecolor="#1f4d78 [1604]" strokeweight="1pt"/>
                </v:group>
                <v:shape id="Text Box 24" o:spid="_x0000_s1044" type="#_x0000_t202" style="position:absolute;width:49460;height:1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460D5B97" w14:textId="609A7CE9" w:rsidR="000756CE" w:rsidRPr="00C66710" w:rsidRDefault="000756CE" w:rsidP="001A5F76">
                        <w:pPr>
                          <w:pStyle w:val="Caption"/>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v:textbox>
                </v:shape>
                <w10:wrap type="topAndBottom" anchorx="margin"/>
              </v:group>
            </w:pict>
          </mc:Fallback>
        </mc:AlternateContent>
      </w:r>
    </w:p>
    <w:p w14:paraId="24408917" w14:textId="76C0F611" w:rsidR="00B620DF" w:rsidRDefault="00B620DF" w:rsidP="00F2580F">
      <w:pPr>
        <w:rPr>
          <w:lang w:val="en-GB"/>
        </w:rPr>
      </w:pPr>
      <w:commentRangeStart w:id="95"/>
      <w:del w:id="96" w:author="Administrator" w:date="2018-08-13T12:54:00Z">
        <w:r w:rsidDel="003E0538">
          <w:rPr>
            <w:lang w:val="en-GB"/>
          </w:rPr>
          <w:delText xml:space="preserve">Because of the nature of the analysis it will almost always manage to properly "predict" Y. </w:delText>
        </w:r>
        <w:commentRangeEnd w:id="95"/>
        <w:r w:rsidR="009E5B90" w:rsidDel="003E0538">
          <w:rPr>
            <w:rStyle w:val="CommentReference"/>
            <w:rFonts w:eastAsia="Calibri"/>
          </w:rPr>
          <w:commentReference w:id="95"/>
        </w:r>
        <w:r w:rsidDel="003E0538">
          <w:rPr>
            <w:lang w:val="en-GB"/>
          </w:rPr>
          <w:delText>However, p</w:delText>
        </w:r>
      </w:del>
      <w:r w:rsidR="009E5B90">
        <w:rPr>
          <w:lang w:val="en-GB"/>
        </w:rPr>
        <w:t>P</w:t>
      </w:r>
      <w:r>
        <w:rPr>
          <w:lang w:val="en-GB"/>
        </w:rPr>
        <w:t xml:space="preserve">rediction models might have a bias called overfitting, </w:t>
      </w:r>
      <w:commentRangeStart w:id="97"/>
      <w:commentRangeStart w:id="98"/>
      <w:r>
        <w:rPr>
          <w:lang w:val="en-GB"/>
        </w:rPr>
        <w:t>where your model is only relevant to your dataset</w:t>
      </w:r>
      <w:commentRangeEnd w:id="97"/>
      <w:r w:rsidR="009E5B90">
        <w:rPr>
          <w:rStyle w:val="CommentReference"/>
          <w:rFonts w:eastAsia="Calibri"/>
        </w:rPr>
        <w:commentReference w:id="97"/>
      </w:r>
      <w:commentRangeEnd w:id="98"/>
      <w:r w:rsidR="00F2580F">
        <w:rPr>
          <w:rStyle w:val="CommentReference"/>
          <w:rFonts w:eastAsia="Calibri"/>
        </w:rPr>
        <w:commentReference w:id="98"/>
      </w:r>
      <w:ins w:id="99" w:author="Administrator" w:date="2018-08-13T12:54:00Z">
        <w:r w:rsidR="00E04926">
          <w:rPr>
            <w:lang w:val="en-GB"/>
          </w:rPr>
          <w:t>,</w:t>
        </w:r>
      </w:ins>
      <w:ins w:id="100" w:author="Administrator" w:date="2018-08-13T13:23:00Z">
        <w:r w:rsidR="00F2580F">
          <w:rPr>
            <w:lang w:val="en-GB"/>
          </w:rPr>
          <w:t xml:space="preserve"> </w:t>
        </w:r>
      </w:ins>
      <w:ins w:id="101" w:author="Administrator" w:date="2018-08-13T13:22:00Z">
        <w:r w:rsidR="00F2580F">
          <w:rPr>
            <w:lang w:val="en-GB"/>
          </w:rPr>
          <w:t>but performs poorly when tested on new data</w:t>
        </w:r>
      </w:ins>
      <w:ins w:id="102" w:author="Administrator" w:date="2018-08-13T13:23:00Z">
        <w:r w:rsidR="00F2580F">
          <w:rPr>
            <w:lang w:val="en-GB"/>
          </w:rPr>
          <w:t xml:space="preserve"> (</w:t>
        </w:r>
        <w:r w:rsidR="00F2580F" w:rsidRPr="00F2580F">
          <w:rPr>
            <w:highlight w:val="yellow"/>
            <w:lang w:val="en-GB"/>
            <w:rPrChange w:id="103" w:author="Administrator" w:date="2018-08-13T13:24:00Z">
              <w:rPr>
                <w:lang w:val="en-GB"/>
              </w:rPr>
            </w:rPrChange>
          </w:rPr>
          <w:t>Leinweber 2007</w:t>
        </w:r>
        <w:r w:rsidR="00F2580F">
          <w:rPr>
            <w:lang w:val="en-GB"/>
          </w:rPr>
          <w:t>)</w:t>
        </w:r>
      </w:ins>
      <w:r>
        <w:rPr>
          <w:lang w:val="en-GB"/>
        </w:rPr>
        <w:t>. In order to overcome this, the data is split into calibration and validation sets. The model is first trained on the calibration or training set, and is then tested for accuracy and validity on the validation set. This approach is called cross validation and enables calibrati</w:t>
      </w:r>
      <w:r w:rsidR="001A5F76">
        <w:rPr>
          <w:lang w:val="en-GB"/>
        </w:rPr>
        <w:t xml:space="preserve">on of robust prediction models </w:t>
      </w:r>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 Gholizadeh et al., 2015)&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Cite&gt;&lt;Author&gt;Gholizadeh&lt;/Author&gt;&lt;Year&gt;2015&lt;/Year&gt;&lt;IDText&gt;Comparing Different Data Preprocessing Methods for Monitoring Soil Heavy Metals Based on Soil Spectral Features&lt;/IDText&gt;&lt;record&gt;&lt;titles&gt;&lt;title&gt;Comparing Different Data Preprocessing Methods for Monitoring Soil Heavy Metals Based on Soil Spectral Features&lt;/title&gt;&lt;secondary-title&gt;Soil and Water Research&lt;/secondary-title&gt;&lt;/titles&gt;&lt;pages&gt;218-227&lt;/pages&gt;&lt;contributors&gt;&lt;authors&gt;&lt;author&gt;Gholizadeh, Asa&lt;/author&gt;&lt;author&gt;Boruvka, Lubos&lt;/author&gt;&lt;author&gt;Saberioon, Mehdi&lt;/author&gt;&lt;author&gt;Kozák, Josef&lt;/author&gt;&lt;author&gt;Vašát, Radim&lt;/author&gt;&lt;author&gt;N</w:instrText>
      </w:r>
      <w:r w:rsidR="00A13910">
        <w:rPr>
          <w:rFonts w:ascii="Calibri" w:hAnsi="Calibri" w:cs="Calibri"/>
          <w:lang w:val="en-GB"/>
        </w:rPr>
        <w:instrText>ě</w:instrText>
      </w:r>
      <w:r w:rsidR="00A13910">
        <w:rPr>
          <w:lang w:val="en-GB"/>
        </w:rPr>
        <w:instrText>me</w:instrText>
      </w:r>
      <w:r w:rsidR="00A13910">
        <w:rPr>
          <w:rFonts w:ascii="Calibri" w:hAnsi="Calibri" w:cs="Calibri"/>
          <w:lang w:val="en-GB"/>
        </w:rPr>
        <w:instrText>č</w:instrText>
      </w:r>
      <w:r w:rsidR="00A13910">
        <w:rPr>
          <w:lang w:val="en-GB"/>
        </w:rPr>
        <w:instrText>ek, Karel&lt;/author&gt;&lt;/authors&gt;&lt;/contributors&gt;&lt;added-date format="utc"&gt;1532898665&lt;/added-date&gt;&lt;ref-type name="Book"&gt;6&lt;/ref-type&gt;&lt;dates&gt;&lt;year&gt;2015&lt;/year&gt;&lt;/dates&gt;&lt;rec-number&gt;249&lt;/rec-number&gt;&lt;last-updated-date format="utc"&gt;1532898665&lt;/last-updated-date&gt;&lt;electronic-resource-num&gt;10.17221/113/2015-SWR&lt;/electronic-resource-num&gt;&lt;/record&gt;&lt;/Cite&gt;&lt;/EndNote&gt;</w:instrText>
      </w:r>
      <w:r w:rsidR="001A5F76">
        <w:rPr>
          <w:lang w:val="en-GB"/>
        </w:rPr>
        <w:fldChar w:fldCharType="separate"/>
      </w:r>
      <w:r w:rsidR="00A13910">
        <w:rPr>
          <w:noProof/>
          <w:lang w:val="en-GB"/>
        </w:rPr>
        <w:t>(Geladi and Kowalski, 1986; Gholizadeh et al., 2015)</w:t>
      </w:r>
      <w:r w:rsidR="001A5F76">
        <w:rPr>
          <w:lang w:val="en-GB"/>
        </w:rPr>
        <w:fldChar w:fldCharType="end"/>
      </w:r>
      <w:r>
        <w:rPr>
          <w:lang w:val="en-GB"/>
        </w:rPr>
        <w:t>.</w:t>
      </w:r>
    </w:p>
    <w:p w14:paraId="5AD80428" w14:textId="3307FD8A" w:rsidR="00B620DF" w:rsidRDefault="002A0C08" w:rsidP="006413DF">
      <w:pPr>
        <w:rPr>
          <w:highlight w:val="yellow"/>
          <w:lang w:val="en-GB"/>
        </w:rPr>
      </w:pPr>
      <w:r>
        <w:t>The need for a fast, accurate method to enumerate bacteria in water is of h</w:t>
      </w:r>
      <w:r w:rsidR="001A5F76">
        <w:t xml:space="preserve">igh priority for public health </w:t>
      </w:r>
      <w:r w:rsidR="001A5F76">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1A5F76">
        <w:fldChar w:fldCharType="separate"/>
      </w:r>
      <w:r w:rsidR="00A13910">
        <w:rPr>
          <w:noProof/>
        </w:rPr>
        <w:t>(Collier et al., 2012)</w:t>
      </w:r>
      <w:r w:rsidR="001A5F76">
        <w:fldChar w:fldCharType="end"/>
      </w:r>
      <w:r>
        <w:t xml:space="preserve">. </w:t>
      </w:r>
      <w:r w:rsidR="009E5B90">
        <w:t>To serve this goal, s</w:t>
      </w:r>
      <w:r>
        <w:t>pectroscopy</w:t>
      </w:r>
      <w:r w:rsidR="009E5B90">
        <w:t>-</w:t>
      </w:r>
      <w:r>
        <w:t xml:space="preserve">based methods have been suggested </w:t>
      </w:r>
      <w:r w:rsidR="009E5B90">
        <w:t>in the literature</w:t>
      </w:r>
      <w:r>
        <w:t xml:space="preserve"> (</w:t>
      </w:r>
      <w:r w:rsidRPr="006413DF">
        <w:rPr>
          <w:highlight w:val="yellow"/>
        </w:rPr>
        <w:t>refs</w:t>
      </w:r>
      <w:r>
        <w:t xml:space="preserve">), however, </w:t>
      </w:r>
      <w:r w:rsidR="009E5B90">
        <w:t>it is not</w:t>
      </w:r>
      <w:r w:rsidR="006413DF">
        <w:t xml:space="preserve"> yet</w:t>
      </w:r>
      <w:r w:rsidR="009E5B90">
        <w:t xml:space="preserve"> clear how </w:t>
      </w:r>
      <w:r w:rsidR="006413DF">
        <w:t xml:space="preserve">sensitive </w:t>
      </w:r>
      <w:r w:rsidR="009E5B90">
        <w:t>are</w:t>
      </w:r>
      <w:r w:rsidR="006413DF">
        <w:t xml:space="preserve"> they</w:t>
      </w:r>
      <w:r w:rsidR="009E5B90">
        <w:t xml:space="preserve">, what are their thresholds regarding minimal detectable bacterial concentrations, and how they perform in variable real-life scenarios in which variety of microorganisms is present and only a small and variable part of microorganisms could be grown by microbiology tools whereas all the microorganisms could provide their spectral fingerprints. </w:t>
      </w:r>
      <w:r w:rsidR="00987979">
        <w:t xml:space="preserve"> Towards these scientific questions, t</w:t>
      </w:r>
      <w:r>
        <w:t xml:space="preserve">his study </w:t>
      </w:r>
      <w:r w:rsidR="006413DF">
        <w:t>examined</w:t>
      </w:r>
      <w:r>
        <w:t xml:space="preserve"> two spectroscopy methods: </w:t>
      </w:r>
      <w:r w:rsidR="00987979">
        <w:t>l</w:t>
      </w:r>
      <w:r>
        <w:t xml:space="preserve">ow resolution Raman spectroscopy and fluorescence spectroscopy. </w:t>
      </w:r>
    </w:p>
    <w:p w14:paraId="2C245357" w14:textId="77777777" w:rsidR="002A0C08" w:rsidRDefault="002A0C08" w:rsidP="002A0C08">
      <w:pPr>
        <w:pStyle w:val="Default"/>
        <w:rPr>
          <w:highlight w:val="yellow"/>
          <w:lang w:val="en-GB"/>
        </w:rPr>
      </w:pPr>
    </w:p>
    <w:p w14:paraId="089DFE29" w14:textId="77777777" w:rsidR="00B620DF" w:rsidRPr="00662E26" w:rsidRDefault="00B620DF" w:rsidP="00662E26">
      <w:pPr>
        <w:pStyle w:val="Heading1"/>
      </w:pPr>
      <w:bookmarkStart w:id="104" w:name="_Toc520664303"/>
      <w:r w:rsidRPr="00662E26">
        <w:t>Research objectives</w:t>
      </w:r>
      <w:bookmarkEnd w:id="104"/>
      <w:r w:rsidRPr="00662E26">
        <w:t xml:space="preserve"> </w:t>
      </w:r>
    </w:p>
    <w:p w14:paraId="302C1E4C" w14:textId="77777777" w:rsidR="00B620DF" w:rsidRDefault="00B620DF" w:rsidP="00662E26">
      <w:commentRangeStart w:id="105"/>
      <w:commentRangeStart w:id="106"/>
      <w:r>
        <w:t>The specific aims of this study are</w:t>
      </w:r>
      <w:commentRangeEnd w:id="105"/>
      <w:r w:rsidR="00987979">
        <w:rPr>
          <w:rStyle w:val="CommentReference"/>
          <w:rFonts w:eastAsia="Calibri"/>
        </w:rPr>
        <w:commentReference w:id="105"/>
      </w:r>
      <w:commentRangeEnd w:id="106"/>
      <w:r w:rsidR="006413DF">
        <w:rPr>
          <w:rStyle w:val="CommentReference"/>
          <w:rFonts w:eastAsia="Calibri"/>
        </w:rPr>
        <w:commentReference w:id="106"/>
      </w:r>
      <w:r>
        <w:t xml:space="preserve">: </w:t>
      </w:r>
    </w:p>
    <w:p w14:paraId="27931451" w14:textId="46F9EE3A" w:rsidR="00662E26" w:rsidRDefault="00B620DF" w:rsidP="00662E26">
      <w:pPr>
        <w:pStyle w:val="ListParagraph"/>
        <w:numPr>
          <w:ilvl w:val="0"/>
          <w:numId w:val="30"/>
        </w:numPr>
      </w:pPr>
      <w:r>
        <w:t>Test the detection thresholds of low resolution Raman spectroscopy</w:t>
      </w:r>
      <w:r w:rsidR="00435994">
        <w:t xml:space="preserve"> combined with PLS</w:t>
      </w:r>
      <w:r>
        <w:t xml:space="preserve"> for detecting bacteria in water</w:t>
      </w:r>
    </w:p>
    <w:p w14:paraId="507F1E93" w14:textId="7FD86DBC" w:rsidR="00662E26" w:rsidRDefault="00B620DF" w:rsidP="006413DF">
      <w:pPr>
        <w:pStyle w:val="ListParagraph"/>
        <w:numPr>
          <w:ilvl w:val="0"/>
          <w:numId w:val="30"/>
        </w:numPr>
      </w:pPr>
      <w:r>
        <w:lastRenderedPageBreak/>
        <w:t>Test the detection threshold</w:t>
      </w:r>
      <w:r w:rsidR="00435994">
        <w:t>s</w:t>
      </w:r>
      <w:r>
        <w:t xml:space="preserve"> of fluorescence spectroscopy</w:t>
      </w:r>
      <w:r w:rsidR="00435994">
        <w:t xml:space="preserve"> for detecting bacteria in water and compare use of a </w:t>
      </w:r>
      <w:r>
        <w:t xml:space="preserve">single </w:t>
      </w:r>
      <w:r w:rsidR="00435994">
        <w:t xml:space="preserve">pair of excitation/emission wavelengths with analysis of the fluorescence spectra and the </w:t>
      </w:r>
      <w:r>
        <w:t>full EEM</w:t>
      </w:r>
      <w:r w:rsidR="00435994">
        <w:t xml:space="preserve"> enhanced with PLS.</w:t>
      </w:r>
      <w:r>
        <w:t xml:space="preserve"> </w:t>
      </w:r>
    </w:p>
    <w:p w14:paraId="37C4BB41" w14:textId="5842F030" w:rsidR="00662E26" w:rsidRDefault="00B620DF" w:rsidP="006413DF">
      <w:pPr>
        <w:pStyle w:val="ListParagraph"/>
        <w:numPr>
          <w:ilvl w:val="0"/>
          <w:numId w:val="30"/>
        </w:numPr>
      </w:pPr>
      <w:r>
        <w:t xml:space="preserve">Compare </w:t>
      </w:r>
      <w:r w:rsidR="00435994">
        <w:t xml:space="preserve">the </w:t>
      </w:r>
      <w:r w:rsidR="006413DF">
        <w:t>abilities</w:t>
      </w:r>
      <w:r w:rsidR="00435994">
        <w:t xml:space="preserve"> of low resolution Raman and fluorescence spectroscopies </w:t>
      </w:r>
      <w:r>
        <w:t>and outline recommendation</w:t>
      </w:r>
      <w:r w:rsidR="00435994">
        <w:t>s</w:t>
      </w:r>
      <w:r>
        <w:t xml:space="preserve"> for further studies</w:t>
      </w:r>
    </w:p>
    <w:p w14:paraId="11507BE4" w14:textId="77777777" w:rsidR="00662E26" w:rsidRDefault="00B620DF" w:rsidP="00662E26">
      <w:pPr>
        <w:pStyle w:val="ListParagraph"/>
        <w:numPr>
          <w:ilvl w:val="0"/>
          <w:numId w:val="30"/>
        </w:numPr>
      </w:pPr>
      <w:r>
        <w:t xml:space="preserve">Assess the ability of </w:t>
      </w:r>
      <w:commentRangeStart w:id="107"/>
      <w:commentRangeStart w:id="108"/>
      <w:r w:rsidR="002A0C08">
        <w:t>spectroscopy</w:t>
      </w:r>
      <w:commentRangeEnd w:id="107"/>
      <w:r w:rsidR="00435994">
        <w:rPr>
          <w:rStyle w:val="CommentReference"/>
          <w:rFonts w:eastAsia="Calibri"/>
        </w:rPr>
        <w:commentReference w:id="107"/>
      </w:r>
      <w:commentRangeEnd w:id="108"/>
      <w:r w:rsidR="006413DF">
        <w:rPr>
          <w:rStyle w:val="CommentReference"/>
          <w:rFonts w:eastAsia="Calibri"/>
        </w:rPr>
        <w:commentReference w:id="108"/>
      </w:r>
      <w:r w:rsidR="002A0C08">
        <w:t xml:space="preserve"> for </w:t>
      </w:r>
      <w:r>
        <w:t>detecting bacteria in real drinking water samples</w:t>
      </w:r>
    </w:p>
    <w:p w14:paraId="57AD940C" w14:textId="77777777" w:rsidR="00B620DF" w:rsidRPr="00FA1530" w:rsidRDefault="00B620DF" w:rsidP="00662E26">
      <w:pPr>
        <w:pStyle w:val="ListParagraph"/>
        <w:numPr>
          <w:ilvl w:val="0"/>
          <w:numId w:val="30"/>
        </w:numPr>
      </w:pPr>
      <w:r>
        <w:t>Evaluate the ability of both low resolution Raman and fluorescence spectroscopy at differentiation between different species of model bacteria</w:t>
      </w:r>
    </w:p>
    <w:p w14:paraId="39156F5F" w14:textId="77777777" w:rsidR="00B620DF" w:rsidRPr="00D84BE8" w:rsidRDefault="00B620DF" w:rsidP="00111D8B"/>
    <w:p w14:paraId="065E4F48" w14:textId="77777777" w:rsidR="00B620DF" w:rsidRDefault="00B620DF" w:rsidP="00111D8B">
      <w:r>
        <w:br w:type="page"/>
      </w:r>
    </w:p>
    <w:p w14:paraId="6B14205F" w14:textId="77777777" w:rsidR="00B620DF" w:rsidRDefault="00B620DF" w:rsidP="00662E26">
      <w:pPr>
        <w:pStyle w:val="Heading1"/>
      </w:pPr>
      <w:bookmarkStart w:id="109" w:name="_Toc520301036"/>
      <w:bookmarkStart w:id="110" w:name="_Toc520664304"/>
      <w:r w:rsidRPr="006C254B">
        <w:lastRenderedPageBreak/>
        <w:t>Materials and methods</w:t>
      </w:r>
      <w:bookmarkEnd w:id="109"/>
      <w:bookmarkEnd w:id="110"/>
    </w:p>
    <w:p w14:paraId="7E2AC495" w14:textId="23A387AC" w:rsidR="00B620DF" w:rsidRDefault="00B620DF" w:rsidP="00111D8B">
      <w:pPr>
        <w:pStyle w:val="Heading2"/>
      </w:pPr>
      <w:bookmarkStart w:id="111" w:name="_Toc520301037"/>
      <w:bookmarkStart w:id="112" w:name="_Toc520664305"/>
      <w:r>
        <w:t xml:space="preserve">Materials </w:t>
      </w:r>
      <w:r w:rsidR="006F7821">
        <w:t xml:space="preserve">and chemicals </w:t>
      </w:r>
      <w:r>
        <w:t>used</w:t>
      </w:r>
      <w:bookmarkEnd w:id="111"/>
      <w:bookmarkEnd w:id="112"/>
    </w:p>
    <w:p w14:paraId="49C493DF" w14:textId="77777777" w:rsidR="00B620DF" w:rsidRPr="00DF2F20" w:rsidRDefault="00B620DF" w:rsidP="00111D8B">
      <w:r>
        <w:t xml:space="preserve">The materials used in this study are </w:t>
      </w:r>
      <w:r w:rsidR="00111D8B">
        <w:t>listed</w:t>
      </w:r>
      <w:r>
        <w:t xml:space="preserve"> in </w:t>
      </w:r>
      <w:commentRangeStart w:id="113"/>
      <w:commentRangeStart w:id="114"/>
      <w:r>
        <w:fldChar w:fldCharType="begin"/>
      </w:r>
      <w:r>
        <w:instrText xml:space="preserve"> REF _Ref520455551 \h </w:instrText>
      </w:r>
      <w:r>
        <w:fldChar w:fldCharType="separate"/>
      </w:r>
      <w:r w:rsidR="000A1912">
        <w:t xml:space="preserve">Table </w:t>
      </w:r>
      <w:r w:rsidR="000A1912">
        <w:rPr>
          <w:noProof/>
        </w:rPr>
        <w:t>1</w:t>
      </w:r>
      <w:r>
        <w:fldChar w:fldCharType="end"/>
      </w:r>
      <w:commentRangeEnd w:id="113"/>
      <w:r w:rsidR="00B83FCA">
        <w:rPr>
          <w:rStyle w:val="CommentReference"/>
          <w:rFonts w:eastAsia="Calibri"/>
        </w:rPr>
        <w:commentReference w:id="113"/>
      </w:r>
      <w:commentRangeEnd w:id="114"/>
      <w:r w:rsidR="006413DF">
        <w:rPr>
          <w:rStyle w:val="CommentReference"/>
          <w:rFonts w:eastAsia="Calibri"/>
        </w:rPr>
        <w:commentReference w:id="114"/>
      </w:r>
      <w:r>
        <w:t>.</w:t>
      </w:r>
    </w:p>
    <w:p w14:paraId="1569A2B6" w14:textId="77777777" w:rsidR="00B620DF" w:rsidRDefault="00B620DF" w:rsidP="00111D8B">
      <w:pPr>
        <w:pStyle w:val="Caption"/>
      </w:pPr>
      <w:bookmarkStart w:id="115" w:name="_Ref520455551"/>
      <w:bookmarkStart w:id="116" w:name="_Ref520455534"/>
      <w:r>
        <w:t xml:space="preserve">Table </w:t>
      </w:r>
      <w:r w:rsidR="00B86DAE">
        <w:rPr>
          <w:noProof/>
        </w:rPr>
        <w:fldChar w:fldCharType="begin"/>
      </w:r>
      <w:r w:rsidR="00B86DAE">
        <w:rPr>
          <w:noProof/>
        </w:rPr>
        <w:instrText xml:space="preserve"> SEQ Table \* ARABIC </w:instrText>
      </w:r>
      <w:r w:rsidR="00B86DAE">
        <w:rPr>
          <w:noProof/>
        </w:rPr>
        <w:fldChar w:fldCharType="separate"/>
      </w:r>
      <w:r w:rsidR="000A1912">
        <w:rPr>
          <w:noProof/>
        </w:rPr>
        <w:t>1</w:t>
      </w:r>
      <w:r w:rsidR="00B86DAE">
        <w:rPr>
          <w:noProof/>
        </w:rPr>
        <w:fldChar w:fldCharType="end"/>
      </w:r>
      <w:bookmarkEnd w:id="115"/>
      <w:r>
        <w:rPr>
          <w:noProof/>
        </w:rPr>
        <w:t>. Material used in the study</w:t>
      </w:r>
      <w:bookmarkEnd w:id="116"/>
    </w:p>
    <w:tbl>
      <w:tblPr>
        <w:tblStyle w:val="TableGrid"/>
        <w:tblW w:w="8093" w:type="dxa"/>
        <w:jc w:val="center"/>
        <w:tblLook w:val="04A0" w:firstRow="1" w:lastRow="0" w:firstColumn="1" w:lastColumn="0" w:noHBand="0" w:noVBand="1"/>
      </w:tblPr>
      <w:tblGrid>
        <w:gridCol w:w="3538"/>
        <w:gridCol w:w="2667"/>
        <w:gridCol w:w="1888"/>
        <w:tblGridChange w:id="117">
          <w:tblGrid>
            <w:gridCol w:w="3538"/>
            <w:gridCol w:w="2115"/>
            <w:gridCol w:w="552"/>
            <w:gridCol w:w="1888"/>
          </w:tblGrid>
        </w:tblGridChange>
      </w:tblGrid>
      <w:tr w:rsidR="00111D8B" w14:paraId="4F57AEA8" w14:textId="77777777" w:rsidTr="009E7F29">
        <w:trPr>
          <w:trHeight w:val="711"/>
          <w:jc w:val="center"/>
        </w:trPr>
        <w:tc>
          <w:tcPr>
            <w:tcW w:w="3538" w:type="dxa"/>
            <w:shd w:val="clear" w:color="auto" w:fill="E7E6E6" w:themeFill="background2"/>
          </w:tcPr>
          <w:p w14:paraId="1093EBA6" w14:textId="4119A1F3" w:rsidR="00111D8B" w:rsidRPr="00155C8B" w:rsidRDefault="00111D8B" w:rsidP="00155C8B">
            <w:pPr>
              <w:spacing w:before="0" w:after="0"/>
              <w:jc w:val="left"/>
              <w:rPr>
                <w:b/>
                <w:bCs/>
                <w:u w:val="single"/>
              </w:rPr>
            </w:pPr>
            <w:r w:rsidRPr="00155C8B">
              <w:rPr>
                <w:b/>
                <w:bCs/>
                <w:u w:val="single"/>
              </w:rPr>
              <w:t>Material</w:t>
            </w:r>
            <w:r w:rsidR="00C76803">
              <w:rPr>
                <w:b/>
                <w:bCs/>
                <w:u w:val="single"/>
              </w:rPr>
              <w:t>s and chemicals</w:t>
            </w:r>
          </w:p>
        </w:tc>
        <w:tc>
          <w:tcPr>
            <w:tcW w:w="2667" w:type="dxa"/>
            <w:shd w:val="clear" w:color="auto" w:fill="E7E6E6" w:themeFill="background2"/>
          </w:tcPr>
          <w:p w14:paraId="15C3F661" w14:textId="4FECE404" w:rsidR="00111D8B" w:rsidRPr="00155C8B" w:rsidRDefault="006413DF" w:rsidP="00155C8B">
            <w:pPr>
              <w:spacing w:before="0" w:after="0"/>
              <w:jc w:val="left"/>
              <w:rPr>
                <w:b/>
                <w:bCs/>
                <w:u w:val="single"/>
              </w:rPr>
            </w:pPr>
            <w:r>
              <w:rPr>
                <w:b/>
                <w:bCs/>
                <w:u w:val="single"/>
              </w:rPr>
              <w:t>Manufacturer</w:t>
            </w:r>
          </w:p>
        </w:tc>
        <w:tc>
          <w:tcPr>
            <w:tcW w:w="1888" w:type="dxa"/>
            <w:shd w:val="clear" w:color="auto" w:fill="E7E6E6" w:themeFill="background2"/>
          </w:tcPr>
          <w:p w14:paraId="19CFAE20" w14:textId="77777777" w:rsidR="00111D8B" w:rsidRPr="00155C8B" w:rsidRDefault="00111D8B" w:rsidP="00155C8B">
            <w:pPr>
              <w:spacing w:before="0" w:after="0"/>
              <w:jc w:val="left"/>
              <w:rPr>
                <w:b/>
                <w:bCs/>
                <w:u w:val="single"/>
              </w:rPr>
            </w:pPr>
            <w:r w:rsidRPr="00155C8B">
              <w:rPr>
                <w:b/>
                <w:bCs/>
                <w:u w:val="single"/>
              </w:rPr>
              <w:t>Origin</w:t>
            </w:r>
            <w:r w:rsidR="00155C8B">
              <w:rPr>
                <w:b/>
                <w:bCs/>
                <w:u w:val="single"/>
              </w:rPr>
              <w:t xml:space="preserve"> </w:t>
            </w:r>
            <w:r w:rsidRPr="00155C8B">
              <w:rPr>
                <w:b/>
                <w:bCs/>
                <w:u w:val="single"/>
              </w:rPr>
              <w:t>(City, Country)</w:t>
            </w:r>
          </w:p>
        </w:tc>
      </w:tr>
      <w:tr w:rsidR="00111D8B" w14:paraId="082885E3" w14:textId="77777777" w:rsidTr="007861DE">
        <w:tblPrEx>
          <w:tblW w:w="8093" w:type="dxa"/>
          <w:jc w:val="center"/>
          <w:tblPrExChange w:id="118" w:author="Borisover, Yulia" w:date="2018-08-03T07:09:00Z">
            <w:tblPrEx>
              <w:tblW w:w="8093" w:type="dxa"/>
              <w:jc w:val="center"/>
            </w:tblPrEx>
          </w:tblPrExChange>
        </w:tblPrEx>
        <w:trPr>
          <w:trHeight w:val="711"/>
          <w:jc w:val="center"/>
          <w:trPrChange w:id="119" w:author="Borisover, Yulia" w:date="2018-08-03T07:09:00Z">
            <w:trPr>
              <w:trHeight w:val="711"/>
              <w:jc w:val="center"/>
            </w:trPr>
          </w:trPrChange>
        </w:trPr>
        <w:tc>
          <w:tcPr>
            <w:tcW w:w="3538" w:type="dxa"/>
            <w:tcPrChange w:id="120" w:author="Borisover, Yulia" w:date="2018-08-03T07:09:00Z">
              <w:tcPr>
                <w:tcW w:w="3538" w:type="dxa"/>
              </w:tcPr>
            </w:tcPrChange>
          </w:tcPr>
          <w:p w14:paraId="71D4433D" w14:textId="77777777" w:rsidR="00111D8B" w:rsidRDefault="00111D8B" w:rsidP="00155C8B">
            <w:pPr>
              <w:spacing w:before="0" w:after="0"/>
              <w:jc w:val="left"/>
            </w:pPr>
            <w:r>
              <w:t>Ethanol</w:t>
            </w:r>
          </w:p>
        </w:tc>
        <w:tc>
          <w:tcPr>
            <w:tcW w:w="2667" w:type="dxa"/>
            <w:tcPrChange w:id="121" w:author="Borisover, Yulia" w:date="2018-08-03T07:09:00Z">
              <w:tcPr>
                <w:tcW w:w="2115" w:type="dxa"/>
              </w:tcPr>
            </w:tcPrChange>
          </w:tcPr>
          <w:p w14:paraId="77245DB0" w14:textId="33754B61" w:rsidR="00111D8B" w:rsidRDefault="00111D8B" w:rsidP="009E7F29">
            <w:pPr>
              <w:spacing w:before="0" w:after="0"/>
              <w:jc w:val="left"/>
            </w:pPr>
            <w:r>
              <w:t>Gadot</w:t>
            </w:r>
          </w:p>
        </w:tc>
        <w:tc>
          <w:tcPr>
            <w:tcW w:w="1888" w:type="dxa"/>
            <w:tcPrChange w:id="122" w:author="Borisover, Yulia" w:date="2018-08-03T07:09:00Z">
              <w:tcPr>
                <w:tcW w:w="2440" w:type="dxa"/>
                <w:gridSpan w:val="2"/>
              </w:tcPr>
            </w:tcPrChange>
          </w:tcPr>
          <w:p w14:paraId="492B23BF" w14:textId="7114045C" w:rsidR="00111D8B" w:rsidRPr="009E7F29" w:rsidRDefault="00111D8B" w:rsidP="009E7F29">
            <w:pPr>
              <w:spacing w:before="0" w:after="0"/>
              <w:jc w:val="left"/>
            </w:pPr>
            <w:r w:rsidRPr="009E7F29">
              <w:t>Netanya, Israel</w:t>
            </w:r>
          </w:p>
          <w:p w14:paraId="17072524" w14:textId="77777777" w:rsidR="00111D8B" w:rsidRDefault="00111D8B" w:rsidP="009E7F29">
            <w:pPr>
              <w:spacing w:before="0" w:after="0"/>
              <w:jc w:val="left"/>
            </w:pPr>
          </w:p>
        </w:tc>
      </w:tr>
      <w:tr w:rsidR="00111D8B" w14:paraId="1CBB84A0" w14:textId="77777777" w:rsidTr="007861DE">
        <w:tblPrEx>
          <w:tblW w:w="8093" w:type="dxa"/>
          <w:jc w:val="center"/>
          <w:tblPrExChange w:id="123" w:author="Borisover, Yulia" w:date="2018-08-03T07:09:00Z">
            <w:tblPrEx>
              <w:tblW w:w="8093" w:type="dxa"/>
              <w:jc w:val="center"/>
            </w:tblPrEx>
          </w:tblPrExChange>
        </w:tblPrEx>
        <w:trPr>
          <w:trHeight w:val="711"/>
          <w:jc w:val="center"/>
          <w:trPrChange w:id="124" w:author="Borisover, Yulia" w:date="2018-08-03T07:09:00Z">
            <w:trPr>
              <w:trHeight w:val="711"/>
              <w:jc w:val="center"/>
            </w:trPr>
          </w:trPrChange>
        </w:trPr>
        <w:tc>
          <w:tcPr>
            <w:tcW w:w="3538" w:type="dxa"/>
            <w:tcPrChange w:id="125" w:author="Borisover, Yulia" w:date="2018-08-03T07:09:00Z">
              <w:tcPr>
                <w:tcW w:w="3538" w:type="dxa"/>
              </w:tcPr>
            </w:tcPrChange>
          </w:tcPr>
          <w:p w14:paraId="15A50499" w14:textId="77777777" w:rsidR="00111D8B" w:rsidRDefault="00111D8B" w:rsidP="00155C8B">
            <w:pPr>
              <w:spacing w:before="0" w:after="0"/>
              <w:jc w:val="left"/>
            </w:pPr>
            <w:r>
              <w:t>HPLC</w:t>
            </w:r>
            <w:r w:rsidR="00984FEA">
              <w:t>-grade</w:t>
            </w:r>
            <w:r>
              <w:t xml:space="preserve"> Water</w:t>
            </w:r>
          </w:p>
        </w:tc>
        <w:tc>
          <w:tcPr>
            <w:tcW w:w="2667" w:type="dxa"/>
            <w:tcPrChange w:id="126" w:author="Borisover, Yulia" w:date="2018-08-03T07:09:00Z">
              <w:tcPr>
                <w:tcW w:w="2115" w:type="dxa"/>
              </w:tcPr>
            </w:tcPrChange>
          </w:tcPr>
          <w:p w14:paraId="76AE1EB8" w14:textId="35D995CB" w:rsidR="00111D8B" w:rsidRDefault="00111D8B" w:rsidP="00155C8B">
            <w:pPr>
              <w:spacing w:before="0" w:after="0"/>
              <w:jc w:val="left"/>
            </w:pPr>
            <w:r>
              <w:t>Biolab</w:t>
            </w:r>
          </w:p>
        </w:tc>
        <w:tc>
          <w:tcPr>
            <w:tcW w:w="1888" w:type="dxa"/>
            <w:tcPrChange w:id="127" w:author="Borisover, Yulia" w:date="2018-08-03T07:09:00Z">
              <w:tcPr>
                <w:tcW w:w="2440" w:type="dxa"/>
                <w:gridSpan w:val="2"/>
              </w:tcPr>
            </w:tcPrChange>
          </w:tcPr>
          <w:p w14:paraId="10DD8171" w14:textId="51725C40" w:rsidR="00111D8B" w:rsidRDefault="00111D8B" w:rsidP="00155C8B">
            <w:pPr>
              <w:spacing w:before="0" w:after="0"/>
              <w:jc w:val="left"/>
            </w:pPr>
            <w:r>
              <w:t>Jerusalem, Israel</w:t>
            </w:r>
          </w:p>
        </w:tc>
      </w:tr>
      <w:tr w:rsidR="00111D8B" w14:paraId="24CFF202" w14:textId="77777777" w:rsidTr="007861DE">
        <w:tblPrEx>
          <w:tblW w:w="8093" w:type="dxa"/>
          <w:jc w:val="center"/>
          <w:tblPrExChange w:id="128" w:author="Borisover, Yulia" w:date="2018-08-03T07:09:00Z">
            <w:tblPrEx>
              <w:tblW w:w="8093" w:type="dxa"/>
              <w:jc w:val="center"/>
            </w:tblPrEx>
          </w:tblPrExChange>
        </w:tblPrEx>
        <w:trPr>
          <w:trHeight w:val="711"/>
          <w:jc w:val="center"/>
          <w:trPrChange w:id="129" w:author="Borisover, Yulia" w:date="2018-08-03T07:09:00Z">
            <w:trPr>
              <w:trHeight w:val="711"/>
              <w:jc w:val="center"/>
            </w:trPr>
          </w:trPrChange>
        </w:trPr>
        <w:tc>
          <w:tcPr>
            <w:tcW w:w="3538" w:type="dxa"/>
            <w:tcPrChange w:id="130" w:author="Borisover, Yulia" w:date="2018-08-03T07:09:00Z">
              <w:tcPr>
                <w:tcW w:w="3538" w:type="dxa"/>
              </w:tcPr>
            </w:tcPrChange>
          </w:tcPr>
          <w:p w14:paraId="60DBA6EB" w14:textId="77777777" w:rsidR="00111D8B" w:rsidRDefault="00111D8B" w:rsidP="00155C8B">
            <w:pPr>
              <w:spacing w:before="0" w:after="0"/>
              <w:jc w:val="left"/>
            </w:pPr>
            <w:r>
              <w:t>HPLC</w:t>
            </w:r>
            <w:r w:rsidR="00984FEA">
              <w:t>-grade</w:t>
            </w:r>
            <w:r>
              <w:t xml:space="preserve"> Water</w:t>
            </w:r>
          </w:p>
        </w:tc>
        <w:tc>
          <w:tcPr>
            <w:tcW w:w="2667" w:type="dxa"/>
            <w:tcPrChange w:id="131" w:author="Borisover, Yulia" w:date="2018-08-03T07:09:00Z">
              <w:tcPr>
                <w:tcW w:w="2115" w:type="dxa"/>
              </w:tcPr>
            </w:tcPrChange>
          </w:tcPr>
          <w:p w14:paraId="659F796F" w14:textId="77777777" w:rsidR="00111D8B" w:rsidRDefault="00111D8B" w:rsidP="00155C8B">
            <w:pPr>
              <w:spacing w:before="0" w:after="0"/>
              <w:jc w:val="left"/>
            </w:pPr>
            <w:r>
              <w:t>Merck</w:t>
            </w:r>
          </w:p>
        </w:tc>
        <w:tc>
          <w:tcPr>
            <w:tcW w:w="1888" w:type="dxa"/>
            <w:tcPrChange w:id="132" w:author="Borisover, Yulia" w:date="2018-08-03T07:09:00Z">
              <w:tcPr>
                <w:tcW w:w="2440" w:type="dxa"/>
                <w:gridSpan w:val="2"/>
              </w:tcPr>
            </w:tcPrChange>
          </w:tcPr>
          <w:p w14:paraId="32027F07" w14:textId="77777777" w:rsidR="00111D8B" w:rsidRDefault="000E7133" w:rsidP="00155C8B">
            <w:pPr>
              <w:spacing w:before="0" w:after="0"/>
              <w:jc w:val="left"/>
            </w:pPr>
            <w:r>
              <w:t>Darmstadt</w:t>
            </w:r>
            <w:r w:rsidR="00111D8B">
              <w:t>, Germany</w:t>
            </w:r>
          </w:p>
        </w:tc>
      </w:tr>
      <w:tr w:rsidR="00111D8B" w14:paraId="5B2BEA94" w14:textId="77777777" w:rsidTr="007861DE">
        <w:tblPrEx>
          <w:tblW w:w="8093" w:type="dxa"/>
          <w:jc w:val="center"/>
          <w:tblPrExChange w:id="133" w:author="Borisover, Yulia" w:date="2018-08-03T07:09:00Z">
            <w:tblPrEx>
              <w:tblW w:w="8093" w:type="dxa"/>
              <w:jc w:val="center"/>
            </w:tblPrEx>
          </w:tblPrExChange>
        </w:tblPrEx>
        <w:trPr>
          <w:trHeight w:val="347"/>
          <w:jc w:val="center"/>
          <w:trPrChange w:id="134" w:author="Borisover, Yulia" w:date="2018-08-03T07:09:00Z">
            <w:trPr>
              <w:trHeight w:val="347"/>
              <w:jc w:val="center"/>
            </w:trPr>
          </w:trPrChange>
        </w:trPr>
        <w:tc>
          <w:tcPr>
            <w:tcW w:w="3538" w:type="dxa"/>
            <w:tcPrChange w:id="135" w:author="Borisover, Yulia" w:date="2018-08-03T07:09:00Z">
              <w:tcPr>
                <w:tcW w:w="3538" w:type="dxa"/>
              </w:tcPr>
            </w:tcPrChange>
          </w:tcPr>
          <w:p w14:paraId="5883EE9F" w14:textId="77777777" w:rsidR="00111D8B" w:rsidRDefault="00111D8B" w:rsidP="00155C8B">
            <w:pPr>
              <w:spacing w:before="0" w:after="0"/>
              <w:jc w:val="left"/>
            </w:pPr>
            <w:r>
              <w:t>Agar</w:t>
            </w:r>
          </w:p>
        </w:tc>
        <w:tc>
          <w:tcPr>
            <w:tcW w:w="2667" w:type="dxa"/>
            <w:tcPrChange w:id="136" w:author="Borisover, Yulia" w:date="2018-08-03T07:09:00Z">
              <w:tcPr>
                <w:tcW w:w="2115" w:type="dxa"/>
              </w:tcPr>
            </w:tcPrChange>
          </w:tcPr>
          <w:p w14:paraId="586636EE" w14:textId="77777777" w:rsidR="00111D8B" w:rsidRPr="00240908" w:rsidRDefault="00111D8B" w:rsidP="00155C8B">
            <w:pPr>
              <w:pStyle w:val="Default"/>
              <w:rPr>
                <w:sz w:val="23"/>
                <w:szCs w:val="23"/>
              </w:rPr>
            </w:pPr>
            <w:r>
              <w:rPr>
                <w:sz w:val="23"/>
                <w:szCs w:val="23"/>
              </w:rPr>
              <w:t>Difco</w:t>
            </w:r>
          </w:p>
        </w:tc>
        <w:tc>
          <w:tcPr>
            <w:tcW w:w="1888" w:type="dxa"/>
            <w:tcPrChange w:id="137" w:author="Borisover, Yulia" w:date="2018-08-03T07:09:00Z">
              <w:tcPr>
                <w:tcW w:w="2440" w:type="dxa"/>
                <w:gridSpan w:val="2"/>
              </w:tcPr>
            </w:tcPrChange>
          </w:tcPr>
          <w:p w14:paraId="64563B40" w14:textId="77777777" w:rsidR="00111D8B" w:rsidRDefault="00111D8B" w:rsidP="00155C8B">
            <w:pPr>
              <w:spacing w:before="0" w:after="0"/>
              <w:jc w:val="left"/>
            </w:pPr>
            <w:r>
              <w:t>Sparks, USA</w:t>
            </w:r>
          </w:p>
        </w:tc>
      </w:tr>
      <w:tr w:rsidR="00111D8B" w14:paraId="0CA54A23" w14:textId="77777777" w:rsidTr="007861DE">
        <w:tblPrEx>
          <w:tblW w:w="8093" w:type="dxa"/>
          <w:jc w:val="center"/>
          <w:tblPrExChange w:id="138" w:author="Borisover, Yulia" w:date="2018-08-03T07:09:00Z">
            <w:tblPrEx>
              <w:tblW w:w="8093" w:type="dxa"/>
              <w:jc w:val="center"/>
            </w:tblPrEx>
          </w:tblPrExChange>
        </w:tblPrEx>
        <w:trPr>
          <w:trHeight w:val="347"/>
          <w:jc w:val="center"/>
          <w:trPrChange w:id="139" w:author="Borisover, Yulia" w:date="2018-08-03T07:09:00Z">
            <w:trPr>
              <w:trHeight w:val="347"/>
              <w:jc w:val="center"/>
            </w:trPr>
          </w:trPrChange>
        </w:trPr>
        <w:tc>
          <w:tcPr>
            <w:tcW w:w="3538" w:type="dxa"/>
            <w:tcPrChange w:id="140" w:author="Borisover, Yulia" w:date="2018-08-03T07:09:00Z">
              <w:tcPr>
                <w:tcW w:w="3538" w:type="dxa"/>
              </w:tcPr>
            </w:tcPrChange>
          </w:tcPr>
          <w:p w14:paraId="3ED311EC" w14:textId="77777777" w:rsidR="00111D8B" w:rsidRDefault="00111D8B" w:rsidP="00155C8B">
            <w:pPr>
              <w:spacing w:before="0" w:after="0"/>
              <w:jc w:val="left"/>
            </w:pPr>
            <w:r>
              <w:t>LB Broth</w:t>
            </w:r>
          </w:p>
        </w:tc>
        <w:tc>
          <w:tcPr>
            <w:tcW w:w="2667" w:type="dxa"/>
            <w:tcPrChange w:id="141" w:author="Borisover, Yulia" w:date="2018-08-03T07:09:00Z">
              <w:tcPr>
                <w:tcW w:w="2115" w:type="dxa"/>
              </w:tcPr>
            </w:tcPrChange>
          </w:tcPr>
          <w:p w14:paraId="426362A0" w14:textId="77777777" w:rsidR="00111D8B" w:rsidRPr="00240908" w:rsidRDefault="00111D8B" w:rsidP="00155C8B">
            <w:pPr>
              <w:pStyle w:val="Default"/>
              <w:rPr>
                <w:sz w:val="23"/>
                <w:szCs w:val="23"/>
              </w:rPr>
            </w:pPr>
            <w:r>
              <w:rPr>
                <w:sz w:val="23"/>
                <w:szCs w:val="23"/>
              </w:rPr>
              <w:t>Difco</w:t>
            </w:r>
          </w:p>
        </w:tc>
        <w:tc>
          <w:tcPr>
            <w:tcW w:w="1888" w:type="dxa"/>
            <w:tcPrChange w:id="142" w:author="Borisover, Yulia" w:date="2018-08-03T07:09:00Z">
              <w:tcPr>
                <w:tcW w:w="2440" w:type="dxa"/>
                <w:gridSpan w:val="2"/>
              </w:tcPr>
            </w:tcPrChange>
          </w:tcPr>
          <w:p w14:paraId="79CB706F" w14:textId="77777777" w:rsidR="00111D8B" w:rsidRDefault="00111D8B" w:rsidP="00155C8B">
            <w:pPr>
              <w:spacing w:before="0" w:after="0"/>
              <w:jc w:val="left"/>
            </w:pPr>
            <w:r>
              <w:t>Sparks, USA</w:t>
            </w:r>
          </w:p>
        </w:tc>
      </w:tr>
      <w:tr w:rsidR="009E7F29" w14:paraId="5144FC5E" w14:textId="77777777" w:rsidTr="007861DE">
        <w:trPr>
          <w:trHeight w:val="347"/>
          <w:jc w:val="center"/>
        </w:trPr>
        <w:tc>
          <w:tcPr>
            <w:tcW w:w="3538" w:type="dxa"/>
          </w:tcPr>
          <w:p w14:paraId="4E485025" w14:textId="665DA772" w:rsidR="009E7F29" w:rsidRDefault="006413DF" w:rsidP="009E7F29">
            <w:pPr>
              <w:spacing w:before="0" w:after="0"/>
              <w:jc w:val="left"/>
            </w:pPr>
            <w:r>
              <w:t>G</w:t>
            </w:r>
            <w:r w:rsidR="009E7F29" w:rsidRPr="00062468">
              <w:t>lycerol</w:t>
            </w:r>
          </w:p>
        </w:tc>
        <w:tc>
          <w:tcPr>
            <w:tcW w:w="2667" w:type="dxa"/>
          </w:tcPr>
          <w:p w14:paraId="47378B3C" w14:textId="7B859E5C" w:rsidR="009E7F29" w:rsidRDefault="009E7F29" w:rsidP="009E7F29">
            <w:pPr>
              <w:pStyle w:val="Default"/>
              <w:rPr>
                <w:sz w:val="23"/>
                <w:szCs w:val="23"/>
              </w:rPr>
            </w:pPr>
            <w:r>
              <w:rPr>
                <w:sz w:val="23"/>
                <w:szCs w:val="23"/>
              </w:rPr>
              <w:t>Biolab</w:t>
            </w:r>
          </w:p>
        </w:tc>
        <w:tc>
          <w:tcPr>
            <w:tcW w:w="1888" w:type="dxa"/>
          </w:tcPr>
          <w:p w14:paraId="38E556F0" w14:textId="32A31395" w:rsidR="009E7F29" w:rsidRDefault="009E7F29" w:rsidP="009E7F29">
            <w:pPr>
              <w:spacing w:before="0" w:after="0"/>
              <w:jc w:val="left"/>
            </w:pPr>
            <w:r>
              <w:t>Jerusalem, Israel</w:t>
            </w:r>
          </w:p>
        </w:tc>
      </w:tr>
      <w:tr w:rsidR="009E7F29" w14:paraId="50CF16CA" w14:textId="77777777" w:rsidTr="007861DE">
        <w:tblPrEx>
          <w:tblW w:w="8093" w:type="dxa"/>
          <w:jc w:val="center"/>
          <w:tblPrExChange w:id="143" w:author="Borisover, Yulia" w:date="2018-08-03T07:09:00Z">
            <w:tblPrEx>
              <w:tblW w:w="8093" w:type="dxa"/>
              <w:jc w:val="center"/>
            </w:tblPrEx>
          </w:tblPrExChange>
        </w:tblPrEx>
        <w:trPr>
          <w:trHeight w:val="711"/>
          <w:jc w:val="center"/>
          <w:trPrChange w:id="144" w:author="Borisover, Yulia" w:date="2018-08-03T07:09:00Z">
            <w:trPr>
              <w:trHeight w:val="711"/>
              <w:jc w:val="center"/>
            </w:trPr>
          </w:trPrChange>
        </w:trPr>
        <w:tc>
          <w:tcPr>
            <w:tcW w:w="3538" w:type="dxa"/>
            <w:tcPrChange w:id="145" w:author="Borisover, Yulia" w:date="2018-08-03T07:09:00Z">
              <w:tcPr>
                <w:tcW w:w="3538" w:type="dxa"/>
              </w:tcPr>
            </w:tcPrChange>
          </w:tcPr>
          <w:p w14:paraId="3C19E546" w14:textId="77777777" w:rsidR="009E7F29" w:rsidRDefault="009E7F29" w:rsidP="009E7F29">
            <w:pPr>
              <w:spacing w:before="0" w:after="0"/>
              <w:jc w:val="left"/>
            </w:pPr>
            <w:r>
              <w:t>L-tryptophan</w:t>
            </w:r>
          </w:p>
        </w:tc>
        <w:tc>
          <w:tcPr>
            <w:tcW w:w="2667" w:type="dxa"/>
            <w:tcPrChange w:id="146" w:author="Borisover, Yulia" w:date="2018-08-03T07:09:00Z">
              <w:tcPr>
                <w:tcW w:w="2115" w:type="dxa"/>
              </w:tcPr>
            </w:tcPrChange>
          </w:tcPr>
          <w:p w14:paraId="487D8FFC" w14:textId="77777777" w:rsidR="009E7F29" w:rsidRDefault="009E7F29" w:rsidP="009E7F29">
            <w:pPr>
              <w:spacing w:before="0" w:after="0"/>
              <w:jc w:val="left"/>
            </w:pPr>
            <w:r>
              <w:t>Sigma-Aldrich</w:t>
            </w:r>
          </w:p>
        </w:tc>
        <w:tc>
          <w:tcPr>
            <w:tcW w:w="1888" w:type="dxa"/>
            <w:tcPrChange w:id="147" w:author="Borisover, Yulia" w:date="2018-08-03T07:09:00Z">
              <w:tcPr>
                <w:tcW w:w="2440" w:type="dxa"/>
                <w:gridSpan w:val="2"/>
              </w:tcPr>
            </w:tcPrChange>
          </w:tcPr>
          <w:p w14:paraId="1409A36C" w14:textId="77777777" w:rsidR="009E7F29" w:rsidRDefault="009E7F29" w:rsidP="009E7F29">
            <w:pPr>
              <w:spacing w:before="0" w:after="0"/>
              <w:jc w:val="left"/>
            </w:pPr>
            <w:r>
              <w:t>St. Louis, USA</w:t>
            </w:r>
          </w:p>
        </w:tc>
      </w:tr>
      <w:tr w:rsidR="009E7F29" w14:paraId="0BFFB6E5" w14:textId="77777777" w:rsidTr="007861DE">
        <w:tblPrEx>
          <w:tblW w:w="8093" w:type="dxa"/>
          <w:jc w:val="center"/>
          <w:tblPrExChange w:id="148" w:author="Borisover, Yulia" w:date="2018-08-03T07:09:00Z">
            <w:tblPrEx>
              <w:tblW w:w="8093" w:type="dxa"/>
              <w:jc w:val="center"/>
            </w:tblPrEx>
          </w:tblPrExChange>
        </w:tblPrEx>
        <w:trPr>
          <w:trHeight w:val="711"/>
          <w:jc w:val="center"/>
          <w:trPrChange w:id="149" w:author="Borisover, Yulia" w:date="2018-08-03T07:09:00Z">
            <w:trPr>
              <w:trHeight w:val="711"/>
              <w:jc w:val="center"/>
            </w:trPr>
          </w:trPrChange>
        </w:trPr>
        <w:tc>
          <w:tcPr>
            <w:tcW w:w="3538" w:type="dxa"/>
            <w:tcPrChange w:id="150" w:author="Borisover, Yulia" w:date="2018-08-03T07:09:00Z">
              <w:tcPr>
                <w:tcW w:w="3538" w:type="dxa"/>
              </w:tcPr>
            </w:tcPrChange>
          </w:tcPr>
          <w:p w14:paraId="33AA11D5" w14:textId="77777777" w:rsidR="009E7F29" w:rsidRDefault="009E7F29" w:rsidP="009E7F29">
            <w:pPr>
              <w:spacing w:before="0" w:after="0"/>
              <w:jc w:val="left"/>
            </w:pPr>
            <w:r>
              <w:t>Delicate Task Wipers</w:t>
            </w:r>
          </w:p>
        </w:tc>
        <w:tc>
          <w:tcPr>
            <w:tcW w:w="2667" w:type="dxa"/>
            <w:tcPrChange w:id="151" w:author="Borisover, Yulia" w:date="2018-08-03T07:09:00Z">
              <w:tcPr>
                <w:tcW w:w="2115" w:type="dxa"/>
              </w:tcPr>
            </w:tcPrChange>
          </w:tcPr>
          <w:p w14:paraId="1E7AF90A" w14:textId="77777777" w:rsidR="009E7F29" w:rsidRDefault="009E7F29" w:rsidP="009E7F29">
            <w:pPr>
              <w:spacing w:before="0" w:after="0"/>
              <w:jc w:val="left"/>
            </w:pPr>
            <w:r w:rsidRPr="00FB1B9B">
              <w:t>Kimberly-Clark</w:t>
            </w:r>
          </w:p>
        </w:tc>
        <w:tc>
          <w:tcPr>
            <w:tcW w:w="1888" w:type="dxa"/>
            <w:tcPrChange w:id="152" w:author="Borisover, Yulia" w:date="2018-08-03T07:09:00Z">
              <w:tcPr>
                <w:tcW w:w="2440" w:type="dxa"/>
                <w:gridSpan w:val="2"/>
              </w:tcPr>
            </w:tcPrChange>
          </w:tcPr>
          <w:p w14:paraId="6EB0B43F" w14:textId="77777777" w:rsidR="009E7F29" w:rsidRDefault="009E7F29" w:rsidP="009E7F29">
            <w:pPr>
              <w:spacing w:before="0" w:after="0"/>
              <w:jc w:val="left"/>
            </w:pPr>
            <w:r>
              <w:t>Irving, USA</w:t>
            </w:r>
          </w:p>
        </w:tc>
      </w:tr>
      <w:tr w:rsidR="009E7F29" w14:paraId="42203D96" w14:textId="77777777" w:rsidTr="007861DE">
        <w:tblPrEx>
          <w:tblW w:w="8093" w:type="dxa"/>
          <w:jc w:val="center"/>
          <w:tblPrExChange w:id="153" w:author="Borisover, Yulia" w:date="2018-08-03T07:09:00Z">
            <w:tblPrEx>
              <w:tblW w:w="8093" w:type="dxa"/>
              <w:jc w:val="center"/>
            </w:tblPrEx>
          </w:tblPrExChange>
        </w:tblPrEx>
        <w:trPr>
          <w:trHeight w:val="711"/>
          <w:jc w:val="center"/>
          <w:trPrChange w:id="154" w:author="Borisover, Yulia" w:date="2018-08-03T07:09:00Z">
            <w:trPr>
              <w:trHeight w:val="711"/>
              <w:jc w:val="center"/>
            </w:trPr>
          </w:trPrChange>
        </w:trPr>
        <w:tc>
          <w:tcPr>
            <w:tcW w:w="3538" w:type="dxa"/>
            <w:shd w:val="clear" w:color="auto" w:fill="auto"/>
            <w:tcPrChange w:id="155" w:author="Borisover, Yulia" w:date="2018-08-03T07:09:00Z">
              <w:tcPr>
                <w:tcW w:w="3538" w:type="dxa"/>
                <w:shd w:val="clear" w:color="auto" w:fill="auto"/>
              </w:tcPr>
            </w:tcPrChange>
          </w:tcPr>
          <w:p w14:paraId="6C183925" w14:textId="77777777" w:rsidR="009E7F29" w:rsidRPr="00F8784B" w:rsidRDefault="009E7F29" w:rsidP="009E7F29">
            <w:pPr>
              <w:spacing w:before="0" w:after="0"/>
              <w:jc w:val="left"/>
            </w:pPr>
            <w:r w:rsidRPr="00F8784B">
              <w:t xml:space="preserve">0.45 µm </w:t>
            </w:r>
            <w:r>
              <w:t xml:space="preserve">Durapore </w:t>
            </w:r>
            <w:r w:rsidRPr="00F8784B">
              <w:t>Filters</w:t>
            </w:r>
          </w:p>
        </w:tc>
        <w:tc>
          <w:tcPr>
            <w:tcW w:w="2667" w:type="dxa"/>
            <w:tcPrChange w:id="156" w:author="Borisover, Yulia" w:date="2018-08-03T07:09:00Z">
              <w:tcPr>
                <w:tcW w:w="2115" w:type="dxa"/>
              </w:tcPr>
            </w:tcPrChange>
          </w:tcPr>
          <w:p w14:paraId="785524FE" w14:textId="77777777" w:rsidR="009E7F29" w:rsidRPr="00FB1B9B" w:rsidRDefault="009E7F29" w:rsidP="009E7F29">
            <w:pPr>
              <w:spacing w:before="0" w:after="0"/>
              <w:jc w:val="left"/>
            </w:pPr>
            <w:r>
              <w:t>Millex (Merck)</w:t>
            </w:r>
          </w:p>
        </w:tc>
        <w:tc>
          <w:tcPr>
            <w:tcW w:w="1888" w:type="dxa"/>
            <w:tcPrChange w:id="157" w:author="Borisover, Yulia" w:date="2018-08-03T07:09:00Z">
              <w:tcPr>
                <w:tcW w:w="2440" w:type="dxa"/>
                <w:gridSpan w:val="2"/>
              </w:tcPr>
            </w:tcPrChange>
          </w:tcPr>
          <w:p w14:paraId="75791B7B" w14:textId="77777777" w:rsidR="009E7F29" w:rsidRDefault="009E7F29" w:rsidP="009E7F29">
            <w:pPr>
              <w:spacing w:before="0" w:after="0"/>
              <w:jc w:val="left"/>
            </w:pPr>
            <w:r w:rsidRPr="000E7133">
              <w:t>Darmstadt, Germany</w:t>
            </w:r>
          </w:p>
        </w:tc>
      </w:tr>
    </w:tbl>
    <w:p w14:paraId="69E77FBA" w14:textId="77777777" w:rsidR="00B620DF" w:rsidRDefault="00B620DF" w:rsidP="00111D8B"/>
    <w:p w14:paraId="711BF369" w14:textId="36C03233" w:rsidR="00B620DF" w:rsidRPr="006C254B" w:rsidRDefault="00B620DF" w:rsidP="00111D8B">
      <w:pPr>
        <w:pStyle w:val="Heading2"/>
      </w:pPr>
      <w:bookmarkStart w:id="158" w:name="_Toc520301038"/>
      <w:bookmarkStart w:id="159" w:name="_Toc520664306"/>
      <w:r w:rsidRPr="006C254B">
        <w:t>Bacterial Strains</w:t>
      </w:r>
      <w:bookmarkEnd w:id="158"/>
      <w:bookmarkEnd w:id="159"/>
    </w:p>
    <w:p w14:paraId="5855F21D" w14:textId="4FD297C5" w:rsidR="00B620DF" w:rsidRPr="00055A6E" w:rsidRDefault="00B620DF" w:rsidP="00111D8B">
      <w:r w:rsidRPr="00062468">
        <w:t xml:space="preserve">The following bacterial strains were used in this study: </w:t>
      </w:r>
      <w:r w:rsidRPr="00062468">
        <w:rPr>
          <w:i/>
          <w:iCs/>
        </w:rPr>
        <w:t>E</w:t>
      </w:r>
      <w:r>
        <w:rPr>
          <w:i/>
          <w:iCs/>
        </w:rPr>
        <w:t>scherichia</w:t>
      </w:r>
      <w:r w:rsidRPr="00062468">
        <w:rPr>
          <w:i/>
          <w:iCs/>
        </w:rPr>
        <w:t xml:space="preserve"> coli </w:t>
      </w:r>
      <w:r w:rsidRPr="00062468">
        <w:t>DH5</w:t>
      </w:r>
      <w:r w:rsidRPr="00062468">
        <w:rPr>
          <w:rFonts w:ascii="Calibri" w:hAnsi="Calibri" w:cs="Calibri"/>
        </w:rPr>
        <w:t>α</w:t>
      </w:r>
      <w:r w:rsidRPr="00062468">
        <w:t xml:space="preserve">, </w:t>
      </w:r>
      <w:r w:rsidRPr="00062468">
        <w:rPr>
          <w:i/>
          <w:iCs/>
        </w:rPr>
        <w:t>B</w:t>
      </w:r>
      <w:r>
        <w:rPr>
          <w:i/>
          <w:iCs/>
        </w:rPr>
        <w:t>acillus</w:t>
      </w:r>
      <w:r w:rsidRPr="00062468">
        <w:rPr>
          <w:i/>
          <w:iCs/>
        </w:rPr>
        <w:t xml:space="preserve"> subtilis </w:t>
      </w:r>
      <w:r w:rsidRPr="00062468">
        <w:t>3610</w:t>
      </w:r>
      <w:r>
        <w:t xml:space="preserve"> and</w:t>
      </w:r>
      <w:r w:rsidRPr="00062468">
        <w:t xml:space="preserve"> </w:t>
      </w:r>
      <w:r w:rsidRPr="00062468">
        <w:rPr>
          <w:i/>
          <w:iCs/>
        </w:rPr>
        <w:t>Pseudomonas aeruginosa</w:t>
      </w:r>
      <w:r>
        <w:t xml:space="preserve"> PA14</w:t>
      </w:r>
      <w:r w:rsidRPr="00062468">
        <w:rPr>
          <w:i/>
          <w:iCs/>
        </w:rPr>
        <w:t>,</w:t>
      </w:r>
      <w:r w:rsidRPr="00062468">
        <w:t xml:space="preserve"> all strains were taken from the lab stocks at</w:t>
      </w:r>
      <w:r>
        <w:t xml:space="preserve"> the</w:t>
      </w:r>
      <w:r w:rsidRPr="00062468">
        <w:t xml:space="preserve"> Volcani Center.</w:t>
      </w:r>
      <w:ins w:id="160" w:author="Administrator" w:date="2018-08-13T10:04:00Z">
        <w:r w:rsidR="003566CC">
          <w:t xml:space="preserve"> </w:t>
        </w:r>
        <w:commentRangeStart w:id="161"/>
        <w:commentRangeStart w:id="162"/>
        <w:r w:rsidR="003566CC" w:rsidRPr="001A275E">
          <w:rPr>
            <w:lang w:val="en-GB"/>
          </w:rPr>
          <w:t>These bacterial species were chosen because a) they represent the gram positive and gram negative groups</w:t>
        </w:r>
        <w:r w:rsidR="003566CC">
          <w:rPr>
            <w:lang w:val="en-GB"/>
          </w:rPr>
          <w:t xml:space="preserve">, expected to have a different chemical composition </w:t>
        </w:r>
        <w:r w:rsidR="003566CC" w:rsidRPr="00A3425B">
          <w:rPr>
            <w:highlight w:val="yellow"/>
            <w:lang w:val="en-GB"/>
          </w:rPr>
          <w:fldChar w:fldCharType="begin"/>
        </w:r>
        <w:r w:rsidR="003566CC">
          <w:rPr>
            <w:highlight w:val="yellow"/>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sidR="003566CC" w:rsidRPr="00A3425B">
          <w:rPr>
            <w:highlight w:val="yellow"/>
            <w:lang w:val="en-GB"/>
          </w:rPr>
          <w:fldChar w:fldCharType="separate"/>
        </w:r>
        <w:r w:rsidR="003566CC">
          <w:rPr>
            <w:noProof/>
            <w:highlight w:val="yellow"/>
            <w:lang w:val="en-GB"/>
          </w:rPr>
          <w:t>(Jean and Simorre, 2018)</w:t>
        </w:r>
        <w:r w:rsidR="003566CC" w:rsidRPr="00A3425B">
          <w:rPr>
            <w:highlight w:val="yellow"/>
            <w:lang w:val="en-GB"/>
          </w:rPr>
          <w:fldChar w:fldCharType="end"/>
        </w:r>
        <w:r w:rsidR="003566CC" w:rsidRPr="001A275E">
          <w:rPr>
            <w:lang w:val="en-GB"/>
          </w:rPr>
          <w:t xml:space="preserve"> and b) </w:t>
        </w:r>
        <w:r w:rsidR="003566CC" w:rsidRPr="001A275E">
          <w:rPr>
            <w:i/>
            <w:lang w:val="en-GB"/>
          </w:rPr>
          <w:t xml:space="preserve">P. aeruginosa </w:t>
        </w:r>
        <w:r w:rsidR="003566CC" w:rsidRPr="001A275E">
          <w:rPr>
            <w:lang w:val="en-GB"/>
          </w:rPr>
          <w:t>is a very common environmental pathogen which may b</w:t>
        </w:r>
        <w:r w:rsidR="003566CC">
          <w:rPr>
            <w:lang w:val="en-GB"/>
          </w:rPr>
          <w:t xml:space="preserve">e acquired from drinking water </w:t>
        </w:r>
        <w:r w:rsidR="003566CC">
          <w:rPr>
            <w:lang w:val="en-GB"/>
          </w:rPr>
          <w:fldChar w:fldCharType="begin"/>
        </w:r>
        <w:r w:rsidR="003566CC">
          <w:rPr>
            <w:lang w:val="en-GB"/>
          </w:rPr>
          <w:instrText xml:space="preserve"> ADDIN EN.CITE &lt;EndNote&gt;&lt;Cite&gt;&lt;Author&gt;Costa&lt;/Author&gt;&lt;Year&gt;2015&lt;/Year&gt;&lt;IDText&gt;Nosocomial outbreak of Pseudomonas aeruginosa associated with a drinking water fountain&lt;/IDText&gt;&lt;DisplayText&gt;(Costa et al., 2015)&lt;/DisplayText&gt;&lt;record&gt;&lt;dates&gt;&lt;pub-dates&gt;&lt;date&gt;Nov&lt;/date&gt;&lt;/pub-dates&gt;&lt;year&gt;2015&lt;/year&gt;&lt;/dates&gt;&lt;keywords&gt;&lt;keyword&gt;Cross Infection&lt;/keyword&gt;&lt;keyword&gt;Disease Outbreaks&lt;/keyword&gt;&lt;keyword&gt;Drinking Water&lt;/keyword&gt;&lt;keyword&gt;Genotype&lt;/keyword&gt;&lt;keyword&gt;Humans&lt;/keyword&gt;&lt;keyword&gt;Molecular Epidemiology&lt;/keyword&gt;&lt;keyword&gt;Molecular Typing&lt;/keyword&gt;&lt;keyword&gt;Pseudomonas Infections&lt;/keyword&gt;&lt;keyword&gt;Pseudomonas aeruginosa&lt;/keyword&gt;&lt;keyword&gt;Random Amplified Polymorphic DNA Technique&lt;/keyword&gt;&lt;keyword&gt;Drinking water fountain&lt;/keyword&gt;&lt;keyword&gt;Nosocomial&lt;/keyword&gt;&lt;keyword&gt;Outbreak&lt;/keyword&gt;&lt;keyword&gt;Pseudomonas aeruginosa&lt;/keyword&gt;&lt;/keywords&gt;&lt;urls&gt;&lt;related-urls&gt;&lt;url&gt;https://www.ncbi.nlm.nih.gov/pubmed/26341271&lt;/url&gt;&lt;/related-urls&gt;&lt;/urls&gt;&lt;isbn&gt;1532-2939&lt;/isbn&gt;&lt;titles&gt;&lt;title&gt;Nosocomial outbreak of Pseudomonas aeruginosa associated with a drinking water fountain&lt;/title&gt;&lt;secondary-title&gt;J Hosp Infect&lt;/secondary-title&gt;&lt;/titles&gt;&lt;pages&gt;271-4&lt;/pages&gt;&lt;number&gt;3&lt;/number&gt;&lt;contributors&gt;&lt;authors&gt;&lt;author&gt;Costa, D.&lt;/author&gt;&lt;author&gt;Bousseau, A.&lt;/author&gt;&lt;author&gt;Thevenot, S.&lt;/author&gt;&lt;author&gt;Dufour, X.&lt;/author&gt;&lt;author&gt;Laland, C.&lt;/author&gt;&lt;author&gt;Burucoa, C.&lt;/author&gt;&lt;author&gt;Castel, O.&lt;/author&gt;&lt;/authors&gt;&lt;/contributors&gt;&lt;edition&gt;2015/08/17&lt;/edition&gt;&lt;language&gt;eng&lt;/language&gt;&lt;added-date format="utc"&gt;1532883929&lt;/added-date&gt;&lt;ref-type name="Journal Article"&gt;17&lt;/ref-type&gt;&lt;rec-number&gt;211&lt;/rec-number&gt;&lt;last-updated-date format="utc"&gt;1532883929&lt;/last-updated-date&gt;&lt;accession-num&gt;26341271&lt;/accession-num&gt;&lt;electronic-resource-num&gt;10.1016/j.jhin.2015.07.010&lt;/electronic-resource-num&gt;&lt;volume&gt;91&lt;/volume&gt;&lt;/record&gt;&lt;/Cite&gt;&lt;/EndNote&gt;</w:instrText>
        </w:r>
        <w:r w:rsidR="003566CC">
          <w:rPr>
            <w:lang w:val="en-GB"/>
          </w:rPr>
          <w:fldChar w:fldCharType="separate"/>
        </w:r>
        <w:r w:rsidR="003566CC">
          <w:rPr>
            <w:noProof/>
            <w:lang w:val="en-GB"/>
          </w:rPr>
          <w:t>(Costa et al., 2015)</w:t>
        </w:r>
        <w:r w:rsidR="003566CC">
          <w:rPr>
            <w:lang w:val="en-GB"/>
          </w:rPr>
          <w:fldChar w:fldCharType="end"/>
        </w:r>
        <w:r w:rsidR="003566CC">
          <w:rPr>
            <w:lang w:val="en-GB"/>
          </w:rPr>
          <w:t xml:space="preserve">. </w:t>
        </w:r>
        <w:commentRangeEnd w:id="161"/>
        <w:r w:rsidR="003566CC">
          <w:rPr>
            <w:rStyle w:val="CommentReference"/>
            <w:rFonts w:eastAsia="Calibri"/>
          </w:rPr>
          <w:commentReference w:id="161"/>
        </w:r>
      </w:ins>
      <w:commentRangeEnd w:id="162"/>
      <w:ins w:id="163" w:author="Administrator" w:date="2018-08-13T10:05:00Z">
        <w:r w:rsidR="003566CC">
          <w:rPr>
            <w:rStyle w:val="CommentReference"/>
            <w:rFonts w:eastAsia="Calibri"/>
          </w:rPr>
          <w:commentReference w:id="162"/>
        </w:r>
      </w:ins>
    </w:p>
    <w:p w14:paraId="74361CD2" w14:textId="77777777" w:rsidR="00B620DF" w:rsidRPr="00062468" w:rsidRDefault="00B620DF" w:rsidP="00111D8B">
      <w:r w:rsidRPr="00062468">
        <w:t xml:space="preserve">Bacteria were transferred from pure cultures stored at -20 0C (with 20% glycerol solution) and were grown on LB agar medium (Difco, Sparks, MD, USA) </w:t>
      </w:r>
      <w:r w:rsidR="00111D8B">
        <w:t>by</w:t>
      </w:r>
      <w:r w:rsidRPr="00062468">
        <w:t xml:space="preserve"> incubat</w:t>
      </w:r>
      <w:r w:rsidR="00111D8B">
        <w:t>ing</w:t>
      </w:r>
      <w:r w:rsidRPr="00062468">
        <w:t xml:space="preserve"> at 37°C overnight. Several well isolated colonies were harvested, suspended in a 10 or 15 ml of LB broth (Difco, Sparks, MD, USA) and incubated at 37°C with shaking overnight to prepare a starter culture. The stocks were later used in the sample preparation procedure in different ways for different </w:t>
      </w:r>
      <w:commentRangeStart w:id="164"/>
      <w:commentRangeStart w:id="165"/>
      <w:r w:rsidRPr="00062468">
        <w:t>experiments</w:t>
      </w:r>
      <w:commentRangeEnd w:id="164"/>
      <w:r w:rsidR="00356386">
        <w:rPr>
          <w:rStyle w:val="CommentReference"/>
          <w:rFonts w:eastAsia="Calibri"/>
        </w:rPr>
        <w:commentReference w:id="164"/>
      </w:r>
      <w:commentRangeEnd w:id="165"/>
      <w:r w:rsidR="006413DF">
        <w:rPr>
          <w:rStyle w:val="CommentReference"/>
          <w:rFonts w:eastAsia="Calibri"/>
        </w:rPr>
        <w:commentReference w:id="165"/>
      </w:r>
      <w:r w:rsidRPr="00062468">
        <w:t>.</w:t>
      </w:r>
    </w:p>
    <w:p w14:paraId="5AFC9FC5" w14:textId="77777777" w:rsidR="00B620DF" w:rsidRPr="006C254B" w:rsidRDefault="00B620DF" w:rsidP="00111D8B">
      <w:pPr>
        <w:pStyle w:val="Heading2"/>
      </w:pPr>
      <w:bookmarkStart w:id="166" w:name="_Toc520301039"/>
      <w:bookmarkStart w:id="167" w:name="_Toc520664307"/>
      <w:r w:rsidRPr="006C254B">
        <w:lastRenderedPageBreak/>
        <w:t>O</w:t>
      </w:r>
      <w:r>
        <w:t>ptical density to bacterial concentration</w:t>
      </w:r>
      <w:r w:rsidRPr="006C254B">
        <w:t xml:space="preserve"> calibration</w:t>
      </w:r>
      <w:bookmarkEnd w:id="166"/>
      <w:bookmarkEnd w:id="167"/>
    </w:p>
    <w:p w14:paraId="288A2F98" w14:textId="77777777" w:rsidR="00B620DF" w:rsidRDefault="00B620DF" w:rsidP="00111D8B">
      <w:r w:rsidRPr="006C254B">
        <w:t xml:space="preserve">In order to </w:t>
      </w:r>
      <w:r w:rsidRPr="0002130A">
        <w:t xml:space="preserve">associate </w:t>
      </w:r>
      <w:r w:rsidRPr="006C254B">
        <w:t xml:space="preserve">optical density with microbial </w:t>
      </w:r>
      <w:r>
        <w:t>concentration</w:t>
      </w:r>
      <w:r w:rsidRPr="006C254B">
        <w:t>, liquid bacter</w:t>
      </w:r>
      <w:r>
        <w:t xml:space="preserve">ial cultures were diluted to optical density (OD) of </w:t>
      </w:r>
      <w:r w:rsidRPr="006C254B">
        <w:t>1</w:t>
      </w:r>
      <w:r>
        <w:t xml:space="preserve"> using a benchtop photometer (Biochrom, Cambridge, UK) at 590 </w:t>
      </w:r>
      <w:commentRangeStart w:id="168"/>
      <w:commentRangeStart w:id="169"/>
      <w:r>
        <w:t>nm</w:t>
      </w:r>
      <w:commentRangeEnd w:id="168"/>
      <w:r w:rsidR="00001B6A">
        <w:rPr>
          <w:rStyle w:val="CommentReference"/>
          <w:rFonts w:eastAsia="Calibri"/>
        </w:rPr>
        <w:commentReference w:id="168"/>
      </w:r>
      <w:commentRangeEnd w:id="169"/>
      <w:r w:rsidR="006413DF">
        <w:rPr>
          <w:rStyle w:val="CommentReference"/>
          <w:rFonts w:eastAsia="Calibri"/>
        </w:rPr>
        <w:commentReference w:id="169"/>
      </w:r>
      <w:r w:rsidRPr="006C254B">
        <w:t>. The cultures were then serially diluted between 1:10 and 1:10</w:t>
      </w:r>
      <w:r w:rsidRPr="006C254B">
        <w:rPr>
          <w:vertAlign w:val="superscript"/>
        </w:rPr>
        <w:t>10</w:t>
      </w:r>
      <w:r w:rsidRPr="006C254B">
        <w:t xml:space="preserve"> and 100µL were plated on agar plates and incubated overnight in 37°C. Each dilution was plated 3 times for replicates, and 3 plates were incubated without inoculation as controls. After incubation, colonies were counted on the plates and the bacterial concentration of a 1 OD liquid culture was calculated to be ~10</w:t>
      </w:r>
      <w:r w:rsidRPr="006C254B">
        <w:rPr>
          <w:vertAlign w:val="superscript"/>
        </w:rPr>
        <w:t>8</w:t>
      </w:r>
      <w:r w:rsidRPr="006C254B">
        <w:t xml:space="preserve"> CFUs/ml in </w:t>
      </w:r>
      <w:r w:rsidRPr="006C254B">
        <w:rPr>
          <w:i/>
          <w:iCs/>
        </w:rPr>
        <w:t>E. coli</w:t>
      </w:r>
      <w:r w:rsidRPr="006C254B">
        <w:t xml:space="preserve"> and </w:t>
      </w:r>
      <w:r w:rsidRPr="006C254B">
        <w:rPr>
          <w:i/>
          <w:iCs/>
        </w:rPr>
        <w:t>B. subtilis</w:t>
      </w:r>
      <w:r>
        <w:t xml:space="preserve"> and ~10</w:t>
      </w:r>
      <w:r>
        <w:rPr>
          <w:vertAlign w:val="superscript"/>
        </w:rPr>
        <w:t>9</w:t>
      </w:r>
      <w:r>
        <w:t xml:space="preserve"> CFUs/ml in </w:t>
      </w:r>
      <w:r>
        <w:rPr>
          <w:i/>
          <w:iCs/>
        </w:rPr>
        <w:t>P. aeruginosa</w:t>
      </w:r>
      <w:r w:rsidRPr="006C254B">
        <w:t>.</w:t>
      </w:r>
    </w:p>
    <w:p w14:paraId="5850AAB1" w14:textId="77777777" w:rsidR="00B620DF" w:rsidRPr="001C6296" w:rsidRDefault="00B620DF" w:rsidP="00111D8B">
      <w:pPr>
        <w:pStyle w:val="Heading2"/>
      </w:pPr>
      <w:bookmarkStart w:id="170" w:name="_Toc520301040"/>
      <w:bookmarkStart w:id="171" w:name="_Toc520664308"/>
      <w:r w:rsidRPr="001C6296">
        <w:t>Preparation of L- tryptophan solution</w:t>
      </w:r>
      <w:bookmarkEnd w:id="170"/>
      <w:bookmarkEnd w:id="171"/>
      <w:r w:rsidRPr="001C6296">
        <w:t xml:space="preserve"> </w:t>
      </w:r>
    </w:p>
    <w:p w14:paraId="5BE10014" w14:textId="436648F0" w:rsidR="000C1BC3" w:rsidRDefault="00B620DF" w:rsidP="00AF3E03">
      <w:r w:rsidRPr="001C6296">
        <w:t xml:space="preserve">A </w:t>
      </w:r>
      <w:r w:rsidRPr="003A2B5A">
        <w:t>10</w:t>
      </w:r>
      <w:r>
        <w:rPr>
          <w:vertAlign w:val="superscript"/>
        </w:rPr>
        <w:t>7</w:t>
      </w:r>
      <w:r w:rsidRPr="003A2B5A">
        <w:t xml:space="preserve"> </w:t>
      </w:r>
      <w:r w:rsidRPr="001C6296">
        <w:t>pp</w:t>
      </w:r>
      <w:r>
        <w:t>b</w:t>
      </w:r>
      <w:r w:rsidRPr="001C6296">
        <w:t xml:space="preserve"> stock solutio</w:t>
      </w:r>
      <w:r>
        <w:t xml:space="preserve">n was prepared by dissolving 1 </w:t>
      </w:r>
      <w:r w:rsidRPr="001C6296">
        <w:t>g of L-tryptophan powder (</w:t>
      </w:r>
      <w:r>
        <w:t xml:space="preserve">CAS number 73-22-3, </w:t>
      </w:r>
      <w:r w:rsidRPr="001C6296">
        <w:t>S</w:t>
      </w:r>
      <w:r w:rsidRPr="00986B7B">
        <w:t xml:space="preserve">igma-Aldrich, St. Louis, MO, USA) into 100 ml of non-fluorescence water </w:t>
      </w:r>
      <w:r w:rsidR="00986B7B" w:rsidRPr="00986B7B">
        <w:t>(Merck, Darmstadt, Germany</w:t>
      </w:r>
      <w:r w:rsidR="00111D8B">
        <w:t xml:space="preserve">) at </w:t>
      </w:r>
      <w:r w:rsidR="00AF3E03">
        <w:t>8</w:t>
      </w:r>
      <w:r w:rsidR="00AF3E03" w:rsidRPr="00986B7B">
        <w:t>0</w:t>
      </w:r>
      <w:r w:rsidR="00AF3E03">
        <w:t>±10</w:t>
      </w:r>
      <w:r w:rsidRPr="00986B7B">
        <w:t>°C using an electric stirrer</w:t>
      </w:r>
      <w:r w:rsidR="00111D8B">
        <w:t xml:space="preserve"> and hot-plate (</w:t>
      </w:r>
      <w:r w:rsidR="00111D8B" w:rsidRPr="00001AF1">
        <w:t>Freed Electric, Haifa, Israel</w:t>
      </w:r>
      <w:r w:rsidR="00111D8B">
        <w:t>)</w:t>
      </w:r>
      <w:r w:rsidRPr="001C6296">
        <w:t xml:space="preserve">. The tryptophan stock solution was </w:t>
      </w:r>
      <w:r>
        <w:t xml:space="preserve">serially </w:t>
      </w:r>
      <w:r w:rsidRPr="001C6296">
        <w:t xml:space="preserve">diluted </w:t>
      </w:r>
      <w:r w:rsidR="00664A5A">
        <w:t xml:space="preserve">to prepare a series of </w:t>
      </w:r>
      <w:r>
        <w:t>concentrations</w:t>
      </w:r>
      <w:r w:rsidR="00664A5A">
        <w:t>:</w:t>
      </w:r>
      <w:r>
        <w:t>1, 1, 2, 3, 5 and 10 ppb</w:t>
      </w:r>
      <w:r w:rsidR="000138C6">
        <w:t>.</w:t>
      </w:r>
    </w:p>
    <w:p w14:paraId="61CCEEC2" w14:textId="2C5E1876" w:rsidR="000C1BC3" w:rsidRPr="006C254B" w:rsidRDefault="000C1BC3" w:rsidP="000C1BC3">
      <w:pPr>
        <w:pStyle w:val="Heading2"/>
        <w:numPr>
          <w:ilvl w:val="1"/>
          <w:numId w:val="31"/>
        </w:numPr>
        <w:ind w:left="426" w:hanging="426"/>
      </w:pPr>
      <w:r>
        <w:t>Groundw</w:t>
      </w:r>
      <w:r w:rsidRPr="006C254B">
        <w:t>ater sampl</w:t>
      </w:r>
      <w:r w:rsidR="00D80D48">
        <w:t>es</w:t>
      </w:r>
    </w:p>
    <w:p w14:paraId="269BECAF" w14:textId="295C5D73" w:rsidR="00D80D48" w:rsidRPr="002403B2" w:rsidRDefault="00D80D48" w:rsidP="002403B2">
      <w:r w:rsidRPr="002403B2">
        <w:t>3.5.1. Groundwater sampling</w:t>
      </w:r>
    </w:p>
    <w:p w14:paraId="0DF06D1C" w14:textId="0BB15E3C" w:rsidR="000C1BC3" w:rsidRDefault="000C1BC3" w:rsidP="0034175C">
      <w:r w:rsidRPr="002403B2">
        <w:t>Groundwater samples were obtained from 6 drinking water wells in Israel between July 2017 and</w:t>
      </w:r>
      <w:r w:rsidRPr="006C254B">
        <w:t xml:space="preserve"> </w:t>
      </w:r>
      <w:r>
        <w:t>June</w:t>
      </w:r>
      <w:r w:rsidRPr="006C254B">
        <w:t xml:space="preserve"> 2018</w:t>
      </w:r>
      <w:r>
        <w:t xml:space="preserve">, prior to </w:t>
      </w:r>
      <w:r w:rsidRPr="006C254B">
        <w:t>and after standard chlorination treatment</w:t>
      </w:r>
      <w:r>
        <w:t xml:space="preserve"> </w:t>
      </w:r>
      <w:commentRangeStart w:id="172"/>
      <w:commentRangeStart w:id="173"/>
      <w:ins w:id="174" w:author="Borisover, Yulia" w:date="2018-08-03T07:16:00Z">
        <w:r>
          <w:t>(</w:t>
        </w:r>
        <w:r w:rsidRPr="000C1BC3">
          <w:rPr>
            <w:highlight w:val="yellow"/>
            <w:rPrChange w:id="175" w:author="Borisover, Yulia" w:date="2018-08-03T07:16:00Z">
              <w:rPr/>
            </w:rPrChange>
          </w:rPr>
          <w:t>by what? gaseous chlorine?</w:t>
        </w:r>
        <w:r>
          <w:t>)</w:t>
        </w:r>
      </w:ins>
      <w:commentRangeEnd w:id="172"/>
      <w:r w:rsidR="0034175C">
        <w:rPr>
          <w:rStyle w:val="CommentReference"/>
          <w:rFonts w:eastAsia="Calibri"/>
        </w:rPr>
        <w:commentReference w:id="172"/>
      </w:r>
      <w:commentRangeEnd w:id="173"/>
      <w:r w:rsidR="002403B2">
        <w:rPr>
          <w:rStyle w:val="CommentReference"/>
          <w:rFonts w:eastAsia="Calibri"/>
        </w:rPr>
        <w:commentReference w:id="173"/>
      </w:r>
      <w:r w:rsidRPr="006C254B">
        <w:t xml:space="preserve">. The list of the </w:t>
      </w:r>
      <w:r>
        <w:t>groundwater wells</w:t>
      </w:r>
      <w:r w:rsidRPr="006C254B">
        <w:t xml:space="preserve">, the frequency of sampling </w:t>
      </w:r>
      <w:r>
        <w:t xml:space="preserve">and </w:t>
      </w:r>
      <w:r w:rsidRPr="006C254B">
        <w:t xml:space="preserve">the number of </w:t>
      </w:r>
      <w:r>
        <w:t>the samples collected</w:t>
      </w:r>
      <w:r w:rsidRPr="006C254B">
        <w:t xml:space="preserve"> are listed in</w:t>
      </w:r>
      <w:r>
        <w:t xml:space="preserve"> </w:t>
      </w:r>
      <w:r>
        <w:fldChar w:fldCharType="begin"/>
      </w:r>
      <w:r>
        <w:instrText xml:space="preserve"> REF _Ref520455807 \h </w:instrText>
      </w:r>
      <w:r>
        <w:fldChar w:fldCharType="separate"/>
      </w:r>
      <w:r>
        <w:t xml:space="preserve">Table </w:t>
      </w:r>
      <w:r>
        <w:rPr>
          <w:noProof/>
        </w:rPr>
        <w:t>2</w:t>
      </w:r>
      <w:r>
        <w:fldChar w:fldCharType="end"/>
      </w:r>
      <w:r w:rsidRPr="006C254B">
        <w:t xml:space="preserve">. Water was collected in cleaned </w:t>
      </w:r>
      <w:r>
        <w:t xml:space="preserve">dark </w:t>
      </w:r>
      <w:r w:rsidRPr="006C254B">
        <w:t xml:space="preserve">glass bottles and transported </w:t>
      </w:r>
      <w:r>
        <w:t>cooled (</w:t>
      </w:r>
      <w:commentRangeStart w:id="176"/>
      <w:r w:rsidRPr="008332EE">
        <w:rPr>
          <w:highlight w:val="yellow"/>
        </w:rPr>
        <w:t>to which temperature?</w:t>
      </w:r>
      <w:commentRangeEnd w:id="176"/>
      <w:r w:rsidR="00434F31">
        <w:rPr>
          <w:rStyle w:val="CommentReference"/>
          <w:rFonts w:eastAsia="Calibri"/>
        </w:rPr>
        <w:commentReference w:id="176"/>
      </w:r>
      <w:r w:rsidRPr="008332EE">
        <w:rPr>
          <w:highlight w:val="yellow"/>
        </w:rPr>
        <w:t>)</w:t>
      </w:r>
      <w:r w:rsidRPr="006C254B">
        <w:t xml:space="preserve"> to the </w:t>
      </w:r>
      <w:r>
        <w:t xml:space="preserve">ARO </w:t>
      </w:r>
      <w:r w:rsidRPr="006C254B">
        <w:t xml:space="preserve">laboratory where it was </w:t>
      </w:r>
      <w:commentRangeStart w:id="177"/>
      <w:commentRangeStart w:id="178"/>
      <w:r w:rsidRPr="006C254B">
        <w:t>stored</w:t>
      </w:r>
      <w:commentRangeEnd w:id="177"/>
      <w:r>
        <w:rPr>
          <w:rStyle w:val="CommentReference"/>
          <w:rFonts w:eastAsia="Calibri"/>
        </w:rPr>
        <w:commentReference w:id="177"/>
      </w:r>
      <w:commentRangeEnd w:id="178"/>
      <w:r w:rsidR="00434F31">
        <w:rPr>
          <w:rStyle w:val="CommentReference"/>
          <w:rFonts w:eastAsia="Calibri"/>
        </w:rPr>
        <w:commentReference w:id="178"/>
      </w:r>
      <w:r w:rsidRPr="006C254B">
        <w:t xml:space="preserve"> in 4°C until </w:t>
      </w:r>
      <w:commentRangeStart w:id="179"/>
      <w:commentRangeStart w:id="180"/>
      <w:r w:rsidRPr="006C254B">
        <w:t>analy</w:t>
      </w:r>
      <w:r>
        <w:t>zed</w:t>
      </w:r>
      <w:commentRangeEnd w:id="179"/>
      <w:r w:rsidR="00C45AF2">
        <w:rPr>
          <w:rStyle w:val="CommentReference"/>
          <w:rFonts w:eastAsia="Calibri"/>
        </w:rPr>
        <w:commentReference w:id="179"/>
      </w:r>
      <w:commentRangeEnd w:id="180"/>
      <w:r w:rsidR="00434F31">
        <w:rPr>
          <w:rStyle w:val="CommentReference"/>
          <w:rFonts w:eastAsia="Calibri"/>
        </w:rPr>
        <w:commentReference w:id="180"/>
      </w:r>
      <w:r w:rsidRPr="006C254B">
        <w:t>.</w:t>
      </w:r>
      <w:r>
        <w:t xml:space="preserve"> </w:t>
      </w:r>
      <w:commentRangeStart w:id="181"/>
      <w:del w:id="182" w:author="Borisover, Yulia" w:date="2018-08-03T07:19:00Z">
        <w:r w:rsidDel="00633C48">
          <w:delText>Some samplings were cancelled due to unavailability of the drill site reported by the water authorities.</w:delText>
        </w:r>
      </w:del>
      <w:commentRangeEnd w:id="181"/>
      <w:r w:rsidR="00434F31">
        <w:rPr>
          <w:rStyle w:val="CommentReference"/>
          <w:rFonts w:eastAsia="Calibri"/>
        </w:rPr>
        <w:commentReference w:id="181"/>
      </w:r>
    </w:p>
    <w:p w14:paraId="5B967C79" w14:textId="511B1EE1" w:rsidR="000C1BC3" w:rsidRDefault="000C1BC3" w:rsidP="000C1BC3">
      <w:pPr>
        <w:pStyle w:val="Caption"/>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rsidRPr="005A2DF9">
        <w:t xml:space="preserve">. </w:t>
      </w:r>
      <w:r w:rsidR="00F122CD">
        <w:t>Groundw</w:t>
      </w:r>
      <w:r w:rsidRPr="005A2DF9">
        <w:t>ater sampling</w:t>
      </w:r>
      <w:r w:rsidR="00F122CD">
        <w:t>: wells, frequency of sampling and the number of samples collected</w:t>
      </w:r>
    </w:p>
    <w:tbl>
      <w:tblPr>
        <w:tblStyle w:val="TableGrid"/>
        <w:tblW w:w="9129" w:type="dxa"/>
        <w:tblLook w:val="04A0" w:firstRow="1" w:lastRow="0" w:firstColumn="1" w:lastColumn="0" w:noHBand="0" w:noVBand="1"/>
      </w:tblPr>
      <w:tblGrid>
        <w:gridCol w:w="3004"/>
        <w:gridCol w:w="4010"/>
        <w:gridCol w:w="2115"/>
      </w:tblGrid>
      <w:tr w:rsidR="000C1BC3" w14:paraId="6AAE1885" w14:textId="77777777" w:rsidTr="00601E6A">
        <w:tc>
          <w:tcPr>
            <w:tcW w:w="3005" w:type="dxa"/>
          </w:tcPr>
          <w:p w14:paraId="37321BBA" w14:textId="4B6CF6B0" w:rsidR="000C1BC3" w:rsidRPr="004272EE" w:rsidRDefault="00C9433F" w:rsidP="00601E6A">
            <w:r>
              <w:t>Groundwater w</w:t>
            </w:r>
            <w:r w:rsidR="000C1BC3" w:rsidRPr="004272EE">
              <w:t>ell (code)</w:t>
            </w:r>
          </w:p>
        </w:tc>
        <w:tc>
          <w:tcPr>
            <w:tcW w:w="4011" w:type="dxa"/>
          </w:tcPr>
          <w:p w14:paraId="185E8C62" w14:textId="77777777" w:rsidR="000C1BC3" w:rsidRPr="004272EE" w:rsidRDefault="000C1BC3" w:rsidP="00601E6A">
            <w:r w:rsidRPr="004272EE">
              <w:t>Sampling Frequency</w:t>
            </w:r>
          </w:p>
        </w:tc>
        <w:tc>
          <w:tcPr>
            <w:tcW w:w="2113" w:type="dxa"/>
          </w:tcPr>
          <w:p w14:paraId="7E3C4EF5" w14:textId="2598A7D3" w:rsidR="000C1BC3" w:rsidRPr="004272EE" w:rsidRDefault="000C1BC3" w:rsidP="00601E6A">
            <w:r w:rsidRPr="004272EE">
              <w:t xml:space="preserve">Number of </w:t>
            </w:r>
            <w:r w:rsidR="00F122CD">
              <w:t xml:space="preserve">the collected </w:t>
            </w:r>
            <w:r w:rsidRPr="004272EE">
              <w:t xml:space="preserve">samples </w:t>
            </w:r>
            <w:ins w:id="183" w:author="Borisover, Yulia" w:date="2018-08-03T07:21:00Z">
              <w:r w:rsidR="00F122CD">
                <w:t>(</w:t>
              </w:r>
            </w:ins>
            <w:commentRangeStart w:id="184"/>
            <w:commentRangeStart w:id="185"/>
            <w:r w:rsidRPr="004272EE">
              <w:t>prior chlorination</w:t>
            </w:r>
            <w:commentRangeEnd w:id="184"/>
            <w:r w:rsidR="00F122CD">
              <w:rPr>
                <w:rStyle w:val="CommentReference"/>
                <w:rFonts w:eastAsia="Calibri"/>
                <w:lang w:val="en-US"/>
              </w:rPr>
              <w:commentReference w:id="184"/>
            </w:r>
            <w:commentRangeEnd w:id="185"/>
            <w:r w:rsidR="00434F31">
              <w:rPr>
                <w:rStyle w:val="CommentReference"/>
                <w:rFonts w:eastAsia="Calibri"/>
                <w:lang w:val="en-US"/>
              </w:rPr>
              <w:commentReference w:id="185"/>
            </w:r>
            <w:ins w:id="186" w:author="Borisover, Yulia" w:date="2018-08-03T07:21:00Z">
              <w:r w:rsidR="00F122CD">
                <w:t>)</w:t>
              </w:r>
            </w:ins>
          </w:p>
        </w:tc>
      </w:tr>
      <w:tr w:rsidR="000C1BC3" w14:paraId="68551317" w14:textId="77777777" w:rsidTr="00601E6A">
        <w:tc>
          <w:tcPr>
            <w:tcW w:w="3005" w:type="dxa"/>
          </w:tcPr>
          <w:p w14:paraId="33EF888C" w14:textId="77777777" w:rsidR="000C1BC3" w:rsidRDefault="000C1BC3" w:rsidP="00601E6A">
            <w:r>
              <w:t>Alonei Ha’Bashan 5 (AAI05)</w:t>
            </w:r>
          </w:p>
        </w:tc>
        <w:tc>
          <w:tcPr>
            <w:tcW w:w="4011" w:type="dxa"/>
          </w:tcPr>
          <w:p w14:paraId="075641B9" w14:textId="77777777" w:rsidR="000C1BC3" w:rsidRDefault="000C1BC3" w:rsidP="00601E6A">
            <w:r>
              <w:t>Monthly</w:t>
            </w:r>
          </w:p>
        </w:tc>
        <w:tc>
          <w:tcPr>
            <w:tcW w:w="2113" w:type="dxa"/>
          </w:tcPr>
          <w:p w14:paraId="1324080A" w14:textId="77777777" w:rsidR="000C1BC3" w:rsidRDefault="000C1BC3" w:rsidP="00601E6A">
            <w:r>
              <w:t>11</w:t>
            </w:r>
          </w:p>
        </w:tc>
      </w:tr>
      <w:tr w:rsidR="000C1BC3" w14:paraId="57FDB013" w14:textId="77777777" w:rsidTr="00601E6A">
        <w:tc>
          <w:tcPr>
            <w:tcW w:w="3005" w:type="dxa"/>
          </w:tcPr>
          <w:p w14:paraId="22CA40AF" w14:textId="77777777" w:rsidR="000C1BC3" w:rsidRDefault="000C1BC3" w:rsidP="00601E6A">
            <w:r>
              <w:t>Alonei Ha’Bashan 8 (AAI08)</w:t>
            </w:r>
          </w:p>
        </w:tc>
        <w:tc>
          <w:tcPr>
            <w:tcW w:w="4011" w:type="dxa"/>
          </w:tcPr>
          <w:p w14:paraId="44203F8F" w14:textId="77777777" w:rsidR="000C1BC3" w:rsidRDefault="000C1BC3" w:rsidP="00601E6A">
            <w:r>
              <w:t>Monthly</w:t>
            </w:r>
          </w:p>
        </w:tc>
        <w:tc>
          <w:tcPr>
            <w:tcW w:w="2113" w:type="dxa"/>
          </w:tcPr>
          <w:p w14:paraId="24331D74" w14:textId="77777777" w:rsidR="000C1BC3" w:rsidRDefault="000C1BC3" w:rsidP="00601E6A">
            <w:r>
              <w:t>10</w:t>
            </w:r>
          </w:p>
        </w:tc>
      </w:tr>
      <w:tr w:rsidR="000C1BC3" w14:paraId="661D9A59" w14:textId="77777777" w:rsidTr="00601E6A">
        <w:tc>
          <w:tcPr>
            <w:tcW w:w="3005" w:type="dxa"/>
          </w:tcPr>
          <w:p w14:paraId="3A58A6F0" w14:textId="77777777" w:rsidR="000C1BC3" w:rsidRDefault="000C1BC3" w:rsidP="00601E6A">
            <w:r>
              <w:t>Kidmat Tzvi 1 (KDZ)</w:t>
            </w:r>
          </w:p>
        </w:tc>
        <w:tc>
          <w:tcPr>
            <w:tcW w:w="4011" w:type="dxa"/>
          </w:tcPr>
          <w:p w14:paraId="76091D73" w14:textId="77777777" w:rsidR="000C1BC3" w:rsidRDefault="000C1BC3" w:rsidP="00601E6A">
            <w:r>
              <w:t>Intermittently between October 2017 and June 2018</w:t>
            </w:r>
          </w:p>
          <w:p w14:paraId="56BBC3EE" w14:textId="77777777" w:rsidR="000C1BC3" w:rsidRDefault="000C1BC3" w:rsidP="00601E6A">
            <w:r w:rsidRPr="006F78AF">
              <w:rPr>
                <w:highlight w:val="cyan"/>
              </w:rPr>
              <w:t>22/10</w:t>
            </w:r>
            <w:r w:rsidRPr="006F78AF">
              <w:rPr>
                <w:highlight w:val="cyan"/>
              </w:rPr>
              <w:tab/>
              <w:t>26/12</w:t>
            </w:r>
            <w:r w:rsidRPr="006F78AF">
              <w:rPr>
                <w:highlight w:val="cyan"/>
              </w:rPr>
              <w:tab/>
              <w:t>15/01</w:t>
            </w:r>
            <w:r w:rsidRPr="006F78AF">
              <w:rPr>
                <w:highlight w:val="cyan"/>
              </w:rPr>
              <w:tab/>
              <w:t>20/03</w:t>
            </w:r>
            <w:r w:rsidRPr="006F78AF">
              <w:rPr>
                <w:highlight w:val="cyan"/>
              </w:rPr>
              <w:tab/>
              <w:t>23/04</w:t>
            </w:r>
            <w:r w:rsidRPr="006F78AF">
              <w:rPr>
                <w:highlight w:val="cyan"/>
              </w:rPr>
              <w:tab/>
              <w:t>23/05</w:t>
            </w:r>
            <w:r w:rsidRPr="006F78AF">
              <w:rPr>
                <w:highlight w:val="cyan"/>
              </w:rPr>
              <w:tab/>
              <w:t>18/06</w:t>
            </w:r>
          </w:p>
        </w:tc>
        <w:tc>
          <w:tcPr>
            <w:tcW w:w="2113" w:type="dxa"/>
          </w:tcPr>
          <w:p w14:paraId="7C5864BD" w14:textId="77777777" w:rsidR="000C1BC3" w:rsidRDefault="000C1BC3" w:rsidP="00601E6A">
            <w:r>
              <w:t>7</w:t>
            </w:r>
          </w:p>
        </w:tc>
      </w:tr>
      <w:tr w:rsidR="000C1BC3" w14:paraId="1BDFF581" w14:textId="77777777" w:rsidTr="00601E6A">
        <w:tc>
          <w:tcPr>
            <w:tcW w:w="3005" w:type="dxa"/>
          </w:tcPr>
          <w:p w14:paraId="18B7338F" w14:textId="77777777" w:rsidR="000C1BC3" w:rsidRDefault="000C1BC3" w:rsidP="00601E6A">
            <w:r>
              <w:t>Shimron 7 (SH7)</w:t>
            </w:r>
          </w:p>
        </w:tc>
        <w:tc>
          <w:tcPr>
            <w:tcW w:w="4011" w:type="dxa"/>
          </w:tcPr>
          <w:p w14:paraId="4741A5A7" w14:textId="77777777" w:rsidR="000C1BC3" w:rsidRDefault="000C1BC3" w:rsidP="00601E6A">
            <w:r>
              <w:t>Monthly</w:t>
            </w:r>
          </w:p>
        </w:tc>
        <w:tc>
          <w:tcPr>
            <w:tcW w:w="2113" w:type="dxa"/>
          </w:tcPr>
          <w:p w14:paraId="3C7CD40E" w14:textId="77777777" w:rsidR="000C1BC3" w:rsidRDefault="000C1BC3" w:rsidP="00601E6A">
            <w:r>
              <w:t>11</w:t>
            </w:r>
          </w:p>
        </w:tc>
      </w:tr>
      <w:tr w:rsidR="000C1BC3" w14:paraId="668212DC" w14:textId="77777777" w:rsidTr="00601E6A">
        <w:tc>
          <w:tcPr>
            <w:tcW w:w="3005" w:type="dxa"/>
          </w:tcPr>
          <w:p w14:paraId="79DA1639" w14:textId="77777777" w:rsidR="000C1BC3" w:rsidRDefault="000C1BC3" w:rsidP="00601E6A">
            <w:r>
              <w:lastRenderedPageBreak/>
              <w:t>Einan 3 (QP003)</w:t>
            </w:r>
          </w:p>
        </w:tc>
        <w:tc>
          <w:tcPr>
            <w:tcW w:w="4011" w:type="dxa"/>
          </w:tcPr>
          <w:p w14:paraId="3E938A09" w14:textId="77777777" w:rsidR="000C1BC3" w:rsidRDefault="000C1BC3" w:rsidP="00601E6A">
            <w:r>
              <w:t>Summer (July-December 2017, March-June 2018): 2 per month</w:t>
            </w:r>
          </w:p>
          <w:p w14:paraId="3D234287" w14:textId="77777777" w:rsidR="000C1BC3" w:rsidRDefault="000C1BC3" w:rsidP="00601E6A"/>
          <w:p w14:paraId="0CBC04EC" w14:textId="77777777" w:rsidR="000C1BC3" w:rsidRDefault="000C1BC3" w:rsidP="00601E6A">
            <w:r>
              <w:t>Winter (January-February 2018): 2 per week</w:t>
            </w:r>
          </w:p>
        </w:tc>
        <w:tc>
          <w:tcPr>
            <w:tcW w:w="2113" w:type="dxa"/>
          </w:tcPr>
          <w:p w14:paraId="241576FA" w14:textId="77777777" w:rsidR="000C1BC3" w:rsidRDefault="000C1BC3" w:rsidP="00601E6A">
            <w:r>
              <w:t>26</w:t>
            </w:r>
          </w:p>
        </w:tc>
      </w:tr>
      <w:tr w:rsidR="000C1BC3" w14:paraId="7F2D6D71" w14:textId="77777777" w:rsidTr="00601E6A">
        <w:tc>
          <w:tcPr>
            <w:tcW w:w="3005" w:type="dxa"/>
          </w:tcPr>
          <w:p w14:paraId="271A6B0C" w14:textId="77777777" w:rsidR="000C1BC3" w:rsidRDefault="000C1BC3" w:rsidP="00601E6A">
            <w:r>
              <w:t>Einan 6 (QP006)</w:t>
            </w:r>
          </w:p>
        </w:tc>
        <w:tc>
          <w:tcPr>
            <w:tcW w:w="4011" w:type="dxa"/>
          </w:tcPr>
          <w:p w14:paraId="3B897F21" w14:textId="77777777" w:rsidR="000C1BC3" w:rsidRDefault="000C1BC3" w:rsidP="00601E6A">
            <w:r>
              <w:t>Summer (July-December 2017, March-June 2018): 2 per month</w:t>
            </w:r>
          </w:p>
          <w:p w14:paraId="24DEF1AD" w14:textId="77777777" w:rsidR="000C1BC3" w:rsidRDefault="000C1BC3" w:rsidP="00601E6A"/>
          <w:p w14:paraId="17EA47C7" w14:textId="77777777" w:rsidR="000C1BC3" w:rsidRDefault="000C1BC3" w:rsidP="00601E6A">
            <w:r>
              <w:t>Winter (January-February 2018): 2 per week</w:t>
            </w:r>
          </w:p>
        </w:tc>
        <w:tc>
          <w:tcPr>
            <w:tcW w:w="2113" w:type="dxa"/>
          </w:tcPr>
          <w:p w14:paraId="11D04D2D" w14:textId="77777777" w:rsidR="000C1BC3" w:rsidRDefault="000C1BC3" w:rsidP="00601E6A">
            <w:r>
              <w:t>34</w:t>
            </w:r>
          </w:p>
        </w:tc>
      </w:tr>
      <w:tr w:rsidR="000C1BC3" w14:paraId="1C8745C4" w14:textId="77777777" w:rsidTr="00601E6A">
        <w:tc>
          <w:tcPr>
            <w:tcW w:w="3005" w:type="dxa"/>
          </w:tcPr>
          <w:p w14:paraId="0CCC8DCD" w14:textId="77777777" w:rsidR="000C1BC3" w:rsidRDefault="000C1BC3" w:rsidP="00601E6A">
            <w:r>
              <w:t>Total samples</w:t>
            </w:r>
          </w:p>
        </w:tc>
        <w:tc>
          <w:tcPr>
            <w:tcW w:w="4011" w:type="dxa"/>
          </w:tcPr>
          <w:p w14:paraId="1E68ADCB" w14:textId="77777777" w:rsidR="000C1BC3" w:rsidRDefault="000C1BC3" w:rsidP="00601E6A"/>
        </w:tc>
        <w:tc>
          <w:tcPr>
            <w:tcW w:w="2113" w:type="dxa"/>
          </w:tcPr>
          <w:p w14:paraId="30E000B1" w14:textId="77777777" w:rsidR="000C1BC3" w:rsidRDefault="000C1BC3" w:rsidP="00601E6A">
            <w:r>
              <w:t>99</w:t>
            </w:r>
          </w:p>
        </w:tc>
      </w:tr>
    </w:tbl>
    <w:p w14:paraId="0C8C4447" w14:textId="77777777" w:rsidR="000C1BC3" w:rsidRPr="006C254B" w:rsidRDefault="000C1BC3" w:rsidP="000C1BC3"/>
    <w:p w14:paraId="7C24039F" w14:textId="353DB0E3" w:rsidR="000C1BC3" w:rsidRPr="006413DF" w:rsidRDefault="00D80D48" w:rsidP="00231FE7">
      <w:pPr>
        <w:pStyle w:val="Heading2"/>
        <w:numPr>
          <w:ilvl w:val="0"/>
          <w:numId w:val="0"/>
        </w:numPr>
        <w:ind w:left="426" w:hanging="426"/>
        <w:rPr>
          <w:b w:val="0"/>
          <w:bCs w:val="0"/>
        </w:rPr>
      </w:pPr>
      <w:r w:rsidRPr="00231FE7">
        <w:rPr>
          <w:b w:val="0"/>
          <w:bCs w:val="0"/>
          <w:rPrChange w:id="187" w:author="Administrator" w:date="2018-08-13T12:45:00Z">
            <w:rPr>
              <w:b w:val="0"/>
              <w:bCs w:val="0"/>
              <w:highlight w:val="yellow"/>
            </w:rPr>
          </w:rPrChange>
        </w:rPr>
        <w:t>3.5.2 T</w:t>
      </w:r>
      <w:r w:rsidR="000C1BC3" w:rsidRPr="00231FE7">
        <w:rPr>
          <w:b w:val="0"/>
          <w:bCs w:val="0"/>
          <w:rPrChange w:id="188" w:author="Administrator" w:date="2018-08-13T12:45:00Z">
            <w:rPr>
              <w:b w:val="0"/>
              <w:bCs w:val="0"/>
              <w:highlight w:val="yellow"/>
            </w:rPr>
          </w:rPrChange>
        </w:rPr>
        <w:t>esting</w:t>
      </w:r>
      <w:r w:rsidRPr="00231FE7">
        <w:rPr>
          <w:b w:val="0"/>
          <w:bCs w:val="0"/>
          <w:rPrChange w:id="189" w:author="Administrator" w:date="2018-08-13T12:45:00Z">
            <w:rPr>
              <w:b w:val="0"/>
              <w:bCs w:val="0"/>
              <w:highlight w:val="yellow"/>
            </w:rPr>
          </w:rPrChange>
        </w:rPr>
        <w:t xml:space="preserve"> sampled ground water </w:t>
      </w:r>
      <w:ins w:id="190" w:author="Administrator" w:date="2018-08-13T12:45:00Z">
        <w:r w:rsidR="00231FE7" w:rsidRPr="00231FE7">
          <w:rPr>
            <w:b w:val="0"/>
            <w:bCs w:val="0"/>
            <w:rPrChange w:id="191" w:author="Administrator" w:date="2018-08-13T12:45:00Z">
              <w:rPr>
                <w:b w:val="0"/>
                <w:bCs w:val="0"/>
                <w:highlight w:val="yellow"/>
              </w:rPr>
            </w:rPrChange>
          </w:rPr>
          <w:t>according to standard methods in a certified lab</w:t>
        </w:r>
      </w:ins>
      <w:del w:id="192" w:author="Administrator" w:date="2018-08-13T12:44:00Z">
        <w:r w:rsidRPr="00231FE7" w:rsidDel="00231FE7">
          <w:rPr>
            <w:b w:val="0"/>
            <w:bCs w:val="0"/>
            <w:rPrChange w:id="193" w:author="Administrator" w:date="2018-08-13T12:45:00Z">
              <w:rPr>
                <w:b w:val="0"/>
                <w:bCs w:val="0"/>
                <w:highlight w:val="yellow"/>
              </w:rPr>
            </w:rPrChange>
          </w:rPr>
          <w:delText xml:space="preserve">in </w:delText>
        </w:r>
        <w:commentRangeStart w:id="194"/>
        <w:r w:rsidRPr="00231FE7" w:rsidDel="00231FE7">
          <w:rPr>
            <w:b w:val="0"/>
            <w:bCs w:val="0"/>
            <w:rPrChange w:id="195" w:author="Administrator" w:date="2018-08-13T12:45:00Z">
              <w:rPr>
                <w:b w:val="0"/>
                <w:bCs w:val="0"/>
                <w:highlight w:val="yellow"/>
              </w:rPr>
            </w:rPrChange>
          </w:rPr>
          <w:delText>the certified lab</w:delText>
        </w:r>
        <w:commentRangeEnd w:id="194"/>
        <w:r w:rsidRPr="00231FE7" w:rsidDel="00231FE7">
          <w:rPr>
            <w:rStyle w:val="CommentReference"/>
            <w:rFonts w:eastAsia="Calibri"/>
            <w:b w:val="0"/>
            <w:bCs w:val="0"/>
            <w:color w:val="auto"/>
            <w:lang w:eastAsia="he-IL"/>
            <w:rPrChange w:id="196" w:author="Administrator" w:date="2018-08-13T12:45:00Z">
              <w:rPr>
                <w:rStyle w:val="CommentReference"/>
                <w:rFonts w:eastAsia="Calibri"/>
                <w:b w:val="0"/>
                <w:bCs w:val="0"/>
                <w:color w:val="auto"/>
                <w:highlight w:val="yellow"/>
                <w:lang w:eastAsia="he-IL"/>
              </w:rPr>
            </w:rPrChange>
          </w:rPr>
          <w:commentReference w:id="194"/>
        </w:r>
      </w:del>
    </w:p>
    <w:p w14:paraId="0E099E94" w14:textId="2D38E205" w:rsidR="00D80D48" w:rsidRDefault="00D80D48" w:rsidP="00E10320">
      <w:ins w:id="197" w:author="Borisover, Yulia" w:date="2018-08-03T07:25:00Z">
        <w:r>
          <w:t>Independently to the spectroscopi</w:t>
        </w:r>
      </w:ins>
      <w:ins w:id="198" w:author="Borisover, Yulia" w:date="2018-08-03T07:26:00Z">
        <w:r>
          <w:t>c</w:t>
        </w:r>
      </w:ins>
      <w:ins w:id="199" w:author="Borisover, Yulia" w:date="2018-08-03T07:25:00Z">
        <w:r>
          <w:t xml:space="preserve"> analysis performed in the ARO (The Volcani Center)</w:t>
        </w:r>
      </w:ins>
      <w:ins w:id="200" w:author="Borisover, Yulia" w:date="2018-08-03T07:26:00Z">
        <w:r>
          <w:t xml:space="preserve">, the sampled water </w:t>
        </w:r>
      </w:ins>
      <w:del w:id="201" w:author="Borisover, Yulia" w:date="2018-08-03T07:26:00Z">
        <w:r w:rsidR="000C1BC3" w:rsidRPr="006C254B" w:rsidDel="00D80D48">
          <w:delText xml:space="preserve">All </w:delText>
        </w:r>
        <w:r w:rsidR="000C1BC3" w:rsidDel="00D80D48">
          <w:delText xml:space="preserve">drinking </w:delText>
        </w:r>
        <w:r w:rsidR="000C1BC3" w:rsidRPr="006C254B" w:rsidDel="00D80D48">
          <w:delText xml:space="preserve">water samples </w:delText>
        </w:r>
      </w:del>
      <w:ins w:id="202" w:author="Borisover, Yulia" w:date="2018-08-03T07:26:00Z">
        <w:r>
          <w:t xml:space="preserve">was characterized in the certified </w:t>
        </w:r>
      </w:ins>
      <w:del w:id="203" w:author="Borisover, Yulia" w:date="2018-08-03T07:27:00Z">
        <w:r w:rsidR="000C1BC3" w:rsidRPr="006C254B" w:rsidDel="00D80D48">
          <w:delText xml:space="preserve">were sent simultaneously to be analyzed in a </w:delText>
        </w:r>
      </w:del>
      <w:r w:rsidR="000C1BC3" w:rsidRPr="006C254B">
        <w:t>service lab</w:t>
      </w:r>
      <w:r w:rsidR="000C1BC3">
        <w:t xml:space="preserve"> </w:t>
      </w:r>
      <w:ins w:id="204" w:author="Borisover, Yulia" w:date="2018-08-03T07:27:00Z">
        <w:r>
          <w:t>(</w:t>
        </w:r>
        <w:commentRangeStart w:id="205"/>
        <w:r w:rsidRPr="00D80D48">
          <w:rPr>
            <w:highlight w:val="yellow"/>
            <w:rPrChange w:id="206" w:author="Borisover, Yulia" w:date="2018-08-03T07:27:00Z">
              <w:rPr/>
            </w:rPrChange>
          </w:rPr>
          <w:t>Health ministry??? Give more detail? The city? Tel Aviv?</w:t>
        </w:r>
      </w:ins>
      <w:commentRangeEnd w:id="205"/>
      <w:r w:rsidR="00231FE7">
        <w:rPr>
          <w:rStyle w:val="CommentReference"/>
          <w:rFonts w:eastAsia="Calibri"/>
        </w:rPr>
        <w:commentReference w:id="205"/>
      </w:r>
      <w:ins w:id="207" w:author="Borisover, Yulia" w:date="2018-08-03T07:27:00Z">
        <w:r w:rsidRPr="00D80D48">
          <w:rPr>
            <w:highlight w:val="yellow"/>
            <w:rPrChange w:id="208" w:author="Borisover, Yulia" w:date="2018-08-03T07:27:00Z">
              <w:rPr/>
            </w:rPrChange>
          </w:rPr>
          <w:t>)</w:t>
        </w:r>
        <w:r>
          <w:t xml:space="preserve"> </w:t>
        </w:r>
      </w:ins>
      <w:del w:id="209" w:author="Borisover, Yulia" w:date="2018-08-03T07:27:00Z">
        <w:r w:rsidR="000C1BC3" w:rsidDel="00D80D48">
          <w:delText xml:space="preserve">according to standard methods </w:delText>
        </w:r>
        <w:r w:rsidR="000C1BC3" w:rsidRPr="006C254B" w:rsidDel="00D80D48">
          <w:delText xml:space="preserve"> </w:delText>
        </w:r>
      </w:del>
      <w:r w:rsidR="000C1BC3" w:rsidRPr="006C254B">
        <w:t>for</w:t>
      </w:r>
      <w:del w:id="210" w:author="Borisover, Yulia" w:date="2018-08-03T07:27:00Z">
        <w:r w:rsidR="000C1BC3" w:rsidRPr="006C254B" w:rsidDel="00D80D48">
          <w:delText>:</w:delText>
        </w:r>
      </w:del>
      <w:r w:rsidR="000C1BC3" w:rsidRPr="006C254B">
        <w:t xml:space="preserve"> coliforms, fecal coliforms, fecal streptococci, heterotrophic bacterial counts and turbidity</w:t>
      </w:r>
      <w:r w:rsidR="000C1BC3">
        <w:t xml:space="preserve"> </w:t>
      </w:r>
      <w:r w:rsidR="000C1BC3">
        <w:fldChar w:fldCharType="begin"/>
      </w:r>
      <w:r w:rsidR="000C1BC3">
        <w:instrText xml:space="preserve"> ADDIN EN.CITE &lt;EndNote&gt;&lt;Cite&gt;&lt;Author&gt;Eaton&lt;/Author&gt;&lt;Year&gt;2005&lt;/Year&gt;&lt;IDText&gt;APHA: standard methods for the examination of water and wastewater&lt;/IDText&gt;&lt;DisplayText&gt;(2016; Eaton et al., 2005)&lt;/DisplayText&gt;&lt;record&gt;&lt;titles&gt;&lt;title&gt;APHA: standard methods for the examination of water and wastewater&lt;/title&gt;&lt;secondary-title&gt;Centennial Edition., APHA, AWWA, WEF, Washington, DC&lt;/secondary-title&gt;&lt;/titles&gt;&lt;contributors&gt;&lt;authors&gt;&lt;author&gt;Eaton, AD&lt;/author&gt;&lt;author&gt;Clesceri, Lenore S&lt;/author&gt;&lt;author&gt;Rice, Eugene W&lt;/author&gt;&lt;author&gt;Greenberg, Arnold E&lt;/author&gt;&lt;author&gt;Franson, MAHA&lt;/author&gt;&lt;/authors&gt;&lt;/contributors&gt;&lt;added-date format="utc"&gt;1521033732&lt;/added-date&gt;&lt;ref-type name="Journal Article"&gt;17&lt;/ref-type&gt;&lt;dates&gt;&lt;year&gt;2005&lt;/year&gt;&lt;/dates&gt;&lt;rec-number&gt;184&lt;/rec-number&gt;&lt;last-updated-date format="utc"&gt;1528956518&lt;/last-updated-date&gt;&lt;/record&gt;&lt;/Cite&gt;&lt;Cite&gt;&lt;Year&gt;2016&lt;/Year&gt;&lt;IDText&gt;</w:instrText>
      </w:r>
      <w:r w:rsidR="000C1BC3">
        <w:rPr>
          <w:rtl/>
        </w:rPr>
        <w:instrText>הנחיות לדיגום מים</w:instrText>
      </w:r>
      <w:r w:rsidR="000C1BC3">
        <w:instrText>&lt;/IDText&gt;&lt;record&gt;&lt;titles&gt;&lt;title&gt;</w:instrText>
      </w:r>
      <w:r w:rsidR="000C1BC3">
        <w:rPr>
          <w:rtl/>
        </w:rPr>
        <w:instrText>הנחיות לדיגום מים</w:instrText>
      </w:r>
      <w:r w:rsidR="000C1BC3">
        <w:instrText>&lt;/title&gt;&lt;tertiary-title&gt;</w:instrText>
      </w:r>
      <w:r w:rsidR="000C1BC3">
        <w:rPr>
          <w:rtl/>
        </w:rPr>
        <w:instrText>משרד הבריאות - שירותי בריאות הציבור</w:instrText>
      </w:r>
      <w:r w:rsidR="000C1BC3">
        <w:instrText>&lt;/tertiary-title&gt;&lt;/titles&gt;&lt;added-date format="utc"&gt;1499330016&lt;/added-date&gt;&lt;ref-type name="Bill"&gt;4&lt;/ref-type&gt;&lt;dates&gt;&lt;year&gt;2016&lt;/year&gt;&lt;/dates&gt;&lt;rec-number&gt;132&lt;/rec-number&gt;&lt;last-updated-date format="utc"&gt;1500291652&lt;/last-updated-date&gt;&lt;/record&gt;&lt;/Cite&gt;&lt;/EndNote&gt;</w:instrText>
      </w:r>
      <w:r w:rsidR="000C1BC3">
        <w:fldChar w:fldCharType="separate"/>
      </w:r>
      <w:r w:rsidR="000C1BC3">
        <w:rPr>
          <w:noProof/>
        </w:rPr>
        <w:t>(2016; Eaton et al., 2005)</w:t>
      </w:r>
      <w:r w:rsidR="000C1BC3">
        <w:fldChar w:fldCharType="end"/>
      </w:r>
      <w:r w:rsidR="000C1BC3" w:rsidRPr="006C254B">
        <w:t>. In chlorinated samples chlorine concentrations were also measured.</w:t>
      </w:r>
      <w:r w:rsidR="000C1BC3">
        <w:t xml:space="preserve"> </w:t>
      </w:r>
      <w:r w:rsidR="00E10320">
        <w:t>Results were sent online</w:t>
      </w:r>
    </w:p>
    <w:p w14:paraId="29B1254A" w14:textId="48103FCD" w:rsidR="00B620DF" w:rsidRDefault="00B620DF" w:rsidP="00111D8B"/>
    <w:p w14:paraId="5C5226FF" w14:textId="7C40007F" w:rsidR="00C779F9" w:rsidRDefault="0039787B">
      <w:pPr>
        <w:pStyle w:val="Heading2"/>
        <w:numPr>
          <w:ilvl w:val="1"/>
          <w:numId w:val="31"/>
        </w:numPr>
        <w:pPrChange w:id="211" w:author="Borisover, Yulia" w:date="2018-08-03T07:30:00Z">
          <w:pPr>
            <w:pStyle w:val="Heading2"/>
          </w:pPr>
        </w:pPrChange>
      </w:pPr>
      <w:bookmarkStart w:id="212" w:name="_Sample_preparation_for"/>
      <w:bookmarkStart w:id="213" w:name="_Toc520301042"/>
      <w:bookmarkStart w:id="214" w:name="_Toc520664309"/>
      <w:bookmarkEnd w:id="212"/>
      <w:r>
        <w:t xml:space="preserve">Low resolution </w:t>
      </w:r>
      <w:r w:rsidR="00C779F9">
        <w:t>Raman spectroscopy</w:t>
      </w:r>
      <w:r>
        <w:t xml:space="preserve"> measurements</w:t>
      </w:r>
    </w:p>
    <w:p w14:paraId="0BF04B52" w14:textId="61D91114" w:rsidR="00B620DF" w:rsidRPr="00434F31" w:rsidRDefault="00B620DF" w:rsidP="00434F31">
      <w:pPr>
        <w:pStyle w:val="Heading2"/>
        <w:numPr>
          <w:ilvl w:val="2"/>
          <w:numId w:val="31"/>
        </w:numPr>
        <w:rPr>
          <w:b w:val="0"/>
          <w:bCs w:val="0"/>
        </w:rPr>
      </w:pPr>
      <w:r w:rsidRPr="00434F31">
        <w:rPr>
          <w:b w:val="0"/>
          <w:bCs w:val="0"/>
        </w:rPr>
        <w:t>Sample preparation for scanning</w:t>
      </w:r>
      <w:bookmarkEnd w:id="213"/>
      <w:bookmarkEnd w:id="214"/>
      <w:r w:rsidR="00FE5E0D" w:rsidRPr="00434F31">
        <w:rPr>
          <w:b w:val="0"/>
          <w:bCs w:val="0"/>
        </w:rPr>
        <w:t xml:space="preserve"> with Raman spectrometer</w:t>
      </w:r>
    </w:p>
    <w:p w14:paraId="51AA2C4C" w14:textId="68C7C170" w:rsidR="00434F31" w:rsidRDefault="00B620DF" w:rsidP="006558DC">
      <w:r w:rsidRPr="00A35BB3">
        <w:t>Prior to scanning with Raman instrument, 15</w:t>
      </w:r>
      <w:r w:rsidR="00FE5E0D">
        <w:t xml:space="preserve"> </w:t>
      </w:r>
      <w:r w:rsidRPr="00A35BB3">
        <w:t xml:space="preserve">ml of bacteria culture were grown overnight </w:t>
      </w:r>
      <w:commentRangeStart w:id="215"/>
      <w:commentRangeStart w:id="216"/>
      <w:r w:rsidRPr="00A35BB3">
        <w:t>in optimal conditions</w:t>
      </w:r>
      <w:commentRangeEnd w:id="215"/>
      <w:r w:rsidR="00935D12">
        <w:rPr>
          <w:rStyle w:val="CommentReference"/>
          <w:rFonts w:eastAsia="Calibri"/>
        </w:rPr>
        <w:commentReference w:id="215"/>
      </w:r>
      <w:commentRangeEnd w:id="216"/>
      <w:ins w:id="217" w:author="Administrator" w:date="2018-08-08T11:09:00Z">
        <w:r w:rsidR="00AF3E03">
          <w:t xml:space="preserve"> as elaborated in section XXX</w:t>
        </w:r>
      </w:ins>
      <w:r w:rsidR="00434F31">
        <w:rPr>
          <w:rStyle w:val="CommentReference"/>
          <w:rFonts w:eastAsia="Calibri"/>
        </w:rPr>
        <w:commentReference w:id="216"/>
      </w:r>
      <w:r w:rsidRPr="00A35BB3">
        <w:t>. The bacterial culture was centrifuged for 10 minutes at 4991 g</w:t>
      </w:r>
      <w:r w:rsidR="00CD5DA1" w:rsidRPr="00A35BB3">
        <w:t xml:space="preserve"> (</w:t>
      </w:r>
      <w:r w:rsidR="00CD5DA1" w:rsidRPr="00A35BB3">
        <w:rPr>
          <w:color w:val="333333"/>
          <w:shd w:val="clear" w:color="auto" w:fill="FFFFFF"/>
        </w:rPr>
        <w:t>Heraeus Primo R</w:t>
      </w:r>
      <w:r w:rsidR="00CD5DA1" w:rsidRPr="00A35BB3">
        <w:t>, Thermo Scientific, Waltham, MA, USA</w:t>
      </w:r>
      <w:r w:rsidR="00AB394E" w:rsidRPr="00A35BB3">
        <w:t>)</w:t>
      </w:r>
      <w:r w:rsidRPr="00A35BB3">
        <w:t>. The supernatant was thrown away and the bacterial pellet re-suspende</w:t>
      </w:r>
      <w:r w:rsidR="00AB394E" w:rsidRPr="00A35BB3">
        <w:t>d in 15</w:t>
      </w:r>
      <w:ins w:id="218" w:author="Borisover, Yulia" w:date="2018-08-03T07:34:00Z">
        <w:r w:rsidR="00D27E33">
          <w:t xml:space="preserve"> </w:t>
        </w:r>
      </w:ins>
      <w:r w:rsidR="00AB394E" w:rsidRPr="00A35BB3">
        <w:t>ml of distilled HPLC-grade water (Biolab, Jerusalem, Israel)</w:t>
      </w:r>
      <w:r w:rsidRPr="00A35BB3">
        <w:t>. This washing stage was repeated 3 times, and the final pellet was re-suspended in distilled</w:t>
      </w:r>
      <w:r w:rsidR="00AB394E" w:rsidRPr="00A35BB3">
        <w:t xml:space="preserve"> HPLC-grade</w:t>
      </w:r>
      <w:r w:rsidRPr="00A35BB3">
        <w:t xml:space="preserve"> water to the volume necessary to reach optical density of 1. The sample was later </w:t>
      </w:r>
      <w:r w:rsidR="00D27E33">
        <w:t xml:space="preserve">serially </w:t>
      </w:r>
      <w:r w:rsidRPr="00A35BB3">
        <w:t xml:space="preserve">diluted </w:t>
      </w:r>
      <w:r w:rsidR="00D27E33">
        <w:t xml:space="preserve">for </w:t>
      </w:r>
      <w:r w:rsidRPr="00A35BB3">
        <w:t xml:space="preserve">each experiment. </w:t>
      </w:r>
      <w:commentRangeStart w:id="219"/>
      <w:commentRangeStart w:id="220"/>
      <w:r w:rsidRPr="00A35BB3">
        <w:t xml:space="preserve">The samples </w:t>
      </w:r>
      <w:commentRangeEnd w:id="219"/>
      <w:r w:rsidR="00D27E33">
        <w:rPr>
          <w:rStyle w:val="CommentReference"/>
          <w:rFonts w:eastAsia="Calibri"/>
        </w:rPr>
        <w:commentReference w:id="219"/>
      </w:r>
      <w:r w:rsidRPr="00A35BB3">
        <w:t xml:space="preserve">were kept at room </w:t>
      </w:r>
      <w:commentRangeStart w:id="221"/>
      <w:r w:rsidRPr="00A35BB3">
        <w:t xml:space="preserve">temperature </w:t>
      </w:r>
      <w:ins w:id="222" w:author="Borisover, Yulia" w:date="2018-08-03T07:35:00Z">
        <w:r w:rsidR="00D27E33">
          <w:t>during 1-3 hours and then</w:t>
        </w:r>
      </w:ins>
      <w:ins w:id="223" w:author="Borisover, Yulia" w:date="2018-08-03T07:36:00Z">
        <w:r w:rsidR="00D27E33">
          <w:t xml:space="preserve"> </w:t>
        </w:r>
        <w:commentRangeEnd w:id="221"/>
        <w:r w:rsidR="00D27E33">
          <w:rPr>
            <w:rStyle w:val="CommentReference"/>
            <w:rFonts w:eastAsia="Calibri"/>
          </w:rPr>
          <w:commentReference w:id="221"/>
        </w:r>
        <w:r w:rsidR="00D27E33">
          <w:t xml:space="preserve">spectra were obtained. </w:t>
        </w:r>
      </w:ins>
      <w:commentRangeStart w:id="224"/>
      <w:del w:id="225" w:author="Borisover, Yulia" w:date="2018-08-03T07:36:00Z">
        <w:r w:rsidRPr="00A35BB3" w:rsidDel="00D27E33">
          <w:delText>at all times after this and were measured</w:delText>
        </w:r>
        <w:r w:rsidRPr="006C254B" w:rsidDel="00D27E33">
          <w:delText xml:space="preserve"> 1-3 hours after the preparation stage.</w:delText>
        </w:r>
        <w:r w:rsidDel="00D27E33">
          <w:delText xml:space="preserve"> </w:delText>
        </w:r>
      </w:del>
      <w:r>
        <w:t xml:space="preserve">Different sample preparations were used in </w:t>
      </w:r>
      <w:r w:rsidR="00AB394E">
        <w:t>some</w:t>
      </w:r>
      <w:r>
        <w:t xml:space="preserve"> of the experiments</w:t>
      </w:r>
      <w:r w:rsidR="00AB394E">
        <w:t xml:space="preserve"> as described in section</w:t>
      </w:r>
      <w:commentRangeEnd w:id="224"/>
      <w:r w:rsidR="00D27E33">
        <w:rPr>
          <w:rStyle w:val="CommentReference"/>
          <w:rFonts w:eastAsia="Calibri"/>
        </w:rPr>
        <w:commentReference w:id="224"/>
      </w:r>
      <w:r w:rsidR="00AB394E">
        <w:t xml:space="preserve"> </w:t>
      </w:r>
      <w:r w:rsidR="00AB394E">
        <w:fldChar w:fldCharType="begin"/>
      </w:r>
      <w:r w:rsidR="00AB394E">
        <w:instrText xml:space="preserve"> REF _Ref520639992 \r \h </w:instrText>
      </w:r>
      <w:r w:rsidR="00AB394E">
        <w:fldChar w:fldCharType="separate"/>
      </w:r>
      <w:r w:rsidR="000A1912">
        <w:rPr>
          <w:cs/>
        </w:rPr>
        <w:t>‎</w:t>
      </w:r>
      <w:r w:rsidR="000A1912">
        <w:t>3.5.1</w:t>
      </w:r>
      <w:r w:rsidR="00AB394E">
        <w:fldChar w:fldCharType="end"/>
      </w:r>
      <w:r>
        <w:t xml:space="preserve"> </w:t>
      </w:r>
      <w:r w:rsidR="006558DC">
        <w:t xml:space="preserve">. </w:t>
      </w:r>
      <w:commentRangeEnd w:id="220"/>
    </w:p>
    <w:p w14:paraId="3B90FF96" w14:textId="7EC40DD5" w:rsidR="00B620DF" w:rsidRPr="00732650" w:rsidRDefault="00434F31" w:rsidP="00434F31">
      <w:r>
        <w:rPr>
          <w:rStyle w:val="CommentReference"/>
          <w:rFonts w:eastAsia="Calibri"/>
        </w:rPr>
        <w:commentReference w:id="220"/>
      </w:r>
      <w:r w:rsidR="006558DC">
        <w:t>In order to enhance</w:t>
      </w:r>
      <w:r>
        <w:t xml:space="preserve"> the</w:t>
      </w:r>
      <w:r w:rsidR="006558DC">
        <w:t xml:space="preserve"> </w:t>
      </w:r>
      <w:r w:rsidR="00B620DF" w:rsidRPr="00001AF1">
        <w:t>bacterial Raman signal</w:t>
      </w:r>
      <w:r w:rsidR="006558DC">
        <w:t>, the additional preparation had been made which included (1)</w:t>
      </w:r>
      <w:r w:rsidR="00B620DF" w:rsidRPr="00001AF1">
        <w:t xml:space="preserve"> boiling </w:t>
      </w:r>
      <w:r w:rsidR="006558DC">
        <w:t xml:space="preserve">diluted bacterial suspensions </w:t>
      </w:r>
      <w:r w:rsidR="00B620DF" w:rsidRPr="00001AF1">
        <w:t>for 15 min in 100°C in hot plate (</w:t>
      </w:r>
      <w:r w:rsidR="00001AF1" w:rsidRPr="00001AF1">
        <w:t>Freed Electric, Haifa, Israel</w:t>
      </w:r>
      <w:r w:rsidR="00B620DF" w:rsidRPr="00001AF1">
        <w:t>)</w:t>
      </w:r>
      <w:r w:rsidR="006558DC">
        <w:t>, (2)</w:t>
      </w:r>
      <w:r w:rsidR="00B620DF">
        <w:t xml:space="preserve"> cooling bacteria in ice for an hour</w:t>
      </w:r>
      <w:r>
        <w:t xml:space="preserve"> </w:t>
      </w:r>
      <w:r>
        <w:fldChar w:fldCharType="begin"/>
      </w:r>
      <w:r>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fldChar w:fldCharType="separate"/>
      </w:r>
      <w:r>
        <w:rPr>
          <w:noProof/>
        </w:rPr>
        <w:t>(Premasiri et al., 2017)</w:t>
      </w:r>
      <w:r>
        <w:fldChar w:fldCharType="end"/>
      </w:r>
      <w:r w:rsidR="00AB394E">
        <w:t>.</w:t>
      </w:r>
    </w:p>
    <w:p w14:paraId="44A9FA67" w14:textId="3568DA4B" w:rsidR="00B620DF" w:rsidRPr="00E10320" w:rsidRDefault="00B620DF" w:rsidP="00E10320">
      <w:pPr>
        <w:pStyle w:val="Heading2"/>
        <w:numPr>
          <w:ilvl w:val="2"/>
          <w:numId w:val="31"/>
        </w:numPr>
        <w:rPr>
          <w:b w:val="0"/>
          <w:bCs w:val="0"/>
        </w:rPr>
      </w:pPr>
      <w:bookmarkStart w:id="226" w:name="_Toc520301051"/>
      <w:bookmarkStart w:id="227" w:name="_Toc520664311"/>
      <w:r w:rsidRPr="00E10320">
        <w:rPr>
          <w:b w:val="0"/>
          <w:bCs w:val="0"/>
        </w:rPr>
        <w:lastRenderedPageBreak/>
        <w:t xml:space="preserve">Raman </w:t>
      </w:r>
      <w:bookmarkStart w:id="228" w:name="_Toc520301052"/>
      <w:bookmarkEnd w:id="226"/>
      <w:r w:rsidRPr="00E10320">
        <w:rPr>
          <w:b w:val="0"/>
          <w:bCs w:val="0"/>
        </w:rPr>
        <w:t>Instrumentation and scanning procedure</w:t>
      </w:r>
      <w:bookmarkEnd w:id="227"/>
      <w:bookmarkEnd w:id="228"/>
    </w:p>
    <w:p w14:paraId="47F82440" w14:textId="33A50401" w:rsidR="00B620DF" w:rsidRDefault="00B23D5F" w:rsidP="002233EF">
      <w:r>
        <w:t>A</w:t>
      </w:r>
      <w:r w:rsidR="00B620DF" w:rsidRPr="000A4F61">
        <w:t xml:space="preserve"> 785</w:t>
      </w:r>
      <w:r>
        <w:t xml:space="preserve"> </w:t>
      </w:r>
      <w:r w:rsidR="00B620DF" w:rsidRPr="000A4F61">
        <w:t xml:space="preserve">nm excitation laser was used (Ocean Optics laser module I0785MM0350MS, Ocean Optics, Largo, USA), coupled with a spectrometer (Ocean Optics QE65 Pro, Ocean Optics, Largo, USA) </w:t>
      </w:r>
      <w:r>
        <w:t xml:space="preserve">covering a wavenumber range </w:t>
      </w:r>
      <w:r w:rsidR="00B620DF" w:rsidRPr="000A4F61">
        <w:t>160.7-4142.2 cm</w:t>
      </w:r>
      <w:r w:rsidR="00B620DF" w:rsidRPr="00E10320">
        <w:rPr>
          <w:vertAlign w:val="superscript"/>
        </w:rPr>
        <w:t>-1</w:t>
      </w:r>
      <w:r w:rsidR="00B620DF" w:rsidRPr="000A4F61">
        <w:t xml:space="preserve"> (or </w:t>
      </w:r>
      <w:r>
        <w:t xml:space="preserve">the </w:t>
      </w:r>
      <w:r w:rsidR="00B620DF" w:rsidRPr="000A4F61">
        <w:t>766 – 1100 nm</w:t>
      </w:r>
      <w:r>
        <w:t xml:space="preserve"> wavelength range</w:t>
      </w:r>
      <w:r w:rsidR="00B620DF" w:rsidRPr="000A4F61">
        <w:t>). Readings</w:t>
      </w:r>
      <w:r w:rsidR="00B620DF" w:rsidRPr="008B5025">
        <w:t xml:space="preserve"> were done using a </w:t>
      </w:r>
      <w:bookmarkStart w:id="229" w:name="_Toc520301053"/>
      <w:r w:rsidR="008B5025" w:rsidRPr="008B5025">
        <w:t>stainless-steel</w:t>
      </w:r>
      <w:r w:rsidR="00B620DF" w:rsidRPr="008B5025">
        <w:t xml:space="preserve"> fiber optic probe (RamanProbe II 785/12-5, InPhotonics, Norwood, USA) attached to both laser and spectrometer. All data was collected using the Ocean</w:t>
      </w:r>
      <w:r w:rsidR="00AB394E">
        <w:t>V</w:t>
      </w:r>
      <w:r w:rsidR="00B620DF" w:rsidRPr="008B5025">
        <w:t>iew software (</w:t>
      </w:r>
      <w:r w:rsidR="00AB394E" w:rsidRPr="008B5025">
        <w:t>version 1.52</w:t>
      </w:r>
      <w:r w:rsidR="00AB394E">
        <w:t>,</w:t>
      </w:r>
      <w:r w:rsidR="00AB394E" w:rsidRPr="008B5025">
        <w:t xml:space="preserve"> </w:t>
      </w:r>
      <w:r w:rsidR="00B620DF" w:rsidRPr="008B5025">
        <w:t>Ocean Optics, Largo, USA) and exported as .CSV files for further analysis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rsidR="00B620DF" w:rsidRPr="008B5025">
        <w:t>).</w:t>
      </w:r>
    </w:p>
    <w:p w14:paraId="55015093" w14:textId="4681109E" w:rsidR="00B620DF" w:rsidRDefault="00B620DF" w:rsidP="00E10320">
      <w:r>
        <w:t xml:space="preserve">Unless otherwise stated, scans were done at 350 mW for 10 seconds, with 3 immediate scans averaged (for a total of 30 seconds exposure time). </w:t>
      </w:r>
      <w:r w:rsidR="009A436D">
        <w:t>Prior to scanning, t</w:t>
      </w:r>
      <w:r>
        <w:t xml:space="preserve">he height of the probe was adjusted to the best resolution of the peaks of 100% ethanol. </w:t>
      </w:r>
      <w:r w:rsidR="009A436D">
        <w:t>“</w:t>
      </w:r>
      <w:r>
        <w:t>Dark</w:t>
      </w:r>
      <w:r w:rsidR="009A436D">
        <w:t>”</w:t>
      </w:r>
      <w:r>
        <w:t xml:space="preserve"> scans were measured with the laser off and auto-subtracted from </w:t>
      </w:r>
      <w:r w:rsidR="009A436D">
        <w:t xml:space="preserve">the </w:t>
      </w:r>
      <w:r>
        <w:t xml:space="preserve">data to remove machine noise. </w:t>
      </w:r>
      <w:r w:rsidR="009A436D">
        <w:t>After obtaining “dark” scans and adjusting probe height, t</w:t>
      </w:r>
      <w:r w:rsidR="00E72E06">
        <w:rPr>
          <w:noProof/>
          <w:lang w:eastAsia="en-US"/>
        </w:rPr>
        <mc:AlternateContent>
          <mc:Choice Requires="wpg">
            <w:drawing>
              <wp:anchor distT="0" distB="0" distL="114300" distR="114300" simplePos="0" relativeHeight="251650048" behindDoc="0" locked="0" layoutInCell="1" allowOverlap="1" wp14:anchorId="749FA00D" wp14:editId="55290F62">
                <wp:simplePos x="0" y="0"/>
                <wp:positionH relativeFrom="margin">
                  <wp:align>left</wp:align>
                </wp:positionH>
                <wp:positionV relativeFrom="paragraph">
                  <wp:posOffset>1492250</wp:posOffset>
                </wp:positionV>
                <wp:extent cx="3421380" cy="3398520"/>
                <wp:effectExtent l="0" t="0" r="7620" b="0"/>
                <wp:wrapTopAndBottom/>
                <wp:docPr id="10" name="Group 10"/>
                <wp:cNvGraphicFramePr/>
                <a:graphic xmlns:a="http://schemas.openxmlformats.org/drawingml/2006/main">
                  <a:graphicData uri="http://schemas.microsoft.com/office/word/2010/wordprocessingGroup">
                    <wpg:wgp>
                      <wpg:cNvGrpSpPr/>
                      <wpg:grpSpPr>
                        <a:xfrm>
                          <a:off x="0" y="0"/>
                          <a:ext cx="3421380" cy="3398520"/>
                          <a:chOff x="0" y="0"/>
                          <a:chExt cx="3421380" cy="3398520"/>
                        </a:xfrm>
                      </wpg:grpSpPr>
                      <wpg:grpSp>
                        <wpg:cNvPr id="11" name="Group 11"/>
                        <wpg:cNvGrpSpPr/>
                        <wpg:grpSpPr>
                          <a:xfrm>
                            <a:off x="0" y="0"/>
                            <a:ext cx="3421380" cy="2938780"/>
                            <a:chOff x="0" y="0"/>
                            <a:chExt cx="3421380" cy="2938780"/>
                          </a:xfrm>
                        </wpg:grpSpPr>
                        <pic:pic xmlns:pic="http://schemas.openxmlformats.org/drawingml/2006/picture">
                          <pic:nvPicPr>
                            <pic:cNvPr id="12" name="Picture 12"/>
                            <pic:cNvPicPr>
                              <a:picLocks noChangeAspect="1"/>
                            </pic:cNvPicPr>
                          </pic:nvPicPr>
                          <pic:blipFill rotWithShape="1">
                            <a:blip r:embed="rId21" cstate="print">
                              <a:extLst>
                                <a:ext uri="{28A0092B-C50C-407E-A947-70E740481C1C}">
                                  <a14:useLocalDpi xmlns:a14="http://schemas.microsoft.com/office/drawing/2010/main" val="0"/>
                                </a:ext>
                              </a:extLst>
                            </a:blip>
                            <a:srcRect l="40299" b="31631"/>
                            <a:stretch/>
                          </pic:blipFill>
                          <pic:spPr bwMode="auto">
                            <a:xfrm>
                              <a:off x="0" y="0"/>
                              <a:ext cx="3421380" cy="2938780"/>
                            </a:xfrm>
                            <a:prstGeom prst="rect">
                              <a:avLst/>
                            </a:prstGeom>
                            <a:ln>
                              <a:noFill/>
                            </a:ln>
                            <a:extLst>
                              <a:ext uri="{53640926-AAD7-44D8-BBD7-CCE9431645EC}">
                                <a14:shadowObscured xmlns:a14="http://schemas.microsoft.com/office/drawing/2010/main"/>
                              </a:ext>
                            </a:extLst>
                          </pic:spPr>
                        </pic:pic>
                        <wpg:grpSp>
                          <wpg:cNvPr id="13" name="Group 13"/>
                          <wpg:cNvGrpSpPr/>
                          <wpg:grpSpPr>
                            <a:xfrm>
                              <a:off x="243445" y="498764"/>
                              <a:ext cx="2909454" cy="2145389"/>
                              <a:chOff x="100941" y="-166254"/>
                              <a:chExt cx="2909454" cy="2145389"/>
                            </a:xfrm>
                          </wpg:grpSpPr>
                          <wps:wsp>
                            <wps:cNvPr id="14" name="Straight Arrow Connector 14"/>
                            <wps:cNvCnPr/>
                            <wps:spPr>
                              <a:xfrm>
                                <a:off x="2885704" y="967839"/>
                                <a:ext cx="5937" cy="63533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237506" y="1080655"/>
                                <a:ext cx="148219" cy="56968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843148" y="279070"/>
                                <a:ext cx="701131"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2113808" y="148442"/>
                                <a:ext cx="0" cy="597287"/>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9" name="Right Brace 29"/>
                            <wps:cNvSpPr/>
                            <wps:spPr>
                              <a:xfrm rot="20312226">
                                <a:off x="1056904" y="385948"/>
                                <a:ext cx="290945" cy="1593187"/>
                              </a:xfrm>
                              <a:prstGeom prst="rightBrace">
                                <a:avLst/>
                              </a:pr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 name="Text Box 30"/>
                            <wps:cNvSpPr txBox="1"/>
                            <wps:spPr>
                              <a:xfrm>
                                <a:off x="2761013" y="647206"/>
                                <a:ext cx="249382" cy="290945"/>
                              </a:xfrm>
                              <a:prstGeom prst="rect">
                                <a:avLst/>
                              </a:prstGeom>
                              <a:solidFill>
                                <a:schemeClr val="bg2"/>
                              </a:solidFill>
                              <a:ln w="6350">
                                <a:solidFill>
                                  <a:prstClr val="black"/>
                                </a:solidFill>
                              </a:ln>
                            </wps:spPr>
                            <wps:txbx>
                              <w:txbxContent>
                                <w:p w14:paraId="7B5114AA" w14:textId="77777777" w:rsidR="000756CE" w:rsidRDefault="000756CE" w:rsidP="00111D8B">
                                  <w: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1" name="Text Box 31"/>
                            <wps:cNvSpPr txBox="1"/>
                            <wps:spPr>
                              <a:xfrm>
                                <a:off x="1989117" y="-166254"/>
                                <a:ext cx="249382" cy="290945"/>
                              </a:xfrm>
                              <a:prstGeom prst="rect">
                                <a:avLst/>
                              </a:prstGeom>
                              <a:solidFill>
                                <a:schemeClr val="bg2"/>
                              </a:solidFill>
                              <a:ln w="6350">
                                <a:solidFill>
                                  <a:prstClr val="black"/>
                                </a:solidFill>
                              </a:ln>
                            </wps:spPr>
                            <wps:txbx>
                              <w:txbxContent>
                                <w:p w14:paraId="450200FB" w14:textId="77777777" w:rsidR="000756CE" w:rsidRDefault="000756CE" w:rsidP="00111D8B">
                                  <w:r>
                                    <w:t>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2" name="Text Box 32"/>
                            <wps:cNvSpPr txBox="1"/>
                            <wps:spPr>
                              <a:xfrm>
                                <a:off x="1573480" y="124691"/>
                                <a:ext cx="249382" cy="290945"/>
                              </a:xfrm>
                              <a:prstGeom prst="rect">
                                <a:avLst/>
                              </a:prstGeom>
                              <a:solidFill>
                                <a:schemeClr val="bg2"/>
                              </a:solidFill>
                              <a:ln w="6350">
                                <a:solidFill>
                                  <a:prstClr val="black"/>
                                </a:solidFill>
                              </a:ln>
                            </wps:spPr>
                            <wps:txbx>
                              <w:txbxContent>
                                <w:p w14:paraId="234B6B18" w14:textId="77777777" w:rsidR="000756CE" w:rsidRDefault="000756CE" w:rsidP="00111D8B">
                                  <w:r>
                                    <w:t>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3" name="Text Box 33"/>
                            <wps:cNvSpPr txBox="1"/>
                            <wps:spPr>
                              <a:xfrm>
                                <a:off x="1496291" y="896587"/>
                                <a:ext cx="249382" cy="290945"/>
                              </a:xfrm>
                              <a:prstGeom prst="rect">
                                <a:avLst/>
                              </a:prstGeom>
                              <a:solidFill>
                                <a:schemeClr val="bg2"/>
                              </a:solidFill>
                              <a:ln w="6350">
                                <a:solidFill>
                                  <a:prstClr val="black"/>
                                </a:solidFill>
                              </a:ln>
                            </wps:spPr>
                            <wps:txbx>
                              <w:txbxContent>
                                <w:p w14:paraId="17A2CAA1" w14:textId="77777777" w:rsidR="000756CE" w:rsidRDefault="000756CE" w:rsidP="00111D8B">
                                  <w:r>
                                    <w:t>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4" name="Text Box 34"/>
                            <wps:cNvSpPr txBox="1"/>
                            <wps:spPr>
                              <a:xfrm>
                                <a:off x="100941" y="765959"/>
                                <a:ext cx="249382" cy="290945"/>
                              </a:xfrm>
                              <a:prstGeom prst="rect">
                                <a:avLst/>
                              </a:prstGeom>
                              <a:solidFill>
                                <a:schemeClr val="bg2"/>
                              </a:solidFill>
                              <a:ln w="6350">
                                <a:solidFill>
                                  <a:prstClr val="black"/>
                                </a:solidFill>
                              </a:ln>
                            </wps:spPr>
                            <wps:txbx>
                              <w:txbxContent>
                                <w:p w14:paraId="6252DC59" w14:textId="77777777" w:rsidR="000756CE" w:rsidRDefault="000756CE" w:rsidP="00111D8B">
                                  <w:r>
                                    <w:t>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35" name="Text Box 35"/>
                        <wps:cNvSpPr txBox="1"/>
                        <wps:spPr>
                          <a:xfrm>
                            <a:off x="0" y="2998470"/>
                            <a:ext cx="3421380" cy="400050"/>
                          </a:xfrm>
                          <a:prstGeom prst="rect">
                            <a:avLst/>
                          </a:prstGeom>
                          <a:solidFill>
                            <a:prstClr val="white"/>
                          </a:solidFill>
                          <a:ln>
                            <a:noFill/>
                          </a:ln>
                        </wps:spPr>
                        <wps:txbx>
                          <w:txbxContent>
                            <w:p w14:paraId="5F89D818" w14:textId="5713CB86" w:rsidR="000756CE" w:rsidRPr="009A49E6" w:rsidRDefault="000756CE" w:rsidP="00111D8B">
                              <w:pPr>
                                <w:pStyle w:val="Caption"/>
                                <w:rPr>
                                  <w:rFonts w:asciiTheme="majorBidi" w:hAnsiTheme="majorBidi"/>
                                  <w:noProof/>
                                  <w:color w:val="auto"/>
                                  <w:sz w:val="22"/>
                                  <w:szCs w:val="22"/>
                                  <w:u w:val="single"/>
                                </w:rPr>
                              </w:pPr>
                              <w:bookmarkStart w:id="230"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30"/>
                              <w:r>
                                <w:t>. The Raman setup, including (1) excitation laser, (2) Probe, (3) spectrometer, (4) probe holder and (5) aluminum cup</w:t>
                              </w:r>
                              <w:r>
                                <w:rPr>
                                  <w:rFonts w:asciiTheme="majorBidi" w:hAnsiTheme="majorBidi"/>
                                  <w:noProof/>
                                  <w:color w:val="auto"/>
                                  <w:sz w:val="22"/>
                                  <w:szCs w:val="22"/>
                                  <w:u w:val="single"/>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749FA00D" id="Group 10" o:spid="_x0000_s1045" style="position:absolute;left:0;text-align:left;margin-left:0;margin-top:117.5pt;width:269.4pt;height:267.6pt;z-index:251650048;mso-position-horizontal:left;mso-position-horizontal-relative:margin" coordsize="34213,339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&#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">
                <v:group id="Group 11" o:spid="_x0000_s1046" style="position:absolute;width:34213;height:29387" coordsize="34213,29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47" type="#_x0000_t75" style="position:absolute;width:34213;height:29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">
                    <v:imagedata r:id="rId22" o:title="" cropbottom="20730f" cropleft="26410f"/>
                    <v:path arrowok="t"/>
                  </v:shape>
                  <v:group id="Group 13" o:spid="_x0000_s1048" style="position:absolute;left:2434;top:4987;width:29094;height:21454" coordorigin="1009,-1662" coordsize="29094,21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14" o:spid="_x0000_s1049" type="#_x0000_t32" style="position:absolute;left:28857;top:9678;width:59;height:6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" strokecolor="#5b9bd5 [3204]" strokeweight="3pt">
                      <v:stroke endarrow="block" joinstyle="miter"/>
                    </v:shape>
                    <v:shape id="Straight Arrow Connector 26" o:spid="_x0000_s1050" type="#_x0000_t32" style="position:absolute;left:2375;top:10806;width:1482;height:5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" strokecolor="#5b9bd5 [3204]" strokeweight="3pt">
                      <v:stroke endarrow="block" joinstyle="miter"/>
                    </v:shape>
                    <v:shape id="Straight Arrow Connector 27" o:spid="_x0000_s1051" type="#_x0000_t32" style="position:absolute;left:8431;top:2790;width:701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" strokecolor="#5b9bd5 [3204]" strokeweight="3pt">
                      <v:stroke endarrow="block" joinstyle="miter"/>
                    </v:shape>
                    <v:shape id="Straight Arrow Connector 28" o:spid="_x0000_s1052" type="#_x0000_t32" style="position:absolute;left:21138;top:1484;width:0;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" strokecolor="#5b9bd5 [3204]" strokeweight="3pt">
                      <v:stroke endarrow="block"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9" o:spid="_x0000_s1053" type="#_x0000_t88" style="position:absolute;left:10569;top:3859;width:2909;height:15932;rotation:-14065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" adj="329" strokecolor="#5b9bd5 [3204]" strokeweight="2.25pt">
                      <v:stroke joinstyle="miter"/>
                    </v:shape>
                    <v:shape id="Text Box 30" o:spid="_x0000_s1054" type="#_x0000_t202" style="position:absolute;left:27610;top:6472;width:249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" fillcolor="#e7e6e6 [3214]" strokeweight=".5pt">
                      <v:textbox>
                        <w:txbxContent>
                          <w:p w14:paraId="7B5114AA" w14:textId="77777777" w:rsidR="000756CE" w:rsidRDefault="000756CE" w:rsidP="00111D8B">
                            <w:r>
                              <w:t>1</w:t>
                            </w:r>
                          </w:p>
                        </w:txbxContent>
                      </v:textbox>
                    </v:shape>
                    <v:shape id="Text Box 31" o:spid="_x0000_s1055" type="#_x0000_t202" style="position:absolute;left:19891;top:-1662;width:2493;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" fillcolor="#e7e6e6 [3214]" strokeweight=".5pt">
                      <v:textbox>
                        <w:txbxContent>
                          <w:p w14:paraId="450200FB" w14:textId="77777777" w:rsidR="000756CE" w:rsidRDefault="000756CE" w:rsidP="00111D8B">
                            <w:r>
                              <w:t>3</w:t>
                            </w:r>
                          </w:p>
                        </w:txbxContent>
                      </v:textbox>
                    </v:shape>
                    <v:shape id="Text Box 32" o:spid="_x0000_s1056" type="#_x0000_t202" style="position:absolute;left:15734;top:1246;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" fillcolor="#e7e6e6 [3214]" strokeweight=".5pt">
                      <v:textbox>
                        <w:txbxContent>
                          <w:p w14:paraId="234B6B18" w14:textId="77777777" w:rsidR="000756CE" w:rsidRDefault="000756CE" w:rsidP="00111D8B">
                            <w:r>
                              <w:t>2</w:t>
                            </w:r>
                          </w:p>
                        </w:txbxContent>
                      </v:textbox>
                    </v:shape>
                    <v:shape id="Text Box 33" o:spid="_x0000_s1057" type="#_x0000_t202" style="position:absolute;left:14962;top:8965;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" fillcolor="#e7e6e6 [3214]" strokeweight=".5pt">
                      <v:textbox>
                        <w:txbxContent>
                          <w:p w14:paraId="17A2CAA1" w14:textId="77777777" w:rsidR="000756CE" w:rsidRDefault="000756CE" w:rsidP="00111D8B">
                            <w:r>
                              <w:t>4</w:t>
                            </w:r>
                          </w:p>
                        </w:txbxContent>
                      </v:textbox>
                    </v:shape>
                    <v:shape id="Text Box 34" o:spid="_x0000_s1058" type="#_x0000_t202" style="position:absolute;left:1009;top:7659;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" fillcolor="#e7e6e6 [3214]" strokeweight=".5pt">
                      <v:textbox>
                        <w:txbxContent>
                          <w:p w14:paraId="6252DC59" w14:textId="77777777" w:rsidR="000756CE" w:rsidRDefault="000756CE" w:rsidP="00111D8B">
                            <w:r>
                              <w:t>5</w:t>
                            </w:r>
                          </w:p>
                        </w:txbxContent>
                      </v:textbox>
                    </v:shape>
                  </v:group>
                </v:group>
                <v:shape id="Text Box 35" o:spid="_x0000_s1059" type="#_x0000_t202" style="position:absolute;top:29984;width:3421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5F89D818" w14:textId="5713CB86" w:rsidR="000756CE" w:rsidRPr="009A49E6" w:rsidRDefault="000756CE" w:rsidP="00111D8B">
                        <w:pPr>
                          <w:pStyle w:val="Caption"/>
                          <w:rPr>
                            <w:rFonts w:asciiTheme="majorBidi" w:hAnsiTheme="majorBidi"/>
                            <w:noProof/>
                            <w:color w:val="auto"/>
                            <w:sz w:val="22"/>
                            <w:szCs w:val="22"/>
                            <w:u w:val="single"/>
                          </w:rPr>
                        </w:pPr>
                        <w:bookmarkStart w:id="231"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31"/>
                        <w:r>
                          <w:t>. The Raman setup, including (1) excitation laser, (2) Probe, (3) spectrometer, (4) probe holder and (5) aluminum cup</w:t>
                        </w:r>
                        <w:r>
                          <w:rPr>
                            <w:rFonts w:asciiTheme="majorBidi" w:hAnsiTheme="majorBidi"/>
                            <w:noProof/>
                            <w:color w:val="auto"/>
                            <w:sz w:val="22"/>
                            <w:szCs w:val="22"/>
                            <w:u w:val="single"/>
                          </w:rPr>
                          <w:t>.</w:t>
                        </w:r>
                      </w:p>
                    </w:txbxContent>
                  </v:textbox>
                </v:shape>
                <w10:wrap type="topAndBottom" anchorx="margin"/>
              </v:group>
            </w:pict>
          </mc:Fallback>
        </mc:AlternateContent>
      </w:r>
      <w:r>
        <w:t xml:space="preserve">he scanning procedure </w:t>
      </w:r>
      <w:r w:rsidR="009A436D">
        <w:t>involved cleaning</w:t>
      </w:r>
      <w:r>
        <w:t xml:space="preserve"> the </w:t>
      </w:r>
      <w:r w:rsidR="00AB394E">
        <w:t xml:space="preserve">loading </w:t>
      </w:r>
      <w:r>
        <w:t>aluminum cup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t>) with 100% ethanol and delicate task wipers (</w:t>
      </w:r>
      <w:r w:rsidRPr="00FB1B9B">
        <w:t>Kimberly-Clark</w:t>
      </w:r>
      <w:r>
        <w:t>, Irving, USA) and load</w:t>
      </w:r>
      <w:r w:rsidR="009A436D">
        <w:t>ing</w:t>
      </w:r>
      <w:r>
        <w:t xml:space="preserve"> 150µL </w:t>
      </w:r>
      <w:r w:rsidR="00E10320">
        <w:t xml:space="preserve">of aqueous bacterial suspensions </w:t>
      </w:r>
      <w:r>
        <w:t xml:space="preserve">onto the cup. The aluminum cup was then placed under the probe and brought to correct height with all light sealed out. At this stage the laser would be turned on and the scan </w:t>
      </w:r>
      <w:r w:rsidR="000A4F61">
        <w:t>will commence</w:t>
      </w:r>
      <w:r>
        <w:t xml:space="preserve">. </w:t>
      </w:r>
      <w:commentRangeStart w:id="232"/>
      <w:commentRangeStart w:id="233"/>
      <w:r>
        <w:t xml:space="preserve">After each scan the cup </w:t>
      </w:r>
      <w:r w:rsidR="009A436D">
        <w:t>was</w:t>
      </w:r>
      <w:r>
        <w:t xml:space="preserve"> cleaned and reloaded</w:t>
      </w:r>
      <w:commentRangeEnd w:id="232"/>
      <w:r w:rsidR="009A436D">
        <w:rPr>
          <w:rStyle w:val="CommentReference"/>
          <w:rFonts w:eastAsia="Calibri"/>
        </w:rPr>
        <w:commentReference w:id="232"/>
      </w:r>
      <w:commentRangeEnd w:id="233"/>
      <w:r w:rsidR="00E10320">
        <w:rPr>
          <w:rStyle w:val="CommentReference"/>
          <w:rFonts w:eastAsia="Calibri"/>
        </w:rPr>
        <w:commentReference w:id="233"/>
      </w:r>
      <w:r>
        <w:t xml:space="preserve">. Each sample was scanned </w:t>
      </w:r>
      <w:commentRangeStart w:id="234"/>
      <w:commentRangeStart w:id="235"/>
      <w:r>
        <w:t>3-5 times</w:t>
      </w:r>
      <w:commentRangeEnd w:id="234"/>
      <w:r w:rsidR="00AB0573">
        <w:rPr>
          <w:rStyle w:val="CommentReference"/>
          <w:rFonts w:eastAsia="Calibri"/>
        </w:rPr>
        <w:commentReference w:id="234"/>
      </w:r>
      <w:commentRangeEnd w:id="235"/>
      <w:r w:rsidR="00E10320">
        <w:rPr>
          <w:rStyle w:val="CommentReference"/>
          <w:rFonts w:eastAsia="Calibri"/>
        </w:rPr>
        <w:commentReference w:id="235"/>
      </w:r>
      <w:r>
        <w:t xml:space="preserve"> (depending on the experiment).</w:t>
      </w:r>
    </w:p>
    <w:p w14:paraId="2E7CEC39" w14:textId="5841BBBE" w:rsidR="008B3D37" w:rsidRPr="00E10320" w:rsidRDefault="008B3D37" w:rsidP="00E10320">
      <w:pPr>
        <w:pStyle w:val="Heading2"/>
        <w:numPr>
          <w:ilvl w:val="2"/>
          <w:numId w:val="31"/>
        </w:numPr>
        <w:rPr>
          <w:b w:val="0"/>
          <w:bCs w:val="0"/>
        </w:rPr>
      </w:pPr>
      <w:bookmarkStart w:id="236" w:name="_Toc520301041"/>
      <w:bookmarkStart w:id="237" w:name="_Toc520664312"/>
      <w:bookmarkStart w:id="238" w:name="_Toc520301054"/>
      <w:bookmarkEnd w:id="229"/>
      <w:r w:rsidRPr="00E10320">
        <w:rPr>
          <w:b w:val="0"/>
          <w:bCs w:val="0"/>
        </w:rPr>
        <w:t>Survival test under sample preparation, transfer and radiation</w:t>
      </w:r>
      <w:bookmarkEnd w:id="236"/>
      <w:bookmarkEnd w:id="237"/>
    </w:p>
    <w:p w14:paraId="097F11DD" w14:textId="0ADAC66C" w:rsidR="008B3D37" w:rsidRPr="00062468" w:rsidRDefault="008B3D37" w:rsidP="008B3D37">
      <w:pPr>
        <w:rPr>
          <w:sz w:val="24"/>
          <w:szCs w:val="24"/>
        </w:rPr>
      </w:pPr>
      <w:r>
        <w:t xml:space="preserve">In order to </w:t>
      </w:r>
      <w:r w:rsidR="00057FC8">
        <w:t xml:space="preserve">verify that </w:t>
      </w:r>
      <w:r>
        <w:t>irradiation by the 785</w:t>
      </w:r>
      <w:r w:rsidR="00057FC8">
        <w:t xml:space="preserve"> </w:t>
      </w:r>
      <w:r>
        <w:t xml:space="preserve">nm laser does not compromise cell viability, a sample of </w:t>
      </w:r>
      <w:r w:rsidRPr="00817D99">
        <w:t>water</w:t>
      </w:r>
      <w:r>
        <w:t xml:space="preserve"> with 10</w:t>
      </w:r>
      <w:r w:rsidRPr="00111D8B">
        <w:rPr>
          <w:vertAlign w:val="superscript"/>
        </w:rPr>
        <w:t>8</w:t>
      </w:r>
      <w:r>
        <w:t xml:space="preserve"> CFU/ml </w:t>
      </w:r>
      <w:r>
        <w:rPr>
          <w:i/>
          <w:iCs/>
        </w:rPr>
        <w:t xml:space="preserve">E. coli </w:t>
      </w:r>
      <w:r>
        <w:t xml:space="preserve">and a sample of clean water were placed in an aluminum cup and irradiated by laser for 30 seconds. After that, the samples were </w:t>
      </w:r>
      <w:r w:rsidR="00057FC8">
        <w:t xml:space="preserve">variously </w:t>
      </w:r>
      <w:r>
        <w:t xml:space="preserve">diluted </w:t>
      </w:r>
      <w:r w:rsidR="00057FC8">
        <w:t>(</w:t>
      </w:r>
      <w:r>
        <w:t>1:10</w:t>
      </w:r>
      <w:r w:rsidRPr="00CD5DA1">
        <w:rPr>
          <w:vertAlign w:val="superscript"/>
        </w:rPr>
        <w:t>3</w:t>
      </w:r>
      <w:r>
        <w:t>, 10</w:t>
      </w:r>
      <w:r w:rsidRPr="00CD5DA1">
        <w:rPr>
          <w:vertAlign w:val="superscript"/>
        </w:rPr>
        <w:t>4</w:t>
      </w:r>
      <w:r>
        <w:t>, 10</w:t>
      </w:r>
      <w:r w:rsidRPr="00CD5DA1">
        <w:rPr>
          <w:vertAlign w:val="superscript"/>
        </w:rPr>
        <w:t>5</w:t>
      </w:r>
      <w:r>
        <w:t>, 10</w:t>
      </w:r>
      <w:r w:rsidRPr="00CD5DA1">
        <w:rPr>
          <w:vertAlign w:val="superscript"/>
        </w:rPr>
        <w:t>6</w:t>
      </w:r>
      <w:r>
        <w:t xml:space="preserve"> </w:t>
      </w:r>
      <w:r w:rsidR="00057FC8">
        <w:t xml:space="preserve">) </w:t>
      </w:r>
      <w:r>
        <w:t xml:space="preserve">and plated on agar plates. </w:t>
      </w:r>
      <w:r w:rsidRPr="002C43E6">
        <w:t>The plates were incubated for 24 hours in 37°C and colonies were counted.</w:t>
      </w:r>
    </w:p>
    <w:p w14:paraId="6B981AF0" w14:textId="27C4AA46" w:rsidR="00B620DF" w:rsidRPr="006C254B" w:rsidRDefault="00B620DF" w:rsidP="00E10320">
      <w:pPr>
        <w:pStyle w:val="Heading2"/>
        <w:numPr>
          <w:ilvl w:val="1"/>
          <w:numId w:val="31"/>
        </w:numPr>
        <w:ind w:left="426" w:hanging="426"/>
      </w:pPr>
      <w:bookmarkStart w:id="239" w:name="_Toc520301057"/>
      <w:bookmarkStart w:id="240" w:name="_Toc520664316"/>
      <w:bookmarkEnd w:id="238"/>
      <w:r w:rsidRPr="006C254B">
        <w:lastRenderedPageBreak/>
        <w:t xml:space="preserve">Fluorescence </w:t>
      </w:r>
      <w:r w:rsidR="00FE4CC8">
        <w:t>spectroscopy measurements</w:t>
      </w:r>
      <w:bookmarkEnd w:id="239"/>
      <w:bookmarkEnd w:id="240"/>
    </w:p>
    <w:p w14:paraId="6ACC62E8" w14:textId="505981F4" w:rsidR="0056024C" w:rsidRDefault="00B620DF" w:rsidP="0075658A">
      <w:r w:rsidRPr="00AD7130">
        <w:t xml:space="preserve">Fluorescence spectra of </w:t>
      </w:r>
      <w:r>
        <w:t>water</w:t>
      </w:r>
      <w:r w:rsidRPr="00AD7130">
        <w:t xml:space="preserve"> samples were measured with an RF-5301PC spectrofluorometer (Shimadzu, </w:t>
      </w:r>
      <w:r>
        <w:t xml:space="preserve">Kyoto, </w:t>
      </w:r>
      <w:r w:rsidRPr="00AD7130">
        <w:t xml:space="preserve">Japan) equipped with 150-W Xenon lamp (Ushio Inc., </w:t>
      </w:r>
      <w:r>
        <w:t xml:space="preserve">Tokyo, </w:t>
      </w:r>
      <w:r w:rsidRPr="00AD7130">
        <w:t xml:space="preserve">Japan) as described by Borisover et al. (2009, 2011). </w:t>
      </w:r>
      <w:r w:rsidR="00D80D48" w:rsidRPr="006C254B">
        <w:t>Prior to scanning the water</w:t>
      </w:r>
      <w:r w:rsidR="00FE4CC8">
        <w:t xml:space="preserve"> sample</w:t>
      </w:r>
      <w:r w:rsidR="00D80D48" w:rsidRPr="006C254B">
        <w:t xml:space="preserve"> was brought to room temperature by leaving the bottles in room temp for approx. 3 hours. </w:t>
      </w:r>
      <w:r w:rsidRPr="00AD7130">
        <w:t xml:space="preserve">The cuvette used was the standard quartz cell (Hellma, </w:t>
      </w:r>
      <w:r w:rsidRPr="00AE6D7A">
        <w:t>Müllheim</w:t>
      </w:r>
      <w:r>
        <w:t>, Germany)</w:t>
      </w:r>
      <w:r w:rsidRPr="00AD7130">
        <w:t xml:space="preserve"> having a path length of 10</w:t>
      </w:r>
      <w:r w:rsidR="008B3D37">
        <w:t xml:space="preserve"> </w:t>
      </w:r>
      <w:r w:rsidRPr="00AD7130">
        <w:t xml:space="preserve">mm and chamber volume of 3,500 </w:t>
      </w:r>
      <w:r w:rsidRPr="00AD7130">
        <w:rPr>
          <w:rFonts w:cs="Calibri" w:hint="eastAsia"/>
          <w:rtl/>
        </w:rPr>
        <w:t>μ</w:t>
      </w:r>
      <w:r w:rsidRPr="00AD7130">
        <w:t xml:space="preserve">L. </w:t>
      </w:r>
      <w:r w:rsidR="008B3D37">
        <w:t>Scanning was done</w:t>
      </w:r>
      <w:r w:rsidRPr="00AD7130">
        <w:t xml:space="preserve"> at 2</w:t>
      </w:r>
      <w:r>
        <w:t>2</w:t>
      </w:r>
      <w:r w:rsidRPr="00AD7130">
        <w:t xml:space="preserve">±2°C. Fluorescence emission spectra between 220 and </w:t>
      </w:r>
      <w:r>
        <w:t>450</w:t>
      </w:r>
      <w:r w:rsidRPr="00AD7130">
        <w:t xml:space="preserve"> nm were collected at 2-nm increments, with excitation wavelengths ranging </w:t>
      </w:r>
      <w:r w:rsidRPr="00AF3E03">
        <w:rPr>
          <w:rPrChange w:id="241" w:author="Administrator" w:date="2018-08-08T11:10:00Z">
            <w:rPr>
              <w:highlight w:val="green"/>
            </w:rPr>
          </w:rPrChange>
        </w:rPr>
        <w:t>from 210 to 400 nm at 5-nm increments. Scanning rate per map was about 2.5 minutes and the excitation and emission optical slits were set to 10</w:t>
      </w:r>
      <w:r w:rsidR="00FE4CC8" w:rsidRPr="00AF3E03">
        <w:rPr>
          <w:rPrChange w:id="242" w:author="Administrator" w:date="2018-08-08T11:10:00Z">
            <w:rPr>
              <w:highlight w:val="green"/>
            </w:rPr>
          </w:rPrChange>
        </w:rPr>
        <w:t xml:space="preserve"> n</w:t>
      </w:r>
      <w:r w:rsidRPr="00AF3E03">
        <w:rPr>
          <w:rPrChange w:id="243" w:author="Administrator" w:date="2018-08-08T11:10:00Z">
            <w:rPr>
              <w:highlight w:val="green"/>
            </w:rPr>
          </w:rPrChange>
        </w:rPr>
        <w:t>m. Instrument stability was controlled by measuring the intensity of the Raman peak of water at excitation wavelength at 275 nm and</w:t>
      </w:r>
      <w:r w:rsidRPr="00AD7130">
        <w:t xml:space="preserve"> emission wavelength at 305nm</w:t>
      </w:r>
      <w:r w:rsidR="008B3D37">
        <w:t>. C</w:t>
      </w:r>
      <w:r w:rsidR="008B3D37" w:rsidRPr="006C254B">
        <w:t>uvette</w:t>
      </w:r>
      <w:r w:rsidR="008B3D37">
        <w:t>s</w:t>
      </w:r>
      <w:r w:rsidR="008B3D37" w:rsidRPr="006C254B">
        <w:t xml:space="preserve"> </w:t>
      </w:r>
      <w:r w:rsidR="008B3D37">
        <w:t>were washed 3 times</w:t>
      </w:r>
      <w:r w:rsidR="008B3D37" w:rsidRPr="006C254B">
        <w:t xml:space="preserve"> with </w:t>
      </w:r>
      <w:r w:rsidR="008B3D37">
        <w:t>HPLC-grade</w:t>
      </w:r>
      <w:r w:rsidR="008B3D37" w:rsidRPr="006C254B">
        <w:t xml:space="preserve"> water </w:t>
      </w:r>
      <w:r w:rsidR="008B3D37">
        <w:t xml:space="preserve">(Merck, Darmstadt, Germany) </w:t>
      </w:r>
      <w:r w:rsidR="008B3D37" w:rsidRPr="006C254B">
        <w:t xml:space="preserve">before the beginning of </w:t>
      </w:r>
      <w:r w:rsidR="008B3D37">
        <w:t>scanning</w:t>
      </w:r>
      <w:r w:rsidR="008B3D37" w:rsidRPr="006C254B">
        <w:t xml:space="preserve">, and washed by </w:t>
      </w:r>
      <w:r w:rsidR="008B3D37">
        <w:t>6</w:t>
      </w:r>
      <w:r w:rsidR="008B3D37" w:rsidRPr="006C254B">
        <w:t xml:space="preserve"> ml of sample water between each scan</w:t>
      </w:r>
      <w:r w:rsidR="008B3D37">
        <w:t>.</w:t>
      </w:r>
      <w:r w:rsidR="008B3D37" w:rsidRPr="006C254B">
        <w:t xml:space="preserve"> </w:t>
      </w:r>
      <w:r w:rsidR="008B3D37">
        <w:t>3</w:t>
      </w:r>
      <w:r w:rsidR="008B3D37" w:rsidRPr="006C254B">
        <w:t xml:space="preserve"> ml </w:t>
      </w:r>
      <w:r w:rsidR="008B3D37">
        <w:t xml:space="preserve">of sample water </w:t>
      </w:r>
      <w:r w:rsidR="008B3D37" w:rsidRPr="006C254B">
        <w:t>were loaded for scanning. The cuvette was aligned to the same side for scanning.</w:t>
      </w:r>
      <w:ins w:id="244" w:author="Borisover, Yulia" w:date="2018-08-03T08:07:00Z">
        <w:r w:rsidR="00FE4CC8">
          <w:t xml:space="preserve"> </w:t>
        </w:r>
      </w:ins>
      <w:r w:rsidR="00FE4CC8">
        <w:t>Water samples were scanned as is and after lab filtration using a 0.45 µm syringe filter</w:t>
      </w:r>
      <w:r w:rsidR="00E10320">
        <w:t xml:space="preserve"> (</w:t>
      </w:r>
      <w:r w:rsidR="0075658A">
        <w:t>Durapore</w:t>
      </w:r>
      <w:r w:rsidR="0075658A" w:rsidRPr="0075658A">
        <w:rPr>
          <w:vertAlign w:val="superscript"/>
        </w:rPr>
        <w:t>©</w:t>
      </w:r>
      <w:r w:rsidR="0075658A">
        <w:t xml:space="preserve">, </w:t>
      </w:r>
      <w:r w:rsidR="00E10320">
        <w:t>Millex (Merck)</w:t>
      </w:r>
      <w:r w:rsidR="0075658A">
        <w:t xml:space="preserve">, </w:t>
      </w:r>
      <w:r w:rsidR="00E10320">
        <w:t>Darmstadt, Germany</w:t>
      </w:r>
      <w:r w:rsidR="0075658A">
        <w:t xml:space="preserve">). </w:t>
      </w:r>
      <w:r w:rsidR="00FE4CC8">
        <w:t xml:space="preserve">Prior to filtration, 15 ml of sample water were used to wash the filter. </w:t>
      </w:r>
      <w:commentRangeStart w:id="245"/>
      <w:commentRangeStart w:id="246"/>
      <w:r w:rsidR="0056024C">
        <w:t xml:space="preserve">Each sample was scanned </w:t>
      </w:r>
      <w:r w:rsidR="00FE4CC8">
        <w:t xml:space="preserve">with spectrofluorometer </w:t>
      </w:r>
      <w:r w:rsidR="0056024C">
        <w:t>twice</w:t>
      </w:r>
      <w:r w:rsidR="0075658A">
        <w:t xml:space="preserve"> independently (I e  a separate 3ml</w:t>
      </w:r>
      <w:r w:rsidR="00FE4CC8">
        <w:t xml:space="preserve">. </w:t>
      </w:r>
      <w:commentRangeEnd w:id="245"/>
      <w:r w:rsidR="00FE4CC8">
        <w:rPr>
          <w:rStyle w:val="CommentReference"/>
          <w:rFonts w:eastAsia="Calibri"/>
        </w:rPr>
        <w:commentReference w:id="245"/>
      </w:r>
      <w:commentRangeEnd w:id="246"/>
      <w:r w:rsidR="0075658A">
        <w:rPr>
          <w:rStyle w:val="CommentReference"/>
          <w:rFonts w:eastAsia="Calibri"/>
        </w:rPr>
        <w:commentReference w:id="246"/>
      </w:r>
    </w:p>
    <w:p w14:paraId="3DFB3FD7" w14:textId="45B2B49F" w:rsidR="00B620DF" w:rsidRDefault="00B620DF" w:rsidP="0075658A">
      <w:pPr>
        <w:pStyle w:val="Heading2"/>
        <w:numPr>
          <w:ilvl w:val="1"/>
          <w:numId w:val="31"/>
        </w:numPr>
        <w:ind w:left="426" w:hanging="426"/>
      </w:pPr>
      <w:bookmarkStart w:id="247" w:name="_Toc520301058"/>
      <w:bookmarkStart w:id="248" w:name="_Toc520664317"/>
      <w:r>
        <w:t xml:space="preserve">UV </w:t>
      </w:r>
      <w:r w:rsidR="00B12313">
        <w:t>absorbance s</w:t>
      </w:r>
      <w:r>
        <w:t>canning</w:t>
      </w:r>
      <w:bookmarkEnd w:id="247"/>
      <w:bookmarkEnd w:id="248"/>
    </w:p>
    <w:p w14:paraId="6ACCE1C3" w14:textId="73DA24F3" w:rsidR="00B620DF" w:rsidRPr="006C254B" w:rsidRDefault="00B620DF" w:rsidP="00111D8B">
      <w:r w:rsidRPr="00AD7130">
        <w:t>Optical density at 210</w:t>
      </w:r>
      <w:r w:rsidR="00B12313">
        <w:t xml:space="preserve"> </w:t>
      </w:r>
      <w:r w:rsidRPr="00AD7130">
        <w:t xml:space="preserve">nm was checked in every </w:t>
      </w:r>
      <w:r>
        <w:t xml:space="preserve">drinking water </w:t>
      </w:r>
      <w:r w:rsidRPr="00AD7130">
        <w:t>sample before fluorescence measurement using</w:t>
      </w:r>
      <w:r>
        <w:t xml:space="preserve"> a</w:t>
      </w:r>
      <w:r w:rsidRPr="00AD7130">
        <w:t xml:space="preserve"> Genesys</w:t>
      </w:r>
      <w:r>
        <w:t xml:space="preserve"> </w:t>
      </w:r>
      <w:r w:rsidRPr="00AD7130">
        <w:t xml:space="preserve">UV-Visible spectrophotometer </w:t>
      </w:r>
      <w:r>
        <w:t>(</w:t>
      </w:r>
      <w:r w:rsidRPr="00AD7130">
        <w:t xml:space="preserve">Thermo Scientific; Cat. 335906-02; Madison WI 53711; USA) to ensure it is sufficiently </w:t>
      </w:r>
      <w:commentRangeStart w:id="249"/>
      <w:commentRangeStart w:id="250"/>
      <w:commentRangeStart w:id="251"/>
      <w:r w:rsidRPr="00AD7130">
        <w:t>low</w:t>
      </w:r>
      <w:commentRangeEnd w:id="249"/>
      <w:r w:rsidR="00B12313">
        <w:rPr>
          <w:rStyle w:val="CommentReference"/>
          <w:rFonts w:eastAsia="Calibri"/>
        </w:rPr>
        <w:commentReference w:id="249"/>
      </w:r>
      <w:commentRangeEnd w:id="250"/>
      <w:r w:rsidR="0075658A">
        <w:rPr>
          <w:rStyle w:val="CommentReference"/>
          <w:rFonts w:eastAsia="Calibri"/>
        </w:rPr>
        <w:commentReference w:id="250"/>
      </w:r>
      <w:commentRangeEnd w:id="251"/>
      <w:r w:rsidR="00231FE7">
        <w:rPr>
          <w:rStyle w:val="CommentReference"/>
          <w:rFonts w:eastAsia="Calibri"/>
        </w:rPr>
        <w:commentReference w:id="251"/>
      </w:r>
      <w:r w:rsidRPr="00AD7130">
        <w:t xml:space="preserve"> to </w:t>
      </w:r>
      <w:r>
        <w:t>prevent an inner filter effect.</w:t>
      </w:r>
    </w:p>
    <w:p w14:paraId="4237D267" w14:textId="77777777" w:rsidR="00326EF7" w:rsidRDefault="00326EF7" w:rsidP="0075658A">
      <w:pPr>
        <w:pStyle w:val="Heading2"/>
        <w:numPr>
          <w:ilvl w:val="1"/>
          <w:numId w:val="31"/>
        </w:numPr>
        <w:ind w:left="426" w:hanging="426"/>
      </w:pPr>
      <w:bookmarkStart w:id="252" w:name="_Toc520301059"/>
      <w:bookmarkStart w:id="253" w:name="_Toc520664318"/>
      <w:r>
        <w:t>Statistical analysis</w:t>
      </w:r>
    </w:p>
    <w:p w14:paraId="50FDDAB1" w14:textId="702375E0" w:rsidR="00B620DF" w:rsidRPr="0075658A" w:rsidRDefault="00B620DF" w:rsidP="0075658A">
      <w:pPr>
        <w:pStyle w:val="Heading2"/>
        <w:numPr>
          <w:ilvl w:val="2"/>
          <w:numId w:val="31"/>
        </w:numPr>
        <w:rPr>
          <w:b w:val="0"/>
          <w:bCs w:val="0"/>
        </w:rPr>
      </w:pPr>
      <w:r w:rsidRPr="0075658A">
        <w:rPr>
          <w:b w:val="0"/>
          <w:bCs w:val="0"/>
        </w:rPr>
        <w:t>Mathematical sample preparation – preprocessing</w:t>
      </w:r>
      <w:bookmarkEnd w:id="252"/>
      <w:bookmarkEnd w:id="253"/>
    </w:p>
    <w:p w14:paraId="35BBA506" w14:textId="59212369" w:rsidR="00B620DF" w:rsidRDefault="007E35D1" w:rsidP="0075658A">
      <w:r>
        <w:t xml:space="preserve">Data </w:t>
      </w:r>
      <w:r w:rsidR="00B620DF">
        <w:t xml:space="preserve">preparation for </w:t>
      </w:r>
      <w:r>
        <w:t xml:space="preserve">the </w:t>
      </w:r>
      <w:r w:rsidR="00B620DF">
        <w:t xml:space="preserve">analysis </w:t>
      </w:r>
      <w:r>
        <w:t xml:space="preserve">needs </w:t>
      </w:r>
      <w:r w:rsidR="00B620DF">
        <w:t xml:space="preserve">preprocessing. We first </w:t>
      </w:r>
      <w:r w:rsidR="0075658A">
        <w:t>optimized</w:t>
      </w:r>
      <w:r w:rsidR="00B620DF">
        <w:t xml:space="preserve"> our protocol to find the </w:t>
      </w:r>
      <w:commentRangeStart w:id="254"/>
      <w:commentRangeStart w:id="255"/>
      <w:r w:rsidR="00B620DF">
        <w:t xml:space="preserve">best preprocessing </w:t>
      </w:r>
      <w:commentRangeEnd w:id="254"/>
      <w:r w:rsidR="0043166A">
        <w:rPr>
          <w:rStyle w:val="CommentReference"/>
          <w:rFonts w:eastAsia="Calibri"/>
        </w:rPr>
        <w:commentReference w:id="254"/>
      </w:r>
      <w:commentRangeEnd w:id="255"/>
      <w:r w:rsidR="0075658A">
        <w:rPr>
          <w:rStyle w:val="CommentReference"/>
          <w:rFonts w:eastAsia="Calibri"/>
        </w:rPr>
        <w:commentReference w:id="255"/>
      </w:r>
      <w:r w:rsidR="00B620DF">
        <w:t xml:space="preserve">procedure by the following </w:t>
      </w:r>
      <w:r w:rsidR="0043166A">
        <w:t>procedures</w:t>
      </w:r>
      <w:r w:rsidR="00B620DF">
        <w:t xml:space="preserve">: </w:t>
      </w:r>
    </w:p>
    <w:p w14:paraId="3319FAF2" w14:textId="1CCB831A" w:rsidR="00B620DF" w:rsidRDefault="0043166A" w:rsidP="0075658A">
      <w:pPr>
        <w:pStyle w:val="ListParagraph"/>
        <w:numPr>
          <w:ilvl w:val="0"/>
          <w:numId w:val="9"/>
        </w:numPr>
      </w:pPr>
      <w:r>
        <w:t xml:space="preserve">Signals recorded </w:t>
      </w:r>
      <w:r w:rsidRPr="0075658A">
        <w:t xml:space="preserve">were normalized. </w:t>
      </w:r>
      <w:r w:rsidR="00B620DF" w:rsidRPr="0075658A">
        <w:t>Normalization</w:t>
      </w:r>
      <w:r>
        <w:t xml:space="preserve">, i.e., a </w:t>
      </w:r>
      <w:r w:rsidR="00B620DF">
        <w:t>ratio of signal to a set point</w:t>
      </w:r>
      <w:r>
        <w:t>, minimizes the interferences which may originate from variation of ambient temperature, lamp intensity</w:t>
      </w:r>
      <w:r w:rsidR="00B620DF">
        <w:t xml:space="preserve"> </w:t>
      </w:r>
      <w:r>
        <w:t xml:space="preserve">and other factors supposed to affect similarly the signal and the reference point. </w:t>
      </w:r>
      <w:r w:rsidR="00B620DF">
        <w:t>In the Raman experiments this was done by dividing all intensities in the spectra by the maximum point in the spectra, thus achieving a range of 0-1 for all data</w:t>
      </w:r>
      <w:r w:rsidR="008B3D37">
        <w:t xml:space="preserve"> </w:t>
      </w:r>
      <w:r w:rsidR="00B620DF">
        <w:t>points, while retaining the rel</w:t>
      </w:r>
      <w:r w:rsidR="008B3D37">
        <w:t>ations between different peaks.</w:t>
      </w:r>
      <w:r>
        <w:t xml:space="preserve"> </w:t>
      </w:r>
      <w:r w:rsidR="00B620DF">
        <w:t xml:space="preserve">In the </w:t>
      </w:r>
      <w:r w:rsidR="00A35BB3">
        <w:t>fluorescence</w:t>
      </w:r>
      <w:r w:rsidR="00B620DF">
        <w:t xml:space="preserve"> </w:t>
      </w:r>
      <w:r>
        <w:t>measurements</w:t>
      </w:r>
      <w:r w:rsidR="00B620DF">
        <w:t xml:space="preserve"> this was done by dividing the signal to the Raman signal of water</w:t>
      </w:r>
      <w:commentRangeStart w:id="256"/>
      <w:r w:rsidR="00B620DF">
        <w:t xml:space="preserve">. </w:t>
      </w:r>
      <w:commentRangeEnd w:id="256"/>
      <w:r>
        <w:rPr>
          <w:rStyle w:val="CommentReference"/>
          <w:rFonts w:eastAsia="Calibri"/>
        </w:rPr>
        <w:commentReference w:id="256"/>
      </w:r>
      <w:r w:rsidR="00B620DF">
        <w:t>Normalization was done using Excel software</w:t>
      </w:r>
      <w:r w:rsidR="00483A3F">
        <w:t xml:space="preserve"> (Excel 2016, Microsoft, Redmond, WA, USA).</w:t>
      </w:r>
    </w:p>
    <w:p w14:paraId="35E88E49" w14:textId="77777777" w:rsidR="00F60641" w:rsidRDefault="00F60641">
      <w:pPr>
        <w:pStyle w:val="ListParagraph"/>
        <w:pPrChange w:id="257" w:author="Borisover, Yulia" w:date="2018-08-03T08:49:00Z">
          <w:pPr>
            <w:ind w:left="720"/>
          </w:pPr>
        </w:pPrChange>
      </w:pPr>
    </w:p>
    <w:p w14:paraId="06BCF6A6" w14:textId="7F2C9285" w:rsidR="00B620DF" w:rsidRDefault="008B3D37" w:rsidP="00445872">
      <w:pPr>
        <w:pStyle w:val="ListParagraph"/>
        <w:numPr>
          <w:ilvl w:val="0"/>
          <w:numId w:val="9"/>
        </w:numPr>
      </w:pPr>
      <w:r>
        <w:t>Centering</w:t>
      </w:r>
      <w:r w:rsidR="00B620DF">
        <w:t xml:space="preserve"> and </w:t>
      </w:r>
      <w:r w:rsidR="002E41E5">
        <w:t>s</w:t>
      </w:r>
      <w:r w:rsidR="00B620DF">
        <w:t xml:space="preserve">caling processes were done automatically using the JMP software </w:t>
      </w:r>
      <w:r w:rsidR="002E41E5">
        <w:t>(J</w:t>
      </w:r>
      <w:r w:rsidR="002E41E5" w:rsidRPr="008946D9">
        <w:t xml:space="preserve">MP®, Version </w:t>
      </w:r>
      <w:r w:rsidR="002E41E5">
        <w:t>13 Pro</w:t>
      </w:r>
      <w:r w:rsidR="002E41E5" w:rsidRPr="008946D9">
        <w:t xml:space="preserve"> </w:t>
      </w:r>
      <w:r w:rsidR="002E41E5">
        <w:t>(</w:t>
      </w:r>
      <w:r w:rsidR="002E41E5" w:rsidRPr="008946D9">
        <w:t>SAS Ins</w:t>
      </w:r>
      <w:r w:rsidR="002E41E5">
        <w:t xml:space="preserve">titute Inc., Cary, US).) </w:t>
      </w:r>
      <w:r w:rsidR="00B620DF">
        <w:t xml:space="preserve">prior to running the PLS analysis. </w:t>
      </w:r>
      <w:r w:rsidR="00B620DF">
        <w:lastRenderedPageBreak/>
        <w:t xml:space="preserve">These </w:t>
      </w:r>
      <w:r w:rsidR="002E41E5">
        <w:t>procedures are commonly used in the PLS analysis and r</w:t>
      </w:r>
      <w:r w:rsidR="00B620DF">
        <w:t>educe noise to enable better fitting of the model (Geladi and Kowalski 1986).</w:t>
      </w:r>
    </w:p>
    <w:p w14:paraId="165300B8" w14:textId="77777777" w:rsidR="00F60641" w:rsidRDefault="00F60641" w:rsidP="0075658A">
      <w:pPr>
        <w:pStyle w:val="ListParagraph"/>
      </w:pPr>
    </w:p>
    <w:p w14:paraId="1A4F04E4" w14:textId="5CFCF886" w:rsidR="00B620DF" w:rsidRDefault="002E41E5" w:rsidP="008B3D37">
      <w:pPr>
        <w:pStyle w:val="ListParagraph"/>
        <w:numPr>
          <w:ilvl w:val="0"/>
          <w:numId w:val="9"/>
        </w:numPr>
      </w:pPr>
      <w:r>
        <w:t xml:space="preserve">Signal weighing was performed by using the </w:t>
      </w:r>
      <w:r w:rsidR="00B620DF">
        <w:t>1/signal and log</w:t>
      </w:r>
      <w:r w:rsidR="00B620DF">
        <w:rPr>
          <w:vertAlign w:val="subscript"/>
        </w:rPr>
        <w:t>10</w:t>
      </w:r>
      <w:r w:rsidR="00B620DF">
        <w:t>(1/signal</w:t>
      </w:r>
      <w:r>
        <w:t xml:space="preserve"> values. This procedure serves</w:t>
      </w:r>
      <w:r w:rsidR="00B620DF" w:rsidRPr="00F40523">
        <w:t xml:space="preserve"> to increase weak signals</w:t>
      </w:r>
      <w:r w:rsidR="00B620DF">
        <w:t xml:space="preserve"> and uncover more information about a sample (Mizrah 2007). </w:t>
      </w:r>
      <w:r>
        <w:t xml:space="preserve">Weighed signals </w:t>
      </w:r>
      <w:r w:rsidR="00B620DF">
        <w:t>were calculated using Excel software.</w:t>
      </w:r>
    </w:p>
    <w:p w14:paraId="6B98E794" w14:textId="77777777" w:rsidR="00F60641" w:rsidRDefault="00F60641" w:rsidP="0075658A">
      <w:pPr>
        <w:pStyle w:val="ListParagraph"/>
      </w:pPr>
    </w:p>
    <w:p w14:paraId="647B5659" w14:textId="2919CA83" w:rsidR="00B620DF" w:rsidRDefault="00F60641" w:rsidP="00930D24">
      <w:pPr>
        <w:pStyle w:val="ListParagraph"/>
        <w:numPr>
          <w:ilvl w:val="0"/>
          <w:numId w:val="9"/>
        </w:numPr>
        <w:rPr>
          <w:ins w:id="258" w:author="Administrator" w:date="2018-08-06T18:36:00Z"/>
        </w:rPr>
      </w:pPr>
      <w:r>
        <w:t xml:space="preserve">The </w:t>
      </w:r>
      <w:r w:rsidR="00B620DF">
        <w:t>1</w:t>
      </w:r>
      <w:r w:rsidR="00B620DF" w:rsidRPr="00F40523">
        <w:rPr>
          <w:vertAlign w:val="superscript"/>
        </w:rPr>
        <w:t>st</w:t>
      </w:r>
      <w:r w:rsidR="00B620DF">
        <w:t xml:space="preserve"> </w:t>
      </w:r>
      <w:r w:rsidR="008B3D37">
        <w:t>derivative</w:t>
      </w:r>
      <w:r>
        <w:t xml:space="preserve"> of spectra was obtained in order </w:t>
      </w:r>
      <w:r w:rsidR="00B620DF">
        <w:t xml:space="preserve">to </w:t>
      </w:r>
      <w:r>
        <w:t xml:space="preserve">amplify the </w:t>
      </w:r>
      <w:r w:rsidR="00B620DF">
        <w:t>trends in the data. It was done by calculating signal</w:t>
      </w:r>
      <w:r w:rsidR="00B620DF">
        <w:rPr>
          <w:vertAlign w:val="subscript"/>
        </w:rPr>
        <w:t>Em(n)</w:t>
      </w:r>
      <w:r w:rsidR="00B620DF">
        <w:t>-signal</w:t>
      </w:r>
      <w:r w:rsidR="00B620DF">
        <w:rPr>
          <w:vertAlign w:val="subscript"/>
        </w:rPr>
        <w:t>Em(n-1)</w:t>
      </w:r>
      <w:r w:rsidR="00B620DF">
        <w:t xml:space="preserve">. The first data point in each spectrum was assigned "0", as </w:t>
      </w:r>
      <w:r>
        <w:t xml:space="preserve">for this point </w:t>
      </w:r>
      <w:r w:rsidR="00B620DF">
        <w:t>signal</w:t>
      </w:r>
      <w:r w:rsidR="00B620DF" w:rsidRPr="000252A1">
        <w:rPr>
          <w:vertAlign w:val="subscript"/>
        </w:rPr>
        <w:t>em(n-1)</w:t>
      </w:r>
      <w:r w:rsidR="00B620DF">
        <w:t xml:space="preserve"> does not exist. </w:t>
      </w:r>
      <w:r>
        <w:t xml:space="preserve">The </w:t>
      </w:r>
      <w:r w:rsidR="00B620DF">
        <w:t>1</w:t>
      </w:r>
      <w:r w:rsidR="00B620DF" w:rsidRPr="000252A1">
        <w:rPr>
          <w:vertAlign w:val="superscript"/>
        </w:rPr>
        <w:t>st</w:t>
      </w:r>
      <w:r w:rsidR="00B620DF">
        <w:t xml:space="preserve"> </w:t>
      </w:r>
      <w:r w:rsidR="00930D24">
        <w:t>derivative</w:t>
      </w:r>
      <w:r w:rsidR="00B620DF">
        <w:t xml:space="preserve"> </w:t>
      </w:r>
      <w:r>
        <w:t xml:space="preserve">of spectra </w:t>
      </w:r>
      <w:r w:rsidR="00B620DF">
        <w:t>was calculated using Excel software.</w:t>
      </w:r>
    </w:p>
    <w:p w14:paraId="5E58B2FD" w14:textId="2A5B9C02" w:rsidR="00D557E1" w:rsidRDefault="00D557E1">
      <w:pPr>
        <w:ind w:left="360"/>
        <w:rPr>
          <w:ins w:id="259" w:author="Administrator" w:date="2018-08-13T12:52:00Z"/>
        </w:rPr>
        <w:pPrChange w:id="260" w:author="Administrator" w:date="2018-08-08T11:16:00Z">
          <w:pPr>
            <w:pStyle w:val="ListParagraph"/>
            <w:numPr>
              <w:numId w:val="9"/>
            </w:numPr>
            <w:ind w:hanging="360"/>
          </w:pPr>
        </w:pPrChange>
      </w:pPr>
      <w:ins w:id="261" w:author="Administrator" w:date="2018-08-08T11:15:00Z">
        <w:r>
          <w:t>In order to analyze only fluorescence data, all data-points in the EEM</w:t>
        </w:r>
      </w:ins>
      <w:ins w:id="262" w:author="Administrator" w:date="2018-08-08T11:16:00Z">
        <w:r>
          <w:t>s</w:t>
        </w:r>
      </w:ins>
      <w:ins w:id="263" w:author="Administrator" w:date="2018-08-08T11:15:00Z">
        <w:r>
          <w:t xml:space="preserve"> where the </w:t>
        </w:r>
      </w:ins>
      <w:ins w:id="264" w:author="Administrator" w:date="2018-08-08T11:16:00Z">
        <w:r>
          <w:t>excitation</w:t>
        </w:r>
      </w:ins>
      <w:ins w:id="265" w:author="Administrator" w:date="2018-08-08T11:15:00Z">
        <w:r>
          <w:t xml:space="preserve"> wavelength is longer than the </w:t>
        </w:r>
      </w:ins>
      <w:ins w:id="266" w:author="Administrator" w:date="2018-08-08T11:16:00Z">
        <w:r>
          <w:t>emission</w:t>
        </w:r>
      </w:ins>
      <w:ins w:id="267" w:author="Administrator" w:date="2018-08-08T11:15:00Z">
        <w:r>
          <w:t xml:space="preserve"> wavelength were removed.</w:t>
        </w:r>
      </w:ins>
    </w:p>
    <w:p w14:paraId="177CBC04" w14:textId="18E6237A" w:rsidR="00231FE7" w:rsidRPr="00231FE7" w:rsidRDefault="00231FE7" w:rsidP="00231FE7">
      <w:pPr>
        <w:pPrChange w:id="268" w:author="Administrator" w:date="2018-08-13T12:52:00Z">
          <w:pPr>
            <w:pStyle w:val="ListParagraph"/>
            <w:numPr>
              <w:numId w:val="9"/>
            </w:numPr>
            <w:ind w:hanging="360"/>
          </w:pPr>
        </w:pPrChange>
      </w:pPr>
      <w:ins w:id="269" w:author="Administrator" w:date="2018-08-13T12:53:00Z">
        <w:r>
          <w:t>The preprocessing method with the highest R</w:t>
        </w:r>
        <w:r>
          <w:rPr>
            <w:vertAlign w:val="superscript"/>
          </w:rPr>
          <w:t>2</w:t>
        </w:r>
        <w:r>
          <w:t xml:space="preserve"> was chosen for further analysis. In case of equal R</w:t>
        </w:r>
        <w:r>
          <w:rPr>
            <w:vertAlign w:val="superscript"/>
          </w:rPr>
          <w:t>2</w:t>
        </w:r>
        <w:r>
          <w:t xml:space="preserve"> values, the method with the lowest RMSE was chosen</w:t>
        </w:r>
      </w:ins>
    </w:p>
    <w:p w14:paraId="6AAC8506" w14:textId="16B114FA" w:rsidR="00B620DF" w:rsidRPr="00DB3404" w:rsidRDefault="00326EF7" w:rsidP="00DB3404">
      <w:pPr>
        <w:pStyle w:val="Heading2"/>
        <w:numPr>
          <w:ilvl w:val="2"/>
          <w:numId w:val="31"/>
        </w:numPr>
        <w:rPr>
          <w:b w:val="0"/>
          <w:bCs w:val="0"/>
        </w:rPr>
      </w:pPr>
      <w:r w:rsidRPr="00DB3404">
        <w:rPr>
          <w:b w:val="0"/>
          <w:bCs w:val="0"/>
        </w:rPr>
        <w:t>Partial Least Squares treatment of the collected spectral experimental data</w:t>
      </w:r>
    </w:p>
    <w:p w14:paraId="7FD57CDC" w14:textId="040618E3" w:rsidR="0095496B" w:rsidRDefault="00B620DF" w:rsidP="00D557E1">
      <w:r>
        <w:t>All statistical analysis was done using J</w:t>
      </w:r>
      <w:r w:rsidRPr="008946D9">
        <w:t xml:space="preserve">MP®, Version </w:t>
      </w:r>
      <w:r>
        <w:t>13 Pro</w:t>
      </w:r>
      <w:r w:rsidRPr="008946D9">
        <w:t xml:space="preserve"> </w:t>
      </w:r>
      <w:r>
        <w:t>(</w:t>
      </w:r>
      <w:r w:rsidRPr="008946D9">
        <w:t>SAS Ins</w:t>
      </w:r>
      <w:r>
        <w:t>titute Inc., Cary, US).</w:t>
      </w:r>
      <w:r w:rsidR="00DA61C4">
        <w:t xml:space="preserve"> </w:t>
      </w:r>
      <w:r>
        <w:t>In this work Partial Least Squares (PLS) NIPALS algorithm ("Nonlinear Iterative P</w:t>
      </w:r>
      <w:r w:rsidRPr="008946D9">
        <w:t>artial Least Squares")</w:t>
      </w:r>
      <w:r>
        <w:t xml:space="preserve"> was used to both quantify and classify bacteria.</w:t>
      </w:r>
      <w:r w:rsidR="005F6E07">
        <w:t xml:space="preserve"> Classification was done using a Partial Least Squares Discriminant Analysis (PLS-DA) option.</w:t>
      </w:r>
      <w:r>
        <w:t xml:space="preserve"> </w:t>
      </w:r>
      <w:ins w:id="270" w:author="Administrator" w:date="2018-08-06T15:03:00Z">
        <w:r w:rsidR="00B8450B">
          <w:t>Each PLS model consists of several latent variables</w:t>
        </w:r>
      </w:ins>
      <w:ins w:id="271" w:author="Administrator" w:date="2018-08-06T15:04:00Z">
        <w:r w:rsidR="00B8450B">
          <w:t xml:space="preserve"> (LV) or factors. The number of latent variables </w:t>
        </w:r>
        <w:r w:rsidR="00B8450B" w:rsidRPr="00B8450B">
          <w:t>represent</w:t>
        </w:r>
        <w:r w:rsidR="00B8450B">
          <w:t>s</w:t>
        </w:r>
        <w:r w:rsidR="00B8450B" w:rsidRPr="00B8450B">
          <w:t xml:space="preserve"> the complexity of the model, a general rule of thumb is that LVs of a good model should be between 3-10 (Geladi and Kowalski, 1986</w:t>
        </w:r>
        <w:r w:rsidR="00B8450B" w:rsidRPr="006B6E3D">
          <w:t>)</w:t>
        </w:r>
      </w:ins>
      <w:ins w:id="272" w:author="Administrator" w:date="2018-08-06T15:09:00Z">
        <w:r w:rsidR="00B8450B" w:rsidRPr="006B6E3D">
          <w:rPr>
            <w:rPrChange w:id="273" w:author="Administrator" w:date="2018-08-08T11:25:00Z">
              <w:rPr>
                <w:highlight w:val="cyan"/>
              </w:rPr>
            </w:rPrChange>
          </w:rPr>
          <w:t xml:space="preserve">. </w:t>
        </w:r>
      </w:ins>
      <w:r w:rsidR="0095496B" w:rsidRPr="006B6E3D">
        <w:rPr>
          <w:rPrChange w:id="274" w:author="Administrator" w:date="2018-08-08T11:25:00Z">
            <w:rPr>
              <w:highlight w:val="cyan"/>
            </w:rPr>
          </w:rPrChange>
        </w:rPr>
        <w:t xml:space="preserve">Variable importance (VI) is a measure of the importance of </w:t>
      </w:r>
      <w:del w:id="275" w:author="Administrator" w:date="2018-08-06T15:09:00Z">
        <w:r w:rsidR="0095496B" w:rsidRPr="006B6E3D" w:rsidDel="00B8450B">
          <w:rPr>
            <w:rPrChange w:id="276" w:author="Administrator" w:date="2018-08-08T11:25:00Z">
              <w:rPr>
                <w:highlight w:val="cyan"/>
              </w:rPr>
            </w:rPrChange>
          </w:rPr>
          <w:delText xml:space="preserve">e </w:delText>
        </w:r>
      </w:del>
      <w:ins w:id="277" w:author="Administrator" w:date="2018-08-06T15:09:00Z">
        <w:r w:rsidR="00B8450B" w:rsidRPr="006B6E3D">
          <w:rPr>
            <w:rPrChange w:id="278" w:author="Administrator" w:date="2018-08-08T11:25:00Z">
              <w:rPr>
                <w:highlight w:val="cyan"/>
              </w:rPr>
            </w:rPrChange>
          </w:rPr>
          <w:t xml:space="preserve">each variable in the model for the predictive ability. It is </w:t>
        </w:r>
      </w:ins>
      <w:del w:id="279" w:author="Administrator" w:date="2018-08-06T15:09:00Z">
        <w:r w:rsidR="0095496B" w:rsidRPr="006B6E3D" w:rsidDel="00B8450B">
          <w:rPr>
            <w:rPrChange w:id="280" w:author="Administrator" w:date="2018-08-08T11:25:00Z">
              <w:rPr>
                <w:highlight w:val="cyan"/>
              </w:rPr>
            </w:rPrChange>
          </w:rPr>
          <w:delText>was</w:delText>
        </w:r>
      </w:del>
      <w:r w:rsidR="0095496B" w:rsidRPr="006B6E3D">
        <w:rPr>
          <w:rPrChange w:id="281" w:author="Administrator" w:date="2018-08-08T11:25:00Z">
            <w:rPr>
              <w:highlight w:val="cyan"/>
            </w:rPr>
          </w:rPrChange>
        </w:rPr>
        <w:t xml:space="preserve"> calculated</w:t>
      </w:r>
      <w:ins w:id="282" w:author="Administrator" w:date="2018-08-06T15:09:00Z">
        <w:r w:rsidR="00B8450B">
          <w:t xml:space="preserve"> </w:t>
        </w:r>
      </w:ins>
      <w:ins w:id="283" w:author="Administrator" w:date="2018-08-06T15:11:00Z">
        <w:r w:rsidR="00B8450B" w:rsidRPr="00B8450B">
          <w:t>by sum of the decrease in error when split by a variable</w:t>
        </w:r>
      </w:ins>
      <w:ins w:id="284" w:author="Administrator" w:date="2018-08-06T15:20:00Z">
        <w:r w:rsidR="00B8450B">
          <w:t xml:space="preserve"> (Wold 2001)</w:t>
        </w:r>
      </w:ins>
      <w:ins w:id="285" w:author="Administrator" w:date="2018-08-08T11:16:00Z">
        <w:r w:rsidR="00D557E1">
          <w:t xml:space="preserve">. For the analysis of EEMs, it was </w:t>
        </w:r>
      </w:ins>
      <w:ins w:id="286" w:author="Administrator" w:date="2018-08-08T11:19:00Z">
        <w:r w:rsidR="00D557E1">
          <w:t>required</w:t>
        </w:r>
      </w:ins>
      <w:ins w:id="287" w:author="Administrator" w:date="2018-08-08T11:16:00Z">
        <w:r w:rsidR="00D557E1">
          <w:t xml:space="preserve"> to reduce the </w:t>
        </w:r>
      </w:ins>
      <w:ins w:id="288" w:author="Administrator" w:date="2018-08-08T11:17:00Z">
        <w:r w:rsidR="00D557E1">
          <w:t>dimensionality</w:t>
        </w:r>
      </w:ins>
      <w:ins w:id="289" w:author="Administrator" w:date="2018-08-08T11:19:00Z">
        <w:r w:rsidR="00D557E1">
          <w:t xml:space="preserve"> of the data</w:t>
        </w:r>
      </w:ins>
      <w:ins w:id="290" w:author="Administrator" w:date="2018-08-08T11:17:00Z">
        <w:r w:rsidR="00D557E1">
          <w:t xml:space="preserve"> from 3-dimentional- to 2-dimentional-martrices, since PLS can only work with 2-dimentional data. For this purpose, each excitation-emission wavelength pair was given an index number and the EEM was transformed into a table of </w:t>
        </w:r>
      </w:ins>
      <w:ins w:id="291" w:author="Administrator" w:date="2018-08-08T11:18:00Z">
        <w:r w:rsidR="00D557E1">
          <w:t>indices (excitation-emission wavelength pair)</w:t>
        </w:r>
      </w:ins>
      <w:ins w:id="292" w:author="Administrator" w:date="2018-08-08T11:17:00Z">
        <w:r w:rsidR="00D557E1">
          <w:t xml:space="preserve"> and </w:t>
        </w:r>
      </w:ins>
      <w:ins w:id="293" w:author="Administrator" w:date="2018-08-08T11:18:00Z">
        <w:r w:rsidR="00D557E1">
          <w:t xml:space="preserve">emission </w:t>
        </w:r>
      </w:ins>
      <w:ins w:id="294" w:author="Administrator" w:date="2018-08-08T11:17:00Z">
        <w:r w:rsidR="00D557E1">
          <w:t>intensities</w:t>
        </w:r>
      </w:ins>
      <w:ins w:id="295" w:author="Administrator" w:date="2018-08-08T11:18:00Z">
        <w:r w:rsidR="00D557E1">
          <w:t xml:space="preserve"> prior to modelling</w:t>
        </w:r>
      </w:ins>
      <w:ins w:id="296" w:author="Administrator" w:date="2018-08-08T11:17:00Z">
        <w:r w:rsidR="00D557E1">
          <w:t>.</w:t>
        </w:r>
      </w:ins>
    </w:p>
    <w:p w14:paraId="6D0EEBD0" w14:textId="1071BD8D" w:rsidR="00B8450B" w:rsidRDefault="00B620DF" w:rsidP="006B6E3D">
      <w:pPr>
        <w:rPr>
          <w:ins w:id="297" w:author="Administrator" w:date="2018-08-08T11:21:00Z"/>
        </w:rPr>
      </w:pPr>
      <w:r>
        <w:t>Further,</w:t>
      </w:r>
      <w:r w:rsidR="00DB3404">
        <w:t xml:space="preserve"> square</w:t>
      </w:r>
      <w:del w:id="298" w:author="Administrator" w:date="2018-08-06T15:07:00Z">
        <w:r w:rsidR="00DB3404" w:rsidDel="00B8450B">
          <w:delText>s</w:delText>
        </w:r>
      </w:del>
      <w:r w:rsidR="00DB3404">
        <w:t xml:space="preserve"> of </w:t>
      </w:r>
      <w:r w:rsidR="005F6E07">
        <w:t xml:space="preserve">regression </w:t>
      </w:r>
      <w:r w:rsidR="00A35BB3">
        <w:t>coefficients</w:t>
      </w:r>
      <w:r w:rsidR="00DA61C4">
        <w:t xml:space="preserve"> </w:t>
      </w:r>
      <w:r w:rsidR="005F6E07">
        <w:t>(R</w:t>
      </w:r>
      <w:r w:rsidR="005F6E07" w:rsidRPr="00B8450B">
        <w:rPr>
          <w:vertAlign w:val="superscript"/>
        </w:rPr>
        <w:t>2</w:t>
      </w:r>
      <w:del w:id="299" w:author="Administrator" w:date="2018-08-06T15:07:00Z">
        <w:r w:rsidR="005F6E07" w:rsidDel="00B8450B">
          <w:delText xml:space="preserve">), </w:delText>
        </w:r>
      </w:del>
      <w:ins w:id="300" w:author="Administrator" w:date="2018-08-06T15:07:00Z">
        <w:r w:rsidR="00B8450B">
          <w:t xml:space="preserve">); a </w:t>
        </w:r>
      </w:ins>
      <w:ins w:id="301" w:author="Administrator" w:date="2018-08-06T15:05:00Z">
        <w:r w:rsidR="00B8450B">
          <w:t xml:space="preserve">measure of model correlation with actual values </w:t>
        </w:r>
      </w:ins>
      <w:ins w:id="302" w:author="Administrator" w:date="2018-08-06T15:08:00Z">
        <w:r w:rsidR="00B8450B">
          <w:t xml:space="preserve">and </w:t>
        </w:r>
      </w:ins>
      <w:r w:rsidR="005F6E07">
        <w:t>Root Mean Square Errors (RMSE)</w:t>
      </w:r>
      <w:ins w:id="303" w:author="Administrator" w:date="2018-08-06T15:07:00Z">
        <w:r w:rsidR="00B8450B">
          <w:t>;</w:t>
        </w:r>
      </w:ins>
      <w:r w:rsidR="005F6E07">
        <w:t xml:space="preserve"> </w:t>
      </w:r>
      <w:ins w:id="304" w:author="Administrator" w:date="2018-08-06T15:05:00Z">
        <w:r w:rsidR="00B8450B">
          <w:t>a measurement of the model's error ra</w:t>
        </w:r>
        <w:r w:rsidR="00D557E1">
          <w:t>te in the units of measurement</w:t>
        </w:r>
      </w:ins>
      <w:ins w:id="305" w:author="Administrator" w:date="2018-08-08T11:20:00Z">
        <w:r w:rsidR="00D557E1">
          <w:t xml:space="preserve"> were calculated</w:t>
        </w:r>
      </w:ins>
      <w:ins w:id="306" w:author="Administrator" w:date="2018-08-08T11:23:00Z">
        <w:r w:rsidR="006B6E3D">
          <w:t xml:space="preserve"> using JMP software</w:t>
        </w:r>
      </w:ins>
      <w:ins w:id="307" w:author="Administrator" w:date="2018-08-08T11:20:00Z">
        <w:r w:rsidR="00D557E1">
          <w:t>. RMSE was calculated a</w:t>
        </w:r>
      </w:ins>
      <w:ins w:id="308" w:author="Administrator" w:date="2018-08-08T11:21:00Z">
        <w:r w:rsidR="00D557E1">
          <w:t xml:space="preserve">ccording to </w:t>
        </w:r>
      </w:ins>
      <w:ins w:id="309" w:author="Administrator" w:date="2018-08-08T11:22:00Z">
        <w:r w:rsidR="006B6E3D">
          <w:fldChar w:fldCharType="begin"/>
        </w:r>
        <w:r w:rsidR="006B6E3D">
          <w:instrText xml:space="preserve"> REF _Ref521490690 \h </w:instrText>
        </w:r>
      </w:ins>
      <w:r w:rsidR="006B6E3D">
        <w:fldChar w:fldCharType="separate"/>
      </w:r>
      <w:ins w:id="310" w:author="Administrator" w:date="2018-08-08T11:22:00Z">
        <w:r w:rsidR="006B6E3D">
          <w:t xml:space="preserve">Equation </w:t>
        </w:r>
        <w:r w:rsidR="006B6E3D">
          <w:rPr>
            <w:noProof/>
          </w:rPr>
          <w:t>2</w:t>
        </w:r>
        <w:r w:rsidR="006B6E3D">
          <w:fldChar w:fldCharType="end"/>
        </w:r>
        <w:r w:rsidR="006B6E3D">
          <w:t xml:space="preserve"> </w:t>
        </w:r>
      </w:ins>
      <w:ins w:id="311" w:author="Administrator" w:date="2018-08-06T15:05:00Z">
        <w:r w:rsidR="00B8450B">
          <w:fldChar w:fldCharType="begin"/>
        </w:r>
        <w:r w:rsidR="00B8450B">
          <w: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instrText>
        </w:r>
        <w:r w:rsidR="00B8450B">
          <w:fldChar w:fldCharType="separate"/>
        </w:r>
        <w:r w:rsidR="00B8450B">
          <w:rPr>
            <w:noProof/>
          </w:rPr>
          <w:t>(Fearn, 2002)</w:t>
        </w:r>
        <w:r w:rsidR="00B8450B">
          <w:fldChar w:fldCharType="end"/>
        </w:r>
      </w:ins>
      <w:ins w:id="312" w:author="Administrator" w:date="2018-08-08T11:22:00Z">
        <w:r w:rsidR="006B6E3D">
          <w:t>.</w:t>
        </w:r>
      </w:ins>
    </w:p>
    <w:p w14:paraId="3A5076D1" w14:textId="0B9E0F51" w:rsidR="006B6E3D" w:rsidRDefault="006B6E3D">
      <w:pPr>
        <w:pStyle w:val="Caption"/>
        <w:keepNext/>
        <w:rPr>
          <w:ins w:id="313" w:author="Administrator" w:date="2018-08-08T11:22:00Z"/>
        </w:rPr>
        <w:pPrChange w:id="314" w:author="Administrator" w:date="2018-08-08T11:22:00Z">
          <w:pPr>
            <w:pStyle w:val="Caption"/>
          </w:pPr>
        </w:pPrChange>
      </w:pPr>
      <w:bookmarkStart w:id="315" w:name="_Ref521490690"/>
      <w:ins w:id="316" w:author="Administrator" w:date="2018-08-08T11:22:00Z">
        <w:r>
          <w:t xml:space="preserve">Equation </w:t>
        </w:r>
        <w:r>
          <w:fldChar w:fldCharType="begin"/>
        </w:r>
        <w:r>
          <w:instrText xml:space="preserve"> SEQ Equation \* ARABIC </w:instrText>
        </w:r>
      </w:ins>
      <w:r>
        <w:fldChar w:fldCharType="separate"/>
      </w:r>
      <w:ins w:id="317" w:author="Administrator" w:date="2018-08-08T11:22:00Z">
        <w:r>
          <w:rPr>
            <w:noProof/>
          </w:rPr>
          <w:t>2</w:t>
        </w:r>
        <w:r>
          <w:fldChar w:fldCharType="end"/>
        </w:r>
        <w:bookmarkEnd w:id="315"/>
        <w:r>
          <w:rPr>
            <w:noProof/>
          </w:rPr>
          <w:t xml:space="preserve"> - calculation of Root Mean Square of Error (RMSE)</w:t>
        </w:r>
      </w:ins>
    </w:p>
    <w:p w14:paraId="139B6EC4" w14:textId="04776D46" w:rsidR="006B6E3D" w:rsidRDefault="006B6E3D" w:rsidP="006B6E3D">
      <w:pPr>
        <w:rPr>
          <w:ins w:id="318" w:author="Administrator" w:date="2018-08-06T15:08:00Z"/>
        </w:rPr>
      </w:pPr>
      <m:oMathPara>
        <m:oMath>
          <m:r>
            <w:ins w:id="319" w:author="Administrator" w:date="2018-08-08T11:21:00Z">
              <w:rPr>
                <w:rFonts w:ascii="Cambria Math" w:hAnsi="Cambria Math"/>
              </w:rPr>
              <m:t>RMSE=</m:t>
            </w:ins>
          </m:r>
          <m:rad>
            <m:radPr>
              <m:degHide m:val="1"/>
              <m:ctrlPr>
                <w:ins w:id="320" w:author="Administrator" w:date="2018-08-08T11:21:00Z">
                  <w:rPr>
                    <w:rFonts w:ascii="Cambria Math" w:hAnsi="Cambria Math"/>
                    <w:i/>
                  </w:rPr>
                </w:ins>
              </m:ctrlPr>
            </m:radPr>
            <m:deg/>
            <m:e>
              <m:f>
                <m:fPr>
                  <m:ctrlPr>
                    <w:ins w:id="321" w:author="Administrator" w:date="2018-08-08T11:21:00Z">
                      <w:rPr>
                        <w:rFonts w:ascii="Cambria Math" w:hAnsi="Cambria Math"/>
                        <w:i/>
                      </w:rPr>
                    </w:ins>
                  </m:ctrlPr>
                </m:fPr>
                <m:num>
                  <m:r>
                    <w:ins w:id="322" w:author="Administrator" w:date="2018-08-08T11:21:00Z">
                      <w:rPr>
                        <w:rFonts w:ascii="Cambria Math" w:hAnsi="Cambria Math"/>
                      </w:rPr>
                      <m:t>∑</m:t>
                    </w:ins>
                  </m:r>
                  <m:sSup>
                    <m:sSupPr>
                      <m:ctrlPr>
                        <w:ins w:id="323" w:author="Administrator" w:date="2018-08-08T11:21:00Z">
                          <w:rPr>
                            <w:rFonts w:ascii="Cambria Math" w:hAnsi="Cambria Math"/>
                            <w:i/>
                          </w:rPr>
                        </w:ins>
                      </m:ctrlPr>
                    </m:sSupPr>
                    <m:e>
                      <m:d>
                        <m:dPr>
                          <m:ctrlPr>
                            <w:ins w:id="324" w:author="Administrator" w:date="2018-08-08T11:21:00Z">
                              <w:rPr>
                                <w:rFonts w:ascii="Cambria Math" w:hAnsi="Cambria Math"/>
                                <w:i/>
                              </w:rPr>
                            </w:ins>
                          </m:ctrlPr>
                        </m:dPr>
                        <m:e>
                          <m:r>
                            <w:ins w:id="325" w:author="Administrator" w:date="2018-08-08T11:21:00Z">
                              <w:rPr>
                                <w:rFonts w:ascii="Cambria Math" w:hAnsi="Cambria Math"/>
                              </w:rPr>
                              <m:t>real-predicted</m:t>
                            </w:ins>
                          </m:r>
                        </m:e>
                      </m:d>
                    </m:e>
                    <m:sup>
                      <m:r>
                        <w:ins w:id="326" w:author="Administrator" w:date="2018-08-08T11:21:00Z">
                          <w:rPr>
                            <w:rFonts w:ascii="Cambria Math" w:hAnsi="Cambria Math"/>
                          </w:rPr>
                          <m:t>2</m:t>
                        </w:ins>
                      </m:r>
                    </m:sup>
                  </m:sSup>
                </m:num>
                <m:den>
                  <m:r>
                    <w:ins w:id="327" w:author="Administrator" w:date="2018-08-08T11:21:00Z">
                      <w:rPr>
                        <w:rFonts w:ascii="Cambria Math" w:hAnsi="Cambria Math"/>
                      </w:rPr>
                      <m:t>n</m:t>
                    </w:ins>
                  </m:r>
                </m:den>
              </m:f>
            </m:e>
          </m:rad>
        </m:oMath>
      </m:oMathPara>
    </w:p>
    <w:p w14:paraId="2E5D72B4" w14:textId="35665EF4" w:rsidR="00B8450B" w:rsidRPr="00580CCC" w:rsidRDefault="00DA61C4" w:rsidP="00ED50AB">
      <w:pPr>
        <w:rPr>
          <w:rPrChange w:id="328" w:author="Administrator" w:date="2018-08-06T15:22:00Z">
            <w:rPr>
              <w:vertAlign w:val="subscript"/>
            </w:rPr>
          </w:rPrChange>
        </w:rPr>
      </w:pPr>
      <w:del w:id="329" w:author="Administrator" w:date="2018-08-08T11:23:00Z">
        <w:r w:rsidDel="006B6E3D">
          <w:delText xml:space="preserve">and </w:delText>
        </w:r>
        <w:r w:rsidR="00B620DF" w:rsidDel="006B6E3D">
          <w:delText>s</w:delText>
        </w:r>
      </w:del>
      <w:ins w:id="330" w:author="Administrator" w:date="2018-08-08T11:23:00Z">
        <w:r w:rsidR="006B6E3D">
          <w:t>S</w:t>
        </w:r>
      </w:ins>
      <w:r w:rsidR="00B620DF">
        <w:t>tatistical</w:t>
      </w:r>
      <w:ins w:id="331" w:author="Administrator" w:date="2018-08-08T11:23:00Z">
        <w:r w:rsidR="006B6E3D">
          <w:t xml:space="preserve"> </w:t>
        </w:r>
      </w:ins>
      <w:del w:id="332" w:author="Administrator" w:date="2018-08-08T11:23:00Z">
        <w:r w:rsidR="00B620DF" w:rsidDel="006B6E3D">
          <w:delText xml:space="preserve"> </w:delText>
        </w:r>
      </w:del>
      <w:r w:rsidR="00B620DF">
        <w:t>significance w</w:t>
      </w:r>
      <w:r>
        <w:t>ere</w:t>
      </w:r>
      <w:r w:rsidR="00B620DF">
        <w:t xml:space="preserve"> c</w:t>
      </w:r>
      <w:r>
        <w:t>omputed</w:t>
      </w:r>
      <w:r w:rsidR="00B620DF">
        <w:t xml:space="preserve"> using JMP software</w:t>
      </w:r>
      <w:r>
        <w:t>. Statistical significance was analyzed by using the S</w:t>
      </w:r>
      <w:r w:rsidR="00B620DF">
        <w:t>tudent's t-test and Wilcoxon rank-sum test (also known as the Mann-Whitney test).</w:t>
      </w:r>
      <w:ins w:id="333" w:author="Administrator" w:date="2018-08-06T18:18:00Z">
        <w:r w:rsidR="00192529">
          <w:t xml:space="preserve"> In order to test whether the variance of two groups is equal, Levene</w:t>
        </w:r>
      </w:ins>
      <w:ins w:id="334" w:author="Administrator" w:date="2018-08-06T18:33:00Z">
        <w:r w:rsidR="004B1EE5">
          <w:t>'s</w:t>
        </w:r>
      </w:ins>
      <w:ins w:id="335" w:author="Administrator" w:date="2018-08-06T18:18:00Z">
        <w:r w:rsidR="00192529">
          <w:t xml:space="preserve"> test was used.</w:t>
        </w:r>
      </w:ins>
      <w:r w:rsidR="00B620DF">
        <w:t xml:space="preserve"> Throughout the study, </w:t>
      </w:r>
      <w:r>
        <w:t xml:space="preserve">statistical </w:t>
      </w:r>
      <w:r w:rsidR="00B620DF">
        <w:t xml:space="preserve">significance was </w:t>
      </w:r>
      <w:r>
        <w:t xml:space="preserve">required to be </w:t>
      </w:r>
      <w:r w:rsidR="009571BA">
        <w:t>p</w:t>
      </w:r>
      <w:r w:rsidR="00B620DF">
        <w:t xml:space="preserve">&lt;0.01. Cohen's kappa </w:t>
      </w:r>
      <w:r w:rsidR="00B620DF">
        <w:lastRenderedPageBreak/>
        <w:t>coefficient, which is a measure of the agreement between 2 methods</w:t>
      </w:r>
      <w:ins w:id="336" w:author="Administrator" w:date="2018-08-08T11:24:00Z">
        <w:r w:rsidR="006B6E3D">
          <w:t xml:space="preserve"> for measurement</w:t>
        </w:r>
      </w:ins>
      <w:r w:rsidR="00B620DF">
        <w:t>, was also calculated using JMP.</w:t>
      </w:r>
    </w:p>
    <w:p w14:paraId="6DCD5073" w14:textId="77777777" w:rsidR="00B620DF" w:rsidRDefault="00B620DF" w:rsidP="00111D8B">
      <w:pPr>
        <w:rPr>
          <w:lang w:eastAsia="en-US"/>
        </w:rPr>
      </w:pPr>
    </w:p>
    <w:p w14:paraId="78944BE7" w14:textId="3355762E" w:rsidR="004C374A" w:rsidRDefault="004C374A" w:rsidP="00111D8B">
      <w:pPr>
        <w:rPr>
          <w:lang w:eastAsia="en-US"/>
        </w:rPr>
      </w:pPr>
      <w:del w:id="337" w:author="Administrator" w:date="2018-08-08T11:24:00Z">
        <w:r w:rsidDel="006B6E3D">
          <w:rPr>
            <w:lang w:eastAsia="en-US"/>
          </w:rPr>
          <w:br w:type="page"/>
        </w:r>
      </w:del>
    </w:p>
    <w:p w14:paraId="6C30CE22" w14:textId="459691C6" w:rsidR="004C374A" w:rsidRDefault="004C374A" w:rsidP="009571BA">
      <w:pPr>
        <w:pStyle w:val="Heading1"/>
        <w:numPr>
          <w:ilvl w:val="0"/>
          <w:numId w:val="31"/>
        </w:numPr>
      </w:pPr>
      <w:bookmarkStart w:id="338" w:name="_Toc520220770"/>
      <w:bookmarkStart w:id="339" w:name="_Toc520664320"/>
      <w:r>
        <w:t>Results</w:t>
      </w:r>
      <w:bookmarkEnd w:id="338"/>
      <w:bookmarkEnd w:id="339"/>
      <w:r w:rsidR="00F60AA6">
        <w:t xml:space="preserve"> and discussion</w:t>
      </w:r>
    </w:p>
    <w:p w14:paraId="2760D9E0" w14:textId="4812DB28" w:rsidR="004C374A" w:rsidRDefault="001D57F1" w:rsidP="009571BA">
      <w:pPr>
        <w:pStyle w:val="Heading2"/>
        <w:numPr>
          <w:ilvl w:val="1"/>
          <w:numId w:val="31"/>
        </w:numPr>
        <w:ind w:left="426" w:hanging="426"/>
      </w:pPr>
      <w:bookmarkStart w:id="340" w:name="_Toc520664321"/>
      <w:r>
        <w:t xml:space="preserve">Use of </w:t>
      </w:r>
      <w:r w:rsidR="004C374A">
        <w:t>Raman Spectroscopy</w:t>
      </w:r>
      <w:bookmarkEnd w:id="340"/>
      <w:r>
        <w:t xml:space="preserve"> for quantification of microorganisms and species differentiation</w:t>
      </w:r>
    </w:p>
    <w:p w14:paraId="49933307" w14:textId="2B05C5E1" w:rsidR="004C374A" w:rsidRDefault="00D701F0" w:rsidP="003C6132">
      <w:r w:rsidRPr="00F60AA6">
        <w:rPr>
          <w:noProof/>
          <w:lang w:eastAsia="en-US"/>
        </w:rPr>
        <mc:AlternateContent>
          <mc:Choice Requires="wpg">
            <w:drawing>
              <wp:anchor distT="0" distB="0" distL="114300" distR="114300" simplePos="0" relativeHeight="251667456" behindDoc="0" locked="0" layoutInCell="1" allowOverlap="1" wp14:anchorId="6E362B80" wp14:editId="23400B5A">
                <wp:simplePos x="0" y="0"/>
                <wp:positionH relativeFrom="margin">
                  <wp:align>right</wp:align>
                </wp:positionH>
                <wp:positionV relativeFrom="paragraph">
                  <wp:posOffset>1085850</wp:posOffset>
                </wp:positionV>
                <wp:extent cx="5274310" cy="2571115"/>
                <wp:effectExtent l="0" t="0" r="2540" b="635"/>
                <wp:wrapTopAndBottom/>
                <wp:docPr id="37" name="Group 37"/>
                <wp:cNvGraphicFramePr/>
                <a:graphic xmlns:a="http://schemas.openxmlformats.org/drawingml/2006/main">
                  <a:graphicData uri="http://schemas.microsoft.com/office/word/2010/wordprocessingGroup">
                    <wpg:wgp>
                      <wpg:cNvGrpSpPr/>
                      <wpg:grpSpPr>
                        <a:xfrm>
                          <a:off x="0" y="0"/>
                          <a:ext cx="5274310" cy="2571115"/>
                          <a:chOff x="0" y="0"/>
                          <a:chExt cx="5274310" cy="2572007"/>
                        </a:xfrm>
                      </wpg:grpSpPr>
                      <pic:pic xmlns:pic="http://schemas.openxmlformats.org/drawingml/2006/picture">
                        <pic:nvPicPr>
                          <pic:cNvPr id="38" name="Picture 3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274310" cy="2438400"/>
                          </a:xfrm>
                          <a:prstGeom prst="rect">
                            <a:avLst/>
                          </a:prstGeom>
                        </pic:spPr>
                      </pic:pic>
                      <pic:pic xmlns:pic="http://schemas.openxmlformats.org/drawingml/2006/picture">
                        <pic:nvPicPr>
                          <pic:cNvPr id="39" name="Picture 39"/>
                          <pic:cNvPicPr>
                            <a:picLocks noChangeAspect="1"/>
                          </pic:cNvPicPr>
                        </pic:nvPicPr>
                        <pic:blipFill rotWithShape="1">
                          <a:blip r:embed="rId23">
                            <a:extLst>
                              <a:ext uri="{28A0092B-C50C-407E-A947-70E740481C1C}">
                                <a14:useLocalDpi xmlns:a14="http://schemas.microsoft.com/office/drawing/2010/main" val="0"/>
                              </a:ext>
                            </a:extLst>
                          </a:blip>
                          <a:srcRect l="38008" t="95015" r="40375"/>
                          <a:stretch/>
                        </pic:blipFill>
                        <pic:spPr bwMode="auto">
                          <a:xfrm>
                            <a:off x="1543050" y="2327929"/>
                            <a:ext cx="2294066" cy="24407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59FE16D" id="Group 37" o:spid="_x0000_s1026" style="position:absolute;left:0;text-align:left;margin-left:364.1pt;margin-top:85.5pt;width:415.3pt;height:202.45pt;z-index:251667456;mso-position-horizontal:right;mso-position-horizontal-relative:margin;mso-width-relative:margin;mso-height-relative:margin" coordsize="52743,25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">
                <v:shape id="Picture 38" o:spid="_x0000_s1027" type="#_x0000_t75" style="position:absolute;width:52743;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">
                  <v:imagedata r:id="rId24" o:title=""/>
                  <v:path arrowok="t"/>
                </v:shape>
                <v:shape id="Picture 39" o:spid="_x0000_s1028" type="#_x0000_t75" style="position:absolute;left:15430;top:23279;width:22941;height:2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">
                  <v:imagedata r:id="rId24" o:title="" croptop="62269f" cropleft="24909f" cropright="26460f"/>
                  <v:path arrowok="t"/>
                </v:shape>
                <w10:wrap type="topAndBottom" anchorx="margin"/>
              </v:group>
            </w:pict>
          </mc:Fallback>
        </mc:AlternateContent>
      </w:r>
      <w:r w:rsidR="004C374A" w:rsidRPr="00F60AA6">
        <w:rPr>
          <w:noProof/>
          <w:lang w:eastAsia="en-US"/>
        </w:rPr>
        <mc:AlternateContent>
          <mc:Choice Requires="wps">
            <w:drawing>
              <wp:anchor distT="0" distB="0" distL="114300" distR="114300" simplePos="0" relativeHeight="251668480" behindDoc="0" locked="0" layoutInCell="1" allowOverlap="1" wp14:anchorId="556101D4" wp14:editId="6B0052FC">
                <wp:simplePos x="0" y="0"/>
                <wp:positionH relativeFrom="column">
                  <wp:posOffset>0</wp:posOffset>
                </wp:positionH>
                <wp:positionV relativeFrom="paragraph">
                  <wp:posOffset>3656330</wp:posOffset>
                </wp:positionV>
                <wp:extent cx="527431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5A548FA" w14:textId="3B2444CD" w:rsidR="000756CE" w:rsidRPr="004E713F" w:rsidRDefault="000756CE" w:rsidP="00111D8B">
                            <w:pPr>
                              <w:pStyle w:val="Caption"/>
                              <w:rPr>
                                <w:noProof/>
                              </w:rPr>
                            </w:pPr>
                            <w:bookmarkStart w:id="341" w:name="_Ref520641491"/>
                            <w:bookmarkStart w:id="342"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41"/>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w:t>
                            </w:r>
                            <w:ins w:id="343" w:author="Borisover, Yulia" w:date="2018-08-03T13:24:00Z">
                              <w:r>
                                <w:rPr>
                                  <w:noProof/>
                                </w:rPr>
                                <w:t xml:space="preserve"> is</w:t>
                              </w:r>
                            </w:ins>
                            <w:r>
                              <w:rPr>
                                <w:noProof/>
                              </w:rPr>
                              <w:t xml:space="preserve"> by 785 nm laser, for 5 seconds, 3 scans were averaged.</w:t>
                            </w:r>
                            <w:bookmarkEnd w:id="342"/>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56101D4" id="Text Box 36" o:spid="_x0000_s1060" type="#_x0000_t202" style="position:absolute;left:0;text-align:left;margin-left:0;margin-top:287.9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mDMAIAAGcEAAAOAAAAZHJzL2Uyb0RvYy54bWysVE1v2zAMvQ/YfxB0X5yPNS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" stroked="f">
                <v:textbox style="mso-fit-shape-to-text:t" inset="0,0,0,0">
                  <w:txbxContent>
                    <w:p w14:paraId="55A548FA" w14:textId="3B2444CD" w:rsidR="000756CE" w:rsidRPr="004E713F" w:rsidRDefault="000756CE" w:rsidP="00111D8B">
                      <w:pPr>
                        <w:pStyle w:val="Caption"/>
                        <w:rPr>
                          <w:noProof/>
                        </w:rPr>
                      </w:pPr>
                      <w:bookmarkStart w:id="344" w:name="_Ref520641491"/>
                      <w:bookmarkStart w:id="345"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44"/>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w:t>
                      </w:r>
                      <w:ins w:id="346" w:author="Borisover, Yulia" w:date="2018-08-03T13:24:00Z">
                        <w:r>
                          <w:rPr>
                            <w:noProof/>
                          </w:rPr>
                          <w:t xml:space="preserve"> is</w:t>
                        </w:r>
                      </w:ins>
                      <w:r>
                        <w:rPr>
                          <w:noProof/>
                        </w:rPr>
                        <w:t xml:space="preserve"> by 785 nm laser, for 5 seconds, 3 scans were averaged.</w:t>
                      </w:r>
                      <w:bookmarkEnd w:id="345"/>
                    </w:p>
                  </w:txbxContent>
                </v:textbox>
                <w10:wrap type="topAndBottom"/>
              </v:shape>
            </w:pict>
          </mc:Fallback>
        </mc:AlternateContent>
      </w:r>
      <w:r w:rsidR="004C374A" w:rsidRPr="00F60AA6">
        <w:t xml:space="preserve">Initially, </w:t>
      </w:r>
      <w:r w:rsidR="00EB4328" w:rsidRPr="00F60AA6">
        <w:t xml:space="preserve">aqueous suspensions of </w:t>
      </w:r>
      <w:r w:rsidR="004C374A" w:rsidRPr="00F60AA6">
        <w:rPr>
          <w:i/>
          <w:iCs/>
        </w:rPr>
        <w:t>E. coli, B. subtilis</w:t>
      </w:r>
      <w:r w:rsidR="004C374A" w:rsidRPr="00F60AA6">
        <w:t xml:space="preserve"> and water w</w:t>
      </w:r>
      <w:r w:rsidR="00EB4328" w:rsidRPr="00F60AA6">
        <w:t>ere</w:t>
      </w:r>
      <w:r w:rsidR="004C374A" w:rsidRPr="00F60AA6">
        <w:t xml:space="preserve"> scanned using a low resolution Raman spectrometer, with laser excitation of 785 nm, in an attempt to identify indicative peaks</w:t>
      </w:r>
      <w:r w:rsidRPr="00F60AA6">
        <w:t xml:space="preserve"> for bacteria</w:t>
      </w:r>
      <w:r w:rsidR="004C374A" w:rsidRPr="00F60AA6">
        <w:t>. The data did not show any significant peaks or areas of major deviation between the bacteria suspensions and the water samples, even at a concentration of 10</w:t>
      </w:r>
      <w:r w:rsidR="004C374A" w:rsidRPr="00F60AA6">
        <w:rPr>
          <w:vertAlign w:val="superscript"/>
        </w:rPr>
        <w:t>8</w:t>
      </w:r>
      <w:r w:rsidR="004C374A">
        <w:t xml:space="preserve"> and 10</w:t>
      </w:r>
      <w:r w:rsidR="004C374A">
        <w:rPr>
          <w:vertAlign w:val="superscript"/>
        </w:rPr>
        <w:t>7</w:t>
      </w:r>
      <w:r w:rsidR="004C374A">
        <w:t xml:space="preserve"> CFU/ml </w:t>
      </w:r>
      <w:r w:rsidR="003E490D">
        <w:t>(</w:t>
      </w:r>
      <w:r w:rsidR="003E490D">
        <w:fldChar w:fldCharType="begin"/>
      </w:r>
      <w:r w:rsidR="003E490D">
        <w:instrText xml:space="preserve"> REF _Ref520641491 \h </w:instrText>
      </w:r>
      <w:r w:rsidR="003E490D">
        <w:fldChar w:fldCharType="separate"/>
      </w:r>
      <w:r w:rsidR="000A1912">
        <w:t xml:space="preserve">Figure </w:t>
      </w:r>
      <w:r w:rsidR="000A1912">
        <w:rPr>
          <w:noProof/>
        </w:rPr>
        <w:t>6</w:t>
      </w:r>
      <w:r w:rsidR="003E490D">
        <w:fldChar w:fldCharType="end"/>
      </w:r>
      <w:r w:rsidR="003E490D">
        <w:t>)</w:t>
      </w:r>
      <w:r w:rsidR="004C374A">
        <w:t>.</w:t>
      </w:r>
      <w:ins w:id="347" w:author="Administrator" w:date="2018-08-12T16:50:00Z">
        <w:r w:rsidR="003C6132">
          <w:t xml:space="preserve"> </w:t>
        </w:r>
        <w:r w:rsidR="003C6132">
          <w:rPr>
            <w:lang w:val="en-GB"/>
          </w:rPr>
          <w:t xml:space="preserve">This is because the Raman signal of bacteria is very weak and complex, and even at its high concentrations the chance of a Raman scatter occurring at a frequency which can be clearly visible using a low-resolution instrument is low </w:t>
        </w:r>
        <w:r w:rsidR="003C6132">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3C6132">
          <w:rPr>
            <w:lang w:val="en-GB"/>
          </w:rPr>
          <w:instrText xml:space="preserve"> ADDIN EN.CITE </w:instrText>
        </w:r>
        <w:r w:rsidR="003C6132">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3C6132">
          <w:rPr>
            <w:lang w:val="en-GB"/>
          </w:rPr>
          <w:instrText xml:space="preserve"> ADDIN EN.CITE.DATA </w:instrText>
        </w:r>
        <w:r w:rsidR="003C6132">
          <w:rPr>
            <w:lang w:val="en-GB"/>
          </w:rPr>
        </w:r>
        <w:r w:rsidR="003C6132">
          <w:rPr>
            <w:lang w:val="en-GB"/>
          </w:rPr>
          <w:fldChar w:fldCharType="end"/>
        </w:r>
        <w:r w:rsidR="003C6132">
          <w:rPr>
            <w:lang w:val="en-GB"/>
          </w:rPr>
        </w:r>
        <w:r w:rsidR="003C6132">
          <w:rPr>
            <w:lang w:val="en-GB"/>
          </w:rPr>
          <w:fldChar w:fldCharType="separate"/>
        </w:r>
        <w:r w:rsidR="003C6132">
          <w:rPr>
            <w:noProof/>
            <w:lang w:val="en-GB"/>
          </w:rPr>
          <w:t>(Jarvis et al., 2006; Schmilovitch et al., 2005)</w:t>
        </w:r>
        <w:r w:rsidR="003C6132">
          <w:rPr>
            <w:lang w:val="en-GB"/>
          </w:rPr>
          <w:fldChar w:fldCharType="end"/>
        </w:r>
        <w:r w:rsidR="003C6132">
          <w:rPr>
            <w:lang w:val="en-GB"/>
          </w:rPr>
          <w:t>.</w:t>
        </w:r>
      </w:ins>
    </w:p>
    <w:p w14:paraId="2F19666A" w14:textId="77777777" w:rsidR="004C374A" w:rsidRDefault="004C374A" w:rsidP="00D701F0">
      <w:commentRangeStart w:id="348"/>
      <w:commentRangeStart w:id="349"/>
      <w:r>
        <w:t>Different</w:t>
      </w:r>
      <w:commentRangeEnd w:id="348"/>
      <w:r w:rsidR="00EB4328">
        <w:rPr>
          <w:rStyle w:val="CommentReference"/>
          <w:rFonts w:eastAsia="Calibri"/>
        </w:rPr>
        <w:commentReference w:id="348"/>
      </w:r>
      <w:commentRangeEnd w:id="349"/>
      <w:r w:rsidR="009571BA">
        <w:rPr>
          <w:rStyle w:val="CommentReference"/>
          <w:rFonts w:eastAsia="Calibri"/>
        </w:rPr>
        <w:commentReference w:id="349"/>
      </w:r>
      <w:r>
        <w:t xml:space="preserve"> attempts have been made to improve the </w:t>
      </w:r>
      <w:r w:rsidR="00D701F0">
        <w:t>spectrum</w:t>
      </w:r>
      <w:r>
        <w:t>, by increasing t</w:t>
      </w:r>
      <w:r w:rsidR="002233EF">
        <w:t>ime, cooling the samples to 4°C or</w:t>
      </w:r>
      <w:r>
        <w:t xml:space="preserve"> boiling the samples to lyse the cells. None of these treatments showed significant improvements (data in supplementary). Since no clear difference could</w:t>
      </w:r>
      <w:r w:rsidR="002233EF">
        <w:t xml:space="preserve"> be found visually, a PLS model</w:t>
      </w:r>
      <w:r>
        <w:t xml:space="preserve"> was designed to try and expose underlying information.</w:t>
      </w:r>
    </w:p>
    <w:p w14:paraId="7C7AC64C" w14:textId="77777777" w:rsidR="004C374A" w:rsidRDefault="004C374A" w:rsidP="009571BA">
      <w:pPr>
        <w:pStyle w:val="Heading3"/>
        <w:numPr>
          <w:ilvl w:val="2"/>
          <w:numId w:val="31"/>
        </w:numPr>
        <w:ind w:left="142" w:hanging="142"/>
      </w:pPr>
      <w:bookmarkStart w:id="350" w:name="_Toc520664322"/>
      <w:r>
        <w:t>PLS model</w:t>
      </w:r>
      <w:bookmarkEnd w:id="350"/>
    </w:p>
    <w:p w14:paraId="0D1650FE" w14:textId="5D6819C4" w:rsidR="004C374A" w:rsidRPr="00003F59" w:rsidRDefault="004C374A" w:rsidP="00D701F0">
      <w:r>
        <w:t xml:space="preserve">We optimized the </w:t>
      </w:r>
      <w:r w:rsidR="00601E6A">
        <w:t xml:space="preserve">PLS </w:t>
      </w:r>
      <w:r>
        <w:t xml:space="preserve">model based on the </w:t>
      </w:r>
      <w:r>
        <w:rPr>
          <w:i/>
          <w:iCs/>
        </w:rPr>
        <w:t>B. subtilis</w:t>
      </w:r>
      <w:r>
        <w:t xml:space="preserve"> dataset (n=184), since </w:t>
      </w:r>
      <w:r w:rsidR="00601E6A">
        <w:t xml:space="preserve">a slightly better resolved spectrum could be recognized visually for this this microorganism., </w:t>
      </w:r>
    </w:p>
    <w:p w14:paraId="7AEC2DBF" w14:textId="6E93C4F4" w:rsidR="004C374A" w:rsidDel="00580CCC" w:rsidRDefault="004C374A" w:rsidP="00580CCC">
      <w:pPr>
        <w:rPr>
          <w:del w:id="351" w:author="Administrator" w:date="2018-08-06T15:23:00Z"/>
        </w:rPr>
      </w:pPr>
      <w:r>
        <w:t xml:space="preserve">In order to build a set protocol, different preprocessing approaches were tested and their </w:t>
      </w:r>
      <w:r w:rsidR="00601E6A">
        <w:t xml:space="preserve">statistical characteristics </w:t>
      </w:r>
      <w:r>
        <w:t xml:space="preserve">are detailed in </w:t>
      </w:r>
      <w:r w:rsidR="00805AE7">
        <w:fldChar w:fldCharType="begin"/>
      </w:r>
      <w:r w:rsidR="00805AE7">
        <w:instrText xml:space="preserve"> REF _Ref520642946 \h </w:instrText>
      </w:r>
      <w:r w:rsidR="00805AE7">
        <w:fldChar w:fldCharType="separate"/>
      </w:r>
      <w:r w:rsidR="000A1912">
        <w:t xml:space="preserve">Table </w:t>
      </w:r>
      <w:r w:rsidR="000A1912">
        <w:rPr>
          <w:noProof/>
        </w:rPr>
        <w:t>3</w:t>
      </w:r>
      <w:r w:rsidR="00805AE7">
        <w:fldChar w:fldCharType="end"/>
      </w:r>
      <w:r w:rsidR="00601E6A">
        <w:t>. The</w:t>
      </w:r>
      <w:ins w:id="352" w:author="Administrator" w:date="2018-08-06T15:03:00Z">
        <w:r w:rsidR="00B8450B">
          <w:t>se</w:t>
        </w:r>
      </w:ins>
      <w:del w:id="353" w:author="Administrator" w:date="2018-08-06T15:03:00Z">
        <w:r w:rsidR="00601E6A" w:rsidDel="00B8450B">
          <w:delText>y</w:delText>
        </w:r>
      </w:del>
      <w:r w:rsidR="00601E6A">
        <w:t xml:space="preserve"> </w:t>
      </w:r>
      <w:del w:id="354" w:author="Administrator" w:date="2018-08-06T15:03:00Z">
        <w:r w:rsidR="00601E6A" w:rsidDel="00B8450B">
          <w:delText xml:space="preserve">latters </w:delText>
        </w:r>
      </w:del>
      <w:r w:rsidR="00601E6A">
        <w:t xml:space="preserve">include </w:t>
      </w:r>
      <w:r>
        <w:t>latent variables (LVs</w:t>
      </w:r>
      <w:ins w:id="355" w:author="Administrator" w:date="2018-08-06T15:23:00Z">
        <w:r w:rsidR="00580CCC">
          <w:t>)</w:t>
        </w:r>
      </w:ins>
      <w:del w:id="356" w:author="Administrator" w:date="2018-08-06T15:22:00Z">
        <w:r w:rsidDel="00580CCC">
          <w:delText xml:space="preserve">); which </w:delText>
        </w:r>
        <w:r w:rsidR="00E62271" w:rsidDel="00580CCC">
          <w:delText>represent</w:delText>
        </w:r>
        <w:r w:rsidDel="00580CCC">
          <w:delText xml:space="preserve"> the complexity of the model, a general rule of thumb is that LVs of a goo</w:delText>
        </w:r>
        <w:r w:rsidR="00AB2062" w:rsidDel="00580CCC">
          <w:delText xml:space="preserve">d model should be between 3-10 </w:delText>
        </w:r>
        <w:r w:rsidR="00AB2062" w:rsidDel="00580CCC">
          <w:fldChar w:fldCharType="begin"/>
        </w:r>
        <w:r w:rsidR="00A13910" w:rsidDel="00580CCC">
          <w:delInstrText xml:space="preserve"> ADDIN EN.CITE &lt;EndNote&gt;&lt;Cite&gt;&lt;Author&gt;Geladi&lt;/Author&gt;&lt;Year&gt;1986&lt;/Year&gt;&lt;IDText&gt;Partial least-squares regression: a tutorial&lt;/IDText&gt;&lt;DisplayText&gt;(Geladi and Kowalski, 1986)&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EndNote&gt;</w:delInstrText>
        </w:r>
        <w:r w:rsidR="00AB2062" w:rsidDel="00580CCC">
          <w:fldChar w:fldCharType="separate"/>
        </w:r>
        <w:r w:rsidR="00A13910" w:rsidDel="00580CCC">
          <w:rPr>
            <w:noProof/>
          </w:rPr>
          <w:delText>(Geladi and Kowalski, 1986)</w:delText>
        </w:r>
        <w:r w:rsidR="00AB2062" w:rsidDel="00580CCC">
          <w:fldChar w:fldCharType="end"/>
        </w:r>
      </w:del>
      <w:r>
        <w:t xml:space="preserve">, </w:t>
      </w:r>
      <w:del w:id="357" w:author="Administrator" w:date="2018-08-06T15:22:00Z">
        <w:r w:rsidDel="00580CCC">
          <w:delText>the root mean square error</w:delText>
        </w:r>
      </w:del>
      <w:ins w:id="358" w:author="Administrator" w:date="2018-08-06T15:22:00Z">
        <w:r w:rsidR="00580CCC">
          <w:t>RMSE</w:t>
        </w:r>
      </w:ins>
      <w:ins w:id="359" w:author="Administrator" w:date="2018-08-06T15:23:00Z">
        <w:r w:rsidR="00580CCC">
          <w:t xml:space="preserve"> </w:t>
        </w:r>
      </w:ins>
      <w:del w:id="360" w:author="Administrator" w:date="2018-08-06T15:23:00Z">
        <w:r w:rsidDel="00580CCC">
          <w:delText>; which is a measurement of the model's error rate in the units of measurement, and is a common an</w:delText>
        </w:r>
        <w:r w:rsidR="00AB2062" w:rsidDel="00580CCC">
          <w:delText xml:space="preserve">d efficient measure of quality </w:delText>
        </w:r>
        <w:r w:rsidR="00AB2062" w:rsidDel="00580CCC">
          <w:fldChar w:fldCharType="begin"/>
        </w:r>
        <w:r w:rsidR="00A13910" w:rsidDel="00580CCC">
          <w:del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delInstrText>
        </w:r>
        <w:r w:rsidR="00AB2062" w:rsidDel="00580CCC">
          <w:fldChar w:fldCharType="separate"/>
        </w:r>
        <w:r w:rsidR="00A13910" w:rsidDel="00580CCC">
          <w:rPr>
            <w:noProof/>
          </w:rPr>
          <w:delText>(Fearn, 2002)</w:delText>
        </w:r>
        <w:r w:rsidR="00AB2062" w:rsidDel="00580CCC">
          <w:fldChar w:fldCharType="end"/>
        </w:r>
        <w:r w:rsidDel="00580CCC">
          <w:delText xml:space="preserve"> and the</w:delText>
        </w:r>
      </w:del>
      <w:ins w:id="361" w:author="Administrator" w:date="2018-08-06T15:23:00Z">
        <w:r w:rsidR="00580CCC">
          <w:t>and</w:t>
        </w:r>
      </w:ins>
      <w:r>
        <w:t xml:space="preserve"> </w:t>
      </w:r>
      <w:r>
        <w:lastRenderedPageBreak/>
        <w:t>R</w:t>
      </w:r>
      <w:r>
        <w:rPr>
          <w:vertAlign w:val="superscript"/>
        </w:rPr>
        <w:t>2</w:t>
      </w:r>
      <w:ins w:id="362" w:author="Administrator" w:date="2018-08-06T15:23:00Z">
        <w:r w:rsidR="00580CCC">
          <w:t>.</w:t>
        </w:r>
      </w:ins>
      <w:del w:id="363" w:author="Administrator" w:date="2018-08-06T15:23:00Z">
        <w:r w:rsidDel="00580CCC">
          <w:delText>; which is an easy to understand measure of model correlation with a</w:delText>
        </w:r>
        <w:r w:rsidR="00AB2062" w:rsidDel="00580CCC">
          <w:delText xml:space="preserve">ctual values </w:delText>
        </w:r>
        <w:r w:rsidR="00AB2062" w:rsidDel="00580CCC">
          <w:fldChar w:fldCharType="begin"/>
        </w:r>
        <w:r w:rsidR="00A13910" w:rsidDel="00580CCC">
          <w:del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delInstrText>
        </w:r>
        <w:r w:rsidR="00AB2062" w:rsidDel="00580CCC">
          <w:fldChar w:fldCharType="separate"/>
        </w:r>
        <w:r w:rsidR="00A13910" w:rsidDel="00580CCC">
          <w:rPr>
            <w:noProof/>
          </w:rPr>
          <w:delText>(Fearn, 2002)</w:delText>
        </w:r>
        <w:r w:rsidR="00AB2062" w:rsidDel="00580CCC">
          <w:fldChar w:fldCharType="end"/>
        </w:r>
        <w:r w:rsidDel="00580CCC">
          <w:delText>.</w:delText>
        </w:r>
      </w:del>
      <w:r>
        <w:t xml:space="preserve"> </w:t>
      </w:r>
    </w:p>
    <w:p w14:paraId="51A3F584" w14:textId="7422B2C4" w:rsidR="00E62271" w:rsidRDefault="004C374A" w:rsidP="00580CCC">
      <w:r>
        <w:t>In all methods, the same attribution of calib</w:t>
      </w:r>
      <w:r w:rsidR="00E62271">
        <w:t>ration-validation sets was used,</w:t>
      </w:r>
      <w:r>
        <w:t xml:space="preserve"> </w:t>
      </w:r>
      <w:r w:rsidR="00492A2F">
        <w:t>with 60% of samples used for calibration and 40% for validation</w:t>
      </w:r>
      <w:r>
        <w:t>.</w:t>
      </w:r>
    </w:p>
    <w:p w14:paraId="1A0EAFFB" w14:textId="20541A1B" w:rsidR="004C374A" w:rsidRPr="003A04CB" w:rsidRDefault="004C374A" w:rsidP="00111D8B">
      <w:pPr>
        <w:pStyle w:val="Caption"/>
      </w:pPr>
      <w:bookmarkStart w:id="364" w:name="_Ref520642946"/>
      <w:bookmarkStart w:id="365" w:name="_Toc520445478"/>
      <w:r>
        <w:t xml:space="preserve">Table </w:t>
      </w:r>
      <w:r>
        <w:rPr>
          <w:noProof/>
        </w:rPr>
        <w:fldChar w:fldCharType="begin"/>
      </w:r>
      <w:r>
        <w:rPr>
          <w:noProof/>
        </w:rPr>
        <w:instrText xml:space="preserve"> SEQ Table \* ARABIC </w:instrText>
      </w:r>
      <w:r>
        <w:rPr>
          <w:noProof/>
        </w:rPr>
        <w:fldChar w:fldCharType="separate"/>
      </w:r>
      <w:r w:rsidR="000A1912">
        <w:rPr>
          <w:noProof/>
        </w:rPr>
        <w:t>3</w:t>
      </w:r>
      <w:r>
        <w:rPr>
          <w:noProof/>
        </w:rPr>
        <w:fldChar w:fldCharType="end"/>
      </w:r>
      <w:bookmarkEnd w:id="364"/>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 xml:space="preserve">n=74. LVs = Latent variables. </w:t>
      </w:r>
      <w:commentRangeStart w:id="366"/>
      <w:commentRangeStart w:id="367"/>
      <w:r>
        <w:t>The best method is the one that shows the highest R</w:t>
      </w:r>
      <w:r>
        <w:rPr>
          <w:vertAlign w:val="superscript"/>
        </w:rPr>
        <w:t>2</w:t>
      </w:r>
      <w:r>
        <w:t xml:space="preserve"> with the lowest possible RMSE, </w:t>
      </w:r>
      <w:commentRangeEnd w:id="366"/>
      <w:r w:rsidR="003556CF">
        <w:rPr>
          <w:rStyle w:val="CommentReference"/>
          <w:rFonts w:eastAsia="Calibri"/>
          <w:i w:val="0"/>
          <w:iCs w:val="0"/>
          <w:color w:val="auto"/>
        </w:rPr>
        <w:commentReference w:id="366"/>
      </w:r>
      <w:commentRangeEnd w:id="367"/>
      <w:r w:rsidR="00492A2F">
        <w:rPr>
          <w:rStyle w:val="CommentReference"/>
          <w:rFonts w:eastAsia="Calibri"/>
          <w:i w:val="0"/>
          <w:iCs w:val="0"/>
          <w:color w:val="auto"/>
        </w:rPr>
        <w:commentReference w:id="367"/>
      </w:r>
      <w:r>
        <w:t xml:space="preserve">and is in </w:t>
      </w:r>
      <w:r>
        <w:rPr>
          <w:b/>
          <w:bCs/>
        </w:rPr>
        <w:t>bold</w:t>
      </w:r>
      <w:r>
        <w:t>.</w:t>
      </w:r>
      <w:bookmarkEnd w:id="365"/>
      <w:r>
        <w:t xml:space="preserve"> </w:t>
      </w:r>
    </w:p>
    <w:tbl>
      <w:tblPr>
        <w:tblStyle w:val="GridTable1Light"/>
        <w:tblW w:w="7801" w:type="dxa"/>
        <w:tblLook w:val="04A0" w:firstRow="1" w:lastRow="0" w:firstColumn="1" w:lastColumn="0" w:noHBand="0" w:noVBand="1"/>
      </w:tblPr>
      <w:tblGrid>
        <w:gridCol w:w="548"/>
        <w:gridCol w:w="2999"/>
        <w:gridCol w:w="2055"/>
        <w:gridCol w:w="629"/>
        <w:gridCol w:w="852"/>
        <w:gridCol w:w="718"/>
      </w:tblGrid>
      <w:tr w:rsidR="004C374A" w14:paraId="04A70F87" w14:textId="77777777"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tcPr>
          <w:p w14:paraId="408200A8" w14:textId="77777777" w:rsidR="004C374A" w:rsidRDefault="004C374A" w:rsidP="00E62271">
            <w:pPr>
              <w:spacing w:after="0"/>
            </w:pPr>
            <w:bookmarkStart w:id="368" w:name="_Calibration_curve_for"/>
            <w:bookmarkStart w:id="369" w:name="_Toc520220771"/>
            <w:bookmarkEnd w:id="368"/>
            <w:r>
              <w:t>#</w:t>
            </w:r>
          </w:p>
        </w:tc>
        <w:tc>
          <w:tcPr>
            <w:tcW w:w="2999" w:type="dxa"/>
          </w:tcPr>
          <w:p w14:paraId="56600A04"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1</w:t>
            </w:r>
          </w:p>
        </w:tc>
        <w:tc>
          <w:tcPr>
            <w:tcW w:w="2055" w:type="dxa"/>
          </w:tcPr>
          <w:p w14:paraId="3D6D2541"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14:paraId="1F3AF460"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LVs</w:t>
            </w:r>
          </w:p>
        </w:tc>
        <w:tc>
          <w:tcPr>
            <w:tcW w:w="852" w:type="dxa"/>
          </w:tcPr>
          <w:p w14:paraId="33BDBE79"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RMSE</w:t>
            </w:r>
          </w:p>
        </w:tc>
        <w:tc>
          <w:tcPr>
            <w:tcW w:w="718" w:type="dxa"/>
          </w:tcPr>
          <w:p w14:paraId="1140F942" w14:textId="77777777" w:rsidR="004C374A" w:rsidRPr="00820007" w:rsidRDefault="004C374A" w:rsidP="00E62271">
            <w:pPr>
              <w:spacing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14:paraId="1BFEB0C5"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80B6A83" w14:textId="77777777" w:rsidR="004C374A" w:rsidRPr="00E62271" w:rsidRDefault="004C374A" w:rsidP="00E62271">
            <w:pPr>
              <w:spacing w:after="0"/>
            </w:pPr>
            <w:r w:rsidRPr="00E62271">
              <w:t>1</w:t>
            </w:r>
          </w:p>
        </w:tc>
        <w:tc>
          <w:tcPr>
            <w:tcW w:w="2999" w:type="dxa"/>
          </w:tcPr>
          <w:p w14:paraId="0901ED79" w14:textId="77777777"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None</w:t>
            </w:r>
          </w:p>
        </w:tc>
        <w:tc>
          <w:tcPr>
            <w:tcW w:w="2055" w:type="dxa"/>
          </w:tcPr>
          <w:p w14:paraId="29FFF22E" w14:textId="77777777"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None</w:t>
            </w:r>
          </w:p>
        </w:tc>
        <w:tc>
          <w:tcPr>
            <w:tcW w:w="629" w:type="dxa"/>
          </w:tcPr>
          <w:p w14:paraId="5AFAA387" w14:textId="77777777"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7</w:t>
            </w:r>
          </w:p>
        </w:tc>
        <w:tc>
          <w:tcPr>
            <w:tcW w:w="852" w:type="dxa"/>
          </w:tcPr>
          <w:p w14:paraId="5C60638F" w14:textId="77777777"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1.04</w:t>
            </w:r>
          </w:p>
        </w:tc>
        <w:tc>
          <w:tcPr>
            <w:tcW w:w="718" w:type="dxa"/>
          </w:tcPr>
          <w:p w14:paraId="78D845E7" w14:textId="77777777"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0.56</w:t>
            </w:r>
          </w:p>
        </w:tc>
      </w:tr>
      <w:tr w:rsidR="004C374A" w14:paraId="32CCB86A"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4D0472B" w14:textId="77777777" w:rsidR="004C374A" w:rsidRDefault="004C374A" w:rsidP="00E62271">
            <w:pPr>
              <w:spacing w:after="0"/>
            </w:pPr>
            <w:r>
              <w:t>2</w:t>
            </w:r>
          </w:p>
        </w:tc>
        <w:tc>
          <w:tcPr>
            <w:tcW w:w="2999" w:type="dxa"/>
          </w:tcPr>
          <w:p w14:paraId="1546E8A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5C592D8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435925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14:paraId="763B700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14:paraId="6145189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8</w:t>
            </w:r>
          </w:p>
        </w:tc>
      </w:tr>
      <w:tr w:rsidR="004C374A" w14:paraId="738DB54D"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2CB7B65" w14:textId="77777777" w:rsidR="004C374A" w:rsidRDefault="004C374A" w:rsidP="00E62271">
            <w:pPr>
              <w:spacing w:after="0"/>
            </w:pPr>
            <w:r>
              <w:t>3</w:t>
            </w:r>
          </w:p>
        </w:tc>
        <w:tc>
          <w:tcPr>
            <w:tcW w:w="2999" w:type="dxa"/>
          </w:tcPr>
          <w:p w14:paraId="0349B71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3E00FE3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72635B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14:paraId="1FE6956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c>
          <w:tcPr>
            <w:tcW w:w="718" w:type="dxa"/>
          </w:tcPr>
          <w:p w14:paraId="6BFD680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8</w:t>
            </w:r>
          </w:p>
        </w:tc>
      </w:tr>
      <w:tr w:rsidR="004C374A" w14:paraId="4E26E000"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E715179" w14:textId="77777777" w:rsidR="004C374A" w:rsidRDefault="004C374A" w:rsidP="00E62271">
            <w:pPr>
              <w:spacing w:after="0"/>
            </w:pPr>
            <w:r>
              <w:t>4</w:t>
            </w:r>
          </w:p>
        </w:tc>
        <w:tc>
          <w:tcPr>
            <w:tcW w:w="2999" w:type="dxa"/>
          </w:tcPr>
          <w:p w14:paraId="7C4F443A"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07F96AE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0686968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14:paraId="744A845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35</w:t>
            </w:r>
          </w:p>
        </w:tc>
        <w:tc>
          <w:tcPr>
            <w:tcW w:w="718" w:type="dxa"/>
          </w:tcPr>
          <w:p w14:paraId="69C538F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1</w:t>
            </w:r>
          </w:p>
        </w:tc>
      </w:tr>
      <w:tr w:rsidR="004C374A" w14:paraId="2FC23A33"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46C4767" w14:textId="77777777" w:rsidR="004C374A" w:rsidRDefault="004C374A" w:rsidP="00E62271">
            <w:pPr>
              <w:spacing w:after="0"/>
            </w:pPr>
            <w:r>
              <w:t>5</w:t>
            </w:r>
          </w:p>
        </w:tc>
        <w:tc>
          <w:tcPr>
            <w:tcW w:w="2999" w:type="dxa"/>
          </w:tcPr>
          <w:p w14:paraId="08FC075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7B38F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4EA4098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14:paraId="060D4E0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7</w:t>
            </w:r>
          </w:p>
        </w:tc>
        <w:tc>
          <w:tcPr>
            <w:tcW w:w="718" w:type="dxa"/>
          </w:tcPr>
          <w:p w14:paraId="4776B31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6</w:t>
            </w:r>
          </w:p>
        </w:tc>
      </w:tr>
      <w:tr w:rsidR="004C374A" w14:paraId="5ACCC437"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93F8820" w14:textId="77777777" w:rsidR="004C374A" w:rsidRPr="00B04854" w:rsidRDefault="004C374A" w:rsidP="00E62271">
            <w:pPr>
              <w:spacing w:after="0"/>
              <w:rPr>
                <w:b w:val="0"/>
                <w:bCs w:val="0"/>
                <w:u w:val="single"/>
                <w:rPrChange w:id="370" w:author="Administrator" w:date="2018-08-13T09:51:00Z">
                  <w:rPr/>
                </w:rPrChange>
              </w:rPr>
            </w:pPr>
            <w:r w:rsidRPr="00B04854">
              <w:rPr>
                <w:b w:val="0"/>
                <w:bCs w:val="0"/>
                <w:u w:val="single"/>
                <w:rPrChange w:id="371" w:author="Administrator" w:date="2018-08-13T09:51:00Z">
                  <w:rPr/>
                </w:rPrChange>
              </w:rPr>
              <w:t>6</w:t>
            </w:r>
          </w:p>
        </w:tc>
        <w:tc>
          <w:tcPr>
            <w:tcW w:w="2999" w:type="dxa"/>
          </w:tcPr>
          <w:p w14:paraId="2556060C" w14:textId="77777777" w:rsidR="004C374A" w:rsidRPr="00B04854" w:rsidRDefault="004C374A" w:rsidP="00E62271">
            <w:pPr>
              <w:spacing w:after="0"/>
              <w:cnfStyle w:val="000000000000" w:firstRow="0" w:lastRow="0" w:firstColumn="0" w:lastColumn="0" w:oddVBand="0" w:evenVBand="0" w:oddHBand="0" w:evenHBand="0" w:firstRowFirstColumn="0" w:firstRowLastColumn="0" w:lastRowFirstColumn="0" w:lastRowLastColumn="0"/>
              <w:rPr>
                <w:u w:val="single"/>
                <w:rPrChange w:id="372" w:author="Administrator" w:date="2018-08-13T09:51:00Z">
                  <w:rPr/>
                </w:rPrChange>
              </w:rPr>
            </w:pPr>
            <w:r w:rsidRPr="00B04854">
              <w:rPr>
                <w:u w:val="single"/>
                <w:rPrChange w:id="373" w:author="Administrator" w:date="2018-08-13T09:51:00Z">
                  <w:rPr/>
                </w:rPrChange>
              </w:rPr>
              <w:t>Normalized to Max</w:t>
            </w:r>
          </w:p>
        </w:tc>
        <w:tc>
          <w:tcPr>
            <w:tcW w:w="2055" w:type="dxa"/>
          </w:tcPr>
          <w:p w14:paraId="7032CCB4" w14:textId="77777777" w:rsidR="004C374A" w:rsidRPr="00B04854" w:rsidRDefault="004C374A" w:rsidP="00E62271">
            <w:pPr>
              <w:spacing w:after="0"/>
              <w:cnfStyle w:val="000000000000" w:firstRow="0" w:lastRow="0" w:firstColumn="0" w:lastColumn="0" w:oddVBand="0" w:evenVBand="0" w:oddHBand="0" w:evenHBand="0" w:firstRowFirstColumn="0" w:firstRowLastColumn="0" w:lastRowFirstColumn="0" w:lastRowLastColumn="0"/>
              <w:rPr>
                <w:u w:val="single"/>
                <w:rPrChange w:id="374" w:author="Administrator" w:date="2018-08-13T09:51:00Z">
                  <w:rPr/>
                </w:rPrChange>
              </w:rPr>
            </w:pPr>
            <w:r w:rsidRPr="00B04854">
              <w:rPr>
                <w:u w:val="single"/>
                <w:rPrChange w:id="375" w:author="Administrator" w:date="2018-08-13T09:51:00Z">
                  <w:rPr/>
                </w:rPrChange>
              </w:rPr>
              <w:t>Centering</w:t>
            </w:r>
          </w:p>
        </w:tc>
        <w:tc>
          <w:tcPr>
            <w:tcW w:w="629" w:type="dxa"/>
          </w:tcPr>
          <w:p w14:paraId="67E40721" w14:textId="77777777" w:rsidR="004C374A" w:rsidRPr="00B04854" w:rsidRDefault="004C374A" w:rsidP="00E62271">
            <w:pPr>
              <w:spacing w:after="0"/>
              <w:cnfStyle w:val="000000000000" w:firstRow="0" w:lastRow="0" w:firstColumn="0" w:lastColumn="0" w:oddVBand="0" w:evenVBand="0" w:oddHBand="0" w:evenHBand="0" w:firstRowFirstColumn="0" w:firstRowLastColumn="0" w:lastRowFirstColumn="0" w:lastRowLastColumn="0"/>
              <w:rPr>
                <w:u w:val="single"/>
                <w:rPrChange w:id="376" w:author="Administrator" w:date="2018-08-13T09:51:00Z">
                  <w:rPr/>
                </w:rPrChange>
              </w:rPr>
            </w:pPr>
            <w:r w:rsidRPr="00B04854">
              <w:rPr>
                <w:u w:val="single"/>
                <w:rPrChange w:id="377" w:author="Administrator" w:date="2018-08-13T09:51:00Z">
                  <w:rPr/>
                </w:rPrChange>
              </w:rPr>
              <w:t>6</w:t>
            </w:r>
          </w:p>
        </w:tc>
        <w:tc>
          <w:tcPr>
            <w:tcW w:w="852" w:type="dxa"/>
          </w:tcPr>
          <w:p w14:paraId="31F27300" w14:textId="77777777" w:rsidR="004C374A" w:rsidRPr="00B04854" w:rsidRDefault="004C374A" w:rsidP="00E62271">
            <w:pPr>
              <w:spacing w:after="0"/>
              <w:cnfStyle w:val="000000000000" w:firstRow="0" w:lastRow="0" w:firstColumn="0" w:lastColumn="0" w:oddVBand="0" w:evenVBand="0" w:oddHBand="0" w:evenHBand="0" w:firstRowFirstColumn="0" w:firstRowLastColumn="0" w:lastRowFirstColumn="0" w:lastRowLastColumn="0"/>
              <w:rPr>
                <w:u w:val="single"/>
                <w:rPrChange w:id="378" w:author="Administrator" w:date="2018-08-13T09:51:00Z">
                  <w:rPr/>
                </w:rPrChange>
              </w:rPr>
            </w:pPr>
            <w:r w:rsidRPr="00B04854">
              <w:rPr>
                <w:u w:val="single"/>
                <w:rPrChange w:id="379" w:author="Administrator" w:date="2018-08-13T09:51:00Z">
                  <w:rPr/>
                </w:rPrChange>
              </w:rPr>
              <w:t>1.07</w:t>
            </w:r>
          </w:p>
        </w:tc>
        <w:tc>
          <w:tcPr>
            <w:tcW w:w="718" w:type="dxa"/>
          </w:tcPr>
          <w:p w14:paraId="3D32A410" w14:textId="77777777" w:rsidR="004C374A" w:rsidRPr="00B04854" w:rsidRDefault="004C374A" w:rsidP="00E62271">
            <w:pPr>
              <w:spacing w:after="0"/>
              <w:cnfStyle w:val="000000000000" w:firstRow="0" w:lastRow="0" w:firstColumn="0" w:lastColumn="0" w:oddVBand="0" w:evenVBand="0" w:oddHBand="0" w:evenHBand="0" w:firstRowFirstColumn="0" w:firstRowLastColumn="0" w:lastRowFirstColumn="0" w:lastRowLastColumn="0"/>
              <w:rPr>
                <w:u w:val="single"/>
                <w:rPrChange w:id="380" w:author="Administrator" w:date="2018-08-13T09:51:00Z">
                  <w:rPr/>
                </w:rPrChange>
              </w:rPr>
            </w:pPr>
            <w:r w:rsidRPr="00B04854">
              <w:rPr>
                <w:u w:val="single"/>
                <w:rPrChange w:id="381" w:author="Administrator" w:date="2018-08-13T09:51:00Z">
                  <w:rPr/>
                </w:rPrChange>
              </w:rPr>
              <w:t>0.58</w:t>
            </w:r>
          </w:p>
        </w:tc>
      </w:tr>
      <w:tr w:rsidR="004C374A" w14:paraId="3491C451"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C9059FA" w14:textId="77777777" w:rsidR="004C374A" w:rsidRDefault="004C374A" w:rsidP="00E62271">
            <w:pPr>
              <w:spacing w:after="0"/>
            </w:pPr>
            <w:r>
              <w:t>7</w:t>
            </w:r>
          </w:p>
        </w:tc>
        <w:tc>
          <w:tcPr>
            <w:tcW w:w="2999" w:type="dxa"/>
          </w:tcPr>
          <w:p w14:paraId="48D8D08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0C44C2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5AADCE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w:t>
            </w:r>
          </w:p>
        </w:tc>
        <w:tc>
          <w:tcPr>
            <w:tcW w:w="852" w:type="dxa"/>
          </w:tcPr>
          <w:p w14:paraId="46E91DC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3</w:t>
            </w:r>
          </w:p>
        </w:tc>
        <w:tc>
          <w:tcPr>
            <w:tcW w:w="718" w:type="dxa"/>
          </w:tcPr>
          <w:p w14:paraId="782813F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9</w:t>
            </w:r>
          </w:p>
        </w:tc>
      </w:tr>
      <w:tr w:rsidR="004C374A" w14:paraId="554DF68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7252114" w14:textId="77777777" w:rsidR="004C374A" w:rsidRDefault="004C374A" w:rsidP="00E62271">
            <w:pPr>
              <w:spacing w:after="0"/>
            </w:pPr>
            <w:r>
              <w:t>8</w:t>
            </w:r>
          </w:p>
        </w:tc>
        <w:tc>
          <w:tcPr>
            <w:tcW w:w="2999" w:type="dxa"/>
          </w:tcPr>
          <w:p w14:paraId="4672EB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1BA16E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1B0CA62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4F4E2B8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6</w:t>
            </w:r>
          </w:p>
        </w:tc>
        <w:tc>
          <w:tcPr>
            <w:tcW w:w="718" w:type="dxa"/>
          </w:tcPr>
          <w:p w14:paraId="04E80D2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r>
      <w:tr w:rsidR="004C374A" w14:paraId="0AEBF1CC"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2AF74C98" w14:textId="77777777" w:rsidR="004C374A" w:rsidRDefault="004C374A" w:rsidP="00E62271">
            <w:pPr>
              <w:spacing w:after="0"/>
            </w:pPr>
            <w:r>
              <w:t>9</w:t>
            </w:r>
          </w:p>
        </w:tc>
        <w:tc>
          <w:tcPr>
            <w:tcW w:w="2999" w:type="dxa"/>
          </w:tcPr>
          <w:p w14:paraId="6C423BD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43FF3C3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31B4F28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05C9E16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8</w:t>
            </w:r>
          </w:p>
        </w:tc>
        <w:tc>
          <w:tcPr>
            <w:tcW w:w="718" w:type="dxa"/>
          </w:tcPr>
          <w:p w14:paraId="2CD88ED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6</w:t>
            </w:r>
          </w:p>
        </w:tc>
      </w:tr>
      <w:tr w:rsidR="004C374A" w14:paraId="3B9EDA6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8A7DAFB" w14:textId="77777777" w:rsidR="004C374A" w:rsidRDefault="004C374A" w:rsidP="00E62271">
            <w:pPr>
              <w:spacing w:after="0"/>
            </w:pPr>
            <w:r>
              <w:t>10</w:t>
            </w:r>
          </w:p>
        </w:tc>
        <w:tc>
          <w:tcPr>
            <w:tcW w:w="2999" w:type="dxa"/>
          </w:tcPr>
          <w:p w14:paraId="7A8887A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62C9F66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8FE9F5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14:paraId="5B32AE5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3</w:t>
            </w:r>
          </w:p>
        </w:tc>
        <w:tc>
          <w:tcPr>
            <w:tcW w:w="718" w:type="dxa"/>
          </w:tcPr>
          <w:p w14:paraId="4257C14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7</w:t>
            </w:r>
          </w:p>
        </w:tc>
      </w:tr>
      <w:tr w:rsidR="004C374A" w14:paraId="545663FB"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82D3C77" w14:textId="77777777" w:rsidR="004C374A" w:rsidRDefault="004C374A" w:rsidP="00E62271">
            <w:pPr>
              <w:spacing w:after="0"/>
            </w:pPr>
            <w:r>
              <w:t>11</w:t>
            </w:r>
          </w:p>
        </w:tc>
        <w:tc>
          <w:tcPr>
            <w:tcW w:w="2999" w:type="dxa"/>
          </w:tcPr>
          <w:p w14:paraId="5A75910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6B496D5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AF3A9F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14:paraId="70CC7E8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2</w:t>
            </w:r>
          </w:p>
        </w:tc>
        <w:tc>
          <w:tcPr>
            <w:tcW w:w="718" w:type="dxa"/>
          </w:tcPr>
          <w:p w14:paraId="701E455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2</w:t>
            </w:r>
          </w:p>
        </w:tc>
      </w:tr>
      <w:tr w:rsidR="004C374A" w14:paraId="4287D52B"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1468481" w14:textId="77777777" w:rsidR="004C374A" w:rsidRPr="00820007" w:rsidRDefault="004C374A" w:rsidP="00E62271">
            <w:pPr>
              <w:spacing w:after="0"/>
            </w:pPr>
            <w:r w:rsidRPr="00820007">
              <w:t>12</w:t>
            </w:r>
          </w:p>
        </w:tc>
        <w:tc>
          <w:tcPr>
            <w:tcW w:w="2999" w:type="dxa"/>
          </w:tcPr>
          <w:p w14:paraId="5956070D"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Normalized + 1/signal</w:t>
            </w:r>
          </w:p>
        </w:tc>
        <w:tc>
          <w:tcPr>
            <w:tcW w:w="2055" w:type="dxa"/>
          </w:tcPr>
          <w:p w14:paraId="545974C8"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Centering + Scaling</w:t>
            </w:r>
          </w:p>
        </w:tc>
        <w:tc>
          <w:tcPr>
            <w:tcW w:w="629" w:type="dxa"/>
          </w:tcPr>
          <w:p w14:paraId="06E20E8D"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2954EE4C"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1.41</w:t>
            </w:r>
          </w:p>
        </w:tc>
        <w:tc>
          <w:tcPr>
            <w:tcW w:w="718" w:type="dxa"/>
          </w:tcPr>
          <w:p w14:paraId="3A46A07E"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0.41</w:t>
            </w:r>
          </w:p>
        </w:tc>
      </w:tr>
      <w:tr w:rsidR="004C374A" w14:paraId="7EB76443"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009B2D4" w14:textId="77777777" w:rsidR="004C374A" w:rsidRDefault="004C374A" w:rsidP="00E62271">
            <w:pPr>
              <w:spacing w:after="0"/>
            </w:pPr>
            <w:r>
              <w:t>13</w:t>
            </w:r>
          </w:p>
        </w:tc>
        <w:tc>
          <w:tcPr>
            <w:tcW w:w="2999" w:type="dxa"/>
          </w:tcPr>
          <w:p w14:paraId="3F1E518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092B3C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5AB54B0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780B814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4</w:t>
            </w:r>
          </w:p>
        </w:tc>
        <w:tc>
          <w:tcPr>
            <w:tcW w:w="718" w:type="dxa"/>
          </w:tcPr>
          <w:p w14:paraId="6C6BCD7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17</w:t>
            </w:r>
          </w:p>
        </w:tc>
      </w:tr>
      <w:tr w:rsidR="004C374A" w14:paraId="7A208F70"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C8E6A87" w14:textId="77777777" w:rsidR="004C374A" w:rsidRDefault="004C374A" w:rsidP="00E62271">
            <w:pPr>
              <w:spacing w:after="0"/>
            </w:pPr>
            <w:r>
              <w:t>14</w:t>
            </w:r>
          </w:p>
        </w:tc>
        <w:tc>
          <w:tcPr>
            <w:tcW w:w="2999" w:type="dxa"/>
          </w:tcPr>
          <w:p w14:paraId="5E99B78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4A23756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4D5B36A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3F4C566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2</w:t>
            </w:r>
          </w:p>
        </w:tc>
        <w:tc>
          <w:tcPr>
            <w:tcW w:w="718" w:type="dxa"/>
          </w:tcPr>
          <w:p w14:paraId="6E9C381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14:paraId="197B5B82"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E2BA7CF" w14:textId="77777777" w:rsidR="004C374A" w:rsidRDefault="004C374A" w:rsidP="00E62271">
            <w:pPr>
              <w:spacing w:after="0"/>
            </w:pPr>
            <w:r>
              <w:t>15</w:t>
            </w:r>
          </w:p>
        </w:tc>
        <w:tc>
          <w:tcPr>
            <w:tcW w:w="2999" w:type="dxa"/>
          </w:tcPr>
          <w:p w14:paraId="7BD18E3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314A6C1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0F207AC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14:paraId="6C1208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5</w:t>
            </w:r>
          </w:p>
        </w:tc>
        <w:tc>
          <w:tcPr>
            <w:tcW w:w="718" w:type="dxa"/>
          </w:tcPr>
          <w:p w14:paraId="0AEBF7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14:paraId="2725082F"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2C723A7B" w14:textId="77777777" w:rsidR="004C374A" w:rsidRDefault="004C374A" w:rsidP="00E62271">
            <w:pPr>
              <w:spacing w:after="0"/>
            </w:pPr>
            <w:r>
              <w:t>16</w:t>
            </w:r>
          </w:p>
        </w:tc>
        <w:tc>
          <w:tcPr>
            <w:tcW w:w="2999" w:type="dxa"/>
          </w:tcPr>
          <w:p w14:paraId="353A59A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1A8D19E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3227976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14:paraId="33E7EDC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w:t>
            </w:r>
          </w:p>
        </w:tc>
        <w:tc>
          <w:tcPr>
            <w:tcW w:w="718" w:type="dxa"/>
          </w:tcPr>
          <w:p w14:paraId="639A07A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w:t>
            </w:r>
          </w:p>
        </w:tc>
      </w:tr>
      <w:tr w:rsidR="004C374A" w14:paraId="7C6FDB7A"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2B7BD7A" w14:textId="77777777" w:rsidR="004C374A" w:rsidRDefault="004C374A" w:rsidP="00E62271">
            <w:pPr>
              <w:spacing w:after="0"/>
            </w:pPr>
            <w:r>
              <w:t>17</w:t>
            </w:r>
          </w:p>
        </w:tc>
        <w:tc>
          <w:tcPr>
            <w:tcW w:w="2999" w:type="dxa"/>
          </w:tcPr>
          <w:p w14:paraId="6DECD95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3259FD2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4150827A"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48AA519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14:paraId="490914C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6</w:t>
            </w:r>
          </w:p>
        </w:tc>
      </w:tr>
      <w:tr w:rsidR="004C374A" w14:paraId="7C25BA75"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6A43E3CF" w14:textId="77777777" w:rsidR="004C374A" w:rsidRDefault="004C374A" w:rsidP="00E62271">
            <w:pPr>
              <w:spacing w:after="0"/>
            </w:pPr>
            <w:r>
              <w:t>18</w:t>
            </w:r>
          </w:p>
        </w:tc>
        <w:tc>
          <w:tcPr>
            <w:tcW w:w="2999" w:type="dxa"/>
          </w:tcPr>
          <w:p w14:paraId="49876C37"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6B4F690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07CEC5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14:paraId="338475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14:paraId="7BAB77F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5</w:t>
            </w:r>
          </w:p>
        </w:tc>
      </w:tr>
      <w:tr w:rsidR="004C374A" w14:paraId="7437DB0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E6F0D38" w14:textId="77777777" w:rsidR="004C374A" w:rsidRDefault="004C374A" w:rsidP="00E62271">
            <w:pPr>
              <w:spacing w:after="0"/>
            </w:pPr>
            <w:r>
              <w:t>19</w:t>
            </w:r>
          </w:p>
        </w:tc>
        <w:tc>
          <w:tcPr>
            <w:tcW w:w="2999" w:type="dxa"/>
          </w:tcPr>
          <w:p w14:paraId="155AFAC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5E53918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7032E87"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601CD14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14:paraId="4C9466C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7</w:t>
            </w:r>
          </w:p>
        </w:tc>
      </w:tr>
      <w:tr w:rsidR="004C374A" w14:paraId="183ABC59"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DDA6340" w14:textId="77777777" w:rsidR="004C374A" w:rsidRDefault="004C374A" w:rsidP="00E62271">
            <w:pPr>
              <w:spacing w:after="0"/>
            </w:pPr>
            <w:r>
              <w:t>20</w:t>
            </w:r>
          </w:p>
        </w:tc>
        <w:tc>
          <w:tcPr>
            <w:tcW w:w="2999" w:type="dxa"/>
          </w:tcPr>
          <w:p w14:paraId="5E1E61A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4E94D72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3F0EAF5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14:paraId="31694A9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6</w:t>
            </w:r>
          </w:p>
        </w:tc>
        <w:tc>
          <w:tcPr>
            <w:tcW w:w="718" w:type="dxa"/>
          </w:tcPr>
          <w:p w14:paraId="2F6030B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8</w:t>
            </w:r>
          </w:p>
        </w:tc>
      </w:tr>
    </w:tbl>
    <w:p w14:paraId="77C9B8E7" w14:textId="2EB5086C" w:rsidR="004C374A" w:rsidRDefault="004C374A" w:rsidP="00492A2F">
      <w:r w:rsidRPr="00580CCC">
        <w:rPr>
          <w:rPrChange w:id="382" w:author="Administrator" w:date="2018-08-06T15:24:00Z">
            <w:rPr>
              <w:highlight w:val="cyan"/>
            </w:rPr>
          </w:rPrChange>
        </w:rPr>
        <w:t>Since no preprocessing was found to best describe the data</w:t>
      </w:r>
      <w:r w:rsidR="00492A2F" w:rsidRPr="00580CCC">
        <w:rPr>
          <w:rPrChange w:id="383" w:author="Administrator" w:date="2018-08-06T15:24:00Z">
            <w:rPr>
              <w:highlight w:val="cyan"/>
            </w:rPr>
          </w:rPrChange>
        </w:rPr>
        <w:t>, following analysis was done without any preprocessing.</w:t>
      </w:r>
      <w:r w:rsidR="00492A2F">
        <w:t xml:space="preserve"> </w:t>
      </w:r>
    </w:p>
    <w:p w14:paraId="10C77047" w14:textId="7A7F5AC6" w:rsidR="004C374A" w:rsidRDefault="004C374A">
      <w:pPr>
        <w:pStyle w:val="Heading3"/>
        <w:numPr>
          <w:ilvl w:val="2"/>
          <w:numId w:val="31"/>
        </w:numPr>
        <w:ind w:left="142" w:hanging="142"/>
        <w:pPrChange w:id="384" w:author="Borisover, Yulia" w:date="2018-08-03T07:13:00Z">
          <w:pPr>
            <w:pStyle w:val="Heading3"/>
          </w:pPr>
        </w:pPrChange>
      </w:pPr>
      <w:bookmarkStart w:id="385" w:name="_Toc520664323"/>
      <w:r>
        <w:lastRenderedPageBreak/>
        <w:t>Establishing detection thresholds</w:t>
      </w:r>
      <w:bookmarkEnd w:id="385"/>
    </w:p>
    <w:p w14:paraId="4E2B1F18" w14:textId="03BF562C" w:rsidR="004C374A" w:rsidRDefault="00E62271" w:rsidP="003E490D">
      <w:pPr>
        <w:rPr>
          <w:ins w:id="386" w:author="Administrator" w:date="2018-08-12T16:55:00Z"/>
        </w:rPr>
      </w:pPr>
      <w:r>
        <w:rPr>
          <w:noProof/>
          <w:lang w:eastAsia="en-US"/>
        </w:rPr>
        <mc:AlternateContent>
          <mc:Choice Requires="wpg">
            <w:drawing>
              <wp:anchor distT="0" distB="0" distL="114300" distR="114300" simplePos="0" relativeHeight="251658240" behindDoc="0" locked="0" layoutInCell="1" allowOverlap="1" wp14:anchorId="7F75F576" wp14:editId="067C7ED8">
                <wp:simplePos x="0" y="0"/>
                <wp:positionH relativeFrom="margin">
                  <wp:align>center</wp:align>
                </wp:positionH>
                <wp:positionV relativeFrom="paragraph">
                  <wp:posOffset>706755</wp:posOffset>
                </wp:positionV>
                <wp:extent cx="5303520" cy="5353685"/>
                <wp:effectExtent l="0" t="0" r="0" b="0"/>
                <wp:wrapTopAndBottom/>
                <wp:docPr id="108" name="קבוצה 108"/>
                <wp:cNvGraphicFramePr/>
                <a:graphic xmlns:a="http://schemas.openxmlformats.org/drawingml/2006/main">
                  <a:graphicData uri="http://schemas.microsoft.com/office/word/2010/wordprocessingGroup">
                    <wpg:wgp>
                      <wpg:cNvGrpSpPr/>
                      <wpg:grpSpPr>
                        <a:xfrm>
                          <a:off x="0" y="0"/>
                          <a:ext cx="5303520" cy="5353685"/>
                          <a:chOff x="-51206" y="0"/>
                          <a:chExt cx="4952390" cy="5353685"/>
                        </a:xfrm>
                      </wpg:grpSpPr>
                      <wps:wsp>
                        <wps:cNvPr id="85" name="תיבת טקסט 85"/>
                        <wps:cNvSpPr txBox="1"/>
                        <wps:spPr>
                          <a:xfrm>
                            <a:off x="-51206" y="4588510"/>
                            <a:ext cx="4952390" cy="765175"/>
                          </a:xfrm>
                          <a:prstGeom prst="rect">
                            <a:avLst/>
                          </a:prstGeom>
                          <a:solidFill>
                            <a:prstClr val="white"/>
                          </a:solidFill>
                          <a:ln>
                            <a:noFill/>
                          </a:ln>
                        </wps:spPr>
                        <wps:txbx>
                          <w:txbxContent>
                            <w:p w14:paraId="70DEC134" w14:textId="256A1317" w:rsidR="000756CE" w:rsidRPr="004D19A6" w:rsidRDefault="000756CE" w:rsidP="0095496B">
                              <w:pPr>
                                <w:pStyle w:val="Caption"/>
                                <w:rPr>
                                  <w:noProof/>
                                </w:rPr>
                              </w:pPr>
                              <w:bookmarkStart w:id="387" w:name="_Ref520641523"/>
                              <w:bookmarkStart w:id="388"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387"/>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388"/>
                              <w:r>
                                <w:rPr>
                                  <w:noProof/>
                                </w:rPr>
                                <w:t xml:space="preserve">  Only validation set is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cNvPr id="91" name="קבוצה 91"/>
                        <wpg:cNvGrpSpPr/>
                        <wpg:grpSpPr>
                          <a:xfrm>
                            <a:off x="0" y="0"/>
                            <a:ext cx="4871720" cy="4528820"/>
                            <a:chOff x="0" y="0"/>
                            <a:chExt cx="4871924" cy="4528820"/>
                          </a:xfrm>
                        </wpg:grpSpPr>
                        <wpg:grpSp>
                          <wpg:cNvPr id="84" name="קבוצה 84"/>
                          <wpg:cNvGrpSpPr/>
                          <wpg:grpSpPr>
                            <a:xfrm>
                              <a:off x="0" y="0"/>
                              <a:ext cx="4871924" cy="4528820"/>
                              <a:chOff x="0" y="0"/>
                              <a:chExt cx="3771900" cy="4533151"/>
                            </a:xfrm>
                          </wpg:grpSpPr>
                          <pic:pic xmlns:pic="http://schemas.openxmlformats.org/drawingml/2006/picture">
                            <pic:nvPicPr>
                              <pic:cNvPr id="83" name="תמונה 8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771900" cy="2519680"/>
                              </a:xfrm>
                              <a:prstGeom prst="rect">
                                <a:avLst/>
                              </a:prstGeom>
                            </pic:spPr>
                          </pic:pic>
                          <pic:pic xmlns:pic="http://schemas.openxmlformats.org/drawingml/2006/picture">
                            <pic:nvPicPr>
                              <pic:cNvPr id="82" name="תמונה 82"/>
                              <pic:cNvPicPr>
                                <a:picLocks noChangeAspect="1"/>
                              </pic:cNvPicPr>
                            </pic:nvPicPr>
                            <pic:blipFill rotWithShape="1">
                              <a:blip r:embed="rId26">
                                <a:extLst>
                                  <a:ext uri="{28A0092B-C50C-407E-A947-70E740481C1C}">
                                    <a14:useLocalDpi xmlns:a14="http://schemas.microsoft.com/office/drawing/2010/main" val="0"/>
                                  </a:ext>
                                </a:extLst>
                              </a:blip>
                              <a:srcRect t="8905"/>
                              <a:stretch/>
                            </pic:blipFill>
                            <pic:spPr bwMode="auto">
                              <a:xfrm>
                                <a:off x="0" y="2238261"/>
                                <a:ext cx="3771900" cy="2294890"/>
                              </a:xfrm>
                              <a:prstGeom prst="rect">
                                <a:avLst/>
                              </a:prstGeom>
                              <a:ln>
                                <a:noFill/>
                              </a:ln>
                              <a:extLst>
                                <a:ext uri="{53640926-AAD7-44D8-BBD7-CCE9431645EC}">
                                  <a14:shadowObscured xmlns:a14="http://schemas.microsoft.com/office/drawing/2010/main"/>
                                </a:ext>
                              </a:extLst>
                            </pic:spPr>
                          </pic:pic>
                        </wpg:grpSp>
                        <wps:wsp>
                          <wps:cNvPr id="86" name="תיבת טקסט 86"/>
                          <wps:cNvSpPr txBox="1"/>
                          <wps:spPr>
                            <a:xfrm>
                              <a:off x="2045865" y="2223378"/>
                              <a:ext cx="219456" cy="314553"/>
                            </a:xfrm>
                            <a:prstGeom prst="rect">
                              <a:avLst/>
                            </a:prstGeom>
                            <a:noFill/>
                            <a:ln w="6350">
                              <a:noFill/>
                            </a:ln>
                          </wps:spPr>
                          <wps:txbx>
                            <w:txbxContent>
                              <w:p w14:paraId="16D5987D" w14:textId="77777777" w:rsidR="000756CE" w:rsidRPr="009907C8" w:rsidRDefault="000756CE"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7" name="תיבת טקסט 87"/>
                          <wps:cNvSpPr txBox="1"/>
                          <wps:spPr>
                            <a:xfrm>
                              <a:off x="1819094" y="2223378"/>
                              <a:ext cx="219456" cy="314553"/>
                            </a:xfrm>
                            <a:prstGeom prst="rect">
                              <a:avLst/>
                            </a:prstGeom>
                            <a:noFill/>
                            <a:ln w="6350">
                              <a:noFill/>
                            </a:ln>
                          </wps:spPr>
                          <wps:txbx>
                            <w:txbxContent>
                              <w:p w14:paraId="2B2CD259" w14:textId="77777777" w:rsidR="000756CE" w:rsidRPr="009907C8" w:rsidRDefault="000756CE"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 name="תיבת טקסט 88"/>
                          <wps:cNvSpPr txBox="1"/>
                          <wps:spPr>
                            <a:xfrm>
                              <a:off x="1643529" y="2215621"/>
                              <a:ext cx="219456" cy="314553"/>
                            </a:xfrm>
                            <a:prstGeom prst="rect">
                              <a:avLst/>
                            </a:prstGeom>
                            <a:noFill/>
                            <a:ln w="6350">
                              <a:noFill/>
                            </a:ln>
                          </wps:spPr>
                          <wps:txbx>
                            <w:txbxContent>
                              <w:p w14:paraId="7FD27418" w14:textId="77777777" w:rsidR="000756CE" w:rsidRPr="009907C8" w:rsidRDefault="000756CE"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9" name="תיבת טקסט 89"/>
                          <wps:cNvSpPr txBox="1"/>
                          <wps:spPr>
                            <a:xfrm>
                              <a:off x="4525718" y="2062443"/>
                              <a:ext cx="219456" cy="314553"/>
                            </a:xfrm>
                            <a:prstGeom prst="rect">
                              <a:avLst/>
                            </a:prstGeom>
                            <a:noFill/>
                            <a:ln w="6350">
                              <a:noFill/>
                            </a:ln>
                          </wps:spPr>
                          <wps:txbx>
                            <w:txbxContent>
                              <w:p w14:paraId="3057A815" w14:textId="77777777" w:rsidR="000756CE" w:rsidRPr="009907C8" w:rsidRDefault="000756CE"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7F75F576" id="קבוצה 108" o:spid="_x0000_s1061" style="position:absolute;left:0;text-align:left;margin-left:0;margin-top:55.65pt;width:417.6pt;height:421.55pt;z-index:251658240;mso-position-horizontal:center;mso-position-horizontal-relative:margin;mso-width-relative:margin" coordorigin="-512" coordsize="49523,5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">
                <v:shape id="תיבת טקסט 85" o:spid="_x0000_s1062" type="#_x0000_t202" style="position:absolute;left:-512;top:45885;width:49523;height:7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BwwAAANsAAAAPAAAAZHJzL2Rvd25yZXYueG1sRI/Ni8Iw&#10;FMTvgv9DeIIX0VRB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YV/iQcMAAADbAAAADwAA&#10;AAAAAAAAAAAAAAAHAgAAZHJzL2Rvd25yZXYueG1sUEsFBgAAAAADAAMAtwAAAPcCAAAAAA==&#10;" stroked="f">
                  <v:textbox inset="0,0,0,0">
                    <w:txbxContent>
                      <w:p w14:paraId="70DEC134" w14:textId="256A1317" w:rsidR="000756CE" w:rsidRPr="004D19A6" w:rsidRDefault="000756CE" w:rsidP="0095496B">
                        <w:pPr>
                          <w:pStyle w:val="Caption"/>
                          <w:rPr>
                            <w:noProof/>
                          </w:rPr>
                        </w:pPr>
                        <w:bookmarkStart w:id="389" w:name="_Ref520641523"/>
                        <w:bookmarkStart w:id="390"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389"/>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390"/>
                        <w:r>
                          <w:rPr>
                            <w:noProof/>
                          </w:rPr>
                          <w:t xml:space="preserve">  Only validation set is shown.</w:t>
                        </w:r>
                      </w:p>
                    </w:txbxContent>
                  </v:textbox>
                </v:shape>
                <v:group id="קבוצה 91" o:spid="_x0000_s1063" style="position:absolute;width:48717;height:45288" coordsize="48719,45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קבוצה 84" o:spid="_x0000_s1064" style="position:absolute;width:48719;height:45288" coordsize="37719,45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תמונה 83" o:spid="_x0000_s1065" type="#_x0000_t75" style="position:absolute;width:37719;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">
                      <v:imagedata r:id="rId27" o:title=""/>
                      <v:path arrowok="t"/>
                    </v:shape>
                    <v:shape id="תמונה 82" o:spid="_x0000_s1066" type="#_x0000_t75" style="position:absolute;top:22382;width:37719;height:22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">
                      <v:imagedata r:id="rId28" o:title="" croptop="5836f"/>
                      <v:path arrowok="t"/>
                    </v:shape>
                  </v:group>
                  <v:shape id="תיבת טקסט 86" o:spid="_x0000_s1067" type="#_x0000_t202" style="position:absolute;left:20458;top:22233;width:2195;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16D5987D" w14:textId="77777777" w:rsidR="000756CE" w:rsidRPr="009907C8" w:rsidRDefault="000756CE" w:rsidP="00111D8B">
                          <w:r w:rsidRPr="009907C8">
                            <w:t>*</w:t>
                          </w:r>
                        </w:p>
                      </w:txbxContent>
                    </v:textbox>
                  </v:shape>
                  <v:shape id="תיבת טקסט 87" o:spid="_x0000_s1068" type="#_x0000_t202" style="position:absolute;left:18190;top:22233;width:2195;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2B2CD259" w14:textId="77777777" w:rsidR="000756CE" w:rsidRPr="009907C8" w:rsidRDefault="000756CE" w:rsidP="00111D8B">
                          <w:r w:rsidRPr="009907C8">
                            <w:t>*</w:t>
                          </w:r>
                        </w:p>
                      </w:txbxContent>
                    </v:textbox>
                  </v:shape>
                  <v:shape id="תיבת טקסט 88" o:spid="_x0000_s1069" type="#_x0000_t202" style="position:absolute;left:16435;top:22156;width:2194;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7FD27418" w14:textId="77777777" w:rsidR="000756CE" w:rsidRPr="009907C8" w:rsidRDefault="000756CE" w:rsidP="00111D8B">
                          <w:r w:rsidRPr="009907C8">
                            <w:t>*</w:t>
                          </w:r>
                        </w:p>
                      </w:txbxContent>
                    </v:textbox>
                  </v:shape>
                  <v:shape id="תיבת טקסט 89" o:spid="_x0000_s1070" type="#_x0000_t202" style="position:absolute;left:45257;top:20624;width:2194;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3057A815" w14:textId="77777777" w:rsidR="000756CE" w:rsidRPr="009907C8" w:rsidRDefault="000756CE" w:rsidP="00111D8B">
                          <w:r w:rsidRPr="009907C8">
                            <w:t>*</w:t>
                          </w:r>
                        </w:p>
                      </w:txbxContent>
                    </v:textbox>
                  </v:shape>
                </v:group>
                <w10:wrap type="topAndBottom" anchorx="margin"/>
              </v:group>
            </w:pict>
          </mc:Fallback>
        </mc:AlternateContent>
      </w:r>
      <w:r w:rsidR="004C374A">
        <w:t xml:space="preserve">Constructing a PLS model for quantifying both </w:t>
      </w:r>
      <w:r w:rsidR="004C374A">
        <w:rPr>
          <w:i/>
          <w:iCs/>
        </w:rPr>
        <w:t>E. coli</w:t>
      </w:r>
      <w:r w:rsidR="004C374A">
        <w:t xml:space="preserve"> and </w:t>
      </w:r>
      <w:r w:rsidR="004C374A">
        <w:rPr>
          <w:i/>
          <w:iCs/>
        </w:rPr>
        <w:t>B. subtilis</w:t>
      </w:r>
      <w:r w:rsidR="004C374A">
        <w:t xml:space="preserve"> has shown significant difference between species detection thresholds. While </w:t>
      </w:r>
      <w:r w:rsidR="004C374A">
        <w:rPr>
          <w:i/>
          <w:iCs/>
        </w:rPr>
        <w:t xml:space="preserve">E. coli </w:t>
      </w:r>
      <w:r w:rsidR="004C374A">
        <w:t>could only be detected at 10</w:t>
      </w:r>
      <w:r w:rsidR="004C374A">
        <w:rPr>
          <w:vertAlign w:val="superscript"/>
        </w:rPr>
        <w:t>8</w:t>
      </w:r>
      <w:r w:rsidR="004C374A">
        <w:t xml:space="preserve"> CFU/ml, </w:t>
      </w:r>
      <w:r w:rsidR="004C374A">
        <w:rPr>
          <w:i/>
          <w:iCs/>
        </w:rPr>
        <w:t>B. subtilis</w:t>
      </w:r>
      <w:r w:rsidR="004C374A">
        <w:t xml:space="preserve"> prediction models enabled confident detection at 10</w:t>
      </w:r>
      <w:r w:rsidR="004C374A">
        <w:rPr>
          <w:vertAlign w:val="superscript"/>
        </w:rPr>
        <w:t>4</w:t>
      </w:r>
      <w:r w:rsidR="003E490D">
        <w:t xml:space="preserve"> CFU/ml (</w:t>
      </w:r>
      <w:r w:rsidR="003E490D">
        <w:fldChar w:fldCharType="begin"/>
      </w:r>
      <w:r w:rsidR="003E490D">
        <w:instrText xml:space="preserve"> REF _Ref520641523 \h </w:instrText>
      </w:r>
      <w:r w:rsidR="003E490D">
        <w:fldChar w:fldCharType="separate"/>
      </w:r>
      <w:r w:rsidR="000A1912">
        <w:t xml:space="preserve">Figure </w:t>
      </w:r>
      <w:r w:rsidR="000A1912">
        <w:rPr>
          <w:noProof/>
        </w:rPr>
        <w:t>7</w:t>
      </w:r>
      <w:r w:rsidR="003E490D">
        <w:fldChar w:fldCharType="end"/>
      </w:r>
      <w:r w:rsidR="004C374A">
        <w:t>).</w:t>
      </w:r>
    </w:p>
    <w:p w14:paraId="5E5985B6" w14:textId="40A0A922" w:rsidR="003C6132" w:rsidRPr="0075113B" w:rsidRDefault="003C6132" w:rsidP="003C6132">
      <w:ins w:id="391" w:author="Administrator" w:date="2018-08-12T16:56:00Z">
        <w:r>
          <w:rPr>
            <w:lang w:val="en-GB"/>
          </w:rPr>
          <w:t xml:space="preserve">Since detectable E coli concentrations are very high, the analytical performance of this method for this species is generally not sufficient. However, in the case of </w:t>
        </w:r>
        <w:r>
          <w:rPr>
            <w:i/>
            <w:iCs/>
            <w:lang w:val="en-GB"/>
          </w:rPr>
          <w:t xml:space="preserve">B. subtilis, </w:t>
        </w:r>
        <w:r>
          <w:rPr>
            <w:lang w:val="en-GB"/>
          </w:rPr>
          <w:t xml:space="preserve">a significant improvement of detection capability is expected when using low resolution Raman spectroscopy as compared with use of absorbance at 590 nm. However, the whole result does not seem promising for the rapid and accurate detection of bacteria in </w:t>
        </w:r>
        <w:commentRangeStart w:id="392"/>
        <w:commentRangeStart w:id="393"/>
        <w:r>
          <w:rPr>
            <w:lang w:val="en-GB"/>
          </w:rPr>
          <w:t>water</w:t>
        </w:r>
        <w:commentRangeEnd w:id="392"/>
        <w:r>
          <w:rPr>
            <w:rStyle w:val="CommentReference"/>
            <w:rFonts w:eastAsia="Calibri"/>
          </w:rPr>
          <w:commentReference w:id="392"/>
        </w:r>
        <w:commentRangeEnd w:id="393"/>
        <w:r>
          <w:rPr>
            <w:rStyle w:val="CommentReference"/>
            <w:rFonts w:eastAsia="Calibri"/>
          </w:rPr>
          <w:commentReference w:id="393"/>
        </w:r>
      </w:ins>
    </w:p>
    <w:p w14:paraId="6754CA9C" w14:textId="77777777" w:rsidR="004C374A" w:rsidRDefault="004C374A" w:rsidP="00111D8B"/>
    <w:p w14:paraId="3AEDBC48" w14:textId="77777777" w:rsidR="004C374A" w:rsidRDefault="004C374A">
      <w:pPr>
        <w:pStyle w:val="Heading3"/>
        <w:numPr>
          <w:ilvl w:val="2"/>
          <w:numId w:val="31"/>
        </w:numPr>
        <w:ind w:left="142" w:hanging="142"/>
        <w:pPrChange w:id="394" w:author="Borisover, Yulia" w:date="2018-08-03T07:13:00Z">
          <w:pPr>
            <w:pStyle w:val="Heading3"/>
          </w:pPr>
        </w:pPrChange>
      </w:pPr>
      <w:bookmarkStart w:id="395" w:name="_Toc520664324"/>
      <w:r>
        <w:lastRenderedPageBreak/>
        <w:t>Differentiation between species</w:t>
      </w:r>
      <w:bookmarkEnd w:id="395"/>
    </w:p>
    <w:p w14:paraId="767EAF0B" w14:textId="77777777" w:rsidR="00CC15DC" w:rsidDel="00CC15DC" w:rsidRDefault="007C69D0" w:rsidP="00CC15DC">
      <w:pPr>
        <w:rPr>
          <w:del w:id="396" w:author="Administrator" w:date="2018-08-12T15:03:00Z"/>
          <w:moveTo w:id="397" w:author="Administrator" w:date="2018-08-12T15:03:00Z"/>
        </w:rPr>
      </w:pPr>
      <w:r>
        <w:rPr>
          <w:noProof/>
          <w:lang w:eastAsia="en-US"/>
        </w:rPr>
        <mc:AlternateContent>
          <mc:Choice Requires="wpg">
            <w:drawing>
              <wp:anchor distT="0" distB="0" distL="114300" distR="114300" simplePos="0" relativeHeight="251685888" behindDoc="0" locked="0" layoutInCell="1" allowOverlap="1" wp14:anchorId="75CD69CE" wp14:editId="711ACA28">
                <wp:simplePos x="0" y="0"/>
                <wp:positionH relativeFrom="margin">
                  <wp:align>left</wp:align>
                </wp:positionH>
                <wp:positionV relativeFrom="paragraph">
                  <wp:posOffset>2191097</wp:posOffset>
                </wp:positionV>
                <wp:extent cx="5274310" cy="2578735"/>
                <wp:effectExtent l="0" t="0" r="2540" b="0"/>
                <wp:wrapTopAndBottom/>
                <wp:docPr id="107" name="קבוצה 107"/>
                <wp:cNvGraphicFramePr/>
                <a:graphic xmlns:a="http://schemas.openxmlformats.org/drawingml/2006/main">
                  <a:graphicData uri="http://schemas.microsoft.com/office/word/2010/wordprocessingGroup">
                    <wpg:wgp>
                      <wpg:cNvGrpSpPr/>
                      <wpg:grpSpPr>
                        <a:xfrm>
                          <a:off x="0" y="0"/>
                          <a:ext cx="5274310" cy="2578735"/>
                          <a:chOff x="0" y="0"/>
                          <a:chExt cx="5274310" cy="2578735"/>
                        </a:xfrm>
                      </wpg:grpSpPr>
                      <wpg:grpSp>
                        <wpg:cNvPr id="106" name="קבוצה 106"/>
                        <wpg:cNvGrpSpPr/>
                        <wpg:grpSpPr>
                          <a:xfrm>
                            <a:off x="0" y="0"/>
                            <a:ext cx="5274310" cy="2578735"/>
                            <a:chOff x="0" y="0"/>
                            <a:chExt cx="5274310" cy="2578735"/>
                          </a:xfrm>
                        </wpg:grpSpPr>
                        <wpg:grpSp>
                          <wpg:cNvPr id="94" name="קבוצה 94"/>
                          <wpg:cNvGrpSpPr/>
                          <wpg:grpSpPr>
                            <a:xfrm>
                              <a:off x="0" y="0"/>
                              <a:ext cx="5274310" cy="2578735"/>
                              <a:chOff x="0" y="0"/>
                              <a:chExt cx="5274310" cy="2578735"/>
                            </a:xfrm>
                          </wpg:grpSpPr>
                          <pic:pic xmlns:pic="http://schemas.openxmlformats.org/drawingml/2006/picture">
                            <pic:nvPicPr>
                              <pic:cNvPr id="92" name="תמונה 9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274310" cy="2168525"/>
                              </a:xfrm>
                              <a:prstGeom prst="rect">
                                <a:avLst/>
                              </a:prstGeom>
                            </pic:spPr>
                          </pic:pic>
                          <wps:wsp>
                            <wps:cNvPr id="93" name="תיבת טקסט 93"/>
                            <wps:cNvSpPr txBox="1"/>
                            <wps:spPr>
                              <a:xfrm>
                                <a:off x="0" y="2226945"/>
                                <a:ext cx="5274310" cy="351790"/>
                              </a:xfrm>
                              <a:prstGeom prst="rect">
                                <a:avLst/>
                              </a:prstGeom>
                              <a:solidFill>
                                <a:prstClr val="white"/>
                              </a:solidFill>
                              <a:ln>
                                <a:noFill/>
                              </a:ln>
                            </wps:spPr>
                            <wps:txbx>
                              <w:txbxContent>
                                <w:p w14:paraId="53F6B484" w14:textId="0DB0B70B" w:rsidR="000756CE" w:rsidRPr="00496C0C" w:rsidRDefault="000756CE" w:rsidP="007C69D0">
                                  <w:pPr>
                                    <w:pStyle w:val="Caption"/>
                                    <w:rPr>
                                      <w:noProof/>
                                    </w:rPr>
                                  </w:pPr>
                                  <w:bookmarkStart w:id="398" w:name="_Ref520641553"/>
                                  <w:bookmarkStart w:id="399"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98"/>
                                  <w:r>
                                    <w:rPr>
                                      <w:noProof/>
                                    </w:rPr>
                                    <w:t xml:space="preserve">. Variable importance (VI) plot of PLS models for quantification of bacteira according to Raman spectra. The plots show only values &gt;1. </w:t>
                                  </w:r>
                                  <w:r w:rsidRPr="007C69D0">
                                    <w:rPr>
                                      <w:noProof/>
                                    </w:rPr>
                                    <w:t xml:space="preserve">A </w:t>
                                  </w:r>
                                  <w:r>
                                    <w:rPr>
                                      <w:noProof/>
                                    </w:rPr>
                                    <w:t xml:space="preserve">is </w:t>
                                  </w:r>
                                  <w:r w:rsidRPr="007C69D0">
                                    <w:rPr>
                                      <w:noProof/>
                                    </w:rPr>
                                    <w:t>the</w:t>
                                  </w:r>
                                  <w:bookmarkEnd w:id="399"/>
                                  <w:r w:rsidRPr="007C69D0">
                                    <w:rPr>
                                      <w:noProof/>
                                    </w:rPr>
                                    <w:t xml:space="preserve"> fingerprint region, B </w:t>
                                  </w:r>
                                  <w:r>
                                    <w:rPr>
                                      <w:noProof/>
                                    </w:rPr>
                                    <w:t xml:space="preserve"> is </w:t>
                                  </w:r>
                                  <w:r w:rsidRPr="007C69D0">
                                    <w:rPr>
                                      <w:noProof/>
                                    </w:rPr>
                                    <w:t>the functional group region</w:t>
                                  </w:r>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s:wsp>
                          <wps:cNvPr id="95" name="מלבן 95"/>
                          <wps:cNvSpPr/>
                          <wps:spPr>
                            <a:xfrm>
                              <a:off x="3399548" y="168295"/>
                              <a:ext cx="1093913" cy="1537089"/>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8" name="מלבן 98"/>
                          <wps:cNvSpPr/>
                          <wps:spPr>
                            <a:xfrm>
                              <a:off x="661958" y="168295"/>
                              <a:ext cx="785374" cy="1536700"/>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 name="תיבת טקסט 105"/>
                          <wps:cNvSpPr txBox="1"/>
                          <wps:spPr>
                            <a:xfrm>
                              <a:off x="3831504" y="252442"/>
                              <a:ext cx="282575" cy="358775"/>
                            </a:xfrm>
                            <a:prstGeom prst="rect">
                              <a:avLst/>
                            </a:prstGeom>
                            <a:noFill/>
                            <a:ln w="6350">
                              <a:noFill/>
                            </a:ln>
                          </wps:spPr>
                          <wps:txbx>
                            <w:txbxContent>
                              <w:p w14:paraId="28C836D3" w14:textId="77777777" w:rsidR="000756CE" w:rsidRDefault="000756CE" w:rsidP="007C69D0">
                                <w:r>
                                  <w:t>B</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102" name="תיבת טקסט 102"/>
                        <wps:cNvSpPr txBox="1"/>
                        <wps:spPr>
                          <a:xfrm>
                            <a:off x="893802" y="225563"/>
                            <a:ext cx="290195" cy="358775"/>
                          </a:xfrm>
                          <a:prstGeom prst="rect">
                            <a:avLst/>
                          </a:prstGeom>
                          <a:noFill/>
                          <a:ln w="6350">
                            <a:noFill/>
                          </a:ln>
                        </wps:spPr>
                        <wps:txbx>
                          <w:txbxContent>
                            <w:p w14:paraId="32FC9363" w14:textId="77777777" w:rsidR="000756CE" w:rsidRDefault="000756CE" w:rsidP="007C69D0">
                              <w:r>
                                <w:t>A</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75CD69CE" id="קבוצה 107" o:spid="_x0000_s1071" style="position:absolute;left:0;text-align:left;margin-left:0;margin-top:172.55pt;width:415.3pt;height:203.05pt;z-index:251685888;mso-position-horizontal:left;mso-position-horizontal-relative:margin" coordsize="52743,25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">
                <v:group id="קבוצה 106" o:spid="_x0000_s1072" style="position:absolute;width:52743;height:25787" coordsize="52743,25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קבוצה 94" o:spid="_x0000_s1073" style="position:absolute;width:52743;height:25787" coordsize="52743,25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תמונה 92" o:spid="_x0000_s1074" type="#_x0000_t75" style="position:absolute;width:52743;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">
                      <v:imagedata r:id="rId30" o:title=""/>
                      <v:path arrowok="t"/>
                    </v:shape>
                    <v:shape id="תיבת טקסט 93" o:spid="_x0000_s1075" type="#_x0000_t202" style="position:absolute;top:22269;width:52743;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53F6B484" w14:textId="0DB0B70B" w:rsidR="000756CE" w:rsidRPr="00496C0C" w:rsidRDefault="000756CE" w:rsidP="007C69D0">
                            <w:pPr>
                              <w:pStyle w:val="Caption"/>
                              <w:rPr>
                                <w:noProof/>
                              </w:rPr>
                            </w:pPr>
                            <w:bookmarkStart w:id="400" w:name="_Ref520641553"/>
                            <w:bookmarkStart w:id="401"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400"/>
                            <w:r>
                              <w:rPr>
                                <w:noProof/>
                              </w:rPr>
                              <w:t xml:space="preserve">. Variable importance (VI) plot of PLS models for quantification of bacteira according to Raman spectra. The plots show only values &gt;1. </w:t>
                            </w:r>
                            <w:r w:rsidRPr="007C69D0">
                              <w:rPr>
                                <w:noProof/>
                              </w:rPr>
                              <w:t xml:space="preserve">A </w:t>
                            </w:r>
                            <w:r>
                              <w:rPr>
                                <w:noProof/>
                              </w:rPr>
                              <w:t xml:space="preserve">is </w:t>
                            </w:r>
                            <w:r w:rsidRPr="007C69D0">
                              <w:rPr>
                                <w:noProof/>
                              </w:rPr>
                              <w:t>the</w:t>
                            </w:r>
                            <w:bookmarkEnd w:id="401"/>
                            <w:r w:rsidRPr="007C69D0">
                              <w:rPr>
                                <w:noProof/>
                              </w:rPr>
                              <w:t xml:space="preserve"> fingerprint region, B </w:t>
                            </w:r>
                            <w:r>
                              <w:rPr>
                                <w:noProof/>
                              </w:rPr>
                              <w:t xml:space="preserve"> is </w:t>
                            </w:r>
                            <w:r w:rsidRPr="007C69D0">
                              <w:rPr>
                                <w:noProof/>
                              </w:rPr>
                              <w:t>the functional group region</w:t>
                            </w:r>
                            <w:r>
                              <w:rPr>
                                <w:noProof/>
                              </w:rPr>
                              <w:t xml:space="preserve">. </w:t>
                            </w:r>
                          </w:p>
                        </w:txbxContent>
                      </v:textbox>
                    </v:shape>
                  </v:group>
                  <v:rect id="מלבן 95" o:spid="_x0000_s1076" style="position:absolute;left:33995;top:1682;width:10939;height:15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" fillcolor="#5b9bd5 [3204]" strokecolor="#1f4d78 [1604]" strokeweight="1pt">
                    <v:fill opacity="9766f"/>
                  </v:rect>
                  <v:rect id="מלבן 98" o:spid="_x0000_s1077" style="position:absolute;left:6619;top:1682;width:7854;height:15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" fillcolor="#5b9bd5 [3204]" strokecolor="#1f4d78 [1604]" strokeweight="1pt">
                    <v:fill opacity="9766f"/>
                  </v:rect>
                  <v:shape id="תיבת טקסט 105" o:spid="_x0000_s1078" type="#_x0000_t202" style="position:absolute;left:38315;top:2524;width:2825;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" filled="f" stroked="f" strokeweight=".5pt">
                    <v:textbox>
                      <w:txbxContent>
                        <w:p w14:paraId="28C836D3" w14:textId="77777777" w:rsidR="000756CE" w:rsidRDefault="000756CE" w:rsidP="007C69D0">
                          <w:r>
                            <w:t>B</w:t>
                          </w:r>
                        </w:p>
                      </w:txbxContent>
                    </v:textbox>
                  </v:shape>
                </v:group>
                <v:shape id="תיבת טקסט 102" o:spid="_x0000_s1079" type="#_x0000_t202" style="position:absolute;left:8938;top:2255;width:2901;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" filled="f" stroked="f" strokeweight=".5pt">
                  <v:textbox>
                    <w:txbxContent>
                      <w:p w14:paraId="32FC9363" w14:textId="77777777" w:rsidR="000756CE" w:rsidRDefault="000756CE" w:rsidP="007C69D0">
                        <w:r>
                          <w:t>A</w:t>
                        </w:r>
                      </w:p>
                    </w:txbxContent>
                  </v:textbox>
                </v:shape>
                <w10:wrap type="topAndBottom" anchorx="margin"/>
              </v:group>
            </w:pict>
          </mc:Fallback>
        </mc:AlternateContent>
      </w:r>
      <w:r w:rsidR="004C374A">
        <w:t xml:space="preserve">In order to explain the differences between the prediction abilities of </w:t>
      </w:r>
      <w:r w:rsidR="004C374A">
        <w:rPr>
          <w:i/>
          <w:iCs/>
        </w:rPr>
        <w:t xml:space="preserve">E. coli </w:t>
      </w:r>
      <w:r w:rsidR="004C374A">
        <w:t xml:space="preserve">and </w:t>
      </w:r>
      <w:r w:rsidR="004C374A">
        <w:rPr>
          <w:i/>
          <w:iCs/>
        </w:rPr>
        <w:t>B. subtilis</w:t>
      </w:r>
      <w:r w:rsidR="004C374A">
        <w:t xml:space="preserve">, variable importance </w:t>
      </w:r>
      <w:r w:rsidR="0095496B">
        <w:t xml:space="preserve">(VI) </w:t>
      </w:r>
      <w:r w:rsidR="004C374A">
        <w:t>was calculated and plotted (</w:t>
      </w:r>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r w:rsidR="004C374A">
        <w:t>).</w:t>
      </w:r>
      <w:ins w:id="402" w:author="Administrator" w:date="2018-08-12T15:03:00Z">
        <w:r w:rsidR="00CC15DC">
          <w:t xml:space="preserve"> </w:t>
        </w:r>
      </w:ins>
      <w:moveToRangeStart w:id="403" w:author="Administrator" w:date="2018-08-12T15:03:00Z" w:name="move521849528"/>
      <w:moveTo w:id="404" w:author="Administrator" w:date="2018-08-12T15:03:00Z">
        <w:r w:rsidR="00CC15DC">
          <w:t xml:space="preserve">. VI is </w:t>
        </w:r>
        <w:r w:rsidR="00CC15DC" w:rsidRPr="00AB2881">
          <w:t>calculated</w:t>
        </w:r>
        <w:r w:rsidR="00CC15DC" w:rsidRPr="00470835">
          <w:t xml:space="preserve"> by sum of the decrease in error when split by a variable. </w:t>
        </w:r>
        <w:r w:rsidR="00CC15DC">
          <w:t>Generally, values over 0.8 are considered significant in models with a lot of variables (</w:t>
        </w:r>
        <w:r w:rsidR="00CC15DC">
          <w:fldChar w:fldCharType="begin"/>
        </w:r>
        <w:r w:rsidR="00CC15DC">
          <w:instrText xml:space="preserve"> ADDIN EN.CITE &lt;EndNote&gt;&lt;Cite&gt;&lt;Author&gt;Eriksson&lt;/Author&gt;&lt;Year&gt;2006&lt;/Year&gt;&lt;IDText&gt;Megavariate analysis of environmental QSAR data. Part I – A basic framework founded on principal component analysis (PCA), partial least squares (PLS), and statistical molecular design (SMD)&lt;/IDText&gt;&lt;DisplayText&gt;(Eriksson et al., 2006)&lt;/DisplayText&gt;&lt;record&gt;&lt;urls&gt;&lt;related-urls&gt;&lt;url&gt;https://doi.org/10.1007/s11030-006-9024-6&lt;/url&gt;&lt;/related-urls&gt;&lt;/urls&gt;&lt;isbn&gt;1573-501X&lt;/isbn&gt;&lt;titles&gt;&lt;title&gt;Megavariate analysis of environmental QSAR data. Part I – A basic framework founded on principal component analysis (PCA), partial least squares (PLS), and statistical molecular design (SMD)&lt;/title&gt;&lt;secondary-title&gt;Molecular Diversity&lt;/secondary-title&gt;&lt;/titles&gt;&lt;pages&gt;169-186&lt;/pages&gt;&lt;number&gt;2&lt;/number&gt;&lt;contributors&gt;&lt;authors&gt;&lt;author&gt;Eriksson, Lennart&lt;/author&gt;&lt;author&gt;Andersson, Patrik L.&lt;/author&gt;&lt;author&gt;Johansson, Erik&lt;/author&gt;&lt;author&gt;Tysklind, Mats&lt;/author&gt;&lt;/authors&gt;&lt;/contributors&gt;&lt;added-date format="utc"&gt;1532899624&lt;/added-date&gt;&lt;ref-type name="Journal Article"&gt;17&lt;/ref-type&gt;&lt;dates&gt;&lt;year&gt;2006&lt;/year&gt;&lt;/dates&gt;&lt;rec-number&gt;252&lt;/rec-number&gt;&lt;last-updated-date format="utc"&gt;1532899624&lt;/last-updated-date&gt;&lt;accession-num&gt;Eriksson2006&lt;/accession-num&gt;&lt;electronic-resource-num&gt;10.1007/s11030-006-9024-6&lt;/electronic-resource-num&gt;&lt;volume&gt;10&lt;/volume&gt;&lt;/record&gt;&lt;/Cite&gt;&lt;/EndNote&gt;</w:instrText>
        </w:r>
        <w:r w:rsidR="00CC15DC">
          <w:fldChar w:fldCharType="separate"/>
        </w:r>
        <w:r w:rsidR="00CC15DC">
          <w:rPr>
            <w:noProof/>
          </w:rPr>
          <w:t>(Eriksson et al., 2006)</w:t>
        </w:r>
        <w:r w:rsidR="00CC15DC">
          <w:fldChar w:fldCharType="end"/>
        </w:r>
        <w:r w:rsidR="00CC15DC">
          <w:t>).</w:t>
        </w:r>
      </w:moveTo>
    </w:p>
    <w:moveToRangeEnd w:id="403"/>
    <w:p w14:paraId="4D5CE86D" w14:textId="2875EB66" w:rsidR="004C374A" w:rsidRDefault="004C374A" w:rsidP="0013193E">
      <w:pPr>
        <w:rPr>
          <w:ins w:id="405" w:author="Administrator" w:date="2018-08-12T17:03:00Z"/>
        </w:rPr>
      </w:pPr>
      <w:del w:id="406" w:author="Administrator" w:date="2018-08-12T15:03:00Z">
        <w:r w:rsidDel="00CC15DC">
          <w:delText xml:space="preserve"> </w:delText>
        </w:r>
      </w:del>
      <w:r>
        <w:t xml:space="preserve">It appears that the different bacteria have widely different spectral fingerprints. Furthermore, </w:t>
      </w:r>
      <w:commentRangeStart w:id="407"/>
      <w:commentRangeStart w:id="408"/>
      <w:r>
        <w:t xml:space="preserve">the major spectral fingerprint of </w:t>
      </w:r>
      <w:r>
        <w:rPr>
          <w:i/>
          <w:iCs/>
        </w:rPr>
        <w:t>B. subtilis</w:t>
      </w:r>
      <w:r>
        <w:t xml:space="preserve"> is in the functional group region</w:t>
      </w:r>
      <w:ins w:id="409" w:author="Administrator" w:date="2018-08-06T15:25:00Z">
        <w:r w:rsidR="00580CCC">
          <w:t xml:space="preserve"> between 3,000-4,000 cm</w:t>
        </w:r>
        <w:r w:rsidR="00580CCC">
          <w:rPr>
            <w:vertAlign w:val="superscript"/>
          </w:rPr>
          <w:t>-1</w:t>
        </w:r>
      </w:ins>
      <w:r>
        <w:t xml:space="preserve"> (</w:t>
      </w:r>
      <w:del w:id="410" w:author="Administrator" w:date="2018-08-06T15:25:00Z">
        <w:r w:rsidR="00E62271" w:rsidDel="00580CCC">
          <w:delText xml:space="preserve">Region </w:delText>
        </w:r>
        <w:r w:rsidR="007C69D0" w:rsidDel="00580CCC">
          <w:delText>B</w:delText>
        </w:r>
        <w:r w:rsidDel="00580CCC">
          <w:delText xml:space="preserve"> in</w:delText>
        </w:r>
        <w:r w:rsidR="003E490D" w:rsidDel="00580CCC">
          <w:delText xml:space="preserve"> </w:delText>
        </w:r>
      </w:del>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commentRangeEnd w:id="407"/>
      <w:r w:rsidR="00B8004A">
        <w:rPr>
          <w:rStyle w:val="CommentReference"/>
          <w:rFonts w:eastAsia="Calibri"/>
        </w:rPr>
        <w:commentReference w:id="407"/>
      </w:r>
      <w:commentRangeEnd w:id="408"/>
      <w:r w:rsidR="00580CCC">
        <w:rPr>
          <w:rStyle w:val="CommentReference"/>
          <w:rFonts w:eastAsia="Calibri"/>
        </w:rPr>
        <w:commentReference w:id="408"/>
      </w:r>
      <w:r>
        <w:t>) and shows a sharp pattern</w:t>
      </w:r>
      <w:r w:rsidR="00580CCC">
        <w:t>.</w:t>
      </w:r>
      <w:ins w:id="411" w:author="Administrator" w:date="2018-08-12T17:04:00Z">
        <w:r w:rsidR="0013193E">
          <w:t xml:space="preserve"> </w:t>
        </w:r>
        <w:r w:rsidR="0013193E">
          <w:rPr>
            <w:lang w:val="en-GB"/>
          </w:rPr>
          <w:t xml:space="preserve">This region </w:t>
        </w:r>
      </w:ins>
      <w:ins w:id="412" w:author="Administrator" w:date="2018-08-12T17:05:00Z">
        <w:r w:rsidR="0013193E">
          <w:rPr>
            <w:lang w:val="en-GB"/>
          </w:rPr>
          <w:t>signifies that</w:t>
        </w:r>
      </w:ins>
      <w:ins w:id="413" w:author="Administrator" w:date="2018-08-12T17:04:00Z">
        <w:r w:rsidR="0013193E">
          <w:rPr>
            <w:lang w:val="en-GB"/>
          </w:rPr>
          <w:t xml:space="preserve"> the signal was likely from biological molecules </w:t>
        </w:r>
        <w:r w:rsidR="0013193E" w:rsidRPr="00067E40">
          <w:rPr>
            <w:lang w:val="en-GB"/>
          </w:rPr>
          <w:t xml:space="preserve">such as </w:t>
        </w:r>
        <w:r w:rsidR="0013193E">
          <w:rPr>
            <w:lang w:val="en-GB"/>
          </w:rPr>
          <w:t xml:space="preserve">sugars and lipid functional groups </w:t>
        </w:r>
        <w:r w:rsidR="0013193E">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13193E">
          <w:rPr>
            <w:lang w:val="en-GB"/>
          </w:rPr>
          <w:instrText xml:space="preserve"> ADDIN EN.CITE </w:instrText>
        </w:r>
        <w:r w:rsidR="0013193E">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13193E">
          <w:rPr>
            <w:lang w:val="en-GB"/>
          </w:rPr>
          <w:instrText xml:space="preserve"> ADDIN EN.CITE.DATA </w:instrText>
        </w:r>
        <w:r w:rsidR="0013193E">
          <w:rPr>
            <w:lang w:val="en-GB"/>
          </w:rPr>
        </w:r>
        <w:r w:rsidR="0013193E">
          <w:rPr>
            <w:lang w:val="en-GB"/>
          </w:rPr>
          <w:fldChar w:fldCharType="end"/>
        </w:r>
        <w:r w:rsidR="0013193E">
          <w:rPr>
            <w:lang w:val="en-GB"/>
          </w:rPr>
        </w:r>
        <w:r w:rsidR="0013193E">
          <w:rPr>
            <w:lang w:val="en-GB"/>
          </w:rPr>
          <w:fldChar w:fldCharType="separate"/>
        </w:r>
        <w:r w:rsidR="0013193E">
          <w:rPr>
            <w:noProof/>
            <w:lang w:val="en-GB"/>
          </w:rPr>
          <w:t>(Premasiri et al., 2005; Zeiri et al., 2004; Zeiri and Efrima, 2010)</w:t>
        </w:r>
        <w:r w:rsidR="0013193E">
          <w:rPr>
            <w:lang w:val="en-GB"/>
          </w:rPr>
          <w:fldChar w:fldCharType="end"/>
        </w:r>
        <w:r w:rsidR="0013193E" w:rsidRPr="00067E40">
          <w:rPr>
            <w:lang w:val="en-GB"/>
          </w:rPr>
          <w:t>.</w:t>
        </w:r>
      </w:ins>
      <w:ins w:id="414" w:author="Administrator" w:date="2018-08-12T17:05:00Z">
        <w:r w:rsidR="0013193E">
          <w:t xml:space="preserve"> It is difficult however to assign a specific structure to the fingerprint since </w:t>
        </w:r>
        <w:r w:rsidR="0013193E" w:rsidRPr="0013193E">
          <w:rPr>
            <w:highlight w:val="red"/>
            <w:rPrChange w:id="415" w:author="Administrator" w:date="2018-08-12T17:05:00Z">
              <w:rPr/>
            </w:rPrChange>
          </w:rPr>
          <w:t>???</w:t>
        </w:r>
        <w:r w:rsidR="0013193E">
          <w:t>.</w:t>
        </w:r>
      </w:ins>
      <w:r w:rsidR="00580CCC">
        <w:t xml:space="preserve"> The</w:t>
      </w:r>
      <w:r>
        <w:t xml:space="preserve"> fingerprint of </w:t>
      </w:r>
      <w:r>
        <w:rPr>
          <w:i/>
          <w:iCs/>
        </w:rPr>
        <w:t>E. coli</w:t>
      </w:r>
      <w:r>
        <w:t xml:space="preserve"> </w:t>
      </w:r>
      <w:r w:rsidR="00580CCC">
        <w:t xml:space="preserve">appears more </w:t>
      </w:r>
      <w:r>
        <w:t>smeared throughout the spectrum, which may indicate an absorbance signal, since it coincides w</w:t>
      </w:r>
      <w:r w:rsidR="00AB2062">
        <w:t xml:space="preserve">ith the Raman spectra of water </w:t>
      </w:r>
      <w:r w:rsidR="00AB2062">
        <w:fldChar w:fldCharType="begin"/>
      </w:r>
      <w:r w:rsidR="00A13910">
        <w:instrText xml:space="preserve"> ADDIN EN.CITE &lt;EndNote&gt;&lt;Cite&gt;&lt;Author&gt;Socrates&lt;/Author&gt;&lt;Year&gt;2001&lt;/Year&gt;&lt;IDText&gt;Infrared and Raman Characteristic Group Frequencies&lt;/IDText&gt;&lt;DisplayText&gt;(George, 2001)&lt;/DisplayText&gt;&lt;record&gt;&lt;titles&gt;&lt;title&gt;Infrared and Raman Characteristic Group Frequencies&lt;/title&gt;&lt;/titles&gt;&lt;contributors&gt;&lt;authors&gt;&lt;author&gt;Socrates George&lt;/author&gt;&lt;/authors&gt;&lt;/contributors&gt;&lt;added-date format="utc"&gt;1532878925&lt;/added-date&gt;&lt;pub-location&gt;Chichester, England&lt;/pub-location&gt;&lt;ref-type name="Book"&gt;6&lt;/ref-type&gt;&lt;dates&gt;&lt;year&gt;2001&lt;/year&gt;&lt;/dates&gt;&lt;rec-number&gt;209&lt;/rec-number&gt;&lt;publisher&gt;John Wiley &amp;amp; sons Ltd.&lt;/publisher&gt;&lt;last-updated-date format="utc"&gt;1532879098&lt;/last-updated-date&gt;&lt;/record&gt;&lt;/Cite&gt;&lt;/EndNote&gt;</w:instrText>
      </w:r>
      <w:r w:rsidR="00AB2062">
        <w:fldChar w:fldCharType="separate"/>
      </w:r>
      <w:r w:rsidR="00A13910">
        <w:rPr>
          <w:noProof/>
        </w:rPr>
        <w:t>(George, 2001)</w:t>
      </w:r>
      <w:r w:rsidR="00AB2062">
        <w:fldChar w:fldCharType="end"/>
      </w:r>
      <w:r>
        <w:t>.</w:t>
      </w:r>
      <w:ins w:id="416" w:author="Administrator" w:date="2018-08-12T17:06:00Z">
        <w:r w:rsidR="0013193E">
          <w:t xml:space="preserve"> </w:t>
        </w:r>
        <w:r w:rsidR="0013193E">
          <w:rPr>
            <w:lang w:val="en-GB"/>
          </w:rPr>
          <w:t>This is supported by the fact that below the 10</w:t>
        </w:r>
        <w:r w:rsidR="0013193E">
          <w:rPr>
            <w:vertAlign w:val="superscript"/>
            <w:lang w:val="en-GB"/>
          </w:rPr>
          <w:t>8</w:t>
        </w:r>
        <w:r w:rsidR="0013193E">
          <w:rPr>
            <w:lang w:val="en-GB"/>
          </w:rPr>
          <w:t xml:space="preserve"> CFU/ml, no clear signal was observed and the PLS model could not find any variation, much like in the use of standard absorbance photometers below the 10</w:t>
        </w:r>
        <w:r w:rsidR="0013193E">
          <w:rPr>
            <w:vertAlign w:val="superscript"/>
            <w:lang w:val="en-GB"/>
          </w:rPr>
          <w:t>8</w:t>
        </w:r>
        <w:r w:rsidR="0013193E">
          <w:rPr>
            <w:lang w:val="en-GB"/>
          </w:rPr>
          <w:t xml:space="preserve"> CFU/ml threshold no absorbance is </w:t>
        </w:r>
        <w:commentRangeStart w:id="417"/>
        <w:commentRangeStart w:id="418"/>
        <w:r w:rsidR="0013193E">
          <w:rPr>
            <w:lang w:val="en-GB"/>
          </w:rPr>
          <w:t>observed</w:t>
        </w:r>
        <w:commentRangeEnd w:id="417"/>
        <w:r w:rsidR="0013193E">
          <w:rPr>
            <w:rStyle w:val="CommentReference"/>
            <w:rFonts w:eastAsia="Calibri"/>
          </w:rPr>
          <w:commentReference w:id="417"/>
        </w:r>
      </w:ins>
      <w:commentRangeEnd w:id="418"/>
      <w:ins w:id="419" w:author="Administrator" w:date="2018-08-12T17:07:00Z">
        <w:r w:rsidR="00E20FAD">
          <w:rPr>
            <w:rStyle w:val="CommentReference"/>
            <w:rFonts w:eastAsia="Calibri"/>
          </w:rPr>
          <w:commentReference w:id="418"/>
        </w:r>
      </w:ins>
      <w:ins w:id="420" w:author="Administrator" w:date="2018-08-12T17:06:00Z">
        <w:r w:rsidR="0013193E">
          <w:rPr>
            <w:lang w:val="en-GB"/>
          </w:rPr>
          <w:t>.</w:t>
        </w:r>
      </w:ins>
      <w:ins w:id="421" w:author="Administrator" w:date="2018-08-06T15:28:00Z">
        <w:r w:rsidR="00580CCC">
          <w:t xml:space="preserve"> It does appear, however, that </w:t>
        </w:r>
      </w:ins>
      <w:ins w:id="422" w:author="Administrator" w:date="2018-08-06T15:29:00Z">
        <w:r w:rsidR="00580CCC">
          <w:rPr>
            <w:i/>
            <w:iCs/>
          </w:rPr>
          <w:t>E. coli</w:t>
        </w:r>
        <w:r w:rsidR="00580CCC">
          <w:t xml:space="preserve"> has some signal that is within the functional group region, and other smaller peaks between 2,500-3,000 and 1,300</w:t>
        </w:r>
      </w:ins>
      <w:ins w:id="423" w:author="Administrator" w:date="2018-08-06T15:30:00Z">
        <w:r w:rsidR="00580CCC">
          <w:t xml:space="preserve"> cm</w:t>
        </w:r>
        <w:r w:rsidR="00580CCC">
          <w:rPr>
            <w:vertAlign w:val="superscript"/>
          </w:rPr>
          <w:t>-1</w:t>
        </w:r>
        <w:r w:rsidR="00580CCC">
          <w:t>. The fingerprints of both bacteria resembles each other in the fingerprint region 500-1,000 cm</w:t>
        </w:r>
        <w:r w:rsidR="00580CCC">
          <w:rPr>
            <w:vertAlign w:val="superscript"/>
          </w:rPr>
          <w:t>-1</w:t>
        </w:r>
      </w:ins>
      <w:ins w:id="424" w:author="Administrator" w:date="2018-08-06T15:31:00Z">
        <w:r w:rsidR="00580CCC">
          <w:t xml:space="preserve"> which may be a</w:t>
        </w:r>
      </w:ins>
      <w:ins w:id="425" w:author="Administrator" w:date="2018-08-06T15:32:00Z">
        <w:r w:rsidR="00580CCC">
          <w:t xml:space="preserve"> fingerprint of bacteria that differentiates them from water.</w:t>
        </w:r>
      </w:ins>
    </w:p>
    <w:p w14:paraId="565AF433" w14:textId="77777777" w:rsidR="00B4009F" w:rsidRPr="001B61AC" w:rsidRDefault="00B4009F" w:rsidP="00B4009F">
      <w:pPr>
        <w:rPr>
          <w:ins w:id="426" w:author="Administrator" w:date="2018-08-12T17:50:00Z"/>
          <w:lang w:val="en-GB"/>
        </w:rPr>
      </w:pPr>
      <w:ins w:id="427" w:author="Administrator" w:date="2018-08-12T17:50:00Z">
        <w:r>
          <w:rPr>
            <w:lang w:val="en-GB"/>
          </w:rPr>
          <w:t xml:space="preserve">It is difficult to explain why </w:t>
        </w:r>
        <w:r>
          <w:rPr>
            <w:i/>
            <w:iCs/>
            <w:lang w:val="en-GB"/>
          </w:rPr>
          <w:t xml:space="preserve">E. coli </w:t>
        </w:r>
        <w:r>
          <w:rPr>
            <w:lang w:val="en-GB"/>
          </w:rPr>
          <w:t xml:space="preserve">does not show a spectral fingerprint while </w:t>
        </w:r>
        <w:r>
          <w:rPr>
            <w:i/>
            <w:iCs/>
            <w:lang w:val="en-GB"/>
          </w:rPr>
          <w:t>B. subtilis</w:t>
        </w:r>
        <w:r>
          <w:rPr>
            <w:lang w:val="en-GB"/>
          </w:rPr>
          <w:t xml:space="preserve"> does. Differences in the cell wall structures between two types of bacteria, i.e., gram positive (</w:t>
        </w:r>
        <w:r>
          <w:rPr>
            <w:i/>
            <w:iCs/>
            <w:lang w:val="en-GB"/>
          </w:rPr>
          <w:t>B. subtilis</w:t>
        </w:r>
        <w:r>
          <w:rPr>
            <w:lang w:val="en-GB"/>
          </w:rPr>
          <w:t>) and gram negative (</w:t>
        </w:r>
        <w:r>
          <w:rPr>
            <w:i/>
            <w:iCs/>
            <w:lang w:val="en-GB"/>
          </w:rPr>
          <w:t>E. coli</w:t>
        </w:r>
        <w:r>
          <w:rPr>
            <w:lang w:val="en-GB"/>
          </w:rPr>
          <w:t>), may cause a different scatter effect. Further research might be needed to explain the molecular nature of the differences in recognizing different bacteria by means of low resolution Raman spectroscopy.</w:t>
        </w:r>
      </w:ins>
    </w:p>
    <w:p w14:paraId="2F568A8C" w14:textId="7A572DC1" w:rsidR="0013193E" w:rsidRPr="00580CCC" w:rsidDel="00B4009F" w:rsidRDefault="0013193E" w:rsidP="00580CCC">
      <w:pPr>
        <w:rPr>
          <w:del w:id="428" w:author="Administrator" w:date="2018-08-12T17:51:00Z"/>
        </w:rPr>
      </w:pPr>
    </w:p>
    <w:p w14:paraId="004D8860" w14:textId="41767174" w:rsidR="004C374A" w:rsidRDefault="004C374A" w:rsidP="00111D8B">
      <w:r>
        <w:t>Th</w:t>
      </w:r>
      <w:r w:rsidR="002F1708">
        <w:t>ese</w:t>
      </w:r>
      <w:r>
        <w:t xml:space="preserve"> finding</w:t>
      </w:r>
      <w:r w:rsidR="002F1708">
        <w:t>s</w:t>
      </w:r>
      <w:r>
        <w:t xml:space="preserve"> suggest the possibility of differentiation between different bacterial specie</w:t>
      </w:r>
      <w:ins w:id="429" w:author="Administrator" w:date="2018-08-06T15:32:00Z">
        <w:r w:rsidR="00580CCC">
          <w:t>s</w:t>
        </w:r>
      </w:ins>
      <w:r>
        <w:t xml:space="preserve"> using Raman spectroscopy. In order to </w:t>
      </w:r>
      <w:r w:rsidR="002F1708">
        <w:t xml:space="preserve">examine the ability of Raman spectroscopy to identify the </w:t>
      </w:r>
      <w:r>
        <w:t xml:space="preserve">bacteria in water, </w:t>
      </w:r>
      <w:r w:rsidR="002F1708">
        <w:t xml:space="preserve">control experiments were carried out with the </w:t>
      </w:r>
      <w:r>
        <w:t xml:space="preserve">samples divided into 3 categories: </w:t>
      </w:r>
    </w:p>
    <w:p w14:paraId="39757822" w14:textId="77777777" w:rsidR="004C374A" w:rsidRDefault="004C374A" w:rsidP="00111D8B">
      <w:pPr>
        <w:pStyle w:val="ListParagraph"/>
        <w:numPr>
          <w:ilvl w:val="0"/>
          <w:numId w:val="25"/>
        </w:numPr>
      </w:pPr>
      <w:r>
        <w:rPr>
          <w:i/>
          <w:iCs/>
        </w:rPr>
        <w:t>E. coli</w:t>
      </w:r>
      <w:r>
        <w:t xml:space="preserve"> at 10</w:t>
      </w:r>
      <w:r>
        <w:rPr>
          <w:vertAlign w:val="superscript"/>
        </w:rPr>
        <w:t>8</w:t>
      </w:r>
      <w:r>
        <w:t xml:space="preserve"> CFU/ml (n=42)</w:t>
      </w:r>
    </w:p>
    <w:p w14:paraId="6A8E7F1A" w14:textId="77777777" w:rsidR="004C374A" w:rsidRDefault="004C374A" w:rsidP="00111D8B">
      <w:pPr>
        <w:pStyle w:val="ListParagraph"/>
        <w:numPr>
          <w:ilvl w:val="0"/>
          <w:numId w:val="25"/>
        </w:numPr>
      </w:pPr>
      <w:r w:rsidRPr="00520922">
        <w:rPr>
          <w:i/>
          <w:iCs/>
        </w:rPr>
        <w:lastRenderedPageBreak/>
        <w:t>B. subtilis</w:t>
      </w:r>
      <w:r>
        <w:t xml:space="preserve"> at 10</w:t>
      </w:r>
      <w:r>
        <w:rPr>
          <w:vertAlign w:val="superscript"/>
        </w:rPr>
        <w:t>6</w:t>
      </w:r>
      <w:r>
        <w:t xml:space="preserve"> CFU/ml (n=51)</w:t>
      </w:r>
    </w:p>
    <w:p w14:paraId="77AEECFF" w14:textId="6E13DCE2" w:rsidR="004C374A" w:rsidRDefault="004C374A" w:rsidP="00111D8B">
      <w:pPr>
        <w:pStyle w:val="ListParagraph"/>
        <w:numPr>
          <w:ilvl w:val="0"/>
          <w:numId w:val="25"/>
        </w:numPr>
        <w:rPr>
          <w:ins w:id="430" w:author="Borisover, Yulia" w:date="2018-08-03T13:54:00Z"/>
        </w:rPr>
      </w:pPr>
      <w:r>
        <w:t>Clean water samples (n=67)</w:t>
      </w:r>
    </w:p>
    <w:p w14:paraId="0B0DC224" w14:textId="77777777" w:rsidR="002F1708" w:rsidRDefault="002F1708">
      <w:pPr>
        <w:pStyle w:val="ListParagraph"/>
        <w:pPrChange w:id="431" w:author="Borisover, Yulia" w:date="2018-08-03T13:54:00Z">
          <w:pPr>
            <w:pStyle w:val="ListParagraph"/>
            <w:numPr>
              <w:numId w:val="25"/>
            </w:numPr>
            <w:ind w:hanging="360"/>
          </w:pPr>
        </w:pPrChange>
      </w:pPr>
    </w:p>
    <w:p w14:paraId="0CC6E9B4" w14:textId="518E929F" w:rsidR="00E62271" w:rsidRDefault="002F1708" w:rsidP="0013193E">
      <w:ins w:id="432" w:author="Borisover, Yulia" w:date="2018-08-03T13:54:00Z">
        <w:r>
          <w:t>Then, a</w:t>
        </w:r>
      </w:ins>
      <w:del w:id="433" w:author="Borisover, Yulia" w:date="2018-08-03T13:54:00Z">
        <w:r w:rsidR="00E62271" w:rsidDel="002F1708">
          <w:delText>A</w:delText>
        </w:r>
      </w:del>
      <w:r w:rsidR="00E62271">
        <w:t xml:space="preserve"> PLS-DA</w:t>
      </w:r>
      <w:r w:rsidR="005F6E07">
        <w:t xml:space="preserve"> (Discriminant Analysis)</w:t>
      </w:r>
      <w:r w:rsidR="00E62271">
        <w:t xml:space="preserve"> model was calculated, in an attempt to classify these samples correctly, with the same training-validation ratio of </w:t>
      </w:r>
      <w:r w:rsidR="0095496B">
        <w:t>60% calibration and 40% validation</w:t>
      </w:r>
      <w:r w:rsidR="00E62271">
        <w:t xml:space="preserve">. </w:t>
      </w:r>
      <w:r w:rsidR="00E62271">
        <w:fldChar w:fldCharType="begin"/>
      </w:r>
      <w:r w:rsidR="00E62271">
        <w:instrText xml:space="preserve"> REF _Ref520642968 \h </w:instrText>
      </w:r>
      <w:r w:rsidR="00E62271">
        <w:fldChar w:fldCharType="separate"/>
      </w:r>
      <w:r w:rsidR="000A1912">
        <w:t xml:space="preserve">Table </w:t>
      </w:r>
      <w:r w:rsidR="000A1912">
        <w:rPr>
          <w:noProof/>
        </w:rPr>
        <w:t>4</w:t>
      </w:r>
      <w:r w:rsidR="00E62271">
        <w:fldChar w:fldCharType="end"/>
      </w:r>
      <w:r w:rsidR="00E62271">
        <w:t xml:space="preserve"> illustrates the model's ability to accurately differentiate between </w:t>
      </w:r>
      <w:r>
        <w:t xml:space="preserve">two </w:t>
      </w:r>
      <w:r w:rsidR="00E62271">
        <w:t>different bacteria</w:t>
      </w:r>
      <w:r>
        <w:t xml:space="preserve"> and water</w:t>
      </w:r>
      <w:ins w:id="434" w:author="Administrator" w:date="2018-08-06T15:33:00Z">
        <w:r w:rsidR="0013193E">
          <w:t xml:space="preserve"> using a confusion matrix. </w:t>
        </w:r>
      </w:ins>
      <w:ins w:id="435" w:author="Administrator" w:date="2018-08-12T17:01:00Z">
        <w:r w:rsidR="0013193E">
          <w:t>T</w:t>
        </w:r>
      </w:ins>
      <w:ins w:id="436" w:author="Administrator" w:date="2018-08-06T15:33:00Z">
        <w:r w:rsidR="00625248">
          <w:t>his</w:t>
        </w:r>
      </w:ins>
      <w:ins w:id="437" w:author="Administrator" w:date="2018-08-06T15:34:00Z">
        <w:r w:rsidR="00625248">
          <w:t xml:space="preserve"> </w:t>
        </w:r>
        <w:r w:rsidR="00625248" w:rsidRPr="00625248">
          <w:t xml:space="preserve">allows visualization of the performance of </w:t>
        </w:r>
        <w:r w:rsidR="00625248">
          <w:t>the model</w:t>
        </w:r>
        <w:r w:rsidR="00625248" w:rsidRPr="00625248">
          <w:t>,</w:t>
        </w:r>
        <w:r w:rsidR="00625248">
          <w:t xml:space="preserve"> where</w:t>
        </w:r>
        <w:r w:rsidR="00625248" w:rsidRPr="00625248">
          <w:t xml:space="preserve"> </w:t>
        </w:r>
        <w:r w:rsidR="00625248">
          <w:t>e</w:t>
        </w:r>
        <w:r w:rsidR="00625248" w:rsidRPr="00625248">
          <w:t>ach row of the matri</w:t>
        </w:r>
        <w:r w:rsidR="00625248">
          <w:t>x represents the instances in a</w:t>
        </w:r>
      </w:ins>
      <w:ins w:id="438" w:author="Administrator" w:date="2018-08-06T15:35:00Z">
        <w:r w:rsidR="00625248">
          <w:t xml:space="preserve">n actual </w:t>
        </w:r>
      </w:ins>
      <w:ins w:id="439" w:author="Administrator" w:date="2018-08-06T15:34:00Z">
        <w:r w:rsidR="00625248" w:rsidRPr="00625248">
          <w:t xml:space="preserve">class while each column represents the instances in </w:t>
        </w:r>
      </w:ins>
      <w:ins w:id="440" w:author="Administrator" w:date="2018-08-06T15:35:00Z">
        <w:r w:rsidR="00625248">
          <w:t>the predicted</w:t>
        </w:r>
      </w:ins>
      <w:ins w:id="441" w:author="Administrator" w:date="2018-08-06T15:34:00Z">
        <w:r w:rsidR="00625248">
          <w:t xml:space="preserve"> class</w:t>
        </w:r>
      </w:ins>
      <w:r w:rsidR="00E62271">
        <w:t>.</w:t>
      </w:r>
      <w:ins w:id="442" w:author="Administrator" w:date="2018-08-06T15:35:00Z">
        <w:r w:rsidR="00625248">
          <w:t xml:space="preserve"> Wherever the actual and prediction coincide is highlighted.</w:t>
        </w:r>
      </w:ins>
      <w:ins w:id="443" w:author="Administrator" w:date="2018-08-06T15:36:00Z">
        <w:r w:rsidR="00625248">
          <w:t xml:space="preserve"> As can be seen in </w:t>
        </w:r>
        <w:r w:rsidR="00625248">
          <w:fldChar w:fldCharType="begin"/>
        </w:r>
        <w:r w:rsidR="00625248">
          <w:instrText xml:space="preserve"> REF _Ref520642968 \h </w:instrText>
        </w:r>
      </w:ins>
      <w:r w:rsidR="00625248">
        <w:fldChar w:fldCharType="separate"/>
      </w:r>
      <w:ins w:id="444" w:author="Administrator" w:date="2018-08-06T15:36:00Z">
        <w:r w:rsidR="00625248">
          <w:t xml:space="preserve">Table </w:t>
        </w:r>
        <w:r w:rsidR="00625248">
          <w:rPr>
            <w:noProof/>
          </w:rPr>
          <w:t>4</w:t>
        </w:r>
        <w:r w:rsidR="00625248">
          <w:fldChar w:fldCharType="end"/>
        </w:r>
      </w:ins>
      <w:r w:rsidR="00E62271">
        <w:t xml:space="preserve"> </w:t>
      </w:r>
      <w:del w:id="445" w:author="Administrator" w:date="2018-08-06T15:36:00Z">
        <w:r w:rsidR="00E62271" w:rsidDel="00625248">
          <w:delText xml:space="preserve">This finding shows that </w:delText>
        </w:r>
      </w:del>
      <w:r w:rsidR="00E62271">
        <w:t xml:space="preserve">the model accurately differentiates between </w:t>
      </w:r>
      <w:r w:rsidR="00E62271" w:rsidRPr="002F1708">
        <w:rPr>
          <w:i/>
          <w:iCs/>
        </w:rPr>
        <w:t>E. coli</w:t>
      </w:r>
      <w:r w:rsidR="00E62271">
        <w:t xml:space="preserve"> and </w:t>
      </w:r>
      <w:r w:rsidR="00E62271" w:rsidRPr="002F1708">
        <w:rPr>
          <w:i/>
          <w:iCs/>
        </w:rPr>
        <w:t>B. subtilis</w:t>
      </w:r>
      <w:r w:rsidR="00E62271">
        <w:t xml:space="preserve">, and also detects their presence in water. This model has almost prefect agreement according to its </w:t>
      </w:r>
      <w:commentRangeStart w:id="446"/>
      <w:commentRangeStart w:id="447"/>
      <w:r w:rsidR="00E62271">
        <w:t>Coh</w:t>
      </w:r>
      <w:r w:rsidR="00AB2062">
        <w:t xml:space="preserve">en's kappa coefficient </w:t>
      </w:r>
      <w:commentRangeEnd w:id="446"/>
      <w:r>
        <w:rPr>
          <w:rStyle w:val="CommentReference"/>
          <w:rFonts w:eastAsia="Calibri"/>
        </w:rPr>
        <w:commentReference w:id="446"/>
      </w:r>
      <w:commentRangeEnd w:id="447"/>
      <w:r w:rsidR="0095496B">
        <w:rPr>
          <w:rStyle w:val="CommentReference"/>
          <w:rFonts w:eastAsia="Calibri"/>
        </w:rPr>
        <w:commentReference w:id="447"/>
      </w:r>
      <w:r w:rsidR="00AB2062">
        <w:t xml:space="preserve">of 0.89 </w:t>
      </w:r>
      <w:r w:rsidR="00AB2062">
        <w:fldChar w:fldCharType="begin"/>
      </w:r>
      <w:r w:rsidR="00A13910">
        <w:instrText xml:space="preserve"> ADDIN EN.CITE &lt;EndNote&gt;&lt;Cite&gt;&lt;Author&gt;Landis&lt;/Author&gt;&lt;Year&gt;1977&lt;/Year&gt;&lt;IDText&gt;The Measurement of Observer Agreement for Categorical Data&lt;/IDText&gt;&lt;DisplayText&gt;(Landis and Koch, 1977)&lt;/DisplayText&gt;&lt;record&gt;&lt;urls&gt;&lt;related-urls&gt;&lt;url&gt;http://www.jstor.org/stable/2529310&lt;/url&gt;&lt;/related-urls&gt;&lt;/urls&gt;&lt;isbn&gt;0006341X, 15410420&lt;/isbn&gt;&lt;titles&gt;&lt;title&gt;The Measurement of Observer Agreement for Categorical Data&lt;/title&gt;&lt;secondary-title&gt;Biometrics&lt;/secondary-title&gt;&lt;/titles&gt;&lt;pages&gt;159-174&lt;/pages&gt;&lt;number&gt;1&lt;/number&gt;&lt;contributors&gt;&lt;authors&gt;&lt;author&gt;Landis, J. Richard&lt;/author&gt;&lt;author&gt;Koch, Gary G.&lt;/author&gt;&lt;/authors&gt;&lt;/contributors&gt;&lt;added-date format="utc"&gt;1524475131&lt;/added-date&gt;&lt;ref-type name="Journal Article"&gt;17&lt;/ref-type&gt;&lt;dates&gt;&lt;year&gt;1977&lt;/year&gt;&lt;/dates&gt;&lt;rec-number&gt;186&lt;/rec-number&gt;&lt;publisher&gt;[Wiley, International Biometric Society]&lt;/publisher&gt;&lt;last-updated-date format="utc"&gt;1524475158&lt;/last-updated-date&gt;&lt;electronic-resource-num&gt;10.2307/2529310&lt;/electronic-resource-num&gt;&lt;volume&gt;33&lt;/volume&gt;&lt;/record&gt;&lt;/Cite&gt;&lt;/EndNote&gt;</w:instrText>
      </w:r>
      <w:r w:rsidR="00AB2062">
        <w:fldChar w:fldCharType="separate"/>
      </w:r>
      <w:r w:rsidR="00A13910">
        <w:rPr>
          <w:noProof/>
        </w:rPr>
        <w:t xml:space="preserve">(Landis and </w:t>
      </w:r>
      <w:del w:id="448" w:author="Administrator" w:date="2018-08-06T16:26:00Z">
        <w:r w:rsidR="006B6E3D" w:rsidDel="003E5C49">
          <w:rPr>
            <w:noProof/>
            <w:lang w:eastAsia="en-US"/>
          </w:rPr>
          <mc:AlternateContent>
            <mc:Choice Requires="wpg">
              <w:drawing>
                <wp:anchor distT="0" distB="0" distL="114300" distR="114300" simplePos="0" relativeHeight="251692032" behindDoc="0" locked="0" layoutInCell="1" allowOverlap="1" wp14:anchorId="2F3734B8" wp14:editId="2BCA4862">
                  <wp:simplePos x="0" y="0"/>
                  <wp:positionH relativeFrom="column">
                    <wp:posOffset>78155</wp:posOffset>
                  </wp:positionH>
                  <wp:positionV relativeFrom="paragraph">
                    <wp:posOffset>545261</wp:posOffset>
                  </wp:positionV>
                  <wp:extent cx="5339629" cy="4033870"/>
                  <wp:effectExtent l="0" t="0" r="0" b="5080"/>
                  <wp:wrapTopAndBottom/>
                  <wp:docPr id="160" name="Group 160"/>
                  <wp:cNvGraphicFramePr/>
                  <a:graphic xmlns:a="http://schemas.openxmlformats.org/drawingml/2006/main">
                    <a:graphicData uri="http://schemas.microsoft.com/office/word/2010/wordprocessingGroup">
                      <wpg:wgp>
                        <wpg:cNvGrpSpPr/>
                        <wpg:grpSpPr>
                          <a:xfrm>
                            <a:off x="0" y="0"/>
                            <a:ext cx="5339629" cy="4033870"/>
                            <a:chOff x="-17260" y="-844544"/>
                            <a:chExt cx="5340212" cy="4034155"/>
                          </a:xfrm>
                        </wpg:grpSpPr>
                        <pic:pic xmlns:pic="http://schemas.openxmlformats.org/drawingml/2006/picture">
                          <pic:nvPicPr>
                            <pic:cNvPr id="142" name="Picture 14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7260" y="-844544"/>
                              <a:ext cx="5274310" cy="3345180"/>
                            </a:xfrm>
                            <a:prstGeom prst="rect">
                              <a:avLst/>
                            </a:prstGeom>
                          </pic:spPr>
                        </pic:pic>
                        <wpg:grpSp>
                          <wpg:cNvPr id="42" name="Group 42"/>
                          <wpg:cNvGrpSpPr/>
                          <wpg:grpSpPr>
                            <a:xfrm>
                              <a:off x="51182" y="-665580"/>
                              <a:ext cx="5271770" cy="3855191"/>
                              <a:chOff x="43865" y="-570574"/>
                              <a:chExt cx="5272160" cy="3855719"/>
                            </a:xfrm>
                          </wpg:grpSpPr>
                          <wpg:grpSp>
                            <wpg:cNvPr id="43" name="Group 43"/>
                            <wpg:cNvGrpSpPr/>
                            <wpg:grpSpPr>
                              <a:xfrm>
                                <a:off x="1006976" y="-570574"/>
                                <a:ext cx="4197951" cy="2234901"/>
                                <a:chOff x="1006976" y="-570574"/>
                                <a:chExt cx="4197951" cy="2234901"/>
                              </a:xfrm>
                            </wpg:grpSpPr>
                            <wps:wsp>
                              <wps:cNvPr id="44" name="Text Box 44"/>
                              <wps:cNvSpPr txBox="1"/>
                              <wps:spPr>
                                <a:xfrm>
                                  <a:off x="1460724" y="-341145"/>
                                  <a:ext cx="262909" cy="260386"/>
                                </a:xfrm>
                                <a:prstGeom prst="rect">
                                  <a:avLst/>
                                </a:prstGeom>
                                <a:noFill/>
                                <a:ln w="6350">
                                  <a:noFill/>
                                </a:ln>
                              </wps:spPr>
                              <wps:txbx>
                                <w:txbxContent>
                                  <w:p w14:paraId="732A029E"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5" name="Text Box 45"/>
                              <wps:cNvSpPr txBox="1"/>
                              <wps:spPr>
                                <a:xfrm>
                                  <a:off x="2845822" y="1277273"/>
                                  <a:ext cx="262909" cy="260386"/>
                                </a:xfrm>
                                <a:prstGeom prst="rect">
                                  <a:avLst/>
                                </a:prstGeom>
                                <a:noFill/>
                                <a:ln w="6350">
                                  <a:noFill/>
                                </a:ln>
                              </wps:spPr>
                              <wps:txbx>
                                <w:txbxContent>
                                  <w:p w14:paraId="52788048"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6" name="Text Box 46"/>
                              <wps:cNvSpPr txBox="1"/>
                              <wps:spPr>
                                <a:xfrm>
                                  <a:off x="4942018" y="-570574"/>
                                  <a:ext cx="262909" cy="260386"/>
                                </a:xfrm>
                                <a:prstGeom prst="rect">
                                  <a:avLst/>
                                </a:prstGeom>
                                <a:noFill/>
                                <a:ln w="6350">
                                  <a:noFill/>
                                </a:ln>
                              </wps:spPr>
                              <wps:txbx>
                                <w:txbxContent>
                                  <w:p w14:paraId="301FB0E2"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7" name="Text Box 47"/>
                              <wps:cNvSpPr txBox="1"/>
                              <wps:spPr>
                                <a:xfrm>
                                  <a:off x="3089941" y="1270406"/>
                                  <a:ext cx="262909" cy="260386"/>
                                </a:xfrm>
                                <a:prstGeom prst="rect">
                                  <a:avLst/>
                                </a:prstGeom>
                                <a:noFill/>
                                <a:ln w="6350">
                                  <a:noFill/>
                                </a:ln>
                              </wps:spPr>
                              <wps:txbx>
                                <w:txbxContent>
                                  <w:p w14:paraId="64D7803E"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8" name="Text Box 48"/>
                              <wps:cNvSpPr txBox="1"/>
                              <wps:spPr>
                                <a:xfrm>
                                  <a:off x="1238126" y="1240497"/>
                                  <a:ext cx="262909" cy="260386"/>
                                </a:xfrm>
                                <a:prstGeom prst="rect">
                                  <a:avLst/>
                                </a:prstGeom>
                                <a:noFill/>
                                <a:ln w="6350">
                                  <a:noFill/>
                                </a:ln>
                              </wps:spPr>
                              <wps:txbx>
                                <w:txbxContent>
                                  <w:p w14:paraId="0578AFB3"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9" name="Text Box 49"/>
                              <wps:cNvSpPr txBox="1"/>
                              <wps:spPr>
                                <a:xfrm>
                                  <a:off x="1006976" y="1243214"/>
                                  <a:ext cx="262909" cy="260386"/>
                                </a:xfrm>
                                <a:prstGeom prst="rect">
                                  <a:avLst/>
                                </a:prstGeom>
                                <a:noFill/>
                                <a:ln w="6350">
                                  <a:noFill/>
                                </a:ln>
                              </wps:spPr>
                              <wps:txbx>
                                <w:txbxContent>
                                  <w:p w14:paraId="4A2694A0"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51" name="Text Box 51"/>
                              <wps:cNvSpPr txBox="1"/>
                              <wps:spPr>
                                <a:xfrm>
                                  <a:off x="4706318" y="1403937"/>
                                  <a:ext cx="262909" cy="260386"/>
                                </a:xfrm>
                                <a:prstGeom prst="rect">
                                  <a:avLst/>
                                </a:prstGeom>
                                <a:noFill/>
                                <a:ln w="6350">
                                  <a:noFill/>
                                </a:ln>
                              </wps:spPr>
                              <wps:txbx>
                                <w:txbxContent>
                                  <w:p w14:paraId="17539604" w14:textId="77777777" w:rsidR="000756CE" w:rsidRPr="00073626" w:rsidRDefault="000756CE" w:rsidP="00073626">
                                    <w:pPr>
                                      <w:spacing w:before="0"/>
                                      <w:rPr>
                                        <w:b/>
                                        <w:bCs/>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52" name="Text Box 52"/>
                              <wps:cNvSpPr txBox="1"/>
                              <wps:spPr>
                                <a:xfrm>
                                  <a:off x="4502803" y="1403941"/>
                                  <a:ext cx="262909" cy="260386"/>
                                </a:xfrm>
                                <a:prstGeom prst="rect">
                                  <a:avLst/>
                                </a:prstGeom>
                                <a:noFill/>
                                <a:ln w="6350">
                                  <a:noFill/>
                                </a:ln>
                              </wps:spPr>
                              <wps:txbx>
                                <w:txbxContent>
                                  <w:p w14:paraId="5CC22F0F" w14:textId="77777777" w:rsidR="000756CE" w:rsidRPr="00073626" w:rsidRDefault="000756CE"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53" name="Text Box 53"/>
                            <wps:cNvSpPr txBox="1"/>
                            <wps:spPr>
                              <a:xfrm>
                                <a:off x="43865" y="2596076"/>
                                <a:ext cx="5272160" cy="689069"/>
                              </a:xfrm>
                              <a:prstGeom prst="rect">
                                <a:avLst/>
                              </a:prstGeom>
                              <a:solidFill>
                                <a:prstClr val="white"/>
                              </a:solidFill>
                              <a:ln>
                                <a:noFill/>
                              </a:ln>
                            </wps:spPr>
                            <wps:txbx>
                              <w:txbxContent>
                                <w:p w14:paraId="6ED2EBCB" w14:textId="4304476C" w:rsidR="000756CE" w:rsidRPr="004906F8" w:rsidRDefault="000756CE" w:rsidP="00073626">
                                  <w:pPr>
                                    <w:pStyle w:val="Caption"/>
                                    <w:rPr>
                                      <w:noProof/>
                                    </w:rPr>
                                  </w:pPr>
                                  <w:bookmarkStart w:id="449" w:name="_Ref520641614"/>
                                  <w:bookmarkStart w:id="450" w:name="_Toc520445489"/>
                                  <w:r>
                                    <w:t xml:space="preserve">Figure </w:t>
                                  </w:r>
                                  <w:r>
                                    <w:rPr>
                                      <w:noProof/>
                                    </w:rPr>
                                    <w:fldChar w:fldCharType="begin"/>
                                  </w:r>
                                  <w:r>
                                    <w:rPr>
                                      <w:noProof/>
                                    </w:rPr>
                                    <w:instrText xml:space="preserve"> SEQ Figure \* ARABIC </w:instrText>
                                  </w:r>
                                  <w:r>
                                    <w:rPr>
                                      <w:noProof/>
                                    </w:rPr>
                                    <w:fldChar w:fldCharType="separate"/>
                                  </w:r>
                                  <w:ins w:id="451" w:author="Administrator" w:date="2018-08-08T15:52:00Z">
                                    <w:r>
                                      <w:rPr>
                                        <w:noProof/>
                                      </w:rPr>
                                      <w:t>9</w:t>
                                    </w:r>
                                  </w:ins>
                                  <w:del w:id="452" w:author="Administrator" w:date="2018-08-08T15:52:00Z">
                                    <w:r w:rsidDel="00ED50AB">
                                      <w:rPr>
                                        <w:noProof/>
                                      </w:rPr>
                                      <w:delText>10</w:delText>
                                    </w:r>
                                  </w:del>
                                  <w:r>
                                    <w:rPr>
                                      <w:noProof/>
                                    </w:rPr>
                                    <w:fldChar w:fldCharType="end"/>
                                  </w:r>
                                  <w:bookmarkEnd w:id="449"/>
                                  <w:r>
                                    <w:rPr>
                                      <w:noProof/>
                                    </w:rPr>
                                    <w:t xml:space="preserve"> Tryptophan fluorescence measurements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bookmarkEnd w:id="45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w14:anchorId="2F3734B8" id="Group 160" o:spid="_x0000_s1080" style="position:absolute;left:0;text-align:left;margin-left:6.15pt;margin-top:42.95pt;width:420.45pt;height:317.65pt;z-index:251692032;mso-width-relative:margin;mso-height-relative:margin" coordorigin="-172,-8445" coordsize="53402,40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">
                  <v:shape id="Picture 142" o:spid="_x0000_s1081" type="#_x0000_t75" style="position:absolute;left:-172;top:-8445;width:52742;height:3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">
                    <v:imagedata r:id="rId32" o:title=""/>
                    <v:path arrowok="t"/>
                  </v:shape>
                  <v:group id="Group 42" o:spid="_x0000_s1082" style="position:absolute;left:511;top:-6655;width:52718;height:38551" coordorigin="438,-5705" coordsize="52721,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3" o:spid="_x0000_s1083" style="position:absolute;left:10069;top:-5705;width:41980;height:22348" coordorigin="10069,-5705" coordsize="41979,2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44" o:spid="_x0000_s1084" type="#_x0000_t202" style="position:absolute;left:14607;top:-3411;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ktxQAAANsAAAAPAAAAZHJzL2Rvd25yZXYueG1sRI9BawIx&#10;FITvgv8hPMGL1GxF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AxDsktxQAAANsAAAAP&#10;AAAAAAAAAAAAAAAAAAcCAABkcnMvZG93bnJldi54bWxQSwUGAAAAAAMAAwC3AAAA+QIAAAAA&#10;" filled="f" stroked="f" strokeweight=".5pt">
                        <v:textbox>
                          <w:txbxContent>
                            <w:p w14:paraId="732A029E"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45" o:spid="_x0000_s1085" type="#_x0000_t202" style="position:absolute;left:28458;top:1277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14:paraId="52788048"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46" o:spid="_x0000_s1086" type="#_x0000_t202" style="position:absolute;left:49420;top:-5705;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LBxQAAANsAAAAPAAAAZHJzL2Rvd25yZXYueG1sRI9BawIx&#10;FITvgv8hvEIvUrOWs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CukPLBxQAAANsAAAAP&#10;AAAAAAAAAAAAAAAAAAcCAABkcnMvZG93bnJldi54bWxQSwUGAAAAAAMAAwC3AAAA+QIAAAAA&#10;" filled="f" stroked="f" strokeweight=".5pt">
                        <v:textbox>
                          <w:txbxContent>
                            <w:p w14:paraId="301FB0E2"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47" o:spid="_x0000_s1087" type="#_x0000_t202" style="position:absolute;left:30899;top:12704;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FdaxQAAANsAAAAPAAAAZHJzL2Rvd25yZXYueG1sRI9BawIx&#10;FITvBf9DeIVeRLMWsW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DB3FdaxQAAANsAAAAP&#10;AAAAAAAAAAAAAAAAAAcCAABkcnMvZG93bnJldi54bWxQSwUGAAAAAAMAAwC3AAAA+QIAAAAA&#10;" filled="f" stroked="f" strokeweight=".5pt">
                        <v:textbox>
                          <w:txbxContent>
                            <w:p w14:paraId="64D7803E"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48" o:spid="_x0000_s1088" type="#_x0000_t202" style="position:absolute;left:12381;top:12404;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14:paraId="0578AFB3"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49" o:spid="_x0000_s1089" type="#_x0000_t202" style="position:absolute;left:10069;top:1243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14:paraId="4A2694A0"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shape id="Text Box 51" o:spid="_x0000_s1090" type="#_x0000_t202" style="position:absolute;left:47063;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14:paraId="17539604" w14:textId="77777777" w:rsidR="000756CE" w:rsidRPr="00073626" w:rsidRDefault="000756CE" w:rsidP="00073626">
                              <w:pPr>
                                <w:spacing w:before="0"/>
                                <w:rPr>
                                  <w:b/>
                                  <w:bCs/>
                                </w:rPr>
                              </w:pPr>
                              <w:r w:rsidRPr="00073626">
                                <w:rPr>
                                  <w:rFonts w:hint="cs"/>
                                  <w:b/>
                                  <w:bCs/>
                                  <w:sz w:val="32"/>
                                  <w:szCs w:val="32"/>
                                  <w:rtl/>
                                </w:rPr>
                                <w:t>*</w:t>
                              </w:r>
                            </w:p>
                          </w:txbxContent>
                        </v:textbox>
                      </v:shape>
                      <v:shape id="Text Box 52" o:spid="_x0000_s1091" type="#_x0000_t202" style="position:absolute;left:45028;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14:paraId="5CC22F0F" w14:textId="77777777" w:rsidR="000756CE" w:rsidRPr="00073626" w:rsidRDefault="000756CE" w:rsidP="00073626">
                              <w:pPr>
                                <w:spacing w:before="0"/>
                                <w:rPr>
                                  <w:b/>
                                  <w:bCs/>
                                  <w:sz w:val="32"/>
                                  <w:szCs w:val="32"/>
                                </w:rPr>
                              </w:pPr>
                              <w:r w:rsidRPr="00073626">
                                <w:rPr>
                                  <w:rFonts w:hint="cs"/>
                                  <w:b/>
                                  <w:bCs/>
                                  <w:sz w:val="32"/>
                                  <w:szCs w:val="32"/>
                                  <w:rtl/>
                                </w:rPr>
                                <w:t>*</w:t>
                              </w:r>
                            </w:p>
                          </w:txbxContent>
                        </v:textbox>
                      </v:shape>
                    </v:group>
                    <v:shape id="Text Box 53" o:spid="_x0000_s1092" type="#_x0000_t202" style="position:absolute;left:438;top:25960;width:52722;height:6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6ED2EBCB" w14:textId="4304476C" w:rsidR="000756CE" w:rsidRPr="004906F8" w:rsidRDefault="000756CE" w:rsidP="00073626">
                            <w:pPr>
                              <w:pStyle w:val="Caption"/>
                              <w:rPr>
                                <w:noProof/>
                              </w:rPr>
                            </w:pPr>
                            <w:bookmarkStart w:id="453" w:name="_Ref520641614"/>
                            <w:bookmarkStart w:id="454" w:name="_Toc520445489"/>
                            <w:r>
                              <w:t xml:space="preserve">Figure </w:t>
                            </w:r>
                            <w:r>
                              <w:rPr>
                                <w:noProof/>
                              </w:rPr>
                              <w:fldChar w:fldCharType="begin"/>
                            </w:r>
                            <w:r>
                              <w:rPr>
                                <w:noProof/>
                              </w:rPr>
                              <w:instrText xml:space="preserve"> SEQ Figure \* ARABIC </w:instrText>
                            </w:r>
                            <w:r>
                              <w:rPr>
                                <w:noProof/>
                              </w:rPr>
                              <w:fldChar w:fldCharType="separate"/>
                            </w:r>
                            <w:ins w:id="455" w:author="Administrator" w:date="2018-08-08T15:52:00Z">
                              <w:r>
                                <w:rPr>
                                  <w:noProof/>
                                </w:rPr>
                                <w:t>9</w:t>
                              </w:r>
                            </w:ins>
                            <w:del w:id="456" w:author="Administrator" w:date="2018-08-08T15:52:00Z">
                              <w:r w:rsidDel="00ED50AB">
                                <w:rPr>
                                  <w:noProof/>
                                </w:rPr>
                                <w:delText>10</w:delText>
                              </w:r>
                            </w:del>
                            <w:r>
                              <w:rPr>
                                <w:noProof/>
                              </w:rPr>
                              <w:fldChar w:fldCharType="end"/>
                            </w:r>
                            <w:bookmarkEnd w:id="453"/>
                            <w:r>
                              <w:rPr>
                                <w:noProof/>
                              </w:rPr>
                              <w:t xml:space="preserve"> Tryptophan fluorescence measurements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bookmarkEnd w:id="454"/>
                          </w:p>
                        </w:txbxContent>
                      </v:textbox>
                    </v:shape>
                  </v:group>
                  <w10:wrap type="topAndBottom"/>
                </v:group>
              </w:pict>
            </mc:Fallback>
          </mc:AlternateContent>
        </w:r>
      </w:del>
      <w:r w:rsidR="00A13910">
        <w:rPr>
          <w:noProof/>
        </w:rPr>
        <w:t>Koch, 1977)</w:t>
      </w:r>
      <w:r w:rsidR="00AB2062">
        <w:fldChar w:fldCharType="end"/>
      </w:r>
      <w:ins w:id="457" w:author="Administrator" w:date="2018-08-08T11:29:00Z">
        <w:r w:rsidR="006B6E3D">
          <w:t xml:space="preserve">, indicating </w:t>
        </w:r>
      </w:ins>
      <w:ins w:id="458" w:author="Administrator" w:date="2018-08-08T11:30:00Z">
        <w:r w:rsidR="006B6E3D">
          <w:t xml:space="preserve">the significant predictive abilities of the </w:t>
        </w:r>
      </w:ins>
      <w:ins w:id="459" w:author="Administrator" w:date="2018-08-12T17:02:00Z">
        <w:r w:rsidR="0013193E">
          <w:t>low resolution Raman spectroscopy data when modelled.</w:t>
        </w:r>
      </w:ins>
      <w:del w:id="460" w:author="Administrator" w:date="2018-08-08T11:29:00Z">
        <w:r w:rsidR="00E62271" w:rsidDel="006B6E3D">
          <w:delText>.</w:delText>
        </w:r>
      </w:del>
    </w:p>
    <w:p w14:paraId="460043A1" w14:textId="01D28493" w:rsidR="00E62271" w:rsidDel="00625248" w:rsidRDefault="00E62271">
      <w:pPr>
        <w:spacing w:before="0" w:after="160" w:line="259" w:lineRule="auto"/>
        <w:jc w:val="left"/>
        <w:rPr>
          <w:del w:id="461" w:author="Administrator" w:date="2018-08-06T15:36:00Z"/>
        </w:rPr>
      </w:pPr>
      <w:r>
        <w:br w:type="page"/>
      </w:r>
    </w:p>
    <w:p w14:paraId="132F5BE5" w14:textId="77777777" w:rsidR="00E62271" w:rsidRDefault="00E62271">
      <w:pPr>
        <w:spacing w:before="0" w:after="160" w:line="259" w:lineRule="auto"/>
        <w:jc w:val="left"/>
        <w:pPrChange w:id="462" w:author="Administrator" w:date="2018-08-06T15:36:00Z">
          <w:pPr>
            <w:pStyle w:val="Caption"/>
          </w:pPr>
        </w:pPrChange>
      </w:pPr>
      <w:bookmarkStart w:id="463" w:name="_Ref520642968"/>
      <w:bookmarkStart w:id="464" w:name="_Toc520445479"/>
      <w:r>
        <w:t xml:space="preserve">Table </w:t>
      </w:r>
      <w:r>
        <w:rPr>
          <w:noProof/>
        </w:rPr>
        <w:fldChar w:fldCharType="begin"/>
      </w:r>
      <w:r>
        <w:rPr>
          <w:noProof/>
        </w:rPr>
        <w:instrText xml:space="preserve"> SEQ Table \* ARABIC </w:instrText>
      </w:r>
      <w:r>
        <w:rPr>
          <w:noProof/>
        </w:rPr>
        <w:fldChar w:fldCharType="separate"/>
      </w:r>
      <w:r w:rsidR="000A1912">
        <w:rPr>
          <w:noProof/>
        </w:rPr>
        <w:t>4</w:t>
      </w:r>
      <w:r>
        <w:rPr>
          <w:noProof/>
        </w:rPr>
        <w:fldChar w:fldCharType="end"/>
      </w:r>
      <w:bookmarkEnd w:id="463"/>
      <w:r>
        <w:t>. Confusion matrix of classification of bacteria by PLS-DA, based on Raman spectra, at concentrations 10</w:t>
      </w:r>
      <w:r>
        <w:rPr>
          <w:vertAlign w:val="superscript"/>
        </w:rPr>
        <w:t>8</w:t>
      </w:r>
      <w:r>
        <w:t xml:space="preserve"> and </w:t>
      </w:r>
      <w:r w:rsidRPr="002C3BA7">
        <w:t>10</w:t>
      </w:r>
      <w:r w:rsidRPr="002C3BA7">
        <w:rPr>
          <w:vertAlign w:val="superscript"/>
        </w:rPr>
        <w:t>6</w:t>
      </w:r>
      <w:r>
        <w:t xml:space="preserve"> </w:t>
      </w:r>
      <w:r w:rsidRPr="002C3BA7">
        <w:t>CFU</w:t>
      </w:r>
      <w:r>
        <w:t>/ml for E. coli and B. subtilis respectively. Only validation set is displayed.</w:t>
      </w:r>
      <w:bookmarkEnd w:id="464"/>
      <w:r>
        <w:t xml:space="preserve"> </w:t>
      </w:r>
    </w:p>
    <w:tbl>
      <w:tblPr>
        <w:tblStyle w:val="TableGrid"/>
        <w:tblW w:w="0" w:type="auto"/>
        <w:tblLook w:val="04A0" w:firstRow="1" w:lastRow="0" w:firstColumn="1" w:lastColumn="0" w:noHBand="0" w:noVBand="1"/>
      </w:tblPr>
      <w:tblGrid>
        <w:gridCol w:w="1395"/>
        <w:gridCol w:w="1398"/>
        <w:gridCol w:w="1399"/>
        <w:gridCol w:w="1350"/>
        <w:gridCol w:w="1383"/>
        <w:gridCol w:w="1371"/>
      </w:tblGrid>
      <w:tr w:rsidR="00E62271" w14:paraId="2EC51F4E" w14:textId="77777777" w:rsidTr="00E62271">
        <w:tc>
          <w:tcPr>
            <w:tcW w:w="1395" w:type="dxa"/>
            <w:vAlign w:val="center"/>
          </w:tcPr>
          <w:p w14:paraId="1AE522F5" w14:textId="77777777" w:rsidR="00E62271" w:rsidRDefault="00E62271" w:rsidP="00E62271">
            <w:pPr>
              <w:spacing w:after="0"/>
              <w:jc w:val="center"/>
            </w:pPr>
          </w:p>
        </w:tc>
        <w:tc>
          <w:tcPr>
            <w:tcW w:w="6901" w:type="dxa"/>
            <w:gridSpan w:val="5"/>
            <w:shd w:val="clear" w:color="auto" w:fill="E7E6E6" w:themeFill="background2"/>
            <w:vAlign w:val="center"/>
          </w:tcPr>
          <w:p w14:paraId="637ABE69" w14:textId="77777777" w:rsidR="00E62271" w:rsidRDefault="00E62271" w:rsidP="00E62271">
            <w:pPr>
              <w:spacing w:after="0"/>
              <w:jc w:val="center"/>
            </w:pPr>
            <w:r w:rsidRPr="00A27390">
              <w:t>Prediction</w:t>
            </w:r>
          </w:p>
          <w:p w14:paraId="76E79ED4" w14:textId="77777777" w:rsidR="00E62271" w:rsidRDefault="00E62271" w:rsidP="00E62271">
            <w:pPr>
              <w:spacing w:after="0"/>
              <w:jc w:val="center"/>
            </w:pPr>
            <w:r w:rsidRPr="009117B0">
              <w:rPr>
                <w:rFonts w:ascii="Calibri" w:hAnsi="Calibri" w:cs="Calibri"/>
              </w:rPr>
              <w:t>κ</w:t>
            </w:r>
            <w:r>
              <w:rPr>
                <w:rFonts w:ascii="Calibri" w:hAnsi="Calibri" w:cs="Calibri"/>
              </w:rPr>
              <w:t>=</w:t>
            </w:r>
            <w:r>
              <w:t>0.89</w:t>
            </w:r>
          </w:p>
        </w:tc>
      </w:tr>
      <w:tr w:rsidR="00E62271" w14:paraId="6F495451" w14:textId="77777777" w:rsidTr="00057C19">
        <w:tc>
          <w:tcPr>
            <w:tcW w:w="1395" w:type="dxa"/>
            <w:vMerge w:val="restart"/>
            <w:shd w:val="clear" w:color="auto" w:fill="E7E6E6" w:themeFill="background2"/>
            <w:textDirection w:val="btLr"/>
            <w:vAlign w:val="center"/>
          </w:tcPr>
          <w:p w14:paraId="5B4EC994" w14:textId="77777777" w:rsidR="00E62271" w:rsidRDefault="00E62271" w:rsidP="00E62271">
            <w:pPr>
              <w:spacing w:after="0"/>
              <w:ind w:left="113" w:right="113"/>
              <w:jc w:val="center"/>
            </w:pPr>
            <w:r w:rsidRPr="00A27390">
              <w:t>Actual</w:t>
            </w:r>
          </w:p>
        </w:tc>
        <w:tc>
          <w:tcPr>
            <w:tcW w:w="1398" w:type="dxa"/>
            <w:vAlign w:val="center"/>
          </w:tcPr>
          <w:p w14:paraId="78980F39" w14:textId="77777777" w:rsidR="00E62271" w:rsidRDefault="00E62271" w:rsidP="00E62271">
            <w:pPr>
              <w:spacing w:after="0"/>
              <w:jc w:val="center"/>
            </w:pPr>
          </w:p>
        </w:tc>
        <w:tc>
          <w:tcPr>
            <w:tcW w:w="1399" w:type="dxa"/>
            <w:vAlign w:val="center"/>
          </w:tcPr>
          <w:p w14:paraId="7C8D0373" w14:textId="77777777" w:rsidR="00E62271" w:rsidRPr="00652072" w:rsidRDefault="00E62271" w:rsidP="00E62271">
            <w:pPr>
              <w:spacing w:after="0"/>
              <w:jc w:val="center"/>
              <w:rPr>
                <w:i/>
                <w:iCs/>
              </w:rPr>
            </w:pPr>
            <w:r w:rsidRPr="00652072">
              <w:rPr>
                <w:i/>
                <w:iCs/>
              </w:rPr>
              <w:t>B. subtilis</w:t>
            </w:r>
          </w:p>
        </w:tc>
        <w:tc>
          <w:tcPr>
            <w:tcW w:w="1350" w:type="dxa"/>
            <w:vAlign w:val="center"/>
          </w:tcPr>
          <w:p w14:paraId="48CA5BD2" w14:textId="77777777" w:rsidR="00E62271" w:rsidRPr="00652072" w:rsidRDefault="00E62271" w:rsidP="00E62271">
            <w:pPr>
              <w:spacing w:after="0"/>
              <w:jc w:val="center"/>
              <w:rPr>
                <w:i/>
                <w:iCs/>
              </w:rPr>
            </w:pPr>
            <w:r w:rsidRPr="00652072">
              <w:rPr>
                <w:i/>
                <w:iCs/>
              </w:rPr>
              <w:t>E. coli</w:t>
            </w:r>
          </w:p>
        </w:tc>
        <w:tc>
          <w:tcPr>
            <w:tcW w:w="1383" w:type="dxa"/>
            <w:vAlign w:val="center"/>
          </w:tcPr>
          <w:p w14:paraId="163169AC" w14:textId="77777777" w:rsidR="00E62271" w:rsidRDefault="00E62271" w:rsidP="00E62271">
            <w:pPr>
              <w:spacing w:after="0"/>
              <w:jc w:val="center"/>
            </w:pPr>
            <w:r>
              <w:t>Water</w:t>
            </w:r>
          </w:p>
        </w:tc>
        <w:tc>
          <w:tcPr>
            <w:tcW w:w="1371" w:type="dxa"/>
            <w:vAlign w:val="center"/>
          </w:tcPr>
          <w:p w14:paraId="00AFB1EC" w14:textId="77777777" w:rsidR="00E62271" w:rsidRDefault="00E62271" w:rsidP="00E62271">
            <w:pPr>
              <w:spacing w:after="0"/>
              <w:jc w:val="center"/>
            </w:pPr>
            <w:r>
              <w:t>Total</w:t>
            </w:r>
          </w:p>
        </w:tc>
      </w:tr>
      <w:tr w:rsidR="00E62271" w14:paraId="40177EF2" w14:textId="77777777" w:rsidTr="00E62271">
        <w:tc>
          <w:tcPr>
            <w:tcW w:w="1395" w:type="dxa"/>
            <w:vMerge/>
            <w:shd w:val="clear" w:color="auto" w:fill="E7E6E6" w:themeFill="background2"/>
            <w:vAlign w:val="center"/>
          </w:tcPr>
          <w:p w14:paraId="6B34A05C" w14:textId="77777777" w:rsidR="00E62271" w:rsidRDefault="00E62271" w:rsidP="00E62271">
            <w:pPr>
              <w:spacing w:after="0"/>
              <w:jc w:val="center"/>
            </w:pPr>
          </w:p>
        </w:tc>
        <w:tc>
          <w:tcPr>
            <w:tcW w:w="1398" w:type="dxa"/>
            <w:vAlign w:val="center"/>
          </w:tcPr>
          <w:p w14:paraId="5CF8D53E" w14:textId="77777777" w:rsidR="00E62271" w:rsidRPr="00652072" w:rsidRDefault="00E62271" w:rsidP="00E62271">
            <w:pPr>
              <w:spacing w:after="0"/>
              <w:jc w:val="center"/>
              <w:rPr>
                <w:i/>
                <w:iCs/>
              </w:rPr>
            </w:pPr>
            <w:r w:rsidRPr="00652072">
              <w:rPr>
                <w:i/>
                <w:iCs/>
              </w:rPr>
              <w:t>B. subtilis</w:t>
            </w:r>
          </w:p>
        </w:tc>
        <w:tc>
          <w:tcPr>
            <w:tcW w:w="1399" w:type="dxa"/>
            <w:shd w:val="clear" w:color="auto" w:fill="E7E6E6" w:themeFill="background2"/>
            <w:vAlign w:val="center"/>
          </w:tcPr>
          <w:p w14:paraId="5119940C" w14:textId="77777777" w:rsidR="00E62271" w:rsidRDefault="00E62271" w:rsidP="00E62271">
            <w:pPr>
              <w:spacing w:after="0"/>
              <w:jc w:val="center"/>
            </w:pPr>
            <w:r>
              <w:t>17</w:t>
            </w:r>
          </w:p>
        </w:tc>
        <w:tc>
          <w:tcPr>
            <w:tcW w:w="1350" w:type="dxa"/>
            <w:vAlign w:val="center"/>
          </w:tcPr>
          <w:p w14:paraId="5D51791C" w14:textId="77777777" w:rsidR="00E62271" w:rsidRDefault="00E62271" w:rsidP="00E62271">
            <w:pPr>
              <w:spacing w:after="0"/>
              <w:jc w:val="center"/>
            </w:pPr>
            <w:r>
              <w:t>1</w:t>
            </w:r>
          </w:p>
        </w:tc>
        <w:tc>
          <w:tcPr>
            <w:tcW w:w="1383" w:type="dxa"/>
            <w:vAlign w:val="center"/>
          </w:tcPr>
          <w:p w14:paraId="199FFE77" w14:textId="77777777" w:rsidR="00E62271" w:rsidRDefault="00E62271" w:rsidP="00E62271">
            <w:pPr>
              <w:spacing w:after="0"/>
              <w:jc w:val="center"/>
            </w:pPr>
            <w:r>
              <w:t>1</w:t>
            </w:r>
          </w:p>
        </w:tc>
        <w:tc>
          <w:tcPr>
            <w:tcW w:w="1371" w:type="dxa"/>
            <w:vAlign w:val="center"/>
          </w:tcPr>
          <w:p w14:paraId="29F1E629" w14:textId="77777777" w:rsidR="00E62271" w:rsidRDefault="00E62271" w:rsidP="00E62271">
            <w:pPr>
              <w:spacing w:after="0"/>
              <w:jc w:val="center"/>
            </w:pPr>
            <w:r>
              <w:t>19</w:t>
            </w:r>
          </w:p>
        </w:tc>
      </w:tr>
      <w:tr w:rsidR="00E62271" w14:paraId="554EDCDE" w14:textId="77777777" w:rsidTr="00E62271">
        <w:tc>
          <w:tcPr>
            <w:tcW w:w="1395" w:type="dxa"/>
            <w:vMerge/>
            <w:shd w:val="clear" w:color="auto" w:fill="E7E6E6" w:themeFill="background2"/>
            <w:vAlign w:val="center"/>
          </w:tcPr>
          <w:p w14:paraId="606DF1C3" w14:textId="77777777" w:rsidR="00E62271" w:rsidRDefault="00E62271" w:rsidP="00E62271">
            <w:pPr>
              <w:spacing w:after="0"/>
              <w:jc w:val="center"/>
            </w:pPr>
          </w:p>
        </w:tc>
        <w:tc>
          <w:tcPr>
            <w:tcW w:w="1398" w:type="dxa"/>
            <w:vAlign w:val="center"/>
          </w:tcPr>
          <w:p w14:paraId="74E0BC99" w14:textId="77777777" w:rsidR="00E62271" w:rsidRPr="00652072" w:rsidRDefault="00E62271" w:rsidP="00E62271">
            <w:pPr>
              <w:spacing w:after="0"/>
              <w:jc w:val="center"/>
              <w:rPr>
                <w:i/>
                <w:iCs/>
              </w:rPr>
            </w:pPr>
            <w:r w:rsidRPr="00652072">
              <w:rPr>
                <w:i/>
                <w:iCs/>
              </w:rPr>
              <w:t>E. coli</w:t>
            </w:r>
          </w:p>
        </w:tc>
        <w:tc>
          <w:tcPr>
            <w:tcW w:w="1399" w:type="dxa"/>
            <w:vAlign w:val="center"/>
          </w:tcPr>
          <w:p w14:paraId="6CB035F6" w14:textId="77777777" w:rsidR="00E62271" w:rsidRDefault="00E62271" w:rsidP="00E62271">
            <w:pPr>
              <w:spacing w:after="0"/>
              <w:jc w:val="center"/>
            </w:pPr>
            <w:r>
              <w:t>0</w:t>
            </w:r>
          </w:p>
        </w:tc>
        <w:tc>
          <w:tcPr>
            <w:tcW w:w="1350" w:type="dxa"/>
            <w:shd w:val="clear" w:color="auto" w:fill="E7E6E6" w:themeFill="background2"/>
            <w:vAlign w:val="center"/>
          </w:tcPr>
          <w:p w14:paraId="3F130C4A" w14:textId="77777777" w:rsidR="00E62271" w:rsidRDefault="00E62271" w:rsidP="00E62271">
            <w:pPr>
              <w:spacing w:after="0"/>
              <w:jc w:val="center"/>
            </w:pPr>
            <w:r>
              <w:t>18</w:t>
            </w:r>
          </w:p>
        </w:tc>
        <w:tc>
          <w:tcPr>
            <w:tcW w:w="1383" w:type="dxa"/>
            <w:vAlign w:val="center"/>
          </w:tcPr>
          <w:p w14:paraId="58CB3857" w14:textId="77777777" w:rsidR="00E62271" w:rsidRDefault="00E62271" w:rsidP="00E62271">
            <w:pPr>
              <w:spacing w:after="0"/>
              <w:jc w:val="center"/>
            </w:pPr>
            <w:r>
              <w:t>0</w:t>
            </w:r>
          </w:p>
        </w:tc>
        <w:tc>
          <w:tcPr>
            <w:tcW w:w="1371" w:type="dxa"/>
            <w:vAlign w:val="center"/>
          </w:tcPr>
          <w:p w14:paraId="073D4A0F" w14:textId="77777777" w:rsidR="00E62271" w:rsidRDefault="00E62271" w:rsidP="00E62271">
            <w:pPr>
              <w:spacing w:after="0"/>
              <w:jc w:val="center"/>
            </w:pPr>
            <w:r>
              <w:t>18</w:t>
            </w:r>
          </w:p>
        </w:tc>
      </w:tr>
      <w:tr w:rsidR="00E62271" w14:paraId="2D1A61B3" w14:textId="77777777" w:rsidTr="00E62271">
        <w:tc>
          <w:tcPr>
            <w:tcW w:w="1395" w:type="dxa"/>
            <w:vMerge/>
            <w:shd w:val="clear" w:color="auto" w:fill="E7E6E6" w:themeFill="background2"/>
            <w:vAlign w:val="center"/>
          </w:tcPr>
          <w:p w14:paraId="4D7C0C0F" w14:textId="77777777" w:rsidR="00E62271" w:rsidRDefault="00E62271" w:rsidP="00E62271">
            <w:pPr>
              <w:spacing w:after="0"/>
              <w:jc w:val="center"/>
            </w:pPr>
          </w:p>
        </w:tc>
        <w:tc>
          <w:tcPr>
            <w:tcW w:w="1398" w:type="dxa"/>
            <w:vAlign w:val="center"/>
          </w:tcPr>
          <w:p w14:paraId="2AE78C5E" w14:textId="77777777" w:rsidR="00E62271" w:rsidRDefault="00E62271" w:rsidP="00E62271">
            <w:pPr>
              <w:spacing w:after="0"/>
              <w:jc w:val="center"/>
            </w:pPr>
            <w:r>
              <w:t>Water</w:t>
            </w:r>
          </w:p>
        </w:tc>
        <w:tc>
          <w:tcPr>
            <w:tcW w:w="1399" w:type="dxa"/>
            <w:vAlign w:val="center"/>
          </w:tcPr>
          <w:p w14:paraId="1000C1BA" w14:textId="77777777" w:rsidR="00E62271" w:rsidRDefault="00E62271" w:rsidP="00E62271">
            <w:pPr>
              <w:spacing w:after="0"/>
              <w:jc w:val="center"/>
            </w:pPr>
            <w:r>
              <w:t>3</w:t>
            </w:r>
          </w:p>
        </w:tc>
        <w:tc>
          <w:tcPr>
            <w:tcW w:w="1350" w:type="dxa"/>
            <w:vAlign w:val="center"/>
          </w:tcPr>
          <w:p w14:paraId="0814AC4E" w14:textId="77777777" w:rsidR="00E62271" w:rsidRDefault="00E62271" w:rsidP="00E62271">
            <w:pPr>
              <w:spacing w:after="0"/>
              <w:jc w:val="center"/>
            </w:pPr>
            <w:r>
              <w:t>0</w:t>
            </w:r>
          </w:p>
        </w:tc>
        <w:tc>
          <w:tcPr>
            <w:tcW w:w="1383" w:type="dxa"/>
            <w:shd w:val="clear" w:color="auto" w:fill="E7E6E6" w:themeFill="background2"/>
            <w:vAlign w:val="center"/>
          </w:tcPr>
          <w:p w14:paraId="1C22D480" w14:textId="77777777" w:rsidR="00E62271" w:rsidRDefault="00E62271" w:rsidP="00E62271">
            <w:pPr>
              <w:spacing w:after="0"/>
              <w:jc w:val="center"/>
            </w:pPr>
            <w:r>
              <w:t>27</w:t>
            </w:r>
          </w:p>
        </w:tc>
        <w:tc>
          <w:tcPr>
            <w:tcW w:w="1371" w:type="dxa"/>
            <w:vAlign w:val="center"/>
          </w:tcPr>
          <w:p w14:paraId="7F3EF3C2" w14:textId="77777777" w:rsidR="00E62271" w:rsidRDefault="00E62271" w:rsidP="00E62271">
            <w:pPr>
              <w:spacing w:after="0"/>
              <w:jc w:val="center"/>
            </w:pPr>
            <w:r>
              <w:t>30</w:t>
            </w:r>
          </w:p>
        </w:tc>
      </w:tr>
      <w:tr w:rsidR="00E62271" w14:paraId="397D01E9" w14:textId="77777777" w:rsidTr="00E62271">
        <w:tc>
          <w:tcPr>
            <w:tcW w:w="1395" w:type="dxa"/>
            <w:vMerge/>
            <w:shd w:val="clear" w:color="auto" w:fill="E7E6E6" w:themeFill="background2"/>
            <w:vAlign w:val="center"/>
          </w:tcPr>
          <w:p w14:paraId="6822CC31" w14:textId="77777777" w:rsidR="00E62271" w:rsidRDefault="00E62271" w:rsidP="00E62271">
            <w:pPr>
              <w:spacing w:after="0"/>
              <w:jc w:val="center"/>
            </w:pPr>
          </w:p>
        </w:tc>
        <w:tc>
          <w:tcPr>
            <w:tcW w:w="1398" w:type="dxa"/>
            <w:vAlign w:val="center"/>
          </w:tcPr>
          <w:p w14:paraId="1A006E89" w14:textId="77777777" w:rsidR="00E62271" w:rsidRDefault="00E62271" w:rsidP="00E62271">
            <w:pPr>
              <w:spacing w:after="0"/>
              <w:jc w:val="center"/>
            </w:pPr>
            <w:r>
              <w:t>Total</w:t>
            </w:r>
          </w:p>
        </w:tc>
        <w:tc>
          <w:tcPr>
            <w:tcW w:w="1399" w:type="dxa"/>
            <w:vAlign w:val="center"/>
          </w:tcPr>
          <w:p w14:paraId="1D9D457A" w14:textId="77777777" w:rsidR="00E62271" w:rsidRDefault="00E62271" w:rsidP="00E62271">
            <w:pPr>
              <w:spacing w:after="0"/>
              <w:jc w:val="center"/>
            </w:pPr>
            <w:r>
              <w:t>20</w:t>
            </w:r>
          </w:p>
        </w:tc>
        <w:tc>
          <w:tcPr>
            <w:tcW w:w="1350" w:type="dxa"/>
            <w:vAlign w:val="center"/>
          </w:tcPr>
          <w:p w14:paraId="357F2CA4" w14:textId="77777777" w:rsidR="00E62271" w:rsidRDefault="00E62271" w:rsidP="00E62271">
            <w:pPr>
              <w:spacing w:after="0"/>
              <w:jc w:val="center"/>
            </w:pPr>
            <w:r>
              <w:t>19</w:t>
            </w:r>
          </w:p>
        </w:tc>
        <w:tc>
          <w:tcPr>
            <w:tcW w:w="1383" w:type="dxa"/>
            <w:vAlign w:val="center"/>
          </w:tcPr>
          <w:p w14:paraId="6AE068D1" w14:textId="77777777" w:rsidR="00E62271" w:rsidRDefault="00E62271" w:rsidP="00E62271">
            <w:pPr>
              <w:spacing w:after="0"/>
              <w:jc w:val="center"/>
            </w:pPr>
            <w:r>
              <w:t>28</w:t>
            </w:r>
          </w:p>
        </w:tc>
        <w:tc>
          <w:tcPr>
            <w:tcW w:w="1371" w:type="dxa"/>
            <w:shd w:val="clear" w:color="auto" w:fill="E7E6E6" w:themeFill="background2"/>
            <w:vAlign w:val="center"/>
          </w:tcPr>
          <w:p w14:paraId="3E220094" w14:textId="77777777" w:rsidR="00E62271" w:rsidRDefault="00E62271" w:rsidP="00E62271">
            <w:pPr>
              <w:spacing w:after="0"/>
              <w:jc w:val="center"/>
            </w:pPr>
            <w:r>
              <w:t>67</w:t>
            </w:r>
          </w:p>
        </w:tc>
      </w:tr>
    </w:tbl>
    <w:p w14:paraId="0BBF20D0" w14:textId="010B6A08" w:rsidR="00E62271" w:rsidRDefault="00E62271" w:rsidP="00805AE7">
      <w:pPr>
        <w:rPr>
          <w:ins w:id="465" w:author="Administrator" w:date="2018-08-12T17:52:00Z"/>
        </w:rPr>
      </w:pPr>
    </w:p>
    <w:p w14:paraId="2DEF6D27" w14:textId="65AD891D" w:rsidR="00B4009F" w:rsidRPr="00B4009F" w:rsidRDefault="00B4009F" w:rsidP="00695AF6">
      <w:pPr>
        <w:rPr>
          <w:lang w:val="en-GB"/>
          <w:rPrChange w:id="466" w:author="Administrator" w:date="2018-08-12T17:52:00Z">
            <w:rPr/>
          </w:rPrChange>
        </w:rPr>
      </w:pPr>
      <w:ins w:id="467" w:author="Administrator" w:date="2018-08-12T17:52:00Z">
        <w:r>
          <w:rPr>
            <w:lang w:val="en-GB"/>
          </w:rPr>
          <w:t xml:space="preserve">Taken all together, these results indicate unfortunately a poor ability to detect bacteria in water using low resolution Raman </w:t>
        </w:r>
      </w:ins>
      <w:ins w:id="468" w:author="Administrator" w:date="2018-08-13T08:59:00Z">
        <w:r w:rsidR="000756CE">
          <w:rPr>
            <w:lang w:val="en-GB"/>
          </w:rPr>
          <w:t>spectroscopy</w:t>
        </w:r>
      </w:ins>
      <w:ins w:id="469" w:author="Administrator" w:date="2018-08-12T17:52:00Z">
        <w:r>
          <w:rPr>
            <w:lang w:val="en-GB"/>
          </w:rPr>
          <w:t xml:space="preserve">. This lack of success was surprising since several earlier studies have already demonstrated a potential of this spectroscopy for detecting bacteria </w: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 </w:instrTex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izrach et al., 2007; Schmilovitch et al., 2005; Stöckel et al., 2015)</w:t>
        </w:r>
        <w:r>
          <w:rPr>
            <w:lang w:val="en-GB"/>
          </w:rPr>
          <w:fldChar w:fldCharType="end"/>
        </w:r>
        <w:r>
          <w:rPr>
            <w:lang w:val="en-GB"/>
          </w:rPr>
          <w:t>.</w:t>
        </w:r>
      </w:ins>
      <w:ins w:id="470" w:author="Administrator" w:date="2018-08-12T17:53:00Z">
        <w:r>
          <w:rPr>
            <w:lang w:val="en-GB"/>
          </w:rPr>
          <w:t xml:space="preserve"> </w:t>
        </w:r>
        <w:commentRangeStart w:id="471"/>
        <w:commentRangeStart w:id="472"/>
        <w:r>
          <w:rPr>
            <w:lang w:val="en-GB"/>
          </w:rPr>
          <w:t xml:space="preserve">One of the possible explanations for this current </w:t>
        </w:r>
      </w:ins>
      <w:ins w:id="473" w:author="Administrator" w:date="2018-08-12T17:55:00Z">
        <w:r w:rsidR="00695AF6">
          <w:rPr>
            <w:lang w:val="en-GB"/>
          </w:rPr>
          <w:t>discrepancy</w:t>
        </w:r>
      </w:ins>
      <w:ins w:id="474" w:author="Administrator" w:date="2018-08-12T17:53:00Z">
        <w:r>
          <w:rPr>
            <w:lang w:val="en-GB"/>
          </w:rPr>
          <w:t xml:space="preserve"> is that the current instrument may not be appropriate for this job</w:t>
        </w:r>
      </w:ins>
      <w:ins w:id="475" w:author="Administrator" w:date="2018-08-12T17:55:00Z">
        <w:r w:rsidR="00695AF6">
          <w:rPr>
            <w:lang w:val="en-GB"/>
          </w:rPr>
          <w:t>,</w:t>
        </w:r>
      </w:ins>
      <w:ins w:id="476" w:author="Administrator" w:date="2018-08-12T17:53:00Z">
        <w:r>
          <w:rPr>
            <w:lang w:val="en-GB"/>
          </w:rPr>
          <w:t xml:space="preserve"> and a more sensitive, yet still cheap, instrument may yield better results</w:t>
        </w:r>
        <w:commentRangeEnd w:id="471"/>
        <w:r>
          <w:rPr>
            <w:rStyle w:val="CommentReference"/>
            <w:rFonts w:eastAsia="Calibri"/>
          </w:rPr>
          <w:commentReference w:id="471"/>
        </w:r>
      </w:ins>
      <w:commentRangeEnd w:id="472"/>
      <w:ins w:id="477" w:author="Administrator" w:date="2018-08-12T17:56:00Z">
        <w:r w:rsidR="00695AF6">
          <w:rPr>
            <w:rStyle w:val="CommentReference"/>
            <w:rFonts w:eastAsia="Calibri"/>
          </w:rPr>
          <w:commentReference w:id="472"/>
        </w:r>
      </w:ins>
      <w:ins w:id="478" w:author="Administrator" w:date="2018-08-12T17:53:00Z">
        <w:r>
          <w:rPr>
            <w:lang w:val="en-GB"/>
          </w:rPr>
          <w:t>. It has been hypothesized that suspending the bacteria in distilled water would weaken? The intensity of their Raman spectra, due to osmotic-stress-related lysis, or that the laser used might damage the cells thus reducing the signal. However, a simple viability test has shown that the cell viability has not been compromised due to suspension in distilled water and irradiation. Moreover, neither the use of lower laser energy nor suspending the cells in a saline solution instead of water improved Raman signal (data not shown).</w:t>
        </w:r>
      </w:ins>
    </w:p>
    <w:p w14:paraId="3E5A84E2" w14:textId="1FEA8E3B" w:rsidR="004C374A" w:rsidRDefault="001D57F1" w:rsidP="00625248">
      <w:pPr>
        <w:pStyle w:val="Heading2"/>
        <w:numPr>
          <w:ilvl w:val="1"/>
          <w:numId w:val="31"/>
        </w:numPr>
        <w:ind w:left="426" w:hanging="426"/>
      </w:pPr>
      <w:bookmarkStart w:id="479" w:name="_Toc520664325"/>
      <w:r>
        <w:t>Use of f</w:t>
      </w:r>
      <w:r w:rsidR="004C374A">
        <w:t>luorescence</w:t>
      </w:r>
      <w:bookmarkEnd w:id="479"/>
      <w:r>
        <w:t xml:space="preserve"> spectroscopy for quantification of microorganisms and species differentiation</w:t>
      </w:r>
    </w:p>
    <w:p w14:paraId="31A8AA38" w14:textId="3071026B" w:rsidR="004C374A" w:rsidRDefault="00433D25" w:rsidP="00625248">
      <w:pPr>
        <w:pStyle w:val="Heading3"/>
        <w:numPr>
          <w:ilvl w:val="2"/>
          <w:numId w:val="31"/>
        </w:numPr>
        <w:ind w:left="142" w:hanging="142"/>
        <w:rPr>
          <w:ins w:id="480" w:author="Administrator" w:date="2018-08-13T09:05:00Z"/>
        </w:rPr>
      </w:pPr>
      <w:bookmarkStart w:id="481" w:name="_Toc520664326"/>
      <w:r>
        <w:rPr>
          <w:lang w:val="en-US"/>
        </w:rPr>
        <w:t xml:space="preserve">Fluorescence emission </w:t>
      </w:r>
      <w:r>
        <w:t xml:space="preserve">of microorganisms examined at a </w:t>
      </w:r>
      <w:r w:rsidR="00226839">
        <w:t>single</w:t>
      </w:r>
      <w:r>
        <w:t xml:space="preserve"> excitation/emission wavelength pair</w:t>
      </w:r>
      <w:bookmarkEnd w:id="481"/>
    </w:p>
    <w:p w14:paraId="7A768DB9" w14:textId="0B0B4B26" w:rsidR="000756CE" w:rsidRPr="000756CE" w:rsidRDefault="000756CE" w:rsidP="000756CE">
      <w:pPr>
        <w:rPr>
          <w:lang w:val="en" w:eastAsia="en-US"/>
          <w:rPrChange w:id="482" w:author="Administrator" w:date="2018-08-13T09:05:00Z">
            <w:rPr/>
          </w:rPrChange>
        </w:rPr>
        <w:pPrChange w:id="483" w:author="Administrator" w:date="2018-08-13T09:05:00Z">
          <w:pPr>
            <w:pStyle w:val="Heading3"/>
            <w:numPr>
              <w:numId w:val="31"/>
            </w:numPr>
          </w:pPr>
        </w:pPrChange>
      </w:pPr>
      <w:ins w:id="484" w:author="Administrator" w:date="2018-08-13T09:05:00Z">
        <w:r>
          <w:t xml:space="preserve">In fluorescence spectroscopy, one approach in sample analysis is the "peak picking" or measuring emission intensity at a certain wavelength, after excitation by an another wavelength, lesser by magnitude. This method has been applied in many studies for the detection of microbial contamination of water, based on fluorescence of </w:t>
        </w:r>
        <w:r w:rsidRPr="00A35BB3">
          <w:t xml:space="preserve">proteinaceous </w:t>
        </w:r>
        <w:r>
          <w:t>substances in the tryptophan-like-fluorescence (</w:t>
        </w:r>
        <w:commentRangeStart w:id="485"/>
        <w:commentRangeStart w:id="486"/>
        <w:r>
          <w:t>TLF</w:t>
        </w:r>
        <w:commentRangeEnd w:id="485"/>
        <w:r>
          <w:rPr>
            <w:rStyle w:val="CommentReference"/>
            <w:rFonts w:eastAsia="Calibri"/>
          </w:rPr>
          <w:commentReference w:id="485"/>
        </w:r>
      </w:ins>
      <w:commentRangeEnd w:id="486"/>
      <w:ins w:id="487" w:author="Administrator" w:date="2018-08-13T09:25:00Z">
        <w:r w:rsidR="00873A46">
          <w:rPr>
            <w:rStyle w:val="CommentReference"/>
            <w:rFonts w:eastAsia="Calibri"/>
          </w:rPr>
          <w:commentReference w:id="486"/>
        </w:r>
      </w:ins>
      <w:ins w:id="488" w:author="Administrator" w:date="2018-08-13T09:05:00Z">
        <w:r>
          <w:t>)</w:t>
        </w:r>
      </w:ins>
      <w:ins w:id="489" w:author="Administrator" w:date="2018-08-13T09:24:00Z">
        <w:r w:rsidR="00873A46">
          <w:t xml:space="preserve"> </w:t>
        </w:r>
        <w:r w:rsidR="00873A46">
          <w:t>area (at the of 275±5 nm excitation and 360±10 nm emission</w:t>
        </w:r>
      </w:ins>
      <w:ins w:id="490" w:author="Administrator" w:date="2018-08-13T09:05:00Z">
        <w:r>
          <w:t xml:space="preserve"> </w: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 </w:instrTex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DATA </w:instrText>
        </w:r>
        <w:r>
          <w:fldChar w:fldCharType="end"/>
        </w:r>
        <w:r>
          <w:fldChar w:fldCharType="separate"/>
        </w:r>
        <w:r>
          <w:rPr>
            <w:noProof/>
          </w:rPr>
          <w:t>(Baker et al., 2015; Bridgeman et al., 2015; Cumberland et al., 2012; Sorensen et al., 2018a; Sorensen et al., 2015; Sorensen et al., 2018b)</w:t>
        </w:r>
        <w:r>
          <w:fldChar w:fldCharType="end"/>
        </w:r>
        <w:r>
          <w:t xml:space="preserve">. In these </w:t>
        </w:r>
      </w:ins>
      <w:ins w:id="491" w:author="Administrator" w:date="2018-08-13T09:08:00Z">
        <w:r>
          <w:t>studies,</w:t>
        </w:r>
      </w:ins>
      <w:ins w:id="492" w:author="Administrator" w:date="2018-08-13T09:05:00Z">
        <w:r>
          <w:t xml:space="preserve"> the minimal detectable microbial concentration was equivalent to the 1-3 ppb concentration of free tryptophan.</w:t>
        </w:r>
      </w:ins>
    </w:p>
    <w:p w14:paraId="2E96F133" w14:textId="19795042" w:rsidR="004C374A" w:rsidRPr="00111D8B" w:rsidRDefault="004C374A" w:rsidP="00111D8B">
      <w:pPr>
        <w:pStyle w:val="Heading4"/>
      </w:pPr>
      <w:r w:rsidRPr="00111D8B">
        <w:lastRenderedPageBreak/>
        <w:t>Calibration curve for tryptophan concentration</w:t>
      </w:r>
      <w:bookmarkEnd w:id="369"/>
    </w:p>
    <w:p w14:paraId="6FAFF69C" w14:textId="0326D784" w:rsidR="004C374A" w:rsidRDefault="003E5C49" w:rsidP="00BD69E3">
      <w:r>
        <w:rPr>
          <w:noProof/>
          <w:lang w:eastAsia="en-US"/>
        </w:rPr>
        <mc:AlternateContent>
          <mc:Choice Requires="wpg">
            <w:drawing>
              <wp:anchor distT="0" distB="0" distL="114300" distR="114300" simplePos="0" relativeHeight="251689984" behindDoc="0" locked="0" layoutInCell="1" allowOverlap="1" wp14:anchorId="3A0F84B6" wp14:editId="0A47A827">
                <wp:simplePos x="0" y="0"/>
                <wp:positionH relativeFrom="margin">
                  <wp:align>left</wp:align>
                </wp:positionH>
                <wp:positionV relativeFrom="paragraph">
                  <wp:posOffset>558394</wp:posOffset>
                </wp:positionV>
                <wp:extent cx="5376571" cy="3951605"/>
                <wp:effectExtent l="0" t="0" r="0" b="0"/>
                <wp:wrapTopAndBottom/>
                <wp:docPr id="135" name="Group 135"/>
                <wp:cNvGraphicFramePr/>
                <a:graphic xmlns:a="http://schemas.openxmlformats.org/drawingml/2006/main">
                  <a:graphicData uri="http://schemas.microsoft.com/office/word/2010/wordprocessingGroup">
                    <wpg:wgp>
                      <wpg:cNvGrpSpPr/>
                      <wpg:grpSpPr>
                        <a:xfrm>
                          <a:off x="0" y="0"/>
                          <a:ext cx="5376571" cy="3951605"/>
                          <a:chOff x="170597" y="3179928"/>
                          <a:chExt cx="5376612" cy="3952246"/>
                        </a:xfrm>
                      </wpg:grpSpPr>
                      <wps:wsp>
                        <wps:cNvPr id="129" name="Text Box 129"/>
                        <wps:cNvSpPr txBox="1"/>
                        <wps:spPr>
                          <a:xfrm>
                            <a:off x="272859" y="6640604"/>
                            <a:ext cx="5274350" cy="491570"/>
                          </a:xfrm>
                          <a:prstGeom prst="rect">
                            <a:avLst/>
                          </a:prstGeom>
                          <a:solidFill>
                            <a:prstClr val="white"/>
                          </a:solidFill>
                          <a:ln>
                            <a:noFill/>
                          </a:ln>
                        </wps:spPr>
                        <wps:txbx>
                          <w:txbxContent>
                            <w:p w14:paraId="33157546" w14:textId="080DE913" w:rsidR="000756CE" w:rsidRPr="00585CBD" w:rsidRDefault="000756CE" w:rsidP="00B86E55">
                              <w:pPr>
                                <w:pStyle w:val="Caption"/>
                              </w:pPr>
                              <w:bookmarkStart w:id="493" w:name="_Ref521914306"/>
                              <w:r>
                                <w:t xml:space="preserve">Figure </w:t>
                              </w:r>
                              <w:r>
                                <w:rPr>
                                  <w:noProof/>
                                </w:rPr>
                                <w:fldChar w:fldCharType="begin"/>
                              </w:r>
                              <w:r>
                                <w:rPr>
                                  <w:noProof/>
                                </w:rPr>
                                <w:instrText xml:space="preserve"> SEQ Figure \* ARABIC </w:instrText>
                              </w:r>
                              <w:r>
                                <w:rPr>
                                  <w:noProof/>
                                </w:rPr>
                                <w:fldChar w:fldCharType="separate"/>
                              </w:r>
                              <w:ins w:id="494" w:author="Administrator" w:date="2018-08-13T09:39:00Z">
                                <w:r w:rsidR="00971D1D">
                                  <w:rPr>
                                    <w:noProof/>
                                  </w:rPr>
                                  <w:t>10</w:t>
                                </w:r>
                              </w:ins>
                              <w:del w:id="495" w:author="Administrator" w:date="2018-08-08T15:52:00Z">
                                <w:r w:rsidDel="00ED50AB">
                                  <w:rPr>
                                    <w:noProof/>
                                  </w:rPr>
                                  <w:delText>9</w:delText>
                                </w:r>
                              </w:del>
                              <w:r>
                                <w:rPr>
                                  <w:noProof/>
                                </w:rPr>
                                <w:fldChar w:fldCharType="end"/>
                              </w:r>
                              <w:bookmarkStart w:id="496" w:name="_Ref520641822"/>
                              <w:bookmarkStart w:id="497" w:name="_Toc520445488"/>
                              <w:bookmarkEnd w:id="493"/>
                              <w:r>
                                <w:t>.</w:t>
                              </w:r>
                              <w:r w:rsidRPr="005A772D">
                                <w:t xml:space="preserve"> </w:t>
                              </w:r>
                              <w:bookmarkEnd w:id="496"/>
                              <w:r>
                                <w:t xml:space="preserve">Correlation between </w:t>
                              </w:r>
                              <w:del w:id="498" w:author="Administrator" w:date="2018-08-06T15:55:00Z">
                                <w:r w:rsidDel="00883A7D">
                                  <w:delText xml:space="preserve">different </w:delText>
                                </w:r>
                              </w:del>
                              <w:r>
                                <w:t>tryptophan</w:t>
                              </w:r>
                              <w:ins w:id="499" w:author="Administrator" w:date="2018-08-06T15:55:00Z">
                                <w:r>
                                  <w:t xml:space="preserve"> concentration and</w:t>
                                </w:r>
                              </w:ins>
                              <w:r>
                                <w:t xml:space="preserve"> fluorescence</w:t>
                              </w:r>
                              <w:ins w:id="500" w:author="Administrator" w:date="2018-08-06T15:58:00Z">
                                <w:r>
                                  <w:t xml:space="preserve"> at 362 nm after</w:t>
                                </w:r>
                              </w:ins>
                              <w:r>
                                <w:t xml:space="preserve"> </w:t>
                              </w:r>
                              <w:del w:id="501" w:author="Administrator" w:date="2018-08-06T15:55:00Z">
                                <w:r w:rsidDel="00883A7D">
                                  <w:delText>approaches</w:delText>
                                </w:r>
                              </w:del>
                              <w:ins w:id="502" w:author="Administrator" w:date="2018-08-06T15:55:00Z">
                                <w:r>
                                  <w:t xml:space="preserve">at excitation </w:t>
                                </w:r>
                              </w:ins>
                              <w:ins w:id="503" w:author="Administrator" w:date="2018-08-06T15:58:00Z">
                                <w:r>
                                  <w:t xml:space="preserve">of </w:t>
                                </w:r>
                              </w:ins>
                              <w:ins w:id="504" w:author="Administrator" w:date="2018-08-06T15:55:00Z">
                                <w:r>
                                  <w:t>275 nm</w:t>
                                </w:r>
                              </w:ins>
                              <w:r>
                                <w:t>. N=48 (51-3 excluded).</w:t>
                              </w:r>
                              <w:del w:id="505" w:author="Administrator" w:date="2018-08-06T15:58:00Z">
                                <w:r w:rsidDel="00B86E55">
                                  <w:delText xml:space="preserve"> Particular wavelengths of each approach elaborated in </w:delText>
                                </w:r>
                                <w:r w:rsidDel="00B86E55">
                                  <w:fldChar w:fldCharType="begin"/>
                                </w:r>
                                <w:r w:rsidDel="00B86E55">
                                  <w:delInstrText xml:space="preserve"> REF _Ref520641848 \h </w:delInstrText>
                                </w:r>
                                <w:r w:rsidDel="00B86E55">
                                  <w:fldChar w:fldCharType="separate"/>
                                </w:r>
                                <w:r w:rsidDel="00B86E55">
                                  <w:delText xml:space="preserve">Table </w:delText>
                                </w:r>
                                <w:r w:rsidDel="00B86E55">
                                  <w:rPr>
                                    <w:noProof/>
                                  </w:rPr>
                                  <w:delText>5</w:delText>
                                </w:r>
                                <w:r w:rsidDel="00B86E55">
                                  <w:fldChar w:fldCharType="end"/>
                                </w:r>
                                <w:r w:rsidDel="00B86E55">
                                  <w:delText xml:space="preserve">. Halos mark the confidence fit at </w:delText>
                                </w:r>
                                <w:r w:rsidDel="00B86E55">
                                  <w:rPr>
                                    <w:rFonts w:ascii="Calibri" w:hAnsi="Calibri" w:cs="Calibri"/>
                                  </w:rPr>
                                  <w:delText>α</w:delText>
                                </w:r>
                                <w:r w:rsidDel="00B86E55">
                                  <w:delText>=0.05</w:delText>
                                </w:r>
                              </w:del>
                              <w:r>
                                <w:t>.</w:t>
                              </w:r>
                              <w:bookmarkEnd w:id="497"/>
                              <w:ins w:id="506" w:author="Administrator" w:date="2018-08-06T15:58:00Z">
                                <w:r>
                                  <w:t xml:space="preserve"> p&lt;0.01 according to Student's t-test.</w:t>
                                </w:r>
                              </w:ins>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134" name="Picture 13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170597" y="3179928"/>
                            <a:ext cx="5274310" cy="34455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A0F84B6" id="Group 135" o:spid="_x0000_s1093" style="position:absolute;left:0;text-align:left;margin-left:0;margin-top:43.95pt;width:423.35pt;height:311.15pt;z-index:251689984;mso-position-horizontal:left;mso-position-horizontal-relative:margin;mso-width-relative:margin;mso-height-relative:margin" coordorigin="1705,31799" coordsize="53766,39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">
                <v:shape id="Text Box 129" o:spid="_x0000_s1094" type="#_x0000_t202" style="position:absolute;left:2728;top:66406;width:52744;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" stroked="f">
                  <v:textbox style="mso-fit-shape-to-text:t" inset="0,0,0,0">
                    <w:txbxContent>
                      <w:p w14:paraId="33157546" w14:textId="080DE913" w:rsidR="000756CE" w:rsidRPr="00585CBD" w:rsidRDefault="000756CE" w:rsidP="00B86E55">
                        <w:pPr>
                          <w:pStyle w:val="Caption"/>
                        </w:pPr>
                        <w:bookmarkStart w:id="507" w:name="_Ref521914306"/>
                        <w:r>
                          <w:t xml:space="preserve">Figure </w:t>
                        </w:r>
                        <w:r>
                          <w:rPr>
                            <w:noProof/>
                          </w:rPr>
                          <w:fldChar w:fldCharType="begin"/>
                        </w:r>
                        <w:r>
                          <w:rPr>
                            <w:noProof/>
                          </w:rPr>
                          <w:instrText xml:space="preserve"> SEQ Figure \* ARABIC </w:instrText>
                        </w:r>
                        <w:r>
                          <w:rPr>
                            <w:noProof/>
                          </w:rPr>
                          <w:fldChar w:fldCharType="separate"/>
                        </w:r>
                        <w:ins w:id="508" w:author="Administrator" w:date="2018-08-13T09:39:00Z">
                          <w:r w:rsidR="00971D1D">
                            <w:rPr>
                              <w:noProof/>
                            </w:rPr>
                            <w:t>10</w:t>
                          </w:r>
                        </w:ins>
                        <w:del w:id="509" w:author="Administrator" w:date="2018-08-08T15:52:00Z">
                          <w:r w:rsidDel="00ED50AB">
                            <w:rPr>
                              <w:noProof/>
                            </w:rPr>
                            <w:delText>9</w:delText>
                          </w:r>
                        </w:del>
                        <w:r>
                          <w:rPr>
                            <w:noProof/>
                          </w:rPr>
                          <w:fldChar w:fldCharType="end"/>
                        </w:r>
                        <w:bookmarkStart w:id="510" w:name="_Ref520641822"/>
                        <w:bookmarkStart w:id="511" w:name="_Toc520445488"/>
                        <w:bookmarkEnd w:id="507"/>
                        <w:r>
                          <w:t>.</w:t>
                        </w:r>
                        <w:r w:rsidRPr="005A772D">
                          <w:t xml:space="preserve"> </w:t>
                        </w:r>
                        <w:bookmarkEnd w:id="510"/>
                        <w:r>
                          <w:t xml:space="preserve">Correlation between </w:t>
                        </w:r>
                        <w:del w:id="512" w:author="Administrator" w:date="2018-08-06T15:55:00Z">
                          <w:r w:rsidDel="00883A7D">
                            <w:delText xml:space="preserve">different </w:delText>
                          </w:r>
                        </w:del>
                        <w:r>
                          <w:t>tryptophan</w:t>
                        </w:r>
                        <w:ins w:id="513" w:author="Administrator" w:date="2018-08-06T15:55:00Z">
                          <w:r>
                            <w:t xml:space="preserve"> concentration and</w:t>
                          </w:r>
                        </w:ins>
                        <w:r>
                          <w:t xml:space="preserve"> fluorescence</w:t>
                        </w:r>
                        <w:ins w:id="514" w:author="Administrator" w:date="2018-08-06T15:58:00Z">
                          <w:r>
                            <w:t xml:space="preserve"> at 362 nm after</w:t>
                          </w:r>
                        </w:ins>
                        <w:r>
                          <w:t xml:space="preserve"> </w:t>
                        </w:r>
                        <w:del w:id="515" w:author="Administrator" w:date="2018-08-06T15:55:00Z">
                          <w:r w:rsidDel="00883A7D">
                            <w:delText>approaches</w:delText>
                          </w:r>
                        </w:del>
                        <w:ins w:id="516" w:author="Administrator" w:date="2018-08-06T15:55:00Z">
                          <w:r>
                            <w:t xml:space="preserve">at excitation </w:t>
                          </w:r>
                        </w:ins>
                        <w:ins w:id="517" w:author="Administrator" w:date="2018-08-06T15:58:00Z">
                          <w:r>
                            <w:t xml:space="preserve">of </w:t>
                          </w:r>
                        </w:ins>
                        <w:ins w:id="518" w:author="Administrator" w:date="2018-08-06T15:55:00Z">
                          <w:r>
                            <w:t>275 nm</w:t>
                          </w:r>
                        </w:ins>
                        <w:r>
                          <w:t>. N=48 (51-3 excluded).</w:t>
                        </w:r>
                        <w:del w:id="519" w:author="Administrator" w:date="2018-08-06T15:58:00Z">
                          <w:r w:rsidDel="00B86E55">
                            <w:delText xml:space="preserve"> Particular wavelengths of each approach elaborated in </w:delText>
                          </w:r>
                          <w:r w:rsidDel="00B86E55">
                            <w:fldChar w:fldCharType="begin"/>
                          </w:r>
                          <w:r w:rsidDel="00B86E55">
                            <w:delInstrText xml:space="preserve"> REF _Ref520641848 \h </w:delInstrText>
                          </w:r>
                          <w:r w:rsidDel="00B86E55">
                            <w:fldChar w:fldCharType="separate"/>
                          </w:r>
                          <w:r w:rsidDel="00B86E55">
                            <w:delText xml:space="preserve">Table </w:delText>
                          </w:r>
                          <w:r w:rsidDel="00B86E55">
                            <w:rPr>
                              <w:noProof/>
                            </w:rPr>
                            <w:delText>5</w:delText>
                          </w:r>
                          <w:r w:rsidDel="00B86E55">
                            <w:fldChar w:fldCharType="end"/>
                          </w:r>
                          <w:r w:rsidDel="00B86E55">
                            <w:delText xml:space="preserve">. Halos mark the confidence fit at </w:delText>
                          </w:r>
                          <w:r w:rsidDel="00B86E55">
                            <w:rPr>
                              <w:rFonts w:ascii="Calibri" w:hAnsi="Calibri" w:cs="Calibri"/>
                            </w:rPr>
                            <w:delText>α</w:delText>
                          </w:r>
                          <w:r w:rsidDel="00B86E55">
                            <w:delText>=0.05</w:delText>
                          </w:r>
                        </w:del>
                        <w:r>
                          <w:t>.</w:t>
                        </w:r>
                        <w:bookmarkEnd w:id="511"/>
                        <w:ins w:id="520" w:author="Administrator" w:date="2018-08-06T15:58:00Z">
                          <w:r>
                            <w:t xml:space="preserve"> p&lt;0.01 according to Student's t-test.</w:t>
                          </w:r>
                        </w:ins>
                      </w:p>
                    </w:txbxContent>
                  </v:textbox>
                </v:shape>
                <v:shape id="Picture 134" o:spid="_x0000_s1095" type="#_x0000_t75" style="position:absolute;left:1705;top:31799;width:52744;height:34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">
                  <v:imagedata r:id="rId34" o:title=""/>
                  <v:path arrowok="t"/>
                </v:shape>
                <w10:wrap type="topAndBottom" anchorx="margin"/>
              </v:group>
            </w:pict>
          </mc:Fallback>
        </mc:AlternateContent>
      </w:r>
      <w:r w:rsidR="004C374A">
        <w:t>We used dilutions of L-tryptophan at concentrations of 0.1, 1, 2, 3, 5 and 10 ppb. Each dilution was scanned 3 times and 2 scanning sessions were conducted (meaning 6 scans per concentration).</w:t>
      </w:r>
      <w:ins w:id="521" w:author="Administrator" w:date="2018-08-06T16:00:00Z">
        <w:r w:rsidR="00BD69E3">
          <w:t xml:space="preserve"> The maximum </w:t>
        </w:r>
      </w:ins>
      <w:ins w:id="522" w:author="Administrator" w:date="2018-08-06T16:01:00Z">
        <w:r w:rsidR="00BD69E3">
          <w:t xml:space="preserve">fluorescence </w:t>
        </w:r>
      </w:ins>
      <w:ins w:id="523" w:author="Administrator" w:date="2018-08-06T16:00:00Z">
        <w:r w:rsidR="00BD69E3">
          <w:t xml:space="preserve">peak of tryptophan was visually found to be at </w:t>
        </w:r>
        <w:r w:rsidR="00BD69E3" w:rsidRPr="00BD69E3">
          <w:t>362 nm after excitation of 275 nm.</w:t>
        </w:r>
      </w:ins>
    </w:p>
    <w:p w14:paraId="4C94AAA5" w14:textId="68E4C1ED" w:rsidR="007B4F7C" w:rsidDel="00625248" w:rsidRDefault="004C374A" w:rsidP="005A772D">
      <w:pPr>
        <w:rPr>
          <w:del w:id="524" w:author="Administrator" w:date="2018-08-06T15:38:00Z"/>
        </w:rPr>
      </w:pPr>
      <w:commentRangeStart w:id="525"/>
      <w:del w:id="526" w:author="Administrator" w:date="2018-08-06T15:38:00Z">
        <w:r w:rsidRPr="00111D8B" w:rsidDel="00625248">
          <w:delText>Different wavelength pairs are used in the literature to calibrate tryptophan concentration</w:delText>
        </w:r>
        <w:r w:rsidR="00C604AF" w:rsidDel="00625248">
          <w:delText xml:space="preserve"> (</w:delText>
        </w:r>
        <w:r w:rsidR="00C604AF" w:rsidDel="00625248">
          <w:fldChar w:fldCharType="begin"/>
        </w:r>
        <w:r w:rsidR="00C604AF" w:rsidDel="00625248">
          <w:delInstrText xml:space="preserve"> REF _Ref520641848 \h </w:delInstrText>
        </w:r>
        <w:r w:rsidR="00C604AF" w:rsidDel="00625248">
          <w:fldChar w:fldCharType="separate"/>
        </w:r>
        <w:r w:rsidR="000A1912" w:rsidDel="00625248">
          <w:delText xml:space="preserve">Table </w:delText>
        </w:r>
        <w:r w:rsidR="000A1912" w:rsidDel="00625248">
          <w:rPr>
            <w:noProof/>
          </w:rPr>
          <w:delText>5</w:delText>
        </w:r>
        <w:r w:rsidR="00C604AF" w:rsidDel="00625248">
          <w:fldChar w:fldCharType="end"/>
        </w:r>
        <w:r w:rsidR="00C604AF" w:rsidDel="00625248">
          <w:delText>)</w:delText>
        </w:r>
        <w:r w:rsidRPr="00111D8B" w:rsidDel="00625248">
          <w:delText xml:space="preserve">, and in order to choose the best approach we compared the </w:delText>
        </w:r>
        <w:r w:rsidR="005A772D" w:rsidDel="00625248">
          <w:delText xml:space="preserve">correlation </w:delText>
        </w:r>
        <w:r w:rsidRPr="00111D8B" w:rsidDel="00625248">
          <w:delText xml:space="preserve">of different </w:delText>
        </w:r>
        <w:r w:rsidR="005A772D" w:rsidDel="00625248">
          <w:delText>wavelengths</w:delText>
        </w:r>
        <w:r w:rsidRPr="00111D8B" w:rsidDel="00625248">
          <w:delText xml:space="preserve"> with</w:delText>
        </w:r>
        <w:r w:rsidR="005A772D" w:rsidDel="00625248">
          <w:delText xml:space="preserve"> tryptophan concentrations (</w:delText>
        </w:r>
        <w:r w:rsidR="005A772D" w:rsidDel="00625248">
          <w:fldChar w:fldCharType="begin"/>
        </w:r>
        <w:r w:rsidR="005A772D" w:rsidDel="00625248">
          <w:delInstrText xml:space="preserve"> REF _Ref520641822 \h </w:delInstrText>
        </w:r>
        <w:r w:rsidR="005A772D" w:rsidDel="00625248">
          <w:fldChar w:fldCharType="separate"/>
        </w:r>
        <w:r w:rsidR="000A1912" w:rsidDel="00625248">
          <w:delText>.</w:delText>
        </w:r>
        <w:r w:rsidR="000A1912" w:rsidRPr="005A772D" w:rsidDel="00625248">
          <w:delText xml:space="preserve"> </w:delText>
        </w:r>
        <w:r w:rsidR="005A772D" w:rsidDel="00625248">
          <w:fldChar w:fldCharType="end"/>
        </w:r>
        <w:r w:rsidR="005A772D" w:rsidDel="00625248">
          <w:delText>). The</w:delText>
        </w:r>
        <w:r w:rsidRPr="00111D8B" w:rsidDel="00625248">
          <w:delText xml:space="preserve"> local maxima of the peak calculated in our experiment</w:delText>
        </w:r>
        <w:r w:rsidR="005A772D" w:rsidDel="00625248">
          <w:delText xml:space="preserve"> using our spectrofluorometer was at excitation of 275 nm and emission at 362 nm</w:delText>
        </w:r>
        <w:r w:rsidRPr="00111D8B" w:rsidDel="00625248">
          <w:delText>. The r</w:delText>
        </w:r>
        <w:r w:rsidR="009A5636" w:rsidDel="00625248">
          <w:delText xml:space="preserve">esults are summarized in </w:delText>
        </w:r>
        <w:r w:rsidR="009A5636" w:rsidDel="00625248">
          <w:fldChar w:fldCharType="begin"/>
        </w:r>
        <w:r w:rsidR="009A5636" w:rsidDel="00625248">
          <w:delInstrText xml:space="preserve"> REF _Ref520641848 \h </w:delInstrText>
        </w:r>
        <w:r w:rsidR="009A5636" w:rsidDel="00625248">
          <w:fldChar w:fldCharType="separate"/>
        </w:r>
        <w:r w:rsidR="000A1912" w:rsidDel="00625248">
          <w:delText xml:space="preserve">Table </w:delText>
        </w:r>
        <w:r w:rsidR="000A1912" w:rsidDel="00625248">
          <w:rPr>
            <w:noProof/>
          </w:rPr>
          <w:delText>5</w:delText>
        </w:r>
        <w:r w:rsidR="009A5636" w:rsidDel="00625248">
          <w:fldChar w:fldCharType="end"/>
        </w:r>
        <w:r w:rsidRPr="00111D8B" w:rsidDel="00625248">
          <w:delText xml:space="preserve">, and show that the different methods show almost identical correlation. Because it is most commonly applied, and the differences are negligible, the wavelength combination of excitation at 280 nm and emission at 350 nm was chosen for the </w:delText>
        </w:r>
        <w:commentRangeStart w:id="527"/>
        <w:r w:rsidRPr="00111D8B" w:rsidDel="00625248">
          <w:delText>calculation</w:delText>
        </w:r>
        <w:commentRangeEnd w:id="527"/>
        <w:r w:rsidR="00AA498B" w:rsidDel="00625248">
          <w:rPr>
            <w:rStyle w:val="CommentReference"/>
            <w:rFonts w:eastAsia="Calibri"/>
          </w:rPr>
          <w:commentReference w:id="527"/>
        </w:r>
        <w:r w:rsidRPr="00111D8B" w:rsidDel="00625248">
          <w:delText xml:space="preserve"> of tryptophan equivalence</w:delText>
        </w:r>
        <w:r w:rsidR="007B4F7C" w:rsidDel="00625248">
          <w:delText xml:space="preserve"> (</w:delText>
        </w:r>
        <w:r w:rsidR="007B4F7C" w:rsidDel="00625248">
          <w:fldChar w:fldCharType="begin"/>
        </w:r>
        <w:r w:rsidR="007B4F7C" w:rsidDel="00625248">
          <w:delInstrText xml:space="preserve"> REF _Ref520646809 \h </w:delInstrText>
        </w:r>
        <w:r w:rsidR="007B4F7C" w:rsidDel="00625248">
          <w:fldChar w:fldCharType="separate"/>
        </w:r>
        <w:r w:rsidR="000A1912" w:rsidDel="00625248">
          <w:delText xml:space="preserve">Equation </w:delText>
        </w:r>
        <w:r w:rsidR="000A1912" w:rsidDel="00625248">
          <w:rPr>
            <w:noProof/>
          </w:rPr>
          <w:delText>2</w:delText>
        </w:r>
        <w:r w:rsidR="007B4F7C" w:rsidDel="00625248">
          <w:fldChar w:fldCharType="end"/>
        </w:r>
        <w:r w:rsidR="007B4F7C" w:rsidDel="00625248">
          <w:delText>)</w:delText>
        </w:r>
        <w:r w:rsidRPr="00111D8B" w:rsidDel="00625248">
          <w:delText xml:space="preserve">. </w:delText>
        </w:r>
      </w:del>
    </w:p>
    <w:p w14:paraId="7E634C09" w14:textId="2AF0819B" w:rsidR="007B4F7C" w:rsidDel="00625248" w:rsidRDefault="007B4F7C">
      <w:pPr>
        <w:spacing w:before="0" w:after="160" w:line="259" w:lineRule="auto"/>
        <w:jc w:val="left"/>
        <w:rPr>
          <w:del w:id="528" w:author="Administrator" w:date="2018-08-06T15:38:00Z"/>
        </w:rPr>
      </w:pPr>
      <w:del w:id="529" w:author="Administrator" w:date="2018-08-06T15:38:00Z">
        <w:r w:rsidDel="00625248">
          <w:br w:type="page"/>
        </w:r>
      </w:del>
    </w:p>
    <w:p w14:paraId="4268FC24" w14:textId="1A9A9CF2" w:rsidR="004C374A" w:rsidRPr="000D4E73" w:rsidDel="00625248" w:rsidRDefault="004C374A" w:rsidP="00111D8B">
      <w:pPr>
        <w:pStyle w:val="Caption"/>
        <w:rPr>
          <w:del w:id="530" w:author="Administrator" w:date="2018-08-06T15:38:00Z"/>
        </w:rPr>
      </w:pPr>
      <w:bookmarkStart w:id="531" w:name="_Ref520641848"/>
      <w:bookmarkStart w:id="532" w:name="_Toc520445480"/>
      <w:del w:id="533" w:author="Administrator" w:date="2018-08-06T15:38:00Z">
        <w:r w:rsidDel="00625248">
          <w:delText xml:space="preserve">Table </w:delText>
        </w:r>
        <w:r w:rsidDel="00625248">
          <w:rPr>
            <w:noProof/>
          </w:rPr>
          <w:fldChar w:fldCharType="begin"/>
        </w:r>
        <w:r w:rsidDel="00625248">
          <w:rPr>
            <w:noProof/>
          </w:rPr>
          <w:delInstrText xml:space="preserve"> SEQ Table \* ARABIC </w:delInstrText>
        </w:r>
        <w:r w:rsidDel="00625248">
          <w:rPr>
            <w:noProof/>
          </w:rPr>
          <w:fldChar w:fldCharType="separate"/>
        </w:r>
        <w:r w:rsidR="000A1912" w:rsidDel="00625248">
          <w:rPr>
            <w:noProof/>
          </w:rPr>
          <w:delText>5</w:delText>
        </w:r>
        <w:r w:rsidDel="00625248">
          <w:rPr>
            <w:noProof/>
          </w:rPr>
          <w:fldChar w:fldCharType="end"/>
        </w:r>
        <w:bookmarkEnd w:id="531"/>
        <w:r w:rsidDel="00625248">
          <w:delText>. Different approaches to describe the peak of tryptophan and their correlation with tryptophan concentration. All R</w:delText>
        </w:r>
        <w:r w:rsidDel="00625248">
          <w:rPr>
            <w:vertAlign w:val="superscript"/>
          </w:rPr>
          <w:delText>2</w:delText>
        </w:r>
        <w:r w:rsidDel="00625248">
          <w:delText xml:space="preserve"> values are significant p&lt;0.01</w:delText>
        </w:r>
        <w:bookmarkEnd w:id="532"/>
      </w:del>
    </w:p>
    <w:tbl>
      <w:tblPr>
        <w:tblStyle w:val="TableGrid"/>
        <w:tblW w:w="8532" w:type="dxa"/>
        <w:tblLook w:val="04A0" w:firstRow="1" w:lastRow="0" w:firstColumn="1" w:lastColumn="0" w:noHBand="0" w:noVBand="1"/>
      </w:tblPr>
      <w:tblGrid>
        <w:gridCol w:w="2074"/>
        <w:gridCol w:w="2074"/>
        <w:gridCol w:w="2310"/>
        <w:gridCol w:w="2074"/>
      </w:tblGrid>
      <w:tr w:rsidR="004C374A" w:rsidDel="00625248" w14:paraId="663FC57C" w14:textId="226FB08E" w:rsidTr="005A772D">
        <w:trPr>
          <w:del w:id="534" w:author="Administrator" w:date="2018-08-06T15:38:00Z"/>
        </w:trPr>
        <w:tc>
          <w:tcPr>
            <w:tcW w:w="2074" w:type="dxa"/>
            <w:vAlign w:val="center"/>
          </w:tcPr>
          <w:p w14:paraId="509DC91E" w14:textId="115F804E" w:rsidR="004C374A" w:rsidDel="00625248" w:rsidRDefault="004C374A" w:rsidP="005A772D">
            <w:pPr>
              <w:spacing w:after="0"/>
              <w:jc w:val="center"/>
              <w:rPr>
                <w:del w:id="535" w:author="Administrator" w:date="2018-08-06T15:38:00Z"/>
              </w:rPr>
            </w:pPr>
          </w:p>
        </w:tc>
        <w:tc>
          <w:tcPr>
            <w:tcW w:w="2074" w:type="dxa"/>
            <w:vAlign w:val="center"/>
          </w:tcPr>
          <w:p w14:paraId="50396E25" w14:textId="17C9FD11" w:rsidR="004C374A" w:rsidDel="00625248" w:rsidRDefault="004C374A" w:rsidP="005A772D">
            <w:pPr>
              <w:spacing w:after="0"/>
              <w:jc w:val="center"/>
              <w:rPr>
                <w:del w:id="536" w:author="Administrator" w:date="2018-08-06T15:38:00Z"/>
              </w:rPr>
            </w:pPr>
            <w:del w:id="537" w:author="Administrator" w:date="2018-08-06T15:38:00Z">
              <w:r w:rsidDel="00625248">
                <w:delText>Tryptophan</w:delText>
              </w:r>
            </w:del>
          </w:p>
          <w:p w14:paraId="46437102" w14:textId="3AFE28A7" w:rsidR="004C374A" w:rsidDel="00625248" w:rsidRDefault="004C374A" w:rsidP="005A772D">
            <w:pPr>
              <w:spacing w:after="0"/>
              <w:jc w:val="center"/>
              <w:rPr>
                <w:del w:id="538" w:author="Administrator" w:date="2018-08-06T15:38:00Z"/>
              </w:rPr>
            </w:pPr>
            <w:del w:id="539" w:author="Administrator" w:date="2018-08-06T15:38:00Z">
              <w:r w:rsidDel="00625248">
                <w:delText>Ex-Em</w:delText>
              </w:r>
            </w:del>
          </w:p>
        </w:tc>
        <w:tc>
          <w:tcPr>
            <w:tcW w:w="2310" w:type="dxa"/>
            <w:vAlign w:val="center"/>
          </w:tcPr>
          <w:p w14:paraId="24534553" w14:textId="436A6057" w:rsidR="004C374A" w:rsidDel="00625248" w:rsidRDefault="004C374A" w:rsidP="005A772D">
            <w:pPr>
              <w:spacing w:after="0"/>
              <w:jc w:val="center"/>
              <w:rPr>
                <w:del w:id="540" w:author="Administrator" w:date="2018-08-06T15:38:00Z"/>
              </w:rPr>
            </w:pPr>
            <w:del w:id="541" w:author="Administrator" w:date="2018-08-06T15:38:00Z">
              <w:r w:rsidDel="00625248">
                <w:delText>Raman</w:delText>
              </w:r>
            </w:del>
          </w:p>
          <w:p w14:paraId="299754B3" w14:textId="62FEC2FE" w:rsidR="004C374A" w:rsidDel="00625248" w:rsidRDefault="004C374A" w:rsidP="005A772D">
            <w:pPr>
              <w:spacing w:after="0"/>
              <w:jc w:val="center"/>
              <w:rPr>
                <w:del w:id="542" w:author="Administrator" w:date="2018-08-06T15:38:00Z"/>
              </w:rPr>
            </w:pPr>
            <w:del w:id="543" w:author="Administrator" w:date="2018-08-06T15:38:00Z">
              <w:r w:rsidDel="00625248">
                <w:delText>Ex-Em</w:delText>
              </w:r>
            </w:del>
          </w:p>
        </w:tc>
        <w:tc>
          <w:tcPr>
            <w:tcW w:w="2074" w:type="dxa"/>
            <w:vAlign w:val="center"/>
          </w:tcPr>
          <w:p w14:paraId="2D991ECF" w14:textId="29043B9D" w:rsidR="004C374A" w:rsidRPr="00EB42FE" w:rsidDel="00625248" w:rsidRDefault="004C374A" w:rsidP="005A772D">
            <w:pPr>
              <w:spacing w:after="0"/>
              <w:jc w:val="center"/>
              <w:rPr>
                <w:del w:id="544" w:author="Administrator" w:date="2018-08-06T15:38:00Z"/>
              </w:rPr>
            </w:pPr>
            <w:del w:id="545" w:author="Administrator" w:date="2018-08-06T15:38:00Z">
              <w:r w:rsidDel="00625248">
                <w:delText>R</w:delText>
              </w:r>
              <w:r w:rsidDel="00625248">
                <w:rPr>
                  <w:vertAlign w:val="superscript"/>
                </w:rPr>
                <w:delText>2</w:delText>
              </w:r>
            </w:del>
          </w:p>
        </w:tc>
      </w:tr>
      <w:tr w:rsidR="004C374A" w:rsidDel="00625248" w14:paraId="04500872" w14:textId="4ECEA87D" w:rsidTr="005A772D">
        <w:trPr>
          <w:del w:id="546" w:author="Administrator" w:date="2018-08-06T15:38:00Z"/>
        </w:trPr>
        <w:tc>
          <w:tcPr>
            <w:tcW w:w="2074" w:type="dxa"/>
            <w:vAlign w:val="center"/>
          </w:tcPr>
          <w:p w14:paraId="37882188" w14:textId="31D50C1B" w:rsidR="004C374A" w:rsidRPr="003A792D" w:rsidDel="00625248" w:rsidRDefault="004C374A" w:rsidP="005A772D">
            <w:pPr>
              <w:spacing w:after="0"/>
              <w:jc w:val="center"/>
              <w:rPr>
                <w:del w:id="547" w:author="Administrator" w:date="2018-08-06T15:38:00Z"/>
              </w:rPr>
            </w:pPr>
            <w:del w:id="548" w:author="Administrator" w:date="2018-08-06T15:38:00Z">
              <w:r w:rsidRPr="003A792D" w:rsidDel="00625248">
                <w:delText>Simelane</w:delText>
              </w:r>
            </w:del>
          </w:p>
        </w:tc>
        <w:tc>
          <w:tcPr>
            <w:tcW w:w="2074" w:type="dxa"/>
            <w:vAlign w:val="center"/>
          </w:tcPr>
          <w:p w14:paraId="7C7B1F11" w14:textId="553E3D73" w:rsidR="004C374A" w:rsidDel="00625248" w:rsidRDefault="004C374A" w:rsidP="005A772D">
            <w:pPr>
              <w:spacing w:after="0"/>
              <w:jc w:val="center"/>
              <w:rPr>
                <w:del w:id="549" w:author="Administrator" w:date="2018-08-06T15:38:00Z"/>
              </w:rPr>
            </w:pPr>
            <w:del w:id="550" w:author="Administrator" w:date="2018-08-06T15:38:00Z">
              <w:r w:rsidDel="00625248">
                <w:delText>275-355</w:delText>
              </w:r>
            </w:del>
          </w:p>
        </w:tc>
        <w:tc>
          <w:tcPr>
            <w:tcW w:w="2310" w:type="dxa"/>
            <w:vAlign w:val="center"/>
          </w:tcPr>
          <w:p w14:paraId="1A63C604" w14:textId="4FC85638" w:rsidR="004C374A" w:rsidDel="00625248" w:rsidRDefault="004C374A" w:rsidP="005A772D">
            <w:pPr>
              <w:spacing w:after="0"/>
              <w:jc w:val="center"/>
              <w:rPr>
                <w:del w:id="551" w:author="Administrator" w:date="2018-08-06T15:38:00Z"/>
              </w:rPr>
            </w:pPr>
            <w:del w:id="552" w:author="Administrator" w:date="2018-08-06T15:38:00Z">
              <w:r w:rsidDel="00625248">
                <w:delText>275-305</w:delText>
              </w:r>
            </w:del>
          </w:p>
        </w:tc>
        <w:tc>
          <w:tcPr>
            <w:tcW w:w="2074" w:type="dxa"/>
            <w:vAlign w:val="center"/>
          </w:tcPr>
          <w:p w14:paraId="00B03E3B" w14:textId="53A07C55" w:rsidR="004C374A" w:rsidDel="00625248" w:rsidRDefault="004C374A" w:rsidP="005A772D">
            <w:pPr>
              <w:spacing w:after="0"/>
              <w:jc w:val="center"/>
              <w:rPr>
                <w:del w:id="553" w:author="Administrator" w:date="2018-08-06T15:38:00Z"/>
              </w:rPr>
            </w:pPr>
            <w:del w:id="554" w:author="Administrator" w:date="2018-08-06T15:38:00Z">
              <w:r w:rsidDel="00625248">
                <w:delText>0.84</w:delText>
              </w:r>
            </w:del>
          </w:p>
        </w:tc>
      </w:tr>
      <w:tr w:rsidR="004C374A" w:rsidDel="00625248" w14:paraId="3313A0FC" w14:textId="5F52A1FF" w:rsidTr="005A772D">
        <w:trPr>
          <w:del w:id="555" w:author="Administrator" w:date="2018-08-06T15:38:00Z"/>
        </w:trPr>
        <w:tc>
          <w:tcPr>
            <w:tcW w:w="2074" w:type="dxa"/>
            <w:vAlign w:val="center"/>
          </w:tcPr>
          <w:p w14:paraId="0D60BAEF" w14:textId="6EAA00EC" w:rsidR="004C374A" w:rsidDel="00625248" w:rsidRDefault="004C374A" w:rsidP="005A772D">
            <w:pPr>
              <w:spacing w:after="0"/>
              <w:jc w:val="center"/>
              <w:rPr>
                <w:del w:id="556" w:author="Administrator" w:date="2018-08-06T15:38:00Z"/>
              </w:rPr>
            </w:pPr>
            <w:del w:id="557" w:author="Administrator" w:date="2018-08-06T15:38:00Z">
              <w:r w:rsidRPr="003A792D" w:rsidDel="00625248">
                <w:delText>Bridgeman</w:delText>
              </w:r>
              <w:r w:rsidDel="00625248">
                <w:delText xml:space="preserve"> 2015,</w:delText>
              </w:r>
            </w:del>
          </w:p>
        </w:tc>
        <w:tc>
          <w:tcPr>
            <w:tcW w:w="2074" w:type="dxa"/>
            <w:vAlign w:val="center"/>
          </w:tcPr>
          <w:p w14:paraId="52F026AB" w14:textId="0AF248CF" w:rsidR="004C374A" w:rsidDel="00625248" w:rsidRDefault="004C374A" w:rsidP="005A772D">
            <w:pPr>
              <w:spacing w:after="0"/>
              <w:jc w:val="center"/>
              <w:rPr>
                <w:del w:id="558" w:author="Administrator" w:date="2018-08-06T15:38:00Z"/>
              </w:rPr>
            </w:pPr>
            <w:del w:id="559" w:author="Administrator" w:date="2018-08-06T15:38:00Z">
              <w:r w:rsidDel="00625248">
                <w:delText>280-350</w:delText>
              </w:r>
            </w:del>
          </w:p>
        </w:tc>
        <w:tc>
          <w:tcPr>
            <w:tcW w:w="2310" w:type="dxa"/>
            <w:vAlign w:val="center"/>
          </w:tcPr>
          <w:p w14:paraId="62083F66" w14:textId="0BDFF668" w:rsidR="004C374A" w:rsidDel="00625248" w:rsidRDefault="004C374A" w:rsidP="005A772D">
            <w:pPr>
              <w:spacing w:after="0"/>
              <w:jc w:val="center"/>
              <w:rPr>
                <w:del w:id="560" w:author="Administrator" w:date="2018-08-06T15:38:00Z"/>
              </w:rPr>
            </w:pPr>
            <w:del w:id="561" w:author="Administrator" w:date="2018-08-06T15:38:00Z">
              <w:r w:rsidDel="00625248">
                <w:delText>280-310</w:delText>
              </w:r>
            </w:del>
          </w:p>
        </w:tc>
        <w:tc>
          <w:tcPr>
            <w:tcW w:w="2074" w:type="dxa"/>
            <w:vAlign w:val="center"/>
          </w:tcPr>
          <w:p w14:paraId="717510D5" w14:textId="29FCB904" w:rsidR="004C374A" w:rsidDel="00625248" w:rsidRDefault="004C374A" w:rsidP="005A772D">
            <w:pPr>
              <w:spacing w:after="0"/>
              <w:jc w:val="center"/>
              <w:rPr>
                <w:del w:id="562" w:author="Administrator" w:date="2018-08-06T15:38:00Z"/>
              </w:rPr>
            </w:pPr>
            <w:del w:id="563" w:author="Administrator" w:date="2018-08-06T15:38:00Z">
              <w:r w:rsidDel="00625248">
                <w:delText>0.82</w:delText>
              </w:r>
            </w:del>
          </w:p>
        </w:tc>
      </w:tr>
      <w:tr w:rsidR="004C374A" w:rsidDel="00625248" w14:paraId="12DC2209" w14:textId="1417B16D" w:rsidTr="005A772D">
        <w:trPr>
          <w:del w:id="564" w:author="Administrator" w:date="2018-08-06T15:38:00Z"/>
        </w:trPr>
        <w:tc>
          <w:tcPr>
            <w:tcW w:w="2074" w:type="dxa"/>
            <w:vAlign w:val="center"/>
          </w:tcPr>
          <w:p w14:paraId="1313A2B7" w14:textId="3E9F444F" w:rsidR="004C374A" w:rsidDel="00625248" w:rsidRDefault="004C374A" w:rsidP="005A772D">
            <w:pPr>
              <w:spacing w:after="0"/>
              <w:jc w:val="center"/>
              <w:rPr>
                <w:del w:id="565" w:author="Administrator" w:date="2018-08-06T15:38:00Z"/>
              </w:rPr>
            </w:pPr>
            <w:del w:id="566" w:author="Administrator" w:date="2018-08-06T15:38:00Z">
              <w:r w:rsidRPr="003A792D" w:rsidDel="00625248">
                <w:rPr>
                  <w:b/>
                  <w:bCs/>
                </w:rPr>
                <w:delText>Baker</w:delText>
              </w:r>
              <w:r w:rsidDel="00625248">
                <w:delText xml:space="preserve"> 2015, </w:delText>
              </w:r>
              <w:r w:rsidRPr="00111D8B" w:rsidDel="00625248">
                <w:delText xml:space="preserve">Sorensen </w:delText>
              </w:r>
              <w:r w:rsidDel="00625248">
                <w:delText>2015, Sorensen 2016, Sorensen 2017,</w:delText>
              </w:r>
            </w:del>
          </w:p>
        </w:tc>
        <w:tc>
          <w:tcPr>
            <w:tcW w:w="2074" w:type="dxa"/>
            <w:vAlign w:val="center"/>
          </w:tcPr>
          <w:p w14:paraId="7355FEAD" w14:textId="7F0C6D87" w:rsidR="004C374A" w:rsidDel="00625248" w:rsidRDefault="004C374A" w:rsidP="005A772D">
            <w:pPr>
              <w:spacing w:after="0"/>
              <w:jc w:val="center"/>
              <w:rPr>
                <w:del w:id="567" w:author="Administrator" w:date="2018-08-06T15:38:00Z"/>
              </w:rPr>
            </w:pPr>
            <w:del w:id="568" w:author="Administrator" w:date="2018-08-06T15:38:00Z">
              <w:r w:rsidDel="00625248">
                <w:delText>280-360</w:delText>
              </w:r>
            </w:del>
          </w:p>
        </w:tc>
        <w:tc>
          <w:tcPr>
            <w:tcW w:w="2310" w:type="dxa"/>
            <w:vAlign w:val="center"/>
          </w:tcPr>
          <w:p w14:paraId="45181587" w14:textId="22C10242" w:rsidR="004C374A" w:rsidDel="00625248" w:rsidRDefault="004C374A" w:rsidP="004408B0">
            <w:pPr>
              <w:spacing w:after="0"/>
              <w:jc w:val="center"/>
              <w:rPr>
                <w:del w:id="569" w:author="Administrator" w:date="2018-08-06T15:38:00Z"/>
              </w:rPr>
            </w:pPr>
            <w:del w:id="570" w:author="Administrator" w:date="2018-08-06T15:38:00Z">
              <w:r w:rsidDel="00625248">
                <w:delText>Not reported,  normalized according to Bridgeman</w:delText>
              </w:r>
            </w:del>
          </w:p>
        </w:tc>
        <w:tc>
          <w:tcPr>
            <w:tcW w:w="2074" w:type="dxa"/>
            <w:vAlign w:val="center"/>
          </w:tcPr>
          <w:p w14:paraId="47FEBE6C" w14:textId="61805A5E" w:rsidR="004C374A" w:rsidDel="00625248" w:rsidRDefault="004C374A" w:rsidP="005A772D">
            <w:pPr>
              <w:spacing w:after="0"/>
              <w:jc w:val="center"/>
              <w:rPr>
                <w:del w:id="571" w:author="Administrator" w:date="2018-08-06T15:38:00Z"/>
              </w:rPr>
            </w:pPr>
            <w:del w:id="572" w:author="Administrator" w:date="2018-08-06T15:38:00Z">
              <w:r w:rsidDel="00625248">
                <w:delText>0.84</w:delText>
              </w:r>
            </w:del>
          </w:p>
        </w:tc>
      </w:tr>
      <w:tr w:rsidR="004C374A" w:rsidDel="00625248" w14:paraId="0D21FCED" w14:textId="117D1DEF" w:rsidTr="005A772D">
        <w:trPr>
          <w:del w:id="573" w:author="Administrator" w:date="2018-08-06T15:38:00Z"/>
        </w:trPr>
        <w:tc>
          <w:tcPr>
            <w:tcW w:w="2074" w:type="dxa"/>
            <w:vAlign w:val="center"/>
          </w:tcPr>
          <w:p w14:paraId="22125CDB" w14:textId="5F98B6A8" w:rsidR="004C374A" w:rsidDel="00625248" w:rsidRDefault="004C374A" w:rsidP="005A772D">
            <w:pPr>
              <w:spacing w:after="0"/>
              <w:jc w:val="center"/>
              <w:rPr>
                <w:del w:id="574" w:author="Administrator" w:date="2018-08-06T15:38:00Z"/>
              </w:rPr>
            </w:pPr>
            <w:del w:id="575" w:author="Administrator" w:date="2018-08-06T15:38:00Z">
              <w:r w:rsidRPr="003A792D" w:rsidDel="00625248">
                <w:delText>Sorensen</w:delText>
              </w:r>
              <w:r w:rsidDel="00625248">
                <w:delText xml:space="preserve"> 2018</w:delText>
              </w:r>
            </w:del>
          </w:p>
        </w:tc>
        <w:tc>
          <w:tcPr>
            <w:tcW w:w="2074" w:type="dxa"/>
            <w:vAlign w:val="center"/>
          </w:tcPr>
          <w:p w14:paraId="35811021" w14:textId="6C0636AE" w:rsidR="004C374A" w:rsidDel="00625248" w:rsidRDefault="004C374A" w:rsidP="005A772D">
            <w:pPr>
              <w:spacing w:after="0"/>
              <w:jc w:val="center"/>
              <w:rPr>
                <w:del w:id="576" w:author="Administrator" w:date="2018-08-06T15:38:00Z"/>
              </w:rPr>
            </w:pPr>
            <w:del w:id="577" w:author="Administrator" w:date="2018-08-06T15:38:00Z">
              <w:r w:rsidDel="00625248">
                <w:delText>Ex/Em</w:delText>
              </w:r>
              <w:r w:rsidRPr="0031043B" w:rsidDel="00625248">
                <w:delText xml:space="preserve"> peak at </w:delText>
              </w:r>
              <w:r w:rsidRPr="00454D15" w:rsidDel="00625248">
                <w:rPr>
                  <w:b/>
                  <w:bCs/>
                </w:rPr>
                <w:delText>280</w:delText>
              </w:r>
              <w:r w:rsidRPr="0031043B" w:rsidDel="00625248">
                <w:rPr>
                  <w:rFonts w:ascii="Arial" w:hAnsi="Arial" w:cs="Arial"/>
                </w:rPr>
                <w:delText> </w:delText>
              </w:r>
              <w:r w:rsidRPr="0031043B" w:rsidDel="00625248">
                <w:delText>±</w:delText>
              </w:r>
              <w:r w:rsidRPr="0031043B" w:rsidDel="00625248">
                <w:rPr>
                  <w:rFonts w:ascii="Arial" w:hAnsi="Arial" w:cs="Arial"/>
                </w:rPr>
                <w:delText> </w:delText>
              </w:r>
              <w:r w:rsidRPr="0031043B" w:rsidDel="00625248">
                <w:delText>15</w:delText>
              </w:r>
              <w:r w:rsidDel="00625248">
                <w:delText xml:space="preserve"> / </w:delText>
              </w:r>
              <w:r w:rsidRPr="00454D15" w:rsidDel="00625248">
                <w:rPr>
                  <w:b/>
                  <w:bCs/>
                </w:rPr>
                <w:delText>365</w:delText>
              </w:r>
              <w:r w:rsidRPr="0031043B" w:rsidDel="00625248">
                <w:rPr>
                  <w:rFonts w:ascii="Arial" w:hAnsi="Arial" w:cs="Arial"/>
                </w:rPr>
                <w:delText> </w:delText>
              </w:r>
              <w:r w:rsidRPr="0031043B" w:rsidDel="00625248">
                <w:delText>±</w:delText>
              </w:r>
              <w:r w:rsidRPr="0031043B" w:rsidDel="00625248">
                <w:rPr>
                  <w:rFonts w:ascii="Arial" w:hAnsi="Arial" w:cs="Arial"/>
                </w:rPr>
                <w:delText> </w:delText>
              </w:r>
              <w:r w:rsidRPr="0031043B" w:rsidDel="00625248">
                <w:delText>27.5</w:delText>
              </w:r>
              <w:r w:rsidRPr="0031043B" w:rsidDel="00625248">
                <w:rPr>
                  <w:rFonts w:ascii="Arial" w:hAnsi="Arial" w:cs="Arial"/>
                </w:rPr>
                <w:delText> </w:delText>
              </w:r>
              <w:r w:rsidRPr="0031043B" w:rsidDel="00625248">
                <w:delText>nm</w:delText>
              </w:r>
              <w:r w:rsidDel="00625248">
                <w:delText>.</w:delText>
              </w:r>
            </w:del>
          </w:p>
        </w:tc>
        <w:tc>
          <w:tcPr>
            <w:tcW w:w="2310" w:type="dxa"/>
            <w:vAlign w:val="center"/>
          </w:tcPr>
          <w:p w14:paraId="3354A246" w14:textId="456CA1AE" w:rsidR="004C374A" w:rsidDel="00625248" w:rsidRDefault="004C374A" w:rsidP="004408B0">
            <w:pPr>
              <w:spacing w:after="0"/>
              <w:jc w:val="center"/>
              <w:rPr>
                <w:del w:id="578" w:author="Administrator" w:date="2018-08-06T15:38:00Z"/>
              </w:rPr>
            </w:pPr>
            <w:del w:id="579" w:author="Administrator" w:date="2018-08-06T15:38:00Z">
              <w:r w:rsidDel="00625248">
                <w:delText>Not reported,  normalized according to Bridgeman</w:delText>
              </w:r>
            </w:del>
          </w:p>
        </w:tc>
        <w:tc>
          <w:tcPr>
            <w:tcW w:w="2074" w:type="dxa"/>
            <w:vAlign w:val="center"/>
          </w:tcPr>
          <w:p w14:paraId="50E21A91" w14:textId="73835C69" w:rsidR="004C374A" w:rsidDel="00625248" w:rsidRDefault="004C374A" w:rsidP="005A772D">
            <w:pPr>
              <w:spacing w:after="0"/>
              <w:jc w:val="center"/>
              <w:rPr>
                <w:del w:id="580" w:author="Administrator" w:date="2018-08-06T15:38:00Z"/>
              </w:rPr>
            </w:pPr>
            <w:del w:id="581" w:author="Administrator" w:date="2018-08-06T15:38:00Z">
              <w:r w:rsidDel="00625248">
                <w:delText>0.83</w:delText>
              </w:r>
            </w:del>
          </w:p>
        </w:tc>
      </w:tr>
      <w:tr w:rsidR="004408B0" w:rsidDel="00625248" w14:paraId="2F81E313" w14:textId="2DD63747" w:rsidTr="005A772D">
        <w:trPr>
          <w:del w:id="582" w:author="Administrator" w:date="2018-08-06T15:38:00Z"/>
        </w:trPr>
        <w:tc>
          <w:tcPr>
            <w:tcW w:w="2074" w:type="dxa"/>
            <w:vAlign w:val="center"/>
          </w:tcPr>
          <w:p w14:paraId="6BF0D82D" w14:textId="07F221FC" w:rsidR="004408B0" w:rsidRPr="003A792D" w:rsidDel="00625248" w:rsidRDefault="004408B0" w:rsidP="004408B0">
            <w:pPr>
              <w:spacing w:after="0"/>
              <w:jc w:val="center"/>
              <w:rPr>
                <w:del w:id="583" w:author="Administrator" w:date="2018-08-06T15:38:00Z"/>
              </w:rPr>
            </w:pPr>
            <w:del w:id="584" w:author="Administrator" w:date="2018-08-06T15:38:00Z">
              <w:r w:rsidRPr="003A792D" w:rsidDel="00625248">
                <w:delText>Local Maxima</w:delText>
              </w:r>
            </w:del>
          </w:p>
        </w:tc>
        <w:tc>
          <w:tcPr>
            <w:tcW w:w="2074" w:type="dxa"/>
            <w:vAlign w:val="center"/>
          </w:tcPr>
          <w:p w14:paraId="11A22C83" w14:textId="6F0E70F3" w:rsidR="004408B0" w:rsidDel="00625248" w:rsidRDefault="004408B0" w:rsidP="004408B0">
            <w:pPr>
              <w:spacing w:after="0"/>
              <w:jc w:val="center"/>
              <w:rPr>
                <w:del w:id="585" w:author="Administrator" w:date="2018-08-06T15:38:00Z"/>
              </w:rPr>
            </w:pPr>
            <w:del w:id="586" w:author="Administrator" w:date="2018-08-06T15:38:00Z">
              <w:r w:rsidDel="00625248">
                <w:delText>275-362</w:delText>
              </w:r>
            </w:del>
          </w:p>
        </w:tc>
        <w:tc>
          <w:tcPr>
            <w:tcW w:w="2310" w:type="dxa"/>
            <w:vAlign w:val="center"/>
          </w:tcPr>
          <w:p w14:paraId="1592624D" w14:textId="18100128" w:rsidR="004408B0" w:rsidDel="00625248" w:rsidRDefault="004408B0" w:rsidP="004408B0">
            <w:pPr>
              <w:spacing w:after="0"/>
              <w:jc w:val="center"/>
              <w:rPr>
                <w:del w:id="587" w:author="Administrator" w:date="2018-08-06T15:38:00Z"/>
              </w:rPr>
            </w:pPr>
            <w:del w:id="588" w:author="Administrator" w:date="2018-08-06T15:38:00Z">
              <w:r w:rsidDel="00625248">
                <w:delText>275-305</w:delText>
              </w:r>
            </w:del>
          </w:p>
        </w:tc>
        <w:tc>
          <w:tcPr>
            <w:tcW w:w="2074" w:type="dxa"/>
            <w:vAlign w:val="center"/>
          </w:tcPr>
          <w:p w14:paraId="2BD1ED1B" w14:textId="39091E25" w:rsidR="004408B0" w:rsidDel="00625248" w:rsidRDefault="004408B0" w:rsidP="004408B0">
            <w:pPr>
              <w:spacing w:after="0"/>
              <w:jc w:val="center"/>
              <w:rPr>
                <w:del w:id="589" w:author="Administrator" w:date="2018-08-06T15:38:00Z"/>
              </w:rPr>
            </w:pPr>
            <w:del w:id="590" w:author="Administrator" w:date="2018-08-06T15:38:00Z">
              <w:r w:rsidDel="00625248">
                <w:delText>0.85</w:delText>
              </w:r>
            </w:del>
          </w:p>
        </w:tc>
      </w:tr>
    </w:tbl>
    <w:commentRangeEnd w:id="525"/>
    <w:p w14:paraId="24F12792" w14:textId="36280C11" w:rsidR="005A772D" w:rsidDel="003E5C49" w:rsidRDefault="00226839" w:rsidP="005A772D">
      <w:pPr>
        <w:rPr>
          <w:del w:id="591" w:author="Administrator" w:date="2018-08-06T16:29:00Z"/>
        </w:rPr>
      </w:pPr>
      <w:del w:id="592" w:author="Administrator" w:date="2018-08-06T16:29:00Z">
        <w:r w:rsidDel="003E5C49">
          <w:rPr>
            <w:rStyle w:val="CommentReference"/>
            <w:rFonts w:eastAsia="Calibri"/>
          </w:rPr>
          <w:commentReference w:id="525"/>
        </w:r>
      </w:del>
    </w:p>
    <w:p w14:paraId="5287D372" w14:textId="2220648E" w:rsidR="004C374A" w:rsidRDefault="003E5C49" w:rsidP="007B4F7C">
      <w:r>
        <w:rPr>
          <w:noProof/>
          <w:lang w:eastAsia="en-US"/>
        </w:rPr>
        <mc:AlternateContent>
          <mc:Choice Requires="wpg">
            <w:drawing>
              <wp:anchor distT="0" distB="0" distL="114300" distR="114300" simplePos="0" relativeHeight="251679744" behindDoc="0" locked="0" layoutInCell="1" allowOverlap="1" wp14:anchorId="787D4A08" wp14:editId="7A0A9DC1">
                <wp:simplePos x="0" y="0"/>
                <wp:positionH relativeFrom="margin">
                  <wp:align>left</wp:align>
                </wp:positionH>
                <wp:positionV relativeFrom="paragraph">
                  <wp:posOffset>156210</wp:posOffset>
                </wp:positionV>
                <wp:extent cx="5356225" cy="1787525"/>
                <wp:effectExtent l="0" t="0" r="0" b="22225"/>
                <wp:wrapTopAndBottom/>
                <wp:docPr id="179" name="Group 179"/>
                <wp:cNvGraphicFramePr/>
                <a:graphic xmlns:a="http://schemas.openxmlformats.org/drawingml/2006/main">
                  <a:graphicData uri="http://schemas.microsoft.com/office/word/2010/wordprocessingGroup">
                    <wpg:wgp>
                      <wpg:cNvGrpSpPr/>
                      <wpg:grpSpPr>
                        <a:xfrm>
                          <a:off x="0" y="0"/>
                          <a:ext cx="5356225" cy="1787525"/>
                          <a:chOff x="13648" y="586854"/>
                          <a:chExt cx="5356528" cy="1787857"/>
                        </a:xfrm>
                      </wpg:grpSpPr>
                      <wpg:grpSp>
                        <wpg:cNvPr id="177" name="Group 177"/>
                        <wpg:cNvGrpSpPr/>
                        <wpg:grpSpPr>
                          <a:xfrm>
                            <a:off x="13648" y="784746"/>
                            <a:ext cx="5240739" cy="1589965"/>
                            <a:chOff x="0" y="0"/>
                            <a:chExt cx="5315803" cy="1296310"/>
                          </a:xfrm>
                        </wpg:grpSpPr>
                        <wps:wsp>
                          <wps:cNvPr id="143" name="Text Box 143"/>
                          <wps:cNvSpPr txBox="1"/>
                          <wps:spPr>
                            <a:xfrm>
                              <a:off x="138428" y="617555"/>
                              <a:ext cx="5177286" cy="541999"/>
                            </a:xfrm>
                            <a:prstGeom prst="rect">
                              <a:avLst/>
                            </a:prstGeom>
                            <a:solidFill>
                              <a:schemeClr val="lt1"/>
                            </a:solidFill>
                            <a:ln w="6350">
                              <a:noFill/>
                            </a:ln>
                          </wps:spPr>
                          <wps:txbx>
                            <w:txbxContent>
                              <w:p w14:paraId="3BBD6905" w14:textId="4F114EFF" w:rsidR="000756CE" w:rsidRPr="00C604AF" w:rsidRDefault="000756CE" w:rsidP="003B0367">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75/</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2)</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75/</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05)</m:t>
                                        </m:r>
                                      </m:den>
                                    </m:f>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9" name="Text Box 159"/>
                          <wps:cNvSpPr txBox="1"/>
                          <wps:spPr>
                            <a:xfrm>
                              <a:off x="0" y="122723"/>
                              <a:ext cx="5184293" cy="533857"/>
                            </a:xfrm>
                            <a:prstGeom prst="rect">
                              <a:avLst/>
                            </a:prstGeom>
                            <a:solidFill>
                              <a:schemeClr val="lt1"/>
                            </a:solidFill>
                            <a:ln w="6350">
                              <a:noFill/>
                            </a:ln>
                          </wps:spPr>
                          <wps:txbx>
                            <w:txbxContent>
                              <w:p w14:paraId="0917640F" w14:textId="18776099" w:rsidR="000756CE" w:rsidRPr="00C604AF" w:rsidRDefault="000756CE" w:rsidP="003B0367">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27</m:t>
                                        </m:r>
                                      </m:num>
                                      <m:den>
                                        <m:r>
                                          <w:rPr>
                                            <w:rFonts w:ascii="Cambria Math" w:hAnsi="Cambria Math"/>
                                          </w:rPr>
                                          <m:t>0.038</m:t>
                                        </m:r>
                                      </m:den>
                                    </m:f>
                                    <m:r>
                                      <w:rPr>
                                        <w:rFonts w:ascii="Cambria Math" w:hAnsi="Cambria Math"/>
                                      </w:rPr>
                                      <m:t xml:space="preserve">   </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6" name="Rectangle 176"/>
                          <wps:cNvSpPr/>
                          <wps:spPr>
                            <a:xfrm>
                              <a:off x="27296" y="0"/>
                              <a:ext cx="5288507" cy="12963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78" name="Text Box 178"/>
                        <wps:cNvSpPr txBox="1"/>
                        <wps:spPr>
                          <a:xfrm>
                            <a:off x="54591" y="586854"/>
                            <a:ext cx="5315585" cy="156950"/>
                          </a:xfrm>
                          <a:prstGeom prst="rect">
                            <a:avLst/>
                          </a:prstGeom>
                          <a:solidFill>
                            <a:prstClr val="white"/>
                          </a:solidFill>
                          <a:ln>
                            <a:noFill/>
                          </a:ln>
                        </wps:spPr>
                        <wps:txbx>
                          <w:txbxContent>
                            <w:p w14:paraId="2E56A5C4" w14:textId="0646F57D" w:rsidR="000756CE" w:rsidRPr="00400418" w:rsidRDefault="000756CE" w:rsidP="00C604AF">
                              <w:pPr>
                                <w:pStyle w:val="Caption"/>
                                <w:rPr>
                                  <w:noProof/>
                                </w:rPr>
                              </w:pPr>
                              <w:bookmarkStart w:id="593" w:name="_Ref520646809"/>
                              <w:r>
                                <w:t xml:space="preserve">Equation </w:t>
                              </w:r>
                              <w:r>
                                <w:rPr>
                                  <w:noProof/>
                                </w:rPr>
                                <w:fldChar w:fldCharType="begin"/>
                              </w:r>
                              <w:r>
                                <w:rPr>
                                  <w:noProof/>
                                </w:rPr>
                                <w:instrText xml:space="preserve"> SEQ Equation \* ARABIC </w:instrText>
                              </w:r>
                              <w:r>
                                <w:rPr>
                                  <w:noProof/>
                                </w:rPr>
                                <w:fldChar w:fldCharType="separate"/>
                              </w:r>
                              <w:ins w:id="594" w:author="Administrator" w:date="2018-08-08T11:22:00Z">
                                <w:r>
                                  <w:rPr>
                                    <w:noProof/>
                                  </w:rPr>
                                  <w:t>3</w:t>
                                </w:r>
                              </w:ins>
                              <w:del w:id="595" w:author="Administrator" w:date="2018-08-08T11:22:00Z">
                                <w:r w:rsidDel="006B6E3D">
                                  <w:rPr>
                                    <w:noProof/>
                                  </w:rPr>
                                  <w:delText>2</w:delText>
                                </w:r>
                              </w:del>
                              <w:r>
                                <w:rPr>
                                  <w:noProof/>
                                </w:rPr>
                                <w:fldChar w:fldCharType="end"/>
                              </w:r>
                              <w:bookmarkEnd w:id="593"/>
                              <w:r>
                                <w:rPr>
                                  <w:noProof/>
                                </w:rPr>
                                <w:t>. Claculation of tryptophan equivalence from normalized fluorescenc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7D4A08" id="Group 179" o:spid="_x0000_s1096" style="position:absolute;left:0;text-align:left;margin-left:0;margin-top:12.3pt;width:421.75pt;height:140.75pt;z-index:251679744;mso-position-horizontal:left;mso-position-horizontal-relative:margin;mso-width-relative:margin;mso-height-relative:margin" coordorigin="136,5868" coordsize="53565,17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">
                <v:group id="Group 177" o:spid="_x0000_s1097" style="position:absolute;left:136;top:7847;width:52407;height:15900" coordsize="53158,1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shape id="Text Box 143" o:spid="_x0000_s1098" type="#_x0000_t202" style="position:absolute;left:1384;top:6175;width:51773;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" fillcolor="white [3201]" stroked="f" strokeweight=".5pt">
                    <v:textbox>
                      <w:txbxContent>
                        <w:p w14:paraId="3BBD6905" w14:textId="4F114EFF" w:rsidR="000756CE" w:rsidRPr="00C604AF" w:rsidRDefault="000756CE" w:rsidP="003B0367">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75/</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2)</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75/</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05)</m:t>
                                  </m:r>
                                </m:den>
                              </m:f>
                            </m:oMath>
                          </m:oMathPara>
                        </w:p>
                      </w:txbxContent>
                    </v:textbox>
                  </v:shape>
                  <v:shape id="Text Box 159" o:spid="_x0000_s1099" type="#_x0000_t202" style="position:absolute;top:1227;width:51842;height:5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0917640F" w14:textId="18776099" w:rsidR="000756CE" w:rsidRPr="00C604AF" w:rsidRDefault="000756CE" w:rsidP="003B0367">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27</m:t>
                                  </m:r>
                                </m:num>
                                <m:den>
                                  <m:r>
                                    <w:rPr>
                                      <w:rFonts w:ascii="Cambria Math" w:hAnsi="Cambria Math"/>
                                    </w:rPr>
                                    <m:t>0.038</m:t>
                                  </m:r>
                                </m:den>
                              </m:f>
                              <m:r>
                                <w:rPr>
                                  <w:rFonts w:ascii="Cambria Math" w:hAnsi="Cambria Math"/>
                                </w:rPr>
                                <m:t xml:space="preserve">   </m:t>
                              </m:r>
                            </m:oMath>
                          </m:oMathPara>
                        </w:p>
                      </w:txbxContent>
                    </v:textbox>
                  </v:shape>
                  <v:rect id="Rectangle 176" o:spid="_x0000_s1100" style="position:absolute;left:272;width:52886;height:1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" filled="f" strokecolor="black [3213]" strokeweight="1pt"/>
                </v:group>
                <v:shape id="Text Box 178" o:spid="_x0000_s1101" type="#_x0000_t202" style="position:absolute;left:545;top:5868;width:5315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E56A5C4" w14:textId="0646F57D" w:rsidR="000756CE" w:rsidRPr="00400418" w:rsidRDefault="000756CE" w:rsidP="00C604AF">
                        <w:pPr>
                          <w:pStyle w:val="Caption"/>
                          <w:rPr>
                            <w:noProof/>
                          </w:rPr>
                        </w:pPr>
                        <w:bookmarkStart w:id="596" w:name="_Ref520646809"/>
                        <w:r>
                          <w:t xml:space="preserve">Equation </w:t>
                        </w:r>
                        <w:r>
                          <w:rPr>
                            <w:noProof/>
                          </w:rPr>
                          <w:fldChar w:fldCharType="begin"/>
                        </w:r>
                        <w:r>
                          <w:rPr>
                            <w:noProof/>
                          </w:rPr>
                          <w:instrText xml:space="preserve"> SEQ Equation \* ARABIC </w:instrText>
                        </w:r>
                        <w:r>
                          <w:rPr>
                            <w:noProof/>
                          </w:rPr>
                          <w:fldChar w:fldCharType="separate"/>
                        </w:r>
                        <w:ins w:id="597" w:author="Administrator" w:date="2018-08-08T11:22:00Z">
                          <w:r>
                            <w:rPr>
                              <w:noProof/>
                            </w:rPr>
                            <w:t>3</w:t>
                          </w:r>
                        </w:ins>
                        <w:del w:id="598" w:author="Administrator" w:date="2018-08-08T11:22:00Z">
                          <w:r w:rsidDel="006B6E3D">
                            <w:rPr>
                              <w:noProof/>
                            </w:rPr>
                            <w:delText>2</w:delText>
                          </w:r>
                        </w:del>
                        <w:r>
                          <w:rPr>
                            <w:noProof/>
                          </w:rPr>
                          <w:fldChar w:fldCharType="end"/>
                        </w:r>
                        <w:bookmarkEnd w:id="596"/>
                        <w:r>
                          <w:rPr>
                            <w:noProof/>
                          </w:rPr>
                          <w:t>. Claculation of tryptophan equivalence from normalized fluorescence</w:t>
                        </w:r>
                      </w:p>
                    </w:txbxContent>
                  </v:textbox>
                </v:shape>
                <w10:wrap type="topAndBottom" anchorx="margin"/>
              </v:group>
            </w:pict>
          </mc:Fallback>
        </mc:AlternateContent>
      </w:r>
      <w:r w:rsidR="004C374A">
        <w:t xml:space="preserve"> </w:t>
      </w:r>
    </w:p>
    <w:p w14:paraId="3FC79A3A" w14:textId="3963AACA" w:rsidR="00C604AF" w:rsidDel="003E5C49" w:rsidRDefault="00C604AF" w:rsidP="00C604AF">
      <w:pPr>
        <w:rPr>
          <w:del w:id="599" w:author="Administrator" w:date="2018-08-06T16:29:00Z"/>
        </w:rPr>
      </w:pPr>
    </w:p>
    <w:p w14:paraId="6774666E" w14:textId="3F9BCD37" w:rsidR="00C604AF" w:rsidRPr="00C604AF" w:rsidDel="003E5C49" w:rsidRDefault="00C604AF" w:rsidP="00C604AF">
      <w:pPr>
        <w:rPr>
          <w:del w:id="600" w:author="Administrator" w:date="2018-08-06T16:29:00Z"/>
        </w:rPr>
      </w:pPr>
    </w:p>
    <w:p w14:paraId="778A6F1C" w14:textId="23AD33D1" w:rsidR="004C374A" w:rsidRDefault="003C0D0B" w:rsidP="006F71AF">
      <w:pPr>
        <w:pStyle w:val="Heading4"/>
      </w:pPr>
      <w:bookmarkStart w:id="601" w:name="_Toc520220772"/>
      <w:r>
        <w:t xml:space="preserve">Quantification </w:t>
      </w:r>
      <w:r w:rsidR="004C374A">
        <w:t xml:space="preserve">of </w:t>
      </w:r>
      <w:r>
        <w:t xml:space="preserve">individual lab-grown </w:t>
      </w:r>
      <w:r w:rsidR="004C374A">
        <w:t xml:space="preserve">bacteria </w:t>
      </w:r>
      <w:r>
        <w:t>suspended in double distilled</w:t>
      </w:r>
      <w:del w:id="602" w:author="Administrator" w:date="2018-08-06T16:29:00Z">
        <w:r w:rsidDel="003E5C49">
          <w:delText>?</w:delText>
        </w:r>
      </w:del>
      <w:r>
        <w:t xml:space="preserve"> Non-fluorescent</w:t>
      </w:r>
      <w:del w:id="603" w:author="Administrator" w:date="2018-08-06T16:29:00Z">
        <w:r w:rsidDel="003E5C49">
          <w:delText xml:space="preserve"> ?</w:delText>
        </w:r>
      </w:del>
      <w:r>
        <w:t xml:space="preserve"> water </w:t>
      </w:r>
      <w:bookmarkEnd w:id="601"/>
    </w:p>
    <w:p w14:paraId="14D58D9F" w14:textId="59B468F3" w:rsidR="004C374A" w:rsidRDefault="000756CE" w:rsidP="000756CE">
      <w:pPr>
        <w:rPr>
          <w:ins w:id="604" w:author="Administrator" w:date="2018-08-13T09:31:00Z"/>
        </w:rPr>
      </w:pPr>
      <w:r>
        <w:rPr>
          <w:noProof/>
          <w:lang w:eastAsia="en-US"/>
        </w:rPr>
        <mc:AlternateContent>
          <mc:Choice Requires="wpg">
            <w:drawing>
              <wp:anchor distT="0" distB="0" distL="114300" distR="114300" simplePos="0" relativeHeight="251694080" behindDoc="0" locked="0" layoutInCell="1" allowOverlap="1" wp14:anchorId="0967D3DF" wp14:editId="04530129">
                <wp:simplePos x="0" y="0"/>
                <wp:positionH relativeFrom="margin">
                  <wp:align>right</wp:align>
                </wp:positionH>
                <wp:positionV relativeFrom="paragraph">
                  <wp:posOffset>618490</wp:posOffset>
                </wp:positionV>
                <wp:extent cx="5337810" cy="4091940"/>
                <wp:effectExtent l="0" t="0" r="0" b="3810"/>
                <wp:wrapTopAndBottom/>
                <wp:docPr id="161" name="Group 161"/>
                <wp:cNvGraphicFramePr/>
                <a:graphic xmlns:a="http://schemas.openxmlformats.org/drawingml/2006/main">
                  <a:graphicData uri="http://schemas.microsoft.com/office/word/2010/wordprocessingGroup">
                    <wpg:wgp>
                      <wpg:cNvGrpSpPr/>
                      <wpg:grpSpPr>
                        <a:xfrm>
                          <a:off x="0" y="0"/>
                          <a:ext cx="5338286" cy="4092061"/>
                          <a:chOff x="-17260" y="-844544"/>
                          <a:chExt cx="5339418" cy="4092705"/>
                        </a:xfrm>
                      </wpg:grpSpPr>
                      <pic:pic xmlns:pic="http://schemas.openxmlformats.org/drawingml/2006/picture">
                        <pic:nvPicPr>
                          <pic:cNvPr id="162" name="Picture 16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7260" y="-844544"/>
                            <a:ext cx="5274310" cy="3345180"/>
                          </a:xfrm>
                          <a:prstGeom prst="rect">
                            <a:avLst/>
                          </a:prstGeom>
                        </pic:spPr>
                      </pic:pic>
                      <wpg:grpSp>
                        <wpg:cNvPr id="163" name="Group 163"/>
                        <wpg:cNvGrpSpPr/>
                        <wpg:grpSpPr>
                          <a:xfrm>
                            <a:off x="51176" y="-665580"/>
                            <a:ext cx="5270982" cy="3913741"/>
                            <a:chOff x="43859" y="-570574"/>
                            <a:chExt cx="5271372" cy="3914277"/>
                          </a:xfrm>
                        </wpg:grpSpPr>
                        <wpg:grpSp>
                          <wpg:cNvPr id="164" name="Group 164"/>
                          <wpg:cNvGrpSpPr/>
                          <wpg:grpSpPr>
                            <a:xfrm>
                              <a:off x="1006976" y="-570574"/>
                              <a:ext cx="4197951" cy="2234901"/>
                              <a:chOff x="1006976" y="-570574"/>
                              <a:chExt cx="4197951" cy="2234901"/>
                            </a:xfrm>
                          </wpg:grpSpPr>
                          <wps:wsp>
                            <wps:cNvPr id="165" name="Text Box 165"/>
                            <wps:cNvSpPr txBox="1"/>
                            <wps:spPr>
                              <a:xfrm>
                                <a:off x="1460724" y="-341145"/>
                                <a:ext cx="262909" cy="260386"/>
                              </a:xfrm>
                              <a:prstGeom prst="rect">
                                <a:avLst/>
                              </a:prstGeom>
                              <a:noFill/>
                              <a:ln w="6350">
                                <a:noFill/>
                              </a:ln>
                            </wps:spPr>
                            <wps:txbx>
                              <w:txbxContent>
                                <w:p w14:paraId="4E5B6881"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6" name="Text Box 166"/>
                            <wps:cNvSpPr txBox="1"/>
                            <wps:spPr>
                              <a:xfrm>
                                <a:off x="2845822" y="1277273"/>
                                <a:ext cx="262909" cy="260386"/>
                              </a:xfrm>
                              <a:prstGeom prst="rect">
                                <a:avLst/>
                              </a:prstGeom>
                              <a:noFill/>
                              <a:ln w="6350">
                                <a:noFill/>
                              </a:ln>
                            </wps:spPr>
                            <wps:txbx>
                              <w:txbxContent>
                                <w:p w14:paraId="23C4F1C2"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7" name="Text Box 167"/>
                            <wps:cNvSpPr txBox="1"/>
                            <wps:spPr>
                              <a:xfrm>
                                <a:off x="4942018" y="-570574"/>
                                <a:ext cx="262909" cy="260386"/>
                              </a:xfrm>
                              <a:prstGeom prst="rect">
                                <a:avLst/>
                              </a:prstGeom>
                              <a:noFill/>
                              <a:ln w="6350">
                                <a:noFill/>
                              </a:ln>
                            </wps:spPr>
                            <wps:txbx>
                              <w:txbxContent>
                                <w:p w14:paraId="557B7199"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9" name="Text Box 169"/>
                            <wps:cNvSpPr txBox="1"/>
                            <wps:spPr>
                              <a:xfrm>
                                <a:off x="3089941" y="1270406"/>
                                <a:ext cx="262909" cy="260386"/>
                              </a:xfrm>
                              <a:prstGeom prst="rect">
                                <a:avLst/>
                              </a:prstGeom>
                              <a:noFill/>
                              <a:ln w="6350">
                                <a:noFill/>
                              </a:ln>
                            </wps:spPr>
                            <wps:txbx>
                              <w:txbxContent>
                                <w:p w14:paraId="7BC1D76A"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0" name="Text Box 170"/>
                            <wps:cNvSpPr txBox="1"/>
                            <wps:spPr>
                              <a:xfrm>
                                <a:off x="1238126" y="1240497"/>
                                <a:ext cx="262909" cy="260386"/>
                              </a:xfrm>
                              <a:prstGeom prst="rect">
                                <a:avLst/>
                              </a:prstGeom>
                              <a:noFill/>
                              <a:ln w="6350">
                                <a:noFill/>
                              </a:ln>
                            </wps:spPr>
                            <wps:txbx>
                              <w:txbxContent>
                                <w:p w14:paraId="6E6C9D72"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1" name="Text Box 171"/>
                            <wps:cNvSpPr txBox="1"/>
                            <wps:spPr>
                              <a:xfrm>
                                <a:off x="1006976" y="1243214"/>
                                <a:ext cx="262909" cy="260386"/>
                              </a:xfrm>
                              <a:prstGeom prst="rect">
                                <a:avLst/>
                              </a:prstGeom>
                              <a:noFill/>
                              <a:ln w="6350">
                                <a:noFill/>
                              </a:ln>
                            </wps:spPr>
                            <wps:txbx>
                              <w:txbxContent>
                                <w:p w14:paraId="6F38A98F"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2" name="Text Box 172"/>
                            <wps:cNvSpPr txBox="1"/>
                            <wps:spPr>
                              <a:xfrm>
                                <a:off x="4706318" y="1403937"/>
                                <a:ext cx="262909" cy="260386"/>
                              </a:xfrm>
                              <a:prstGeom prst="rect">
                                <a:avLst/>
                              </a:prstGeom>
                              <a:noFill/>
                              <a:ln w="6350">
                                <a:noFill/>
                              </a:ln>
                            </wps:spPr>
                            <wps:txbx>
                              <w:txbxContent>
                                <w:p w14:paraId="4F810FA4" w14:textId="77777777" w:rsidR="000756CE" w:rsidRPr="00073626" w:rsidRDefault="000756CE" w:rsidP="003E5C49">
                                  <w:pPr>
                                    <w:spacing w:before="0"/>
                                    <w:rPr>
                                      <w:b/>
                                      <w:bCs/>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3" name="Text Box 173"/>
                            <wps:cNvSpPr txBox="1"/>
                            <wps:spPr>
                              <a:xfrm>
                                <a:off x="4502803" y="1403941"/>
                                <a:ext cx="262909" cy="260386"/>
                              </a:xfrm>
                              <a:prstGeom prst="rect">
                                <a:avLst/>
                              </a:prstGeom>
                              <a:noFill/>
                              <a:ln w="6350">
                                <a:noFill/>
                              </a:ln>
                            </wps:spPr>
                            <wps:txbx>
                              <w:txbxContent>
                                <w:p w14:paraId="6A3746F5" w14:textId="77777777" w:rsidR="000756CE" w:rsidRPr="00073626" w:rsidRDefault="000756CE"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174" name="Text Box 174"/>
                          <wps:cNvSpPr txBox="1"/>
                          <wps:spPr>
                            <a:xfrm>
                              <a:off x="43859" y="2654525"/>
                              <a:ext cx="5271372" cy="689178"/>
                            </a:xfrm>
                            <a:prstGeom prst="rect">
                              <a:avLst/>
                            </a:prstGeom>
                            <a:solidFill>
                              <a:prstClr val="white"/>
                            </a:solidFill>
                            <a:ln>
                              <a:noFill/>
                            </a:ln>
                          </wps:spPr>
                          <wps:txbx>
                            <w:txbxContent>
                              <w:p w14:paraId="475D2239" w14:textId="2808B734" w:rsidR="000756CE" w:rsidRPr="004906F8" w:rsidRDefault="000756CE" w:rsidP="00A00D58">
                                <w:pPr>
                                  <w:pStyle w:val="Caption"/>
                                  <w:rPr>
                                    <w:noProof/>
                                  </w:rPr>
                                </w:pPr>
                                <w:r>
                                  <w:t xml:space="preserve">Figure </w:t>
                                </w:r>
                                <w:r>
                                  <w:rPr>
                                    <w:noProof/>
                                  </w:rPr>
                                  <w:fldChar w:fldCharType="begin"/>
                                </w:r>
                                <w:r>
                                  <w:rPr>
                                    <w:noProof/>
                                  </w:rPr>
                                  <w:instrText xml:space="preserve"> SEQ Figure \* ARABIC </w:instrText>
                                </w:r>
                                <w:r>
                                  <w:rPr>
                                    <w:noProof/>
                                  </w:rPr>
                                  <w:fldChar w:fldCharType="separate"/>
                                </w:r>
                                <w:ins w:id="605" w:author="Administrator" w:date="2018-08-13T09:39:00Z">
                                  <w:r w:rsidR="00971D1D">
                                    <w:rPr>
                                      <w:noProof/>
                                    </w:rPr>
                                    <w:t>11</w:t>
                                  </w:r>
                                </w:ins>
                                <w:del w:id="606" w:author="Administrator" w:date="2018-08-08T15:52:00Z">
                                  <w:r w:rsidDel="00ED50AB">
                                    <w:rPr>
                                      <w:noProof/>
                                    </w:rPr>
                                    <w:delText>10</w:delText>
                                  </w:r>
                                </w:del>
                                <w:r>
                                  <w:rPr>
                                    <w:noProof/>
                                  </w:rPr>
                                  <w:fldChar w:fldCharType="end"/>
                                </w:r>
                                <w:r>
                                  <w:rPr>
                                    <w:noProof/>
                                  </w:rPr>
                                  <w:t xml:space="preserve"> </w:t>
                                </w:r>
                                <w:del w:id="607" w:author="Administrator" w:date="2018-08-08T11:34:00Z">
                                  <w:r w:rsidRPr="000756CE" w:rsidDel="00A00D58">
                                    <w:rPr>
                                      <w:noProof/>
                                    </w:rPr>
                                    <w:delText xml:space="preserve">Tryptophan fluorescence </w:delText>
                                  </w:r>
                                </w:del>
                                <w:ins w:id="608" w:author="Administrator" w:date="2018-08-08T11:34:00Z">
                                  <w:r w:rsidRPr="000756CE">
                                    <w:rPr>
                                      <w:noProof/>
                                      <w:rPrChange w:id="609" w:author="Administrator" w:date="2018-08-13T09:01:00Z">
                                        <w:rPr>
                                          <w:noProof/>
                                          <w:highlight w:val="yellow"/>
                                        </w:rPr>
                                      </w:rPrChange>
                                    </w:rPr>
                                    <w:t>F</w:t>
                                  </w:r>
                                  <w:r w:rsidRPr="000756CE">
                                    <w:rPr>
                                      <w:noProof/>
                                    </w:rPr>
                                    <w:t>luorescence</w:t>
                                  </w:r>
                                  <w:r>
                                    <w:rPr>
                                      <w:noProof/>
                                    </w:rPr>
                                    <w:t xml:space="preserve"> </w:t>
                                  </w:r>
                                </w:ins>
                                <w:r>
                                  <w:rPr>
                                    <w:noProof/>
                                  </w:rPr>
                                  <w:t>measurements</w:t>
                                </w:r>
                                <w:ins w:id="610" w:author="Administrator" w:date="2018-08-08T11:34:00Z">
                                  <w:r>
                                    <w:rPr>
                                      <w:noProof/>
                                    </w:rPr>
                                    <w:t xml:space="preserve"> at excitation-emission of 275-362 nm</w:t>
                                  </w:r>
                                </w:ins>
                                <w:r>
                                  <w:rPr>
                                    <w:noProof/>
                                  </w:rPr>
                                  <w:t xml:space="preserve">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w14:anchorId="0967D3DF" id="Group 161" o:spid="_x0000_s1102" style="position:absolute;left:0;text-align:left;margin-left:369.1pt;margin-top:48.7pt;width:420.3pt;height:322.2pt;z-index:251694080;mso-position-horizontal:right;mso-position-horizontal-relative:margin;mso-width-relative:margin;mso-height-relative:margin" coordorigin="-172,-8445" coordsize="53394,4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">
                <v:shape id="Picture 162" o:spid="_x0000_s1103" type="#_x0000_t75" style="position:absolute;left:-172;top:-8445;width:52742;height:3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">
                  <v:imagedata r:id="rId32" o:title=""/>
                  <v:path arrowok="t"/>
                </v:shape>
                <v:group id="Group 163" o:spid="_x0000_s1104" style="position:absolute;left:511;top:-6655;width:52710;height:39136" coordorigin="438,-5705" coordsize="52713,3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4" o:spid="_x0000_s1105" style="position:absolute;left:10069;top:-5705;width:41980;height:22348" coordorigin="10069,-5705" coordsize="41979,2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65" o:spid="_x0000_s1106" type="#_x0000_t202" style="position:absolute;left:14607;top:-3411;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" filled="f" stroked="f" strokeweight=".5pt">
                      <v:textbox>
                        <w:txbxContent>
                          <w:p w14:paraId="4E5B6881"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66" o:spid="_x0000_s1107" type="#_x0000_t202" style="position:absolute;left:28458;top:1277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" filled="f" stroked="f" strokeweight=".5pt">
                      <v:textbox>
                        <w:txbxContent>
                          <w:p w14:paraId="23C4F1C2"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67" o:spid="_x0000_s1108" type="#_x0000_t202" style="position:absolute;left:49420;top:-5705;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" filled="f" stroked="f" strokeweight=".5pt">
                      <v:textbox>
                        <w:txbxContent>
                          <w:p w14:paraId="557B7199"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69" o:spid="_x0000_s1109" type="#_x0000_t202" style="position:absolute;left:30899;top:12704;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" filled="f" stroked="f" strokeweight=".5pt">
                      <v:textbox>
                        <w:txbxContent>
                          <w:p w14:paraId="7BC1D76A"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70" o:spid="_x0000_s1110" type="#_x0000_t202" style="position:absolute;left:12381;top:12404;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" filled="f" stroked="f" strokeweight=".5pt">
                      <v:textbox>
                        <w:txbxContent>
                          <w:p w14:paraId="6E6C9D72"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71" o:spid="_x0000_s1111" type="#_x0000_t202" style="position:absolute;left:10069;top:1243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" filled="f" stroked="f" strokeweight=".5pt">
                      <v:textbox>
                        <w:txbxContent>
                          <w:p w14:paraId="6F38A98F"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shape id="Text Box 172" o:spid="_x0000_s1112" type="#_x0000_t202" style="position:absolute;left:47063;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" filled="f" stroked="f" strokeweight=".5pt">
                      <v:textbox>
                        <w:txbxContent>
                          <w:p w14:paraId="4F810FA4" w14:textId="77777777" w:rsidR="000756CE" w:rsidRPr="00073626" w:rsidRDefault="000756CE" w:rsidP="003E5C49">
                            <w:pPr>
                              <w:spacing w:before="0"/>
                              <w:rPr>
                                <w:b/>
                                <w:bCs/>
                              </w:rPr>
                            </w:pPr>
                            <w:r w:rsidRPr="00073626">
                              <w:rPr>
                                <w:rFonts w:hint="cs"/>
                                <w:b/>
                                <w:bCs/>
                                <w:sz w:val="32"/>
                                <w:szCs w:val="32"/>
                                <w:rtl/>
                              </w:rPr>
                              <w:t>*</w:t>
                            </w:r>
                          </w:p>
                        </w:txbxContent>
                      </v:textbox>
                    </v:shape>
                    <v:shape id="Text Box 173" o:spid="_x0000_s1113" type="#_x0000_t202" style="position:absolute;left:45028;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" filled="f" stroked="f" strokeweight=".5pt">
                      <v:textbox>
                        <w:txbxContent>
                          <w:p w14:paraId="6A3746F5" w14:textId="77777777" w:rsidR="000756CE" w:rsidRPr="00073626" w:rsidRDefault="000756CE" w:rsidP="003E5C49">
                            <w:pPr>
                              <w:spacing w:before="0"/>
                              <w:rPr>
                                <w:b/>
                                <w:bCs/>
                                <w:sz w:val="32"/>
                                <w:szCs w:val="32"/>
                              </w:rPr>
                            </w:pPr>
                            <w:r w:rsidRPr="00073626">
                              <w:rPr>
                                <w:rFonts w:hint="cs"/>
                                <w:b/>
                                <w:bCs/>
                                <w:sz w:val="32"/>
                                <w:szCs w:val="32"/>
                                <w:rtl/>
                              </w:rPr>
                              <w:t>*</w:t>
                            </w:r>
                          </w:p>
                        </w:txbxContent>
                      </v:textbox>
                    </v:shape>
                  </v:group>
                  <v:shape id="Text Box 174" o:spid="_x0000_s1114" type="#_x0000_t202" style="position:absolute;left:438;top:26545;width:52714;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" stroked="f">
                    <v:textbox style="mso-fit-shape-to-text:t" inset="0,0,0,0">
                      <w:txbxContent>
                        <w:p w14:paraId="475D2239" w14:textId="2808B734" w:rsidR="000756CE" w:rsidRPr="004906F8" w:rsidRDefault="000756CE" w:rsidP="00A00D58">
                          <w:pPr>
                            <w:pStyle w:val="Caption"/>
                            <w:rPr>
                              <w:noProof/>
                            </w:rPr>
                          </w:pPr>
                          <w:r>
                            <w:t xml:space="preserve">Figure </w:t>
                          </w:r>
                          <w:r>
                            <w:rPr>
                              <w:noProof/>
                            </w:rPr>
                            <w:fldChar w:fldCharType="begin"/>
                          </w:r>
                          <w:r>
                            <w:rPr>
                              <w:noProof/>
                            </w:rPr>
                            <w:instrText xml:space="preserve"> SEQ Figure \* ARABIC </w:instrText>
                          </w:r>
                          <w:r>
                            <w:rPr>
                              <w:noProof/>
                            </w:rPr>
                            <w:fldChar w:fldCharType="separate"/>
                          </w:r>
                          <w:ins w:id="611" w:author="Administrator" w:date="2018-08-13T09:39:00Z">
                            <w:r w:rsidR="00971D1D">
                              <w:rPr>
                                <w:noProof/>
                              </w:rPr>
                              <w:t>11</w:t>
                            </w:r>
                          </w:ins>
                          <w:del w:id="612" w:author="Administrator" w:date="2018-08-08T15:52:00Z">
                            <w:r w:rsidDel="00ED50AB">
                              <w:rPr>
                                <w:noProof/>
                              </w:rPr>
                              <w:delText>10</w:delText>
                            </w:r>
                          </w:del>
                          <w:r>
                            <w:rPr>
                              <w:noProof/>
                            </w:rPr>
                            <w:fldChar w:fldCharType="end"/>
                          </w:r>
                          <w:r>
                            <w:rPr>
                              <w:noProof/>
                            </w:rPr>
                            <w:t xml:space="preserve"> </w:t>
                          </w:r>
                          <w:del w:id="613" w:author="Administrator" w:date="2018-08-08T11:34:00Z">
                            <w:r w:rsidRPr="000756CE" w:rsidDel="00A00D58">
                              <w:rPr>
                                <w:noProof/>
                              </w:rPr>
                              <w:delText xml:space="preserve">Tryptophan fluorescence </w:delText>
                            </w:r>
                          </w:del>
                          <w:ins w:id="614" w:author="Administrator" w:date="2018-08-08T11:34:00Z">
                            <w:r w:rsidRPr="000756CE">
                              <w:rPr>
                                <w:noProof/>
                                <w:rPrChange w:id="615" w:author="Administrator" w:date="2018-08-13T09:01:00Z">
                                  <w:rPr>
                                    <w:noProof/>
                                    <w:highlight w:val="yellow"/>
                                  </w:rPr>
                                </w:rPrChange>
                              </w:rPr>
                              <w:t>F</w:t>
                            </w:r>
                            <w:r w:rsidRPr="000756CE">
                              <w:rPr>
                                <w:noProof/>
                              </w:rPr>
                              <w:t>luorescence</w:t>
                            </w:r>
                            <w:r>
                              <w:rPr>
                                <w:noProof/>
                              </w:rPr>
                              <w:t xml:space="preserve"> </w:t>
                            </w:r>
                          </w:ins>
                          <w:r>
                            <w:rPr>
                              <w:noProof/>
                            </w:rPr>
                            <w:t>measurements</w:t>
                          </w:r>
                          <w:ins w:id="616" w:author="Administrator" w:date="2018-08-08T11:34:00Z">
                            <w:r>
                              <w:rPr>
                                <w:noProof/>
                              </w:rPr>
                              <w:t xml:space="preserve"> at excitation-emission of 275-362 nm</w:t>
                            </w:r>
                          </w:ins>
                          <w:r>
                            <w:rPr>
                              <w:noProof/>
                            </w:rPr>
                            <w:t xml:space="preserve">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p>
                      </w:txbxContent>
                    </v:textbox>
                  </v:shape>
                </v:group>
                <w10:wrap type="topAndBottom" anchorx="margin"/>
              </v:group>
            </w:pict>
          </mc:Fallback>
        </mc:AlternateContent>
      </w:r>
      <w:r w:rsidR="004C374A">
        <w:t xml:space="preserve">The </w:t>
      </w:r>
      <w:r w:rsidR="000A0578">
        <w:t xml:space="preserve">tryptophan-like fluorescence </w:t>
      </w:r>
      <w:r w:rsidR="00A00D58">
        <w:t>(at excitation</w:t>
      </w:r>
      <w:del w:id="617" w:author="Administrator" w:date="2018-08-13T09:02:00Z">
        <w:r w:rsidR="00A00D58" w:rsidDel="000756CE">
          <w:delText>-</w:delText>
        </w:r>
      </w:del>
      <w:ins w:id="618" w:author="Administrator" w:date="2018-08-13T09:02:00Z">
        <w:r>
          <w:t>/</w:t>
        </w:r>
      </w:ins>
      <w:r w:rsidR="00A00D58">
        <w:t>emission of 275 and 362 nm respectively)</w:t>
      </w:r>
      <w:r w:rsidR="004C374A">
        <w:t xml:space="preserve"> of </w:t>
      </w:r>
      <w:r w:rsidR="004C374A">
        <w:rPr>
          <w:i/>
          <w:iCs/>
        </w:rPr>
        <w:t>E. coli, B. subtilis</w:t>
      </w:r>
      <w:r w:rsidR="004C374A">
        <w:t xml:space="preserve"> and </w:t>
      </w:r>
      <w:r w:rsidR="004C374A">
        <w:rPr>
          <w:i/>
          <w:iCs/>
        </w:rPr>
        <w:t>P. aeruginosa</w:t>
      </w:r>
      <w:r w:rsidR="004C374A">
        <w:t xml:space="preserve"> in </w:t>
      </w:r>
      <w:r w:rsidR="000A0578">
        <w:t>high-</w:t>
      </w:r>
      <w:r w:rsidR="00A53E16">
        <w:t>purity</w:t>
      </w:r>
      <w:r w:rsidR="000A0578">
        <w:t xml:space="preserve"> non-fluorescent water was </w:t>
      </w:r>
      <w:r w:rsidR="00A53E16">
        <w:t>plotted against the co</w:t>
      </w:r>
      <w:r w:rsidR="006F71AF">
        <w:t>nc</w:t>
      </w:r>
      <w:r w:rsidR="00A53E16">
        <w:t>entration of microorganisms (in CFU/ml) in</w:t>
      </w:r>
      <w:ins w:id="619" w:author="Administrator" w:date="2018-08-13T09:03:00Z">
        <w:r>
          <w:t xml:space="preserve"> </w:t>
        </w:r>
      </w:ins>
      <w:ins w:id="620" w:author="Administrator" w:date="2018-08-13T09:02:00Z">
        <w:r>
          <w:fldChar w:fldCharType="begin"/>
        </w:r>
        <w:r>
          <w:instrText xml:space="preserve"> REF _Ref521914306 \h </w:instrText>
        </w:r>
      </w:ins>
      <w:r>
        <w:fldChar w:fldCharType="separate"/>
      </w:r>
      <w:ins w:id="621" w:author="Administrator" w:date="2018-08-13T09:02:00Z">
        <w:r>
          <w:t xml:space="preserve">Figure </w:t>
        </w:r>
        <w:r>
          <w:rPr>
            <w:noProof/>
          </w:rPr>
          <w:t>10</w:t>
        </w:r>
        <w:r>
          <w:fldChar w:fldCharType="end"/>
        </w:r>
      </w:ins>
      <w:del w:id="622" w:author="Administrator" w:date="2018-08-13T09:02:00Z">
        <w:r w:rsidR="00A53E16" w:rsidDel="000756CE">
          <w:delText xml:space="preserve"> Fig. 10</w:delText>
        </w:r>
      </w:del>
      <w:r w:rsidR="00A53E16">
        <w:t>. T</w:t>
      </w:r>
      <w:r w:rsidR="004C374A">
        <w:t xml:space="preserve">he </w:t>
      </w:r>
      <w:r w:rsidR="00A53E16">
        <w:t xml:space="preserve">log </w:t>
      </w:r>
      <w:r w:rsidR="004C374A">
        <w:t>concentration given as "-1"</w:t>
      </w:r>
      <w:r w:rsidR="007B4F7C">
        <w:t xml:space="preserve"> </w:t>
      </w:r>
      <w:r w:rsidR="00A53E16">
        <w:t>is assigned to zero CFU/ml value.</w:t>
      </w:r>
      <w:r w:rsidR="004C374A">
        <w:t xml:space="preserve"> </w:t>
      </w:r>
      <w:r w:rsidR="009A5636">
        <w:fldChar w:fldCharType="begin"/>
      </w:r>
      <w:r w:rsidR="009A5636">
        <w:instrText xml:space="preserve"> REF _Ref520641614 \h </w:instrText>
      </w:r>
      <w:r w:rsidR="009A5636">
        <w:fldChar w:fldCharType="separate"/>
      </w:r>
      <w:r w:rsidR="000A1912">
        <w:t xml:space="preserve">Figure </w:t>
      </w:r>
      <w:r w:rsidR="000A1912">
        <w:rPr>
          <w:noProof/>
        </w:rPr>
        <w:t>10</w:t>
      </w:r>
      <w:r w:rsidR="009A5636">
        <w:fldChar w:fldCharType="end"/>
      </w:r>
      <w:r w:rsidR="009A5636">
        <w:t xml:space="preserve"> </w:t>
      </w:r>
      <w:r w:rsidR="004C374A">
        <w:t xml:space="preserve">illustrates the detection thresholds of the </w:t>
      </w:r>
      <w:r w:rsidR="00A53E16">
        <w:t>emission measurements at single excitation/emission wavelength pair in</w:t>
      </w:r>
      <w:r w:rsidR="004C374A">
        <w:t xml:space="preserve"> detect</w:t>
      </w:r>
      <w:r w:rsidR="00A53E16">
        <w:t>ing</w:t>
      </w:r>
      <w:r w:rsidR="004C374A">
        <w:t xml:space="preserve"> different bacterial species.  All significance is tested using a Wilcoxon non-parametric test, since the variances are not equal </w:t>
      </w:r>
      <w:r w:rsidR="00A00D58">
        <w:t>according to Levene's test</w:t>
      </w:r>
      <w:r w:rsidR="004C374A">
        <w:t xml:space="preserve">. </w:t>
      </w:r>
      <w:r w:rsidR="00D9178E">
        <w:t>The</w:t>
      </w:r>
      <w:r w:rsidR="004C374A">
        <w:t xml:space="preserve"> difference</w:t>
      </w:r>
      <w:r w:rsidR="00D9178E">
        <w:t>s</w:t>
      </w:r>
      <w:r w:rsidR="004C374A">
        <w:t xml:space="preserve"> in </w:t>
      </w:r>
      <w:r w:rsidR="004C374A" w:rsidRPr="003B0367">
        <w:rPr>
          <w:rPrChange w:id="623" w:author="Administrator" w:date="2018-08-06T16:59:00Z">
            <w:rPr>
              <w:highlight w:val="yellow"/>
            </w:rPr>
          </w:rPrChange>
        </w:rPr>
        <w:t>fluorescenc</w:t>
      </w:r>
      <w:r w:rsidR="004C374A" w:rsidRPr="003B0367">
        <w:t>e</w:t>
      </w:r>
      <w:r w:rsidR="00D9178E">
        <w:t xml:space="preserve"> </w:t>
      </w:r>
      <w:del w:id="624" w:author="Administrator" w:date="2018-08-06T16:59:00Z">
        <w:r w:rsidR="00D9178E" w:rsidDel="003B0367">
          <w:delText>(!!!)</w:delText>
        </w:r>
        <w:r w:rsidR="004C374A" w:rsidDel="003B0367">
          <w:delText xml:space="preserve"> </w:delText>
        </w:r>
      </w:del>
      <w:r w:rsidR="004C374A">
        <w:t xml:space="preserve">can only be observed </w:t>
      </w:r>
      <w:r w:rsidR="00D9178E">
        <w:t>when bacterial concentration reached 10</w:t>
      </w:r>
      <w:r w:rsidR="00D9178E" w:rsidRPr="003B0367">
        <w:rPr>
          <w:vertAlign w:val="superscript"/>
        </w:rPr>
        <w:t>3</w:t>
      </w:r>
      <w:r w:rsidR="00D9178E">
        <w:t>-10</w:t>
      </w:r>
      <w:r w:rsidR="00D9178E" w:rsidRPr="003B0367">
        <w:rPr>
          <w:vertAlign w:val="superscript"/>
        </w:rPr>
        <w:t>4</w:t>
      </w:r>
      <w:r w:rsidR="00D9178E">
        <w:t xml:space="preserve"> which is </w:t>
      </w:r>
      <w:ins w:id="625" w:author="Administrator" w:date="2018-08-08T11:33:00Z">
        <w:r w:rsidR="00A00D58">
          <w:t xml:space="preserve">roughly 0.15 </w:t>
        </w:r>
      </w:ins>
      <w:ins w:id="626" w:author="Administrator" w:date="2018-08-13T09:03:00Z">
        <w:r>
          <w:t>Raman</w:t>
        </w:r>
      </w:ins>
      <w:ins w:id="627" w:author="Administrator" w:date="2018-08-08T11:33:00Z">
        <w:r w:rsidR="00A00D58">
          <w:t xml:space="preserve"> units or the </w:t>
        </w:r>
      </w:ins>
      <w:r w:rsidR="00D9178E">
        <w:t xml:space="preserve">equivalent </w:t>
      </w:r>
      <w:del w:id="628" w:author="Administrator" w:date="2018-08-08T11:34:00Z">
        <w:r w:rsidR="00D9178E" w:rsidDel="00A00D58">
          <w:delText xml:space="preserve">to </w:delText>
        </w:r>
      </w:del>
      <w:ins w:id="629" w:author="Administrator" w:date="2018-08-08T11:34:00Z">
        <w:r w:rsidR="00A00D58">
          <w:t xml:space="preserve">of </w:t>
        </w:r>
      </w:ins>
      <w:del w:id="630" w:author="Administrator" w:date="2018-08-08T11:33:00Z">
        <w:r w:rsidR="00D9178E" w:rsidDel="00A00D58">
          <w:delText xml:space="preserve">about </w:delText>
        </w:r>
      </w:del>
      <w:ins w:id="631" w:author="Administrator" w:date="2018-08-08T11:33:00Z">
        <w:r w:rsidR="00A00D58">
          <w:t xml:space="preserve">~ </w:t>
        </w:r>
      </w:ins>
      <w:ins w:id="632" w:author="Administrator" w:date="2018-08-06T16:59:00Z">
        <w:r w:rsidR="003B0367">
          <w:t>3</w:t>
        </w:r>
      </w:ins>
      <w:del w:id="633" w:author="Administrator" w:date="2018-08-06T16:59:00Z">
        <w:r w:rsidR="004C374A" w:rsidDel="003B0367">
          <w:delText>2</w:delText>
        </w:r>
      </w:del>
      <w:r w:rsidR="004C374A">
        <w:t xml:space="preserve"> ppb of tryptophan</w:t>
      </w:r>
      <w:ins w:id="634" w:author="Administrator" w:date="2018-08-06T16:59:00Z">
        <w:r w:rsidR="003B0367">
          <w:t xml:space="preserve"> calculated using </w:t>
        </w:r>
      </w:ins>
      <w:ins w:id="635" w:author="Administrator" w:date="2018-08-13T09:03:00Z">
        <w:r>
          <w:fldChar w:fldCharType="begin"/>
        </w:r>
        <w:r>
          <w:instrText xml:space="preserve"> REF _Ref520646809 \h </w:instrText>
        </w:r>
      </w:ins>
      <w:r>
        <w:fldChar w:fldCharType="separate"/>
      </w:r>
      <w:ins w:id="636" w:author="Administrator" w:date="2018-08-13T09:03:00Z">
        <w:r>
          <w:t xml:space="preserve">Equation </w:t>
        </w:r>
        <w:r>
          <w:rPr>
            <w:noProof/>
          </w:rPr>
          <w:t>3</w:t>
        </w:r>
        <w:r>
          <w:fldChar w:fldCharType="end"/>
        </w:r>
      </w:ins>
      <w:ins w:id="637" w:author="Administrator" w:date="2018-08-13T09:04:00Z">
        <w:r>
          <w:t xml:space="preserve"> </w:t>
        </w:r>
      </w:ins>
      <w:del w:id="638" w:author="Administrator" w:date="2018-08-13T09:03:00Z">
        <w:r w:rsidR="007B4F7C" w:rsidDel="000756CE">
          <w:delText xml:space="preserve"> </w:delText>
        </w:r>
      </w:del>
      <w:r w:rsidR="00073626">
        <w:t>(</w:t>
      </w:r>
      <w:r w:rsidR="007B4F7C">
        <w:fldChar w:fldCharType="begin"/>
      </w:r>
      <w:r w:rsidR="007B4F7C">
        <w:instrText xml:space="preserve"> REF _Ref520641614 \h </w:instrText>
      </w:r>
      <w:r w:rsidR="007B4F7C">
        <w:fldChar w:fldCharType="separate"/>
      </w:r>
      <w:r w:rsidR="000A1912">
        <w:t xml:space="preserve">Figure </w:t>
      </w:r>
      <w:r w:rsidR="000A1912">
        <w:rPr>
          <w:noProof/>
        </w:rPr>
        <w:t>10</w:t>
      </w:r>
      <w:r w:rsidR="007B4F7C">
        <w:fldChar w:fldCharType="end"/>
      </w:r>
      <w:r w:rsidR="00073626">
        <w:t>)</w:t>
      </w:r>
      <w:r w:rsidR="004C374A">
        <w:t xml:space="preserve">. </w:t>
      </w:r>
    </w:p>
    <w:p w14:paraId="47554BCD" w14:textId="77777777" w:rsidR="00873A46" w:rsidRDefault="00873A46" w:rsidP="00873A46">
      <w:pPr>
        <w:rPr>
          <w:ins w:id="639" w:author="Administrator" w:date="2018-08-13T09:33:00Z"/>
        </w:rPr>
      </w:pPr>
      <w:ins w:id="640" w:author="Administrator" w:date="2018-08-13T09:31:00Z">
        <w:r>
          <w:t>This suggests that the studies using microbial detection at a single excitation/emission wavelength and claiming the detection limit equivalent to 1-3 ppb of tryptophan are capable of detecting bacteria at the ~10</w:t>
        </w:r>
        <w:r>
          <w:rPr>
            <w:vertAlign w:val="superscript"/>
          </w:rPr>
          <w:t>5</w:t>
        </w:r>
        <w:r>
          <w:t xml:space="preserve"> CFU/ml level.</w:t>
        </w:r>
      </w:ins>
      <w:ins w:id="641" w:author="Administrator" w:date="2018-08-13T09:32:00Z">
        <w:r>
          <w:t xml:space="preserve"> </w:t>
        </w:r>
      </w:ins>
      <w:ins w:id="642" w:author="Administrator" w:date="2018-08-13T09:33:00Z">
        <w:r>
          <w:t xml:space="preserve">This detection limit seems to be insufficient to the requirements of Israeli Ministry of Health regulations </w:t>
        </w:r>
        <w:r>
          <w:fldChar w:fldCharType="begin"/>
        </w:r>
        <w:r>
          <w:instrText xml:space="preserve"> ADDIN EN.CITE &lt;EndNote&gt;&lt;Cite&gt;&lt;Year&gt;2013&lt;/Year&gt;&lt;IDText&gt;</w:instrText>
        </w:r>
        <w:r>
          <w:rPr>
            <w:rtl/>
          </w:rPr>
          <w:instrText>תקנות בריאות העם - איכותם התברואית של מי־שתיה ומיתקני מי שתיה</w:instrText>
        </w:r>
        <w:r>
          <w:instrText>&lt;/IDText&gt;&lt;DisplayText&gt;(2013)&lt;/DisplayText&gt;&lt;record&gt;&lt;titles&gt;&lt;title&gt;</w:instrText>
        </w:r>
        <w:r>
          <w:rPr>
            <w:rtl/>
          </w:rPr>
          <w:instrText>תקנות בריאות העם - איכותם התברואית של מי־שתיה ומיתקני מי שתיה</w:instrText>
        </w:r>
        <w:r>
          <w:instrText>&lt;/title&gt;&lt;tertiary-title&gt;</w:instrText>
        </w:r>
        <w:r>
          <w:rPr>
            <w:rtl/>
          </w:rPr>
          <w:instrText>משרד הבריאות</w:instrText>
        </w:r>
        <w:r>
          <w:instrText>&lt;/tertiary-title&gt;&lt;/titles&gt;&lt;added-date format="utc"&gt;1499329963&lt;/added-date&gt;&lt;ref-type name="Bill"&gt;4&lt;/ref-type&gt;&lt;dates&gt;&lt;year&gt;2013&lt;/year&gt;&lt;/dates&gt;&lt;rec-number&gt;131&lt;/rec-number&gt;&lt;last-updated-date format="utc"&gt;1500291652&lt;/last-updated-date&gt;&lt;/record&gt;&lt;/Cite&gt;&lt;/EndNote&gt;</w:instrText>
        </w:r>
        <w:r>
          <w:fldChar w:fldCharType="separate"/>
        </w:r>
        <w:r>
          <w:rPr>
            <w:noProof/>
          </w:rPr>
          <w:t>(2013)</w:t>
        </w:r>
        <w:r>
          <w:fldChar w:fldCharType="end"/>
        </w:r>
        <w:r>
          <w:t xml:space="preserve">, but it could have implications, e.g. in water, food, pharmaceutical and beverage industry for monitoring microbial contamination at a relatively early stage, and much </w:t>
        </w:r>
        <w:commentRangeStart w:id="643"/>
        <w:commentRangeStart w:id="644"/>
        <w:r>
          <w:t>earlier than most methods enable, using a quick, cheap fluorimeter.</w:t>
        </w:r>
        <w:commentRangeEnd w:id="643"/>
        <w:r>
          <w:rPr>
            <w:rStyle w:val="CommentReference"/>
            <w:rFonts w:eastAsia="Calibri"/>
          </w:rPr>
          <w:commentReference w:id="643"/>
        </w:r>
        <w:commentRangeEnd w:id="644"/>
        <w:r>
          <w:rPr>
            <w:rStyle w:val="CommentReference"/>
            <w:rFonts w:eastAsia="Calibri"/>
          </w:rPr>
          <w:commentReference w:id="644"/>
        </w:r>
        <w:r>
          <w:t xml:space="preserve"> </w:t>
        </w:r>
      </w:ins>
    </w:p>
    <w:p w14:paraId="792B26F0" w14:textId="661B7B47" w:rsidR="00873A46" w:rsidRDefault="00873A46" w:rsidP="00873A46"/>
    <w:p w14:paraId="5FA6B765" w14:textId="7C3EF144" w:rsidR="004C374A" w:rsidRDefault="004C374A" w:rsidP="00111D8B">
      <w:pPr>
        <w:pStyle w:val="Heading4"/>
      </w:pPr>
      <w:r>
        <w:lastRenderedPageBreak/>
        <w:t xml:space="preserve">Detection of heterotrophic bacteria in </w:t>
      </w:r>
      <w:r w:rsidR="00D9178E">
        <w:t>groundwater</w:t>
      </w:r>
    </w:p>
    <w:p w14:paraId="19D68518" w14:textId="57CAC6F7" w:rsidR="000554EC" w:rsidDel="00873A46" w:rsidRDefault="005A4565" w:rsidP="000554EC">
      <w:pPr>
        <w:rPr>
          <w:del w:id="645" w:author="Administrator" w:date="2018-08-13T09:28:00Z"/>
        </w:rPr>
      </w:pPr>
      <w:ins w:id="646" w:author="Administrator" w:date="2018-08-06T17:38:00Z">
        <w:r>
          <w:rPr>
            <w:noProof/>
            <w:lang w:eastAsia="en-US"/>
          </w:rPr>
          <mc:AlternateContent>
            <mc:Choice Requires="wpg">
              <w:drawing>
                <wp:anchor distT="0" distB="0" distL="114300" distR="114300" simplePos="0" relativeHeight="251698176" behindDoc="0" locked="0" layoutInCell="1" allowOverlap="1" wp14:anchorId="3F730262" wp14:editId="7F6021BC">
                  <wp:simplePos x="0" y="0"/>
                  <wp:positionH relativeFrom="margin">
                    <wp:posOffset>-1270</wp:posOffset>
                  </wp:positionH>
                  <wp:positionV relativeFrom="paragraph">
                    <wp:posOffset>5049368</wp:posOffset>
                  </wp:positionV>
                  <wp:extent cx="5267431" cy="2410460"/>
                  <wp:effectExtent l="0" t="0" r="9525" b="8890"/>
                  <wp:wrapTopAndBottom/>
                  <wp:docPr id="194" name="Group 194"/>
                  <wp:cNvGraphicFramePr/>
                  <a:graphic xmlns:a="http://schemas.openxmlformats.org/drawingml/2006/main">
                    <a:graphicData uri="http://schemas.microsoft.com/office/word/2010/wordprocessingGroup">
                      <wpg:wgp>
                        <wpg:cNvGrpSpPr/>
                        <wpg:grpSpPr>
                          <a:xfrm>
                            <a:off x="0" y="0"/>
                            <a:ext cx="5267431" cy="2410460"/>
                            <a:chOff x="0" y="0"/>
                            <a:chExt cx="5267431" cy="2410460"/>
                          </a:xfrm>
                        </wpg:grpSpPr>
                        <wpg:grpSp>
                          <wpg:cNvPr id="195" name="Group 195"/>
                          <wpg:cNvGrpSpPr/>
                          <wpg:grpSpPr>
                            <a:xfrm>
                              <a:off x="0" y="0"/>
                              <a:ext cx="5267431" cy="2410460"/>
                              <a:chOff x="0" y="0"/>
                              <a:chExt cx="5267431" cy="2410460"/>
                            </a:xfrm>
                          </wpg:grpSpPr>
                          <wpg:grpSp>
                            <wpg:cNvPr id="196" name="Group 196"/>
                            <wpg:cNvGrpSpPr/>
                            <wpg:grpSpPr>
                              <a:xfrm>
                                <a:off x="0" y="0"/>
                                <a:ext cx="5267431" cy="2410460"/>
                                <a:chOff x="5609" y="-44878"/>
                                <a:chExt cx="5267431" cy="2410460"/>
                              </a:xfrm>
                            </wpg:grpSpPr>
                            <pic:pic xmlns:pic="http://schemas.openxmlformats.org/drawingml/2006/picture">
                              <pic:nvPicPr>
                                <pic:cNvPr id="197" name="Picture 197"/>
                                <pic:cNvPicPr>
                                  <a:picLocks noChangeAspect="1"/>
                                </pic:cNvPicPr>
                              </pic:nvPicPr>
                              <pic:blipFill rotWithShape="1">
                                <a:blip r:embed="rId35">
                                  <a:extLst>
                                    <a:ext uri="{28A0092B-C50C-407E-A947-70E740481C1C}">
                                      <a14:useLocalDpi xmlns:a14="http://schemas.microsoft.com/office/drawing/2010/main" val="0"/>
                                    </a:ext>
                                  </a:extLst>
                                </a:blip>
                                <a:srcRect r="16294"/>
                                <a:stretch/>
                              </pic:blipFill>
                              <pic:spPr bwMode="auto">
                                <a:xfrm>
                                  <a:off x="5609" y="-44878"/>
                                  <a:ext cx="2699385" cy="2410460"/>
                                </a:xfrm>
                                <a:prstGeom prst="rect">
                                  <a:avLst/>
                                </a:prstGeom>
                                <a:ln>
                                  <a:noFill/>
                                </a:ln>
                                <a:extLst>
                                  <a:ext uri="{53640926-AAD7-44D8-BBD7-CCE9431645EC}">
                                    <a14:shadowObscured xmlns:a14="http://schemas.microsoft.com/office/drawing/2010/main"/>
                                  </a:ext>
                                </a:extLst>
                              </pic:spPr>
                            </pic:pic>
                            <wps:wsp>
                              <wps:cNvPr id="198" name="Text Box 198"/>
                              <wps:cNvSpPr txBox="1"/>
                              <wps:spPr>
                                <a:xfrm>
                                  <a:off x="2799298" y="73750"/>
                                  <a:ext cx="2473742" cy="1014553"/>
                                </a:xfrm>
                                <a:prstGeom prst="rect">
                                  <a:avLst/>
                                </a:prstGeom>
                                <a:solidFill>
                                  <a:prstClr val="white"/>
                                </a:solidFill>
                                <a:ln>
                                  <a:noFill/>
                                </a:ln>
                              </wps:spPr>
                              <wps:txbx>
                                <w:txbxContent>
                                  <w:p w14:paraId="05A47305" w14:textId="607F48CD" w:rsidR="000756CE" w:rsidRPr="00D50DC6" w:rsidRDefault="000756CE" w:rsidP="00FE02BE">
                                    <w:pPr>
                                      <w:pStyle w:val="Caption"/>
                                      <w:rPr>
                                        <w:noProof/>
                                      </w:rPr>
                                    </w:pPr>
                                    <w:bookmarkStart w:id="647" w:name="_Ref521916688"/>
                                    <w:r>
                                      <w:t xml:space="preserve">Figure </w:t>
                                    </w:r>
                                    <w:r>
                                      <w:rPr>
                                        <w:noProof/>
                                      </w:rPr>
                                      <w:fldChar w:fldCharType="begin"/>
                                    </w:r>
                                    <w:r>
                                      <w:rPr>
                                        <w:noProof/>
                                      </w:rPr>
                                      <w:instrText xml:space="preserve"> SEQ Figure \* ARABIC </w:instrText>
                                    </w:r>
                                    <w:r>
                                      <w:rPr>
                                        <w:noProof/>
                                      </w:rPr>
                                      <w:fldChar w:fldCharType="separate"/>
                                    </w:r>
                                    <w:ins w:id="648" w:author="Administrator" w:date="2018-08-13T09:39:00Z">
                                      <w:r w:rsidR="00971D1D">
                                        <w:rPr>
                                          <w:noProof/>
                                        </w:rPr>
                                        <w:t>13</w:t>
                                      </w:r>
                                    </w:ins>
                                    <w:del w:id="649" w:author="Administrator" w:date="2018-08-08T15:52:00Z">
                                      <w:r w:rsidDel="00ED50AB">
                                        <w:rPr>
                                          <w:noProof/>
                                        </w:rPr>
                                        <w:delText>12</w:delText>
                                      </w:r>
                                    </w:del>
                                    <w:r>
                                      <w:rPr>
                                        <w:noProof/>
                                      </w:rPr>
                                      <w:fldChar w:fldCharType="end"/>
                                    </w:r>
                                    <w:bookmarkEnd w:id="647"/>
                                    <w:r>
                                      <w:t xml:space="preserve">. </w:t>
                                    </w:r>
                                    <w:r>
                                      <w:rPr>
                                        <w:noProof/>
                                      </w:rPr>
                                      <w:t>Box plots of tryptophan-like fluorescence measurements vs. heterotrophic bacteria counts in groundwater. All groups are significantly differenct from each other according to a Wilcoxon test, p&lt;0.01. n=209. Boxes illustrate median and interquartile range (IQR), whiskers indicate 25th and 75th percentile, outliers are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199" name="Text Box 199"/>
                            <wps:cNvSpPr txBox="1"/>
                            <wps:spPr>
                              <a:xfrm>
                                <a:off x="959279" y="118628"/>
                                <a:ext cx="262834" cy="260309"/>
                              </a:xfrm>
                              <a:prstGeom prst="rect">
                                <a:avLst/>
                              </a:prstGeom>
                              <a:noFill/>
                              <a:ln w="6350">
                                <a:noFill/>
                              </a:ln>
                            </wps:spPr>
                            <wps:txbx>
                              <w:txbxContent>
                                <w:p w14:paraId="10DD32A7" w14:textId="77777777" w:rsidR="000756CE" w:rsidRPr="00073626" w:rsidRDefault="000756CE" w:rsidP="00FE02BE">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200" name="Left Brace 200"/>
                            <wps:cNvSpPr/>
                            <wps:spPr>
                              <a:xfrm rot="5400000">
                                <a:off x="1018704" y="31402"/>
                                <a:ext cx="154940" cy="969407"/>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1" name="Left Brace 201"/>
                            <wps:cNvSpPr/>
                            <wps:spPr>
                              <a:xfrm rot="5400000">
                                <a:off x="2000404" y="31402"/>
                                <a:ext cx="154940" cy="969407"/>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02" name="Text Box 202"/>
                          <wps:cNvSpPr txBox="1"/>
                          <wps:spPr>
                            <a:xfrm>
                              <a:off x="1940997" y="145855"/>
                              <a:ext cx="262829" cy="260309"/>
                            </a:xfrm>
                            <a:prstGeom prst="rect">
                              <a:avLst/>
                            </a:prstGeom>
                            <a:noFill/>
                            <a:ln w="6350">
                              <a:noFill/>
                            </a:ln>
                          </wps:spPr>
                          <wps:txbx>
                            <w:txbxContent>
                              <w:p w14:paraId="10ECEE1D" w14:textId="77777777" w:rsidR="000756CE" w:rsidRPr="00073626" w:rsidRDefault="000756CE" w:rsidP="00FE02BE">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3F730262" id="Group 194" o:spid="_x0000_s1115" style="position:absolute;left:0;text-align:left;margin-left:-.1pt;margin-top:397.6pt;width:414.75pt;height:189.8pt;z-index:251698176;mso-position-horizontal-relative:margin" coordsize="52674,24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">
                  <v:group id="Group 195" o:spid="_x0000_s1116" style="position:absolute;width:52674;height:24104" coordsize="52674,2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96" o:spid="_x0000_s1117" style="position:absolute;width:52674;height:24104" coordorigin="56,-448" coordsize="52674,2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7" o:spid="_x0000_s1118" type="#_x0000_t75" style="position:absolute;left:56;top:-448;width:26993;height:24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">
                        <v:imagedata r:id="rId36" o:title="" cropright="10678f"/>
                        <v:path arrowok="t"/>
                      </v:shape>
                      <v:shape id="Text Box 198" o:spid="_x0000_s1119" type="#_x0000_t202" style="position:absolute;left:27992;top:737;width:24738;height:10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y+K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" stroked="f">
                        <v:textbox inset="0,0,0,0">
                          <w:txbxContent>
                            <w:p w14:paraId="05A47305" w14:textId="607F48CD" w:rsidR="000756CE" w:rsidRPr="00D50DC6" w:rsidRDefault="000756CE" w:rsidP="00FE02BE">
                              <w:pPr>
                                <w:pStyle w:val="Caption"/>
                                <w:rPr>
                                  <w:noProof/>
                                </w:rPr>
                              </w:pPr>
                              <w:bookmarkStart w:id="650" w:name="_Ref521916688"/>
                              <w:r>
                                <w:t xml:space="preserve">Figure </w:t>
                              </w:r>
                              <w:r>
                                <w:rPr>
                                  <w:noProof/>
                                </w:rPr>
                                <w:fldChar w:fldCharType="begin"/>
                              </w:r>
                              <w:r>
                                <w:rPr>
                                  <w:noProof/>
                                </w:rPr>
                                <w:instrText xml:space="preserve"> SEQ Figure \* ARABIC </w:instrText>
                              </w:r>
                              <w:r>
                                <w:rPr>
                                  <w:noProof/>
                                </w:rPr>
                                <w:fldChar w:fldCharType="separate"/>
                              </w:r>
                              <w:ins w:id="651" w:author="Administrator" w:date="2018-08-13T09:39:00Z">
                                <w:r w:rsidR="00971D1D">
                                  <w:rPr>
                                    <w:noProof/>
                                  </w:rPr>
                                  <w:t>13</w:t>
                                </w:r>
                              </w:ins>
                              <w:del w:id="652" w:author="Administrator" w:date="2018-08-08T15:52:00Z">
                                <w:r w:rsidDel="00ED50AB">
                                  <w:rPr>
                                    <w:noProof/>
                                  </w:rPr>
                                  <w:delText>12</w:delText>
                                </w:r>
                              </w:del>
                              <w:r>
                                <w:rPr>
                                  <w:noProof/>
                                </w:rPr>
                                <w:fldChar w:fldCharType="end"/>
                              </w:r>
                              <w:bookmarkEnd w:id="650"/>
                              <w:r>
                                <w:t xml:space="preserve">. </w:t>
                              </w:r>
                              <w:r>
                                <w:rPr>
                                  <w:noProof/>
                                </w:rPr>
                                <w:t>Box plots of tryptophan-like fluorescence measurements vs. heterotrophic bacteria counts in groundwater. All groups are significantly differenct from each other according to a Wilcoxon test, p&lt;0.01. n=209. Boxes illustrate median and interquartile range (IQR), whiskers indicate 25th and 75th percentile, outliers are shown.</w:t>
                              </w:r>
                            </w:p>
                          </w:txbxContent>
                        </v:textbox>
                      </v:shape>
                    </v:group>
                    <v:shape id="Text Box 199" o:spid="_x0000_s1120" type="#_x0000_t202" style="position:absolute;left:9592;top:1186;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" filled="f" stroked="f" strokeweight=".5pt">
                      <v:textbox>
                        <w:txbxContent>
                          <w:p w14:paraId="10DD32A7" w14:textId="77777777" w:rsidR="000756CE" w:rsidRPr="00073626" w:rsidRDefault="000756CE" w:rsidP="00FE02BE">
                            <w:pPr>
                              <w:spacing w:before="0"/>
                              <w:rPr>
                                <w:b/>
                                <w:bCs/>
                                <w:sz w:val="32"/>
                                <w:szCs w:val="32"/>
                              </w:rPr>
                            </w:pPr>
                            <w:r w:rsidRPr="00073626">
                              <w:rPr>
                                <w:rFonts w:hint="cs"/>
                                <w:b/>
                                <w:bCs/>
                                <w:sz w:val="32"/>
                                <w:szCs w:val="32"/>
                                <w:rtl/>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00" o:spid="_x0000_s1121" type="#_x0000_t87" style="position:absolute;left:10186;top:314;width:1549;height:96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" adj="1663" strokecolor="black [3213]" strokeweight="1.5pt">
                      <v:stroke joinstyle="miter"/>
                    </v:shape>
                    <v:shape id="Left Brace 201" o:spid="_x0000_s1122" type="#_x0000_t87" style="position:absolute;left:20003;top:314;width:1549;height:96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" adj="1663" strokecolor="black [3213]" strokeweight="1.5pt">
                      <v:stroke joinstyle="miter"/>
                    </v:shape>
                  </v:group>
                  <v:shape id="Text Box 202" o:spid="_x0000_s1123" type="#_x0000_t202" style="position:absolute;left:19409;top:1458;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" filled="f" stroked="f" strokeweight=".5pt">
                    <v:textbox>
                      <w:txbxContent>
                        <w:p w14:paraId="10ECEE1D" w14:textId="77777777" w:rsidR="000756CE" w:rsidRPr="00073626" w:rsidRDefault="000756CE" w:rsidP="00FE02BE">
                          <w:pPr>
                            <w:spacing w:before="0"/>
                            <w:rPr>
                              <w:b/>
                              <w:bCs/>
                              <w:sz w:val="32"/>
                              <w:szCs w:val="32"/>
                            </w:rPr>
                          </w:pPr>
                          <w:r w:rsidRPr="00073626">
                            <w:rPr>
                              <w:rFonts w:hint="cs"/>
                              <w:b/>
                              <w:bCs/>
                              <w:sz w:val="32"/>
                              <w:szCs w:val="32"/>
                              <w:rtl/>
                            </w:rPr>
                            <w:t>*</w:t>
                          </w:r>
                        </w:p>
                      </w:txbxContent>
                    </v:textbox>
                  </v:shape>
                  <w10:wrap type="topAndBottom" anchorx="margin"/>
                </v:group>
              </w:pict>
            </mc:Fallback>
          </mc:AlternateContent>
        </w:r>
      </w:ins>
      <w:r w:rsidR="00971D1D">
        <w:rPr>
          <w:noProof/>
          <w:lang w:eastAsia="en-US"/>
        </w:rPr>
        <mc:AlternateContent>
          <mc:Choice Requires="wpg">
            <w:drawing>
              <wp:anchor distT="0" distB="0" distL="114300" distR="114300" simplePos="0" relativeHeight="251696128" behindDoc="0" locked="0" layoutInCell="1" allowOverlap="1" wp14:anchorId="38C75637" wp14:editId="25FB3112">
                <wp:simplePos x="0" y="0"/>
                <wp:positionH relativeFrom="margin">
                  <wp:align>center</wp:align>
                </wp:positionH>
                <wp:positionV relativeFrom="margin">
                  <wp:posOffset>2204212</wp:posOffset>
                </wp:positionV>
                <wp:extent cx="5291455" cy="2955480"/>
                <wp:effectExtent l="0" t="0" r="4445" b="0"/>
                <wp:wrapTopAndBottom/>
                <wp:docPr id="175" name="Group 175"/>
                <wp:cNvGraphicFramePr/>
                <a:graphic xmlns:a="http://schemas.openxmlformats.org/drawingml/2006/main">
                  <a:graphicData uri="http://schemas.microsoft.com/office/word/2010/wordprocessingGroup">
                    <wpg:wgp>
                      <wpg:cNvGrpSpPr/>
                      <wpg:grpSpPr>
                        <a:xfrm>
                          <a:off x="0" y="0"/>
                          <a:ext cx="5291455" cy="2955480"/>
                          <a:chOff x="0" y="3027872"/>
                          <a:chExt cx="5291503" cy="2955480"/>
                        </a:xfrm>
                      </wpg:grpSpPr>
                      <wps:wsp>
                        <wps:cNvPr id="180" name="Text Box 180"/>
                        <wps:cNvSpPr txBox="1"/>
                        <wps:spPr>
                          <a:xfrm>
                            <a:off x="0" y="5491862"/>
                            <a:ext cx="5093298" cy="491490"/>
                          </a:xfrm>
                          <a:prstGeom prst="rect">
                            <a:avLst/>
                          </a:prstGeom>
                          <a:solidFill>
                            <a:prstClr val="white"/>
                          </a:solidFill>
                          <a:ln>
                            <a:noFill/>
                          </a:ln>
                        </wps:spPr>
                        <wps:txbx>
                          <w:txbxContent>
                            <w:p w14:paraId="04A5E391" w14:textId="0BE33B8E" w:rsidR="000756CE" w:rsidRPr="00C1192A" w:rsidRDefault="000756CE" w:rsidP="00971D1D">
                              <w:pPr>
                                <w:pStyle w:val="Caption"/>
                                <w:rPr>
                                  <w:noProof/>
                                </w:rPr>
                              </w:pPr>
                              <w:bookmarkStart w:id="653" w:name="_Ref521507010"/>
                              <w:bookmarkStart w:id="654" w:name="_Ref521916580"/>
                              <w:r>
                                <w:t xml:space="preserve">Figure </w:t>
                              </w:r>
                              <w:r>
                                <w:rPr>
                                  <w:noProof/>
                                </w:rPr>
                                <w:fldChar w:fldCharType="begin"/>
                              </w:r>
                              <w:r>
                                <w:rPr>
                                  <w:noProof/>
                                </w:rPr>
                                <w:instrText xml:space="preserve"> SEQ Figure \* ARABIC </w:instrText>
                              </w:r>
                              <w:r>
                                <w:rPr>
                                  <w:noProof/>
                                </w:rPr>
                                <w:fldChar w:fldCharType="separate"/>
                              </w:r>
                              <w:ins w:id="655" w:author="Administrator" w:date="2018-08-13T09:39:00Z">
                                <w:r w:rsidR="00971D1D">
                                  <w:rPr>
                                    <w:noProof/>
                                  </w:rPr>
                                  <w:t>12</w:t>
                                </w:r>
                              </w:ins>
                              <w:del w:id="656" w:author="Administrator" w:date="2018-08-08T15:52:00Z">
                                <w:r w:rsidDel="00ED50AB">
                                  <w:rPr>
                                    <w:noProof/>
                                  </w:rPr>
                                  <w:delText>11</w:delText>
                                </w:r>
                              </w:del>
                              <w:r>
                                <w:rPr>
                                  <w:noProof/>
                                </w:rPr>
                                <w:fldChar w:fldCharType="end"/>
                              </w:r>
                              <w:bookmarkEnd w:id="654"/>
                              <w:r>
                                <w:t xml:space="preserve">. Correlation between </w:t>
                              </w:r>
                              <w:ins w:id="657" w:author="Administrator" w:date="2018-08-08T11:34:00Z">
                                <w:r w:rsidRPr="00971D1D">
                                  <w:rPr>
                                    <w:noProof/>
                                    <w:rPrChange w:id="658" w:author="Administrator" w:date="2018-08-13T09:35:00Z">
                                      <w:rPr>
                                        <w:noProof/>
                                        <w:highlight w:val="yellow"/>
                                      </w:rPr>
                                    </w:rPrChange>
                                  </w:rPr>
                                  <w:t>Fluorescence</w:t>
                                </w:r>
                                <w:r>
                                  <w:rPr>
                                    <w:noProof/>
                                  </w:rPr>
                                  <w:t xml:space="preserve"> measurements at excitation-emission of 275-362 nm </w:t>
                                </w:r>
                              </w:ins>
                              <w:del w:id="659" w:author="Administrator" w:date="2018-08-08T11:34:00Z">
                                <w:r w:rsidRPr="006B6174" w:rsidDel="00A00D58">
                                  <w:rPr>
                                    <w:highlight w:val="yellow"/>
                                    <w:rPrChange w:id="660" w:author="עטרה בקל" w:date="2018-08-07T14:10:00Z">
                                      <w:rPr/>
                                    </w:rPrChange>
                                  </w:rPr>
                                  <w:delText>tryptophan fluorescence</w:delText>
                                </w:r>
                                <w:r w:rsidDel="00A00D58">
                                  <w:delText xml:space="preserve"> </w:delText>
                                </w:r>
                              </w:del>
                              <w:r>
                                <w:t>and HPCs in groundwater samples</w:t>
                              </w:r>
                              <w:del w:id="661" w:author="Administrator" w:date="2018-08-13T09:35:00Z">
                                <w:r w:rsidDel="00971D1D">
                                  <w:delText xml:space="preserve"> and</w:delText>
                                </w:r>
                              </w:del>
                              <w:r>
                                <w:t>. The right graph shows the entire data set (n=209) and the left one includes only the data with CFU&lt;300.</w:t>
                              </w:r>
                              <w:r>
                                <w:rPr>
                                  <w:noProof/>
                                </w:rPr>
                                <w:t xml:space="preserve"> All regressions are statistically significant, with p-value &lt; 0.0001 using a Student's t test.</w:t>
                              </w:r>
                              <w:bookmarkEnd w:id="653"/>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81" name="Picture 181"/>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2700068" y="3027872"/>
                            <a:ext cx="2591435" cy="2253615"/>
                          </a:xfrm>
                          <a:prstGeom prst="rect">
                            <a:avLst/>
                          </a:prstGeom>
                        </pic:spPr>
                      </pic:pic>
                      <pic:pic xmlns:pic="http://schemas.openxmlformats.org/drawingml/2006/picture">
                        <pic:nvPicPr>
                          <pic:cNvPr id="183" name="Picture 183"/>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3032158"/>
                            <a:ext cx="2591435" cy="22536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8C75637" id="Group 175" o:spid="_x0000_s1124" style="position:absolute;left:0;text-align:left;margin-left:0;margin-top:173.55pt;width:416.65pt;height:232.7pt;z-index:251696128;mso-position-horizontal:center;mso-position-horizontal-relative:margin;mso-position-vertical-relative:margin;mso-width-relative:margin;mso-height-relative:margin" coordorigin=",30278" coordsize="52915,29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">
                <v:shape id="Text Box 180" o:spid="_x0000_s1125" type="#_x0000_t202" style="position:absolute;top:54918;width:50932;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04A5E391" w14:textId="0BE33B8E" w:rsidR="000756CE" w:rsidRPr="00C1192A" w:rsidRDefault="000756CE" w:rsidP="00971D1D">
                        <w:pPr>
                          <w:pStyle w:val="Caption"/>
                          <w:rPr>
                            <w:noProof/>
                          </w:rPr>
                        </w:pPr>
                        <w:bookmarkStart w:id="662" w:name="_Ref521507010"/>
                        <w:bookmarkStart w:id="663" w:name="_Ref521916580"/>
                        <w:r>
                          <w:t xml:space="preserve">Figure </w:t>
                        </w:r>
                        <w:r>
                          <w:rPr>
                            <w:noProof/>
                          </w:rPr>
                          <w:fldChar w:fldCharType="begin"/>
                        </w:r>
                        <w:r>
                          <w:rPr>
                            <w:noProof/>
                          </w:rPr>
                          <w:instrText xml:space="preserve"> SEQ Figure \* ARABIC </w:instrText>
                        </w:r>
                        <w:r>
                          <w:rPr>
                            <w:noProof/>
                          </w:rPr>
                          <w:fldChar w:fldCharType="separate"/>
                        </w:r>
                        <w:ins w:id="664" w:author="Administrator" w:date="2018-08-13T09:39:00Z">
                          <w:r w:rsidR="00971D1D">
                            <w:rPr>
                              <w:noProof/>
                            </w:rPr>
                            <w:t>12</w:t>
                          </w:r>
                        </w:ins>
                        <w:del w:id="665" w:author="Administrator" w:date="2018-08-08T15:52:00Z">
                          <w:r w:rsidDel="00ED50AB">
                            <w:rPr>
                              <w:noProof/>
                            </w:rPr>
                            <w:delText>11</w:delText>
                          </w:r>
                        </w:del>
                        <w:r>
                          <w:rPr>
                            <w:noProof/>
                          </w:rPr>
                          <w:fldChar w:fldCharType="end"/>
                        </w:r>
                        <w:bookmarkEnd w:id="663"/>
                        <w:r>
                          <w:t xml:space="preserve">. Correlation between </w:t>
                        </w:r>
                        <w:ins w:id="666" w:author="Administrator" w:date="2018-08-08T11:34:00Z">
                          <w:r w:rsidRPr="00971D1D">
                            <w:rPr>
                              <w:noProof/>
                              <w:rPrChange w:id="667" w:author="Administrator" w:date="2018-08-13T09:35:00Z">
                                <w:rPr>
                                  <w:noProof/>
                                  <w:highlight w:val="yellow"/>
                                </w:rPr>
                              </w:rPrChange>
                            </w:rPr>
                            <w:t>Fluorescence</w:t>
                          </w:r>
                          <w:r>
                            <w:rPr>
                              <w:noProof/>
                            </w:rPr>
                            <w:t xml:space="preserve"> measurements at excitation-emission of 275-362 nm </w:t>
                          </w:r>
                        </w:ins>
                        <w:del w:id="668" w:author="Administrator" w:date="2018-08-08T11:34:00Z">
                          <w:r w:rsidRPr="006B6174" w:rsidDel="00A00D58">
                            <w:rPr>
                              <w:highlight w:val="yellow"/>
                              <w:rPrChange w:id="669" w:author="עטרה בקל" w:date="2018-08-07T14:10:00Z">
                                <w:rPr/>
                              </w:rPrChange>
                            </w:rPr>
                            <w:delText>tryptophan fluorescence</w:delText>
                          </w:r>
                          <w:r w:rsidDel="00A00D58">
                            <w:delText xml:space="preserve"> </w:delText>
                          </w:r>
                        </w:del>
                        <w:r>
                          <w:t>and HPCs in groundwater samples</w:t>
                        </w:r>
                        <w:del w:id="670" w:author="Administrator" w:date="2018-08-13T09:35:00Z">
                          <w:r w:rsidDel="00971D1D">
                            <w:delText xml:space="preserve"> and</w:delText>
                          </w:r>
                        </w:del>
                        <w:r>
                          <w:t>. The right graph shows the entire data set (n=209) and the left one includes only the data with CFU&lt;300.</w:t>
                        </w:r>
                        <w:r>
                          <w:rPr>
                            <w:noProof/>
                          </w:rPr>
                          <w:t xml:space="preserve"> All regressions are statistically significant, with p-value &lt; 0.0001 using a Student's t test.</w:t>
                        </w:r>
                        <w:bookmarkEnd w:id="662"/>
                        <w:r>
                          <w:rPr>
                            <w:noProof/>
                          </w:rPr>
                          <w:t xml:space="preserve"> </w:t>
                        </w:r>
                      </w:p>
                    </w:txbxContent>
                  </v:textbox>
                </v:shape>
                <v:shape id="Picture 181" o:spid="_x0000_s1126" type="#_x0000_t75" style="position:absolute;left:27000;top:30278;width:25915;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">
                  <v:imagedata r:id="rId39" o:title=""/>
                  <v:path arrowok="t"/>
                </v:shape>
                <v:shape id="Picture 183" o:spid="_x0000_s1127" type="#_x0000_t75" style="position:absolute;top:30321;width:25914;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">
                  <v:imagedata r:id="rId40" o:title=""/>
                  <v:path arrowok="t"/>
                </v:shape>
                <w10:wrap type="topAndBottom" anchorx="margin" anchory="margin"/>
              </v:group>
            </w:pict>
          </mc:Fallback>
        </mc:AlternateContent>
      </w:r>
      <w:r w:rsidR="003F75E2">
        <w:t>Further, groundwater</w:t>
      </w:r>
      <w:r w:rsidR="000554EC" w:rsidRPr="006C254B">
        <w:t xml:space="preserve"> samples from </w:t>
      </w:r>
      <w:r w:rsidR="000554EC">
        <w:t>6</w:t>
      </w:r>
      <w:r w:rsidR="000554EC" w:rsidRPr="006C254B">
        <w:t xml:space="preserve"> </w:t>
      </w:r>
      <w:r w:rsidR="000554EC">
        <w:t>wells</w:t>
      </w:r>
      <w:r w:rsidR="000554EC" w:rsidRPr="006C254B">
        <w:t xml:space="preserve"> in Israel </w:t>
      </w:r>
      <w:r w:rsidR="003F75E2">
        <w:t xml:space="preserve">were examined in the period </w:t>
      </w:r>
      <w:r w:rsidR="000554EC" w:rsidRPr="006C254B">
        <w:t xml:space="preserve">between July 2017 and </w:t>
      </w:r>
      <w:r w:rsidR="000554EC">
        <w:t>June 2018</w:t>
      </w:r>
      <w:r w:rsidR="003F75E2">
        <w:t xml:space="preserve"> by means of fluorescence spectroscopy</w:t>
      </w:r>
      <w:r w:rsidR="000554EC">
        <w:t xml:space="preserve">. Over the entire sampling period, only 1 sample contained &gt;1,000 CFU/ml of heterotrophic bacteria </w:t>
      </w:r>
      <w:r w:rsidR="003F75E2">
        <w:t>(</w:t>
      </w:r>
      <w:r w:rsidR="000554EC">
        <w:t>heterotrophic plate counts</w:t>
      </w:r>
      <w:r w:rsidR="003F75E2">
        <w:t xml:space="preserve">, </w:t>
      </w:r>
      <w:r w:rsidR="000554EC">
        <w:t xml:space="preserve">HPCs). That sample </w:t>
      </w:r>
      <w:r w:rsidR="003F75E2">
        <w:t>was</w:t>
      </w:r>
      <w:r w:rsidR="000554EC">
        <w:t xml:space="preserve"> also the only one to contain </w:t>
      </w:r>
      <w:r w:rsidR="000554EC">
        <w:rPr>
          <w:i/>
          <w:iCs/>
        </w:rPr>
        <w:t xml:space="preserve">E. coli </w:t>
      </w:r>
      <w:r w:rsidR="000554EC">
        <w:t>&gt;1 CFU/</w:t>
      </w:r>
      <w:r w:rsidR="0056024C">
        <w:t>100</w:t>
      </w:r>
      <w:r w:rsidR="000554EC">
        <w:t>ml</w:t>
      </w:r>
      <w:r w:rsidR="000554EC">
        <w:rPr>
          <w:i/>
          <w:iCs/>
        </w:rPr>
        <w:t xml:space="preserve">. </w:t>
      </w:r>
      <w:r w:rsidR="000554EC">
        <w:t xml:space="preserve">Therefore, the only </w:t>
      </w:r>
      <w:r w:rsidR="003F75E2">
        <w:t xml:space="preserve">available </w:t>
      </w:r>
      <w:r w:rsidR="000554EC">
        <w:t xml:space="preserve">microbial indicator </w:t>
      </w:r>
      <w:r w:rsidR="003F75E2">
        <w:t>was</w:t>
      </w:r>
      <w:r w:rsidR="000554EC">
        <w:t xml:space="preserve"> HPCs</w:t>
      </w:r>
      <w:r w:rsidR="003F75E2">
        <w:t>.</w:t>
      </w:r>
      <w:ins w:id="671" w:author="Administrator" w:date="2018-08-13T09:38:00Z">
        <w:r w:rsidR="00971D1D">
          <w:t xml:space="preserve"> </w:t>
        </w:r>
      </w:ins>
    </w:p>
    <w:p w14:paraId="0BF00AB6" w14:textId="6ADA1D46" w:rsidR="004415CE" w:rsidDel="000756CE" w:rsidRDefault="004415CE" w:rsidP="00873A46">
      <w:pPr>
        <w:rPr>
          <w:del w:id="672" w:author="Administrator" w:date="2018-08-13T09:04:00Z"/>
        </w:rPr>
      </w:pPr>
    </w:p>
    <w:p w14:paraId="55BCB6AB" w14:textId="5FB85686" w:rsidR="004C374A" w:rsidRDefault="003F75E2" w:rsidP="005A4565">
      <w:pPr>
        <w:rPr>
          <w:ins w:id="673" w:author="Administrator" w:date="2018-08-06T17:38:00Z"/>
        </w:rPr>
      </w:pPr>
      <w:r>
        <w:t xml:space="preserve">Fluorescence emission intensity is plotted against the </w:t>
      </w:r>
      <w:r w:rsidR="004C374A">
        <w:t xml:space="preserve">HPCs </w:t>
      </w:r>
      <w:r>
        <w:t xml:space="preserve">of groundwater </w:t>
      </w:r>
      <w:r w:rsidR="004C374A">
        <w:t>in</w:t>
      </w:r>
      <w:ins w:id="674" w:author="Administrator" w:date="2018-08-13T09:40:00Z">
        <w:r w:rsidR="005A4565">
          <w:t xml:space="preserve"> </w:t>
        </w:r>
        <w:r w:rsidR="005A4565">
          <w:fldChar w:fldCharType="begin"/>
        </w:r>
        <w:r w:rsidR="005A4565">
          <w:instrText xml:space="preserve"> REF _Ref521916580 \h </w:instrText>
        </w:r>
      </w:ins>
      <w:r w:rsidR="005A4565">
        <w:fldChar w:fldCharType="separate"/>
      </w:r>
      <w:r w:rsidR="005A4565">
        <w:t xml:space="preserve">Figure </w:t>
      </w:r>
      <w:ins w:id="675" w:author="Administrator" w:date="2018-08-13T09:39:00Z">
        <w:r w:rsidR="005A4565">
          <w:rPr>
            <w:noProof/>
          </w:rPr>
          <w:t>12</w:t>
        </w:r>
      </w:ins>
      <w:ins w:id="676" w:author="Administrator" w:date="2018-08-13T09:40:00Z">
        <w:r w:rsidR="005A4565">
          <w:fldChar w:fldCharType="end"/>
        </w:r>
      </w:ins>
      <w:del w:id="677" w:author="Administrator" w:date="2018-08-13T09:36:00Z">
        <w:r w:rsidR="009A5636" w:rsidDel="00971D1D">
          <w:delText xml:space="preserve"> </w:delText>
        </w:r>
        <w:r w:rsidR="009A5636" w:rsidDel="00971D1D">
          <w:fldChar w:fldCharType="begin"/>
        </w:r>
        <w:r w:rsidR="009A5636" w:rsidDel="00971D1D">
          <w:delInstrText xml:space="preserve"> REF _Ref520642062 \h </w:delInstrText>
        </w:r>
        <w:r w:rsidR="009A5636" w:rsidDel="00971D1D">
          <w:fldChar w:fldCharType="separate"/>
        </w:r>
        <w:r w:rsidR="000A1912" w:rsidDel="00971D1D">
          <w:delText xml:space="preserve">Figure </w:delText>
        </w:r>
        <w:r w:rsidR="000A1912" w:rsidDel="00971D1D">
          <w:rPr>
            <w:noProof/>
          </w:rPr>
          <w:delText>11</w:delText>
        </w:r>
        <w:r w:rsidR="009A5636" w:rsidDel="00971D1D">
          <w:fldChar w:fldCharType="end"/>
        </w:r>
      </w:del>
      <w:r w:rsidR="004C374A">
        <w:t>. The right panel includes outliers</w:t>
      </w:r>
      <w:r w:rsidR="000554EC">
        <w:t xml:space="preserve"> with &gt;</w:t>
      </w:r>
      <w:r w:rsidR="004415CE">
        <w:t xml:space="preserve">300 </w:t>
      </w:r>
      <w:r w:rsidR="000554EC">
        <w:t>CFU/ml</w:t>
      </w:r>
      <w:r w:rsidR="004C374A">
        <w:t xml:space="preserve"> (marked as Xs). </w:t>
      </w:r>
      <w:ins w:id="678" w:author="Administrator" w:date="2018-08-13T09:42:00Z">
        <w:r w:rsidR="005A4565">
          <w:fldChar w:fldCharType="begin"/>
        </w:r>
        <w:r w:rsidR="005A4565">
          <w:instrText xml:space="preserve"> REF _Ref521916688 \h </w:instrText>
        </w:r>
      </w:ins>
      <w:r w:rsidR="005A4565">
        <w:fldChar w:fldCharType="separate"/>
      </w:r>
      <w:ins w:id="679" w:author="Administrator" w:date="2018-08-13T09:42:00Z">
        <w:r w:rsidR="005A4565">
          <w:t xml:space="preserve">Figure </w:t>
        </w:r>
        <w:r w:rsidR="005A4565">
          <w:rPr>
            <w:noProof/>
          </w:rPr>
          <w:t>13</w:t>
        </w:r>
        <w:r w:rsidR="005A4565">
          <w:fldChar w:fldCharType="end"/>
        </w:r>
      </w:ins>
      <w:r w:rsidR="0014328C">
        <w:fldChar w:fldCharType="begin"/>
      </w:r>
      <w:r w:rsidR="0014328C">
        <w:instrText xml:space="preserve"> REF _Ref520642087 \h </w:instrText>
      </w:r>
      <w:r w:rsidR="0014328C">
        <w:fldChar w:fldCharType="separate"/>
      </w:r>
      <w:r w:rsidR="0014328C">
        <w:fldChar w:fldCharType="end"/>
      </w:r>
      <w:r w:rsidR="0014328C">
        <w:t xml:space="preserve"> </w:t>
      </w:r>
      <w:r>
        <w:t xml:space="preserve">demonstrates that measuring fluorescence emission at a </w:t>
      </w:r>
      <w:r w:rsidR="004415CE">
        <w:t>single</w:t>
      </w:r>
      <w:r>
        <w:t xml:space="preserve"> excitation/emission wavelength was sufficient </w:t>
      </w:r>
      <w:r w:rsidR="004C374A">
        <w:t>to differentiate between water samples of different concentrations (according to Wilcoxon ranked sum test, p&lt;0.01)</w:t>
      </w:r>
      <w:r w:rsidR="000554EC">
        <w:t>.</w:t>
      </w:r>
    </w:p>
    <w:p w14:paraId="635FC261" w14:textId="2B7B1976" w:rsidR="00FE02BE" w:rsidRDefault="00FE02BE" w:rsidP="004415CE"/>
    <w:p w14:paraId="43B8ACDD" w14:textId="1F951A2E" w:rsidR="004C374A" w:rsidRDefault="004C374A" w:rsidP="00111D8B"/>
    <w:p w14:paraId="1ECC85F6" w14:textId="522F53FA" w:rsidR="004C374A" w:rsidRDefault="004C374A" w:rsidP="00111D8B">
      <w:pPr>
        <w:pStyle w:val="Heading4"/>
      </w:pPr>
      <w:bookmarkStart w:id="680" w:name="_Toc520220774"/>
      <w:bookmarkStart w:id="681" w:name="_Toc520220775"/>
      <w:r>
        <w:lastRenderedPageBreak/>
        <w:t xml:space="preserve">Case study – </w:t>
      </w:r>
      <w:ins w:id="682" w:author="Borisover, Yulia" w:date="2018-08-03T16:37:00Z">
        <w:r w:rsidR="00E760CE">
          <w:t>“</w:t>
        </w:r>
      </w:ins>
      <w:r>
        <w:t>Shimron</w:t>
      </w:r>
      <w:ins w:id="683" w:author="Borisover, Yulia" w:date="2018-08-03T16:37:00Z">
        <w:r w:rsidR="00E760CE">
          <w:t>”</w:t>
        </w:r>
      </w:ins>
      <w:del w:id="684" w:author="Borisover, Yulia" w:date="2018-08-03T16:37:00Z">
        <w:r w:rsidDel="00E760CE">
          <w:delText xml:space="preserve"> 7, 22/5/2018</w:delText>
        </w:r>
      </w:del>
      <w:bookmarkEnd w:id="680"/>
    </w:p>
    <w:p w14:paraId="4D3905B2" w14:textId="2435F166" w:rsidR="00971D1D" w:rsidRDefault="00FF1E47" w:rsidP="005B3D0F">
      <w:pPr>
        <w:rPr>
          <w:ins w:id="685" w:author="Administrator" w:date="2018-08-13T09:38:00Z"/>
        </w:rPr>
      </w:pPr>
      <w:ins w:id="686" w:author="Administrator" w:date="2018-08-13T09:38:00Z">
        <w:r>
          <w:rPr>
            <w:noProof/>
            <w:lang w:eastAsia="en-US"/>
          </w:rPr>
          <mc:AlternateContent>
            <mc:Choice Requires="wpg">
              <w:drawing>
                <wp:anchor distT="0" distB="0" distL="114300" distR="114300" simplePos="0" relativeHeight="251718656" behindDoc="0" locked="0" layoutInCell="1" allowOverlap="1" wp14:anchorId="0D573B3A" wp14:editId="2A306C0E">
                  <wp:simplePos x="0" y="0"/>
                  <wp:positionH relativeFrom="margin">
                    <wp:posOffset>-23394</wp:posOffset>
                  </wp:positionH>
                  <wp:positionV relativeFrom="paragraph">
                    <wp:posOffset>502584</wp:posOffset>
                  </wp:positionV>
                  <wp:extent cx="5280025" cy="3971290"/>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5280025" cy="3971290"/>
                            <a:chOff x="0" y="0"/>
                            <a:chExt cx="5280451" cy="3971499"/>
                          </a:xfrm>
                        </wpg:grpSpPr>
                        <wpg:grpSp>
                          <wpg:cNvPr id="225" name="Group 225"/>
                          <wpg:cNvGrpSpPr/>
                          <wpg:grpSpPr>
                            <a:xfrm>
                              <a:off x="0" y="0"/>
                              <a:ext cx="5280451" cy="3971499"/>
                              <a:chOff x="0" y="0"/>
                              <a:chExt cx="5280451" cy="3971499"/>
                            </a:xfrm>
                          </wpg:grpSpPr>
                          <wpg:grpSp>
                            <wpg:cNvPr id="226" name="Group 226"/>
                            <wpg:cNvGrpSpPr/>
                            <wpg:grpSpPr>
                              <a:xfrm>
                                <a:off x="5938" y="0"/>
                                <a:ext cx="5274513" cy="3600341"/>
                                <a:chOff x="0" y="0"/>
                                <a:chExt cx="5274513" cy="3600341"/>
                              </a:xfrm>
                            </wpg:grpSpPr>
                            <pic:pic xmlns:pic="http://schemas.openxmlformats.org/drawingml/2006/picture">
                              <pic:nvPicPr>
                                <pic:cNvPr id="227" name="Picture 4"/>
                                <pic:cNvPicPr>
                                  <a:picLocks noGrp="1"/>
                                </pic:cNvPicPr>
                              </pic:nvPicPr>
                              <pic:blipFill rotWithShape="1">
                                <a:blip r:embed="rId41">
                                  <a:extLst>
                                    <a:ext uri="{28A0092B-C50C-407E-A947-70E740481C1C}">
                                      <a14:useLocalDpi xmlns:a14="http://schemas.microsoft.com/office/drawing/2010/main" val="0"/>
                                    </a:ext>
                                  </a:extLst>
                                </a:blip>
                                <a:srcRect l="1365" t="14967" r="5703" b="14211"/>
                                <a:stretch/>
                              </pic:blipFill>
                              <pic:spPr bwMode="auto">
                                <a:xfrm>
                                  <a:off x="0"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Placeholder 6"/>
                                <pic:cNvPicPr>
                                  <a:picLocks noGrp="1"/>
                                </pic:cNvPicPr>
                              </pic:nvPicPr>
                              <pic:blipFill rotWithShape="1">
                                <a:blip r:embed="rId42">
                                  <a:extLst>
                                    <a:ext uri="{28A0092B-C50C-407E-A947-70E740481C1C}">
                                      <a14:useLocalDpi xmlns:a14="http://schemas.microsoft.com/office/drawing/2010/main" val="0"/>
                                    </a:ext>
                                  </a:extLst>
                                </a:blip>
                                <a:srcRect l="1757" t="14944" r="6007" b="14456"/>
                                <a:stretch/>
                              </pic:blipFill>
                              <pic:spPr bwMode="auto">
                                <a:xfrm>
                                  <a:off x="2664663" y="1800751"/>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9" name="Picture 2"/>
                                <pic:cNvPicPr>
                                  <a:picLocks noGrp="1"/>
                                </pic:cNvPicPr>
                              </pic:nvPicPr>
                              <pic:blipFill rotWithShape="1">
                                <a:blip r:embed="rId43">
                                  <a:extLst>
                                    <a:ext uri="{28A0092B-C50C-407E-A947-70E740481C1C}">
                                      <a14:useLocalDpi xmlns:a14="http://schemas.microsoft.com/office/drawing/2010/main" val="0"/>
                                    </a:ext>
                                  </a:extLst>
                                </a:blip>
                                <a:srcRect l="1158" t="15249" r="5893" b="13998"/>
                                <a:stretch/>
                              </pic:blipFill>
                              <pic:spPr bwMode="auto">
                                <a:xfrm>
                                  <a:off x="2664663"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0" name="Picture Placeholder 8"/>
                                <pic:cNvPicPr>
                                  <a:picLocks noGrp="1"/>
                                </pic:cNvPicPr>
                              </pic:nvPicPr>
                              <pic:blipFill rotWithShape="1">
                                <a:blip r:embed="rId44">
                                  <a:extLst>
                                    <a:ext uri="{28A0092B-C50C-407E-A947-70E740481C1C}">
                                      <a14:useLocalDpi xmlns:a14="http://schemas.microsoft.com/office/drawing/2010/main" val="0"/>
                                    </a:ext>
                                  </a:extLst>
                                </a:blip>
                                <a:srcRect l="1756" t="15096" r="5893" b="13845"/>
                                <a:stretch/>
                              </pic:blipFill>
                              <pic:spPr bwMode="auto">
                                <a:xfrm>
                                  <a:off x="0" y="1795141"/>
                                  <a:ext cx="2609850" cy="1799590"/>
                                </a:xfrm>
                                <a:prstGeom prst="rect">
                                  <a:avLst/>
                                </a:prstGeom>
                                <a:noFill/>
                                <a:ln>
                                  <a:noFill/>
                                </a:ln>
                                <a:extLst>
                                  <a:ext uri="{53640926-AAD7-44D8-BBD7-CCE9431645EC}">
                                    <a14:shadowObscured xmlns:a14="http://schemas.microsoft.com/office/drawing/2010/main"/>
                                  </a:ext>
                                </a:extLst>
                              </pic:spPr>
                            </pic:pic>
                          </wpg:grpSp>
                          <wps:wsp>
                            <wps:cNvPr id="231" name="Text Box 231"/>
                            <wps:cNvSpPr txBox="1"/>
                            <wps:spPr>
                              <a:xfrm>
                                <a:off x="0" y="3615690"/>
                                <a:ext cx="5274310" cy="355809"/>
                              </a:xfrm>
                              <a:prstGeom prst="rect">
                                <a:avLst/>
                              </a:prstGeom>
                              <a:solidFill>
                                <a:prstClr val="white"/>
                              </a:solidFill>
                              <a:ln>
                                <a:noFill/>
                              </a:ln>
                            </wps:spPr>
                            <wps:txbx>
                              <w:txbxContent>
                                <w:p w14:paraId="1F9C5B1A" w14:textId="376A233C" w:rsidR="00971D1D" w:rsidRPr="00FF1E47" w:rsidRDefault="00971D1D" w:rsidP="00971D1D">
                                  <w:pPr>
                                    <w:pStyle w:val="Caption"/>
                                    <w:rPr>
                                      <w:noProof/>
                                    </w:rPr>
                                  </w:pPr>
                                  <w:r w:rsidRPr="00FF1E47">
                                    <w:t xml:space="preserve">Figure </w:t>
                                  </w:r>
                                  <w:r w:rsidRPr="00FF1E47">
                                    <w:rPr>
                                      <w:noProof/>
                                    </w:rPr>
                                    <w:fldChar w:fldCharType="begin"/>
                                  </w:r>
                                  <w:r w:rsidRPr="00FF1E47">
                                    <w:rPr>
                                      <w:noProof/>
                                    </w:rPr>
                                    <w:instrText xml:space="preserve"> SEQ Figure \* ARABIC </w:instrText>
                                  </w:r>
                                  <w:r w:rsidRPr="00FF1E47">
                                    <w:rPr>
                                      <w:noProof/>
                                    </w:rPr>
                                    <w:fldChar w:fldCharType="separate"/>
                                  </w:r>
                                  <w:ins w:id="687" w:author="Administrator" w:date="2018-08-13T09:39:00Z">
                                    <w:r w:rsidRPr="00FF1E47">
                                      <w:rPr>
                                        <w:noProof/>
                                      </w:rPr>
                                      <w:t>15</w:t>
                                    </w:r>
                                  </w:ins>
                                  <w:del w:id="688" w:author="Administrator" w:date="2018-08-08T15:52:00Z">
                                    <w:r w:rsidRPr="00FF1E47" w:rsidDel="00ED50AB">
                                      <w:rPr>
                                        <w:noProof/>
                                      </w:rPr>
                                      <w:delText>13</w:delText>
                                    </w:r>
                                  </w:del>
                                  <w:r w:rsidRPr="00FF1E47">
                                    <w:rPr>
                                      <w:noProof/>
                                    </w:rPr>
                                    <w:fldChar w:fldCharType="end"/>
                                  </w:r>
                                  <w:r w:rsidRPr="00FF1E47">
                                    <w:rPr>
                                      <w:noProof/>
                                    </w:rPr>
                                    <w:t xml:space="preserve">. EEMs of </w:t>
                                  </w:r>
                                  <w:ins w:id="689" w:author="Borisover, Yulia" w:date="2018-08-03T16:42:00Z">
                                    <w:r w:rsidRPr="00FF1E47">
                                      <w:rPr>
                                        <w:noProof/>
                                      </w:rPr>
                                      <w:t>S</w:t>
                                    </w:r>
                                  </w:ins>
                                  <w:del w:id="690" w:author="Borisover, Yulia" w:date="2018-08-03T16:42:00Z">
                                    <w:r w:rsidRPr="00FF1E47" w:rsidDel="00941982">
                                      <w:rPr>
                                        <w:noProof/>
                                      </w:rPr>
                                      <w:delText>s</w:delText>
                                    </w:r>
                                  </w:del>
                                  <w:r w:rsidRPr="00FF1E47">
                                    <w:rPr>
                                      <w:noProof/>
                                    </w:rPr>
                                    <w:t>himron 7 water sampled on 22/5/2018. (A) raw water, (B) chlorinated water, (C) filtered raw water, (D) filtered chlorinated water.</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232" name="Text Box 232"/>
                          <wps:cNvSpPr txBox="1"/>
                          <wps:spPr>
                            <a:xfrm>
                              <a:off x="249382" y="47501"/>
                              <a:ext cx="269271" cy="274881"/>
                            </a:xfrm>
                            <a:prstGeom prst="rect">
                              <a:avLst/>
                            </a:prstGeom>
                            <a:noFill/>
                            <a:ln w="6350">
                              <a:solidFill>
                                <a:prstClr val="black"/>
                              </a:solidFill>
                            </a:ln>
                          </wps:spPr>
                          <wps:txbx>
                            <w:txbxContent>
                              <w:p w14:paraId="0FA258EA" w14:textId="77777777" w:rsidR="00971D1D" w:rsidRPr="00346350" w:rsidRDefault="00971D1D" w:rsidP="00971D1D">
                                <w:pPr>
                                  <w:rPr>
                                    <w:color w:val="FFFFFF" w:themeColor="background1"/>
                                  </w:rPr>
                                </w:pPr>
                                <w:r w:rsidRPr="00346350">
                                  <w:rPr>
                                    <w:rFonts w:hint="cs"/>
                                    <w:color w:val="FFFFFF" w:themeColor="background1"/>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3" name="Text Box 233"/>
                          <wps:cNvSpPr txBox="1"/>
                          <wps:spPr>
                            <a:xfrm>
                              <a:off x="2933205" y="59377"/>
                              <a:ext cx="269271" cy="274881"/>
                            </a:xfrm>
                            <a:prstGeom prst="rect">
                              <a:avLst/>
                            </a:prstGeom>
                            <a:noFill/>
                            <a:ln w="6350">
                              <a:solidFill>
                                <a:prstClr val="black"/>
                              </a:solidFill>
                            </a:ln>
                          </wps:spPr>
                          <wps:txbx>
                            <w:txbxContent>
                              <w:p w14:paraId="5CF507B9" w14:textId="77777777" w:rsidR="00971D1D" w:rsidRPr="00346350" w:rsidRDefault="00971D1D" w:rsidP="00971D1D">
                                <w:pPr>
                                  <w:rPr>
                                    <w:color w:val="FFFFFF" w:themeColor="background1"/>
                                  </w:rPr>
                                </w:pPr>
                                <w:r w:rsidRPr="00346350">
                                  <w:rPr>
                                    <w:color w:val="FFFFFF" w:themeColor="background1"/>
                                  </w:rP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4" name="Text Box 234"/>
                          <wps:cNvSpPr txBox="1"/>
                          <wps:spPr>
                            <a:xfrm>
                              <a:off x="273133" y="1864426"/>
                              <a:ext cx="269271" cy="274881"/>
                            </a:xfrm>
                            <a:prstGeom prst="rect">
                              <a:avLst/>
                            </a:prstGeom>
                            <a:noFill/>
                            <a:ln w="6350">
                              <a:solidFill>
                                <a:prstClr val="black"/>
                              </a:solidFill>
                            </a:ln>
                          </wps:spPr>
                          <wps:txbx>
                            <w:txbxContent>
                              <w:p w14:paraId="1F196B42" w14:textId="77777777" w:rsidR="00971D1D" w:rsidRPr="00346350" w:rsidRDefault="00971D1D" w:rsidP="00971D1D">
                                <w:pPr>
                                  <w:rPr>
                                    <w:color w:val="FFFFFF" w:themeColor="background1"/>
                                  </w:rPr>
                                </w:pPr>
                                <w:r w:rsidRPr="00346350">
                                  <w:rPr>
                                    <w:color w:val="FFFFFF" w:themeColor="background1"/>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5" name="Text Box 70"/>
                          <wps:cNvSpPr txBox="1"/>
                          <wps:spPr>
                            <a:xfrm>
                              <a:off x="2945081" y="1888177"/>
                              <a:ext cx="269271" cy="274881"/>
                            </a:xfrm>
                            <a:prstGeom prst="rect">
                              <a:avLst/>
                            </a:prstGeom>
                            <a:noFill/>
                            <a:ln w="6350">
                              <a:solidFill>
                                <a:prstClr val="black"/>
                              </a:solidFill>
                            </a:ln>
                          </wps:spPr>
                          <wps:txbx>
                            <w:txbxContent>
                              <w:p w14:paraId="5576BAD9" w14:textId="77777777" w:rsidR="00971D1D" w:rsidRPr="00346350" w:rsidRDefault="00971D1D" w:rsidP="00971D1D">
                                <w:pPr>
                                  <w:rPr>
                                    <w:color w:val="FFFFFF" w:themeColor="background1"/>
                                  </w:rPr>
                                </w:pPr>
                                <w:r w:rsidRPr="00346350">
                                  <w:rPr>
                                    <w:color w:val="FFFFFF" w:themeColor="background1"/>
                                  </w:rP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573B3A" id="Group 224" o:spid="_x0000_s1128" style="position:absolute;left:0;text-align:left;margin-left:-1.85pt;margin-top:39.55pt;width:415.75pt;height:312.7pt;z-index:251718656;mso-position-horizontal-relative:margin;mso-height-relative:margin" coordsize="52804,39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">
                  <v:group id="Group 225" o:spid="_x0000_s1129" style="position:absolute;width:52804;height:39714" coordsize="52804,39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6" o:spid="_x0000_s1130" style="position:absolute;left:59;width:52745;height:36003" coordsize="52745,3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31" o:spid="_x0000_s1135" type="#_x0000_t202" style="position:absolute;top:36156;width:52743;height:3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" stroked="f">
                      <v:textbox inset="0,0,0,0">
                        <w:txbxContent>
                          <w:p w14:paraId="1F9C5B1A" w14:textId="376A233C" w:rsidR="00971D1D" w:rsidRPr="00FF1E47" w:rsidRDefault="00971D1D" w:rsidP="00971D1D">
                            <w:pPr>
                              <w:pStyle w:val="Caption"/>
                              <w:rPr>
                                <w:noProof/>
                              </w:rPr>
                            </w:pPr>
                            <w:r w:rsidRPr="00FF1E47">
                              <w:t xml:space="preserve">Figure </w:t>
                            </w:r>
                            <w:r w:rsidRPr="00FF1E47">
                              <w:rPr>
                                <w:noProof/>
                              </w:rPr>
                              <w:fldChar w:fldCharType="begin"/>
                            </w:r>
                            <w:r w:rsidRPr="00FF1E47">
                              <w:rPr>
                                <w:noProof/>
                              </w:rPr>
                              <w:instrText xml:space="preserve"> SEQ Figure \* ARABIC </w:instrText>
                            </w:r>
                            <w:r w:rsidRPr="00FF1E47">
                              <w:rPr>
                                <w:noProof/>
                              </w:rPr>
                              <w:fldChar w:fldCharType="separate"/>
                            </w:r>
                            <w:ins w:id="691" w:author="Administrator" w:date="2018-08-13T09:39:00Z">
                              <w:r w:rsidRPr="00FF1E47">
                                <w:rPr>
                                  <w:noProof/>
                                </w:rPr>
                                <w:t>15</w:t>
                              </w:r>
                            </w:ins>
                            <w:del w:id="692" w:author="Administrator" w:date="2018-08-08T15:52:00Z">
                              <w:r w:rsidRPr="00FF1E47" w:rsidDel="00ED50AB">
                                <w:rPr>
                                  <w:noProof/>
                                </w:rPr>
                                <w:delText>13</w:delText>
                              </w:r>
                            </w:del>
                            <w:r w:rsidRPr="00FF1E47">
                              <w:rPr>
                                <w:noProof/>
                              </w:rPr>
                              <w:fldChar w:fldCharType="end"/>
                            </w:r>
                            <w:r w:rsidRPr="00FF1E47">
                              <w:rPr>
                                <w:noProof/>
                              </w:rPr>
                              <w:t xml:space="preserve">. EEMs of </w:t>
                            </w:r>
                            <w:ins w:id="693" w:author="Borisover, Yulia" w:date="2018-08-03T16:42:00Z">
                              <w:r w:rsidRPr="00FF1E47">
                                <w:rPr>
                                  <w:noProof/>
                                </w:rPr>
                                <w:t>S</w:t>
                              </w:r>
                            </w:ins>
                            <w:del w:id="694" w:author="Borisover, Yulia" w:date="2018-08-03T16:42:00Z">
                              <w:r w:rsidRPr="00FF1E47" w:rsidDel="00941982">
                                <w:rPr>
                                  <w:noProof/>
                                </w:rPr>
                                <w:delText>s</w:delText>
                              </w:r>
                            </w:del>
                            <w:r w:rsidRPr="00FF1E47">
                              <w:rPr>
                                <w:noProof/>
                              </w:rPr>
                              <w:t>himron 7 water sampled on 22/5/2018. (A) raw water, (B) chlorinated water, (C) filtered raw water, (D) filtered chlorinated water.</w:t>
                            </w:r>
                          </w:p>
                        </w:txbxContent>
                      </v:textbox>
                    </v:shape>
                  </v:group>
                  <v:shape id="Text Box 232" o:spid="_x0000_s1136" type="#_x0000_t202" style="position:absolute;left:2493;top:475;width:2693;height:2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" filled="f" strokeweight=".5pt">
                    <v:textbox>
                      <w:txbxContent>
                        <w:p w14:paraId="0FA258EA" w14:textId="77777777" w:rsidR="00971D1D" w:rsidRPr="00346350" w:rsidRDefault="00971D1D" w:rsidP="00971D1D">
                          <w:pPr>
                            <w:rPr>
                              <w:color w:val="FFFFFF" w:themeColor="background1"/>
                            </w:rPr>
                          </w:pPr>
                          <w:r w:rsidRPr="00346350">
                            <w:rPr>
                              <w:rFonts w:hint="cs"/>
                              <w:color w:val="FFFFFF" w:themeColor="background1"/>
                            </w:rPr>
                            <w:t>A</w:t>
                          </w:r>
                        </w:p>
                      </w:txbxContent>
                    </v:textbox>
                  </v:shape>
                  <v:shape id="Text Box 233" o:spid="_x0000_s1137" type="#_x0000_t202" style="position:absolute;left:29332;top:593;width:2692;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" filled="f" strokeweight=".5pt">
                    <v:textbox>
                      <w:txbxContent>
                        <w:p w14:paraId="5CF507B9" w14:textId="77777777" w:rsidR="00971D1D" w:rsidRPr="00346350" w:rsidRDefault="00971D1D" w:rsidP="00971D1D">
                          <w:pPr>
                            <w:rPr>
                              <w:color w:val="FFFFFF" w:themeColor="background1"/>
                            </w:rPr>
                          </w:pPr>
                          <w:r w:rsidRPr="00346350">
                            <w:rPr>
                              <w:color w:val="FFFFFF" w:themeColor="background1"/>
                            </w:rPr>
                            <w:t>B</w:t>
                          </w:r>
                        </w:p>
                      </w:txbxContent>
                    </v:textbox>
                  </v:shape>
                  <v:shape id="Text Box 234" o:spid="_x0000_s1138" type="#_x0000_t202" style="position:absolute;left:2731;top:18644;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" filled="f" strokeweight=".5pt">
                    <v:textbox>
                      <w:txbxContent>
                        <w:p w14:paraId="1F196B42" w14:textId="77777777" w:rsidR="00971D1D" w:rsidRPr="00346350" w:rsidRDefault="00971D1D" w:rsidP="00971D1D">
                          <w:pPr>
                            <w:rPr>
                              <w:color w:val="FFFFFF" w:themeColor="background1"/>
                            </w:rPr>
                          </w:pPr>
                          <w:r w:rsidRPr="00346350">
                            <w:rPr>
                              <w:color w:val="FFFFFF" w:themeColor="background1"/>
                            </w:rPr>
                            <w:t>C</w:t>
                          </w:r>
                        </w:p>
                      </w:txbxContent>
                    </v:textbox>
                  </v:shape>
                  <v:shape id="Text Box 70" o:spid="_x0000_s1139" type="#_x0000_t202" style="position:absolute;left:29450;top:18881;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" filled="f" strokeweight=".5pt">
                    <v:textbox>
                      <w:txbxContent>
                        <w:p w14:paraId="5576BAD9" w14:textId="77777777" w:rsidR="00971D1D" w:rsidRPr="00346350" w:rsidRDefault="00971D1D" w:rsidP="00971D1D">
                          <w:pPr>
                            <w:rPr>
                              <w:color w:val="FFFFFF" w:themeColor="background1"/>
                            </w:rPr>
                          </w:pPr>
                          <w:r w:rsidRPr="00346350">
                            <w:rPr>
                              <w:color w:val="FFFFFF" w:themeColor="background1"/>
                            </w:rPr>
                            <w:t>D</w:t>
                          </w:r>
                        </w:p>
                      </w:txbxContent>
                    </v:textbox>
                  </v:shape>
                  <w10:wrap type="topAndBottom" anchorx="margin"/>
                </v:group>
              </w:pict>
            </mc:Fallback>
          </mc:AlternateContent>
        </w:r>
      </w:ins>
      <w:r w:rsidR="004C374A">
        <w:t xml:space="preserve">The water sample </w:t>
      </w:r>
      <w:r w:rsidR="00E760CE">
        <w:t>from Shim</w:t>
      </w:r>
      <w:r w:rsidR="00941982">
        <w:t>ron</w:t>
      </w:r>
      <w:r w:rsidR="00E760CE">
        <w:t xml:space="preserve"> well obtained </w:t>
      </w:r>
      <w:r w:rsidR="004C374A">
        <w:t xml:space="preserve">at 22/5/2018 </w:t>
      </w:r>
      <w:r w:rsidR="00E760CE">
        <w:t>was</w:t>
      </w:r>
      <w:r w:rsidR="004C374A">
        <w:t xml:space="preserve"> </w:t>
      </w:r>
      <w:r w:rsidR="00941982">
        <w:t xml:space="preserve">the only </w:t>
      </w:r>
      <w:r w:rsidR="004C374A">
        <w:t xml:space="preserve">case of severe contamination of water. This sample </w:t>
      </w:r>
      <w:r w:rsidR="00E760CE">
        <w:t>was</w:t>
      </w:r>
      <w:r w:rsidR="004C374A">
        <w:t xml:space="preserve"> the only sample in the entire dataset with &gt;1,000 CFU/ml</w:t>
      </w:r>
      <w:r w:rsidR="00E760CE">
        <w:t>, i.e.,</w:t>
      </w:r>
      <w:r w:rsidR="004C374A">
        <w:t xml:space="preserve"> </w:t>
      </w:r>
      <w:r w:rsidR="00E760CE">
        <w:t xml:space="preserve">having </w:t>
      </w:r>
      <w:r w:rsidR="004C374A">
        <w:t xml:space="preserve">2,900 CFU/ml of heterotrophic bacteria, with 2 CFU/100ml of </w:t>
      </w:r>
      <w:r w:rsidR="004C374A">
        <w:rPr>
          <w:i/>
          <w:iCs/>
        </w:rPr>
        <w:t>E. coli</w:t>
      </w:r>
      <w:r w:rsidR="004C374A">
        <w:t xml:space="preserve"> </w:t>
      </w:r>
      <w:r w:rsidR="00E760CE">
        <w:t xml:space="preserve"> </w:t>
      </w:r>
      <w:del w:id="695" w:author="Administrator" w:date="2018-08-13T09:44:00Z">
        <w:r w:rsidR="00E760CE" w:rsidDel="00E132A4">
          <w:delText>as</w:delText>
        </w:r>
        <w:r w:rsidR="004C374A" w:rsidDel="00E132A4">
          <w:delText xml:space="preserve"> </w:delText>
        </w:r>
      </w:del>
      <w:ins w:id="696" w:author="Administrator" w:date="2018-08-13T09:44:00Z">
        <w:r w:rsidR="00E132A4">
          <w:t>(</w:t>
        </w:r>
      </w:ins>
      <w:r w:rsidR="00E760CE">
        <w:t xml:space="preserve">an </w:t>
      </w:r>
      <w:r w:rsidR="004C374A">
        <w:t xml:space="preserve">indicator of fecal contamination).  The </w:t>
      </w:r>
      <w:r w:rsidR="00E760CE">
        <w:t xml:space="preserve">raw </w:t>
      </w:r>
      <w:r w:rsidR="004C374A">
        <w:t xml:space="preserve">sample </w:t>
      </w:r>
      <w:r w:rsidR="0056024C">
        <w:t>had</w:t>
      </w:r>
      <w:r w:rsidR="004C374A">
        <w:t xml:space="preserve"> very strong fluorescence (</w:t>
      </w:r>
      <w:r w:rsidR="0014328C">
        <w:fldChar w:fldCharType="begin"/>
      </w:r>
      <w:r w:rsidR="0014328C">
        <w:instrText xml:space="preserve"> REF _Ref520642105 \h </w:instrText>
      </w:r>
      <w:r w:rsidR="0014328C">
        <w:fldChar w:fldCharType="separate"/>
      </w:r>
      <w:r w:rsidR="000A1912">
        <w:t xml:space="preserve">Figure </w:t>
      </w:r>
      <w:r w:rsidR="000A1912">
        <w:rPr>
          <w:noProof/>
        </w:rPr>
        <w:t>13</w:t>
      </w:r>
      <w:r w:rsidR="0014328C">
        <w:fldChar w:fldCharType="end"/>
      </w:r>
      <w:r w:rsidR="004C374A">
        <w:t>)</w:t>
      </w:r>
      <w:r w:rsidR="00941982">
        <w:t xml:space="preserve"> easily detected visually</w:t>
      </w:r>
      <w:r w:rsidR="004C374A">
        <w:t>, however, chlorination</w:t>
      </w:r>
      <w:r w:rsidR="0056024C">
        <w:t xml:space="preserve"> at the treatment site</w:t>
      </w:r>
      <w:r w:rsidR="00E760CE">
        <w:t xml:space="preserve"> (B)</w:t>
      </w:r>
      <w:r w:rsidR="004C374A">
        <w:t xml:space="preserve"> and</w:t>
      </w:r>
      <w:r w:rsidR="00E760CE">
        <w:t>/or</w:t>
      </w:r>
      <w:r w:rsidR="004C374A">
        <w:t xml:space="preserve"> lab filtration</w:t>
      </w:r>
      <w:r w:rsidR="0056024C">
        <w:t xml:space="preserve"> with 0.45 µm filter</w:t>
      </w:r>
      <w:r w:rsidR="004C374A">
        <w:t xml:space="preserve"> </w:t>
      </w:r>
      <w:r w:rsidR="00E760CE">
        <w:t>(BC,D) reduces significantly tryptophan-like fluorescence</w:t>
      </w:r>
      <w:ins w:id="697" w:author="Administrator" w:date="2018-08-06T17:39:00Z">
        <w:r w:rsidR="00FE02BE">
          <w:t xml:space="preserve"> at the excitation range of 2</w:t>
        </w:r>
      </w:ins>
      <w:ins w:id="698" w:author="Administrator" w:date="2018-08-06T17:40:00Z">
        <w:r w:rsidR="00FE02BE">
          <w:t>1</w:t>
        </w:r>
      </w:ins>
      <w:ins w:id="699" w:author="Administrator" w:date="2018-08-06T17:39:00Z">
        <w:r w:rsidR="00FE02BE">
          <w:t>0-280, and emission at 320-</w:t>
        </w:r>
      </w:ins>
      <w:ins w:id="700" w:author="Administrator" w:date="2018-08-13T09:45:00Z">
        <w:r w:rsidR="00E132A4">
          <w:t>380</w:t>
        </w:r>
      </w:ins>
      <w:del w:id="701" w:author="Administrator" w:date="2018-08-06T17:39:00Z">
        <w:r w:rsidR="00E760CE" w:rsidDel="00FE02BE">
          <w:delText xml:space="preserve">? </w:delText>
        </w:r>
        <w:commentRangeStart w:id="702"/>
        <w:r w:rsidR="00E760CE" w:rsidDel="00FE02BE">
          <w:delText>(at exc/em</w:delText>
        </w:r>
        <w:commentRangeEnd w:id="702"/>
        <w:r w:rsidR="00E760CE" w:rsidDel="00FE02BE">
          <w:rPr>
            <w:rStyle w:val="CommentReference"/>
            <w:rFonts w:eastAsia="Calibri"/>
          </w:rPr>
          <w:commentReference w:id="702"/>
        </w:r>
      </w:del>
      <w:r w:rsidR="00E760CE">
        <w:t xml:space="preserve">). </w:t>
      </w:r>
    </w:p>
    <w:p w14:paraId="273BE285" w14:textId="274BDF0A" w:rsidR="004C374A" w:rsidRDefault="004C374A" w:rsidP="00FE02BE">
      <w:del w:id="703" w:author="Borisover, Yulia" w:date="2018-08-03T16:41:00Z">
        <w:r w:rsidDel="00E760CE">
          <w:delText>.</w:delText>
        </w:r>
      </w:del>
    </w:p>
    <w:p w14:paraId="3F6DCBFA" w14:textId="0C435EB8" w:rsidR="004C374A" w:rsidRDefault="00E132A4" w:rsidP="0014328C">
      <w:pPr>
        <w:rPr>
          <w:ins w:id="704" w:author="Administrator" w:date="2018-08-13T09:46:00Z"/>
        </w:rPr>
      </w:pPr>
      <w:r>
        <w:rPr>
          <w:noProof/>
          <w:lang w:eastAsia="en-US"/>
        </w:rPr>
        <w:lastRenderedPageBreak/>
        <mc:AlternateContent>
          <mc:Choice Requires="wpg">
            <w:drawing>
              <wp:anchor distT="0" distB="0" distL="114300" distR="114300" simplePos="0" relativeHeight="251661312" behindDoc="0" locked="0" layoutInCell="1" allowOverlap="1" wp14:anchorId="6E081C51" wp14:editId="4E1CAF94">
                <wp:simplePos x="0" y="0"/>
                <wp:positionH relativeFrom="margin">
                  <wp:align>center</wp:align>
                </wp:positionH>
                <wp:positionV relativeFrom="paragraph">
                  <wp:posOffset>1128386</wp:posOffset>
                </wp:positionV>
                <wp:extent cx="5391150" cy="2743200"/>
                <wp:effectExtent l="0" t="0" r="0" b="0"/>
                <wp:wrapTopAndBottom/>
                <wp:docPr id="72" name="Group 72"/>
                <wp:cNvGraphicFramePr/>
                <a:graphic xmlns:a="http://schemas.openxmlformats.org/drawingml/2006/main">
                  <a:graphicData uri="http://schemas.microsoft.com/office/word/2010/wordprocessingGroup">
                    <wpg:wgp>
                      <wpg:cNvGrpSpPr/>
                      <wpg:grpSpPr>
                        <a:xfrm>
                          <a:off x="0" y="0"/>
                          <a:ext cx="5391150" cy="2743200"/>
                          <a:chOff x="0" y="0"/>
                          <a:chExt cx="5391732" cy="2368230"/>
                        </a:xfrm>
                      </wpg:grpSpPr>
                      <wpg:grpSp>
                        <wpg:cNvPr id="73" name="Group 72"/>
                        <wpg:cNvGrpSpPr/>
                        <wpg:grpSpPr>
                          <a:xfrm>
                            <a:off x="0" y="0"/>
                            <a:ext cx="5274310" cy="2368230"/>
                            <a:chOff x="0" y="0"/>
                            <a:chExt cx="5312410" cy="2368230"/>
                          </a:xfrm>
                        </wpg:grpSpPr>
                        <wpg:grpSp>
                          <wpg:cNvPr id="74" name="Group 73"/>
                          <wpg:cNvGrpSpPr/>
                          <wpg:grpSpPr>
                            <a:xfrm>
                              <a:off x="38100" y="0"/>
                              <a:ext cx="5274310" cy="2004060"/>
                              <a:chOff x="0" y="0"/>
                              <a:chExt cx="5302885" cy="2141220"/>
                            </a:xfrm>
                          </wpg:grpSpPr>
                          <wpg:grpSp>
                            <wpg:cNvPr id="75" name="Group 74"/>
                            <wpg:cNvGrpSpPr/>
                            <wpg:grpSpPr>
                              <a:xfrm>
                                <a:off x="0" y="0"/>
                                <a:ext cx="5302885" cy="2141220"/>
                                <a:chOff x="0" y="0"/>
                                <a:chExt cx="5302885" cy="2141220"/>
                              </a:xfrm>
                            </wpg:grpSpPr>
                            <wpg:grpSp>
                              <wpg:cNvPr id="76" name="קבוצה 2"/>
                              <wpg:cNvGrpSpPr/>
                              <wpg:grpSpPr>
                                <a:xfrm>
                                  <a:off x="0" y="0"/>
                                  <a:ext cx="5302885" cy="2141220"/>
                                  <a:chOff x="0" y="0"/>
                                  <a:chExt cx="7125970" cy="2141220"/>
                                </a:xfrm>
                              </wpg:grpSpPr>
                              <pic:pic xmlns:pic="http://schemas.openxmlformats.org/drawingml/2006/picture">
                                <pic:nvPicPr>
                                  <pic:cNvPr id="77" name="תמונה 10"/>
                                  <pic:cNvPicPr>
                                    <a:picLocks noChangeAspect="1"/>
                                  </pic:cNvPicPr>
                                </pic:nvPicPr>
                                <pic:blipFill rotWithShape="1">
                                  <a:blip r:embed="rId45">
                                    <a:extLst>
                                      <a:ext uri="{28A0092B-C50C-407E-A947-70E740481C1C}">
                                        <a14:useLocalDpi xmlns:a14="http://schemas.microsoft.com/office/drawing/2010/main" val="0"/>
                                      </a:ext>
                                    </a:extLst>
                                  </a:blip>
                                  <a:srcRect t="12765" r="5335" b="11608"/>
                                  <a:stretch/>
                                </pic:blipFill>
                                <pic:spPr bwMode="auto">
                                  <a:xfrm>
                                    <a:off x="3562350" y="0"/>
                                    <a:ext cx="3563620" cy="21348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 name="תמונה 1"/>
                                  <pic:cNvPicPr>
                                    <a:picLocks noChangeAspect="1"/>
                                  </pic:cNvPicPr>
                                </pic:nvPicPr>
                                <pic:blipFill rotWithShape="1">
                                  <a:blip r:embed="rId46">
                                    <a:extLst>
                                      <a:ext uri="{28A0092B-C50C-407E-A947-70E740481C1C}">
                                        <a14:useLocalDpi xmlns:a14="http://schemas.microsoft.com/office/drawing/2010/main" val="0"/>
                                      </a:ext>
                                    </a:extLst>
                                  </a:blip>
                                  <a:srcRect t="12777" r="5900" b="11756"/>
                                  <a:stretch/>
                                </pic:blipFill>
                                <pic:spPr bwMode="auto">
                                  <a:xfrm>
                                    <a:off x="0" y="0"/>
                                    <a:ext cx="3563620" cy="2141220"/>
                                  </a:xfrm>
                                  <a:prstGeom prst="rect">
                                    <a:avLst/>
                                  </a:prstGeom>
                                  <a:noFill/>
                                  <a:ln>
                                    <a:noFill/>
                                  </a:ln>
                                  <a:extLst>
                                    <a:ext uri="{53640926-AAD7-44D8-BBD7-CCE9431645EC}">
                                      <a14:shadowObscured xmlns:a14="http://schemas.microsoft.com/office/drawing/2010/main"/>
                                    </a:ext>
                                  </a:extLst>
                                </pic:spPr>
                              </pic:pic>
                            </wpg:grpSp>
                            <wps:wsp>
                              <wps:cNvPr id="79" name="מלבן מעוגל 5"/>
                              <wps:cNvSpPr/>
                              <wps:spPr>
                                <a:xfrm>
                                  <a:off x="306363" y="74109"/>
                                  <a:ext cx="1257300" cy="3991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6EB2A2" w14:textId="77777777" w:rsidR="000756CE" w:rsidRDefault="000756CE" w:rsidP="00111D8B">
                                    <w:r>
                                      <w:t>CFUs/ml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 name="מלבן מעוגל 6"/>
                            <wps:cNvSpPr/>
                            <wps:spPr>
                              <a:xfrm>
                                <a:off x="2969562" y="52163"/>
                                <a:ext cx="1257300" cy="370177"/>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12295" w14:textId="77777777" w:rsidR="000756CE" w:rsidRDefault="000756CE" w:rsidP="00111D8B">
                                  <w:r>
                                    <w:t>CFUs/ml = 1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 Box 80"/>
                          <wps:cNvSpPr txBox="1"/>
                          <wps:spPr>
                            <a:xfrm>
                              <a:off x="0" y="2019300"/>
                              <a:ext cx="5310505" cy="348930"/>
                            </a:xfrm>
                            <a:prstGeom prst="rect">
                              <a:avLst/>
                            </a:prstGeom>
                            <a:solidFill>
                              <a:prstClr val="white"/>
                            </a:solidFill>
                            <a:ln>
                              <a:noFill/>
                            </a:ln>
                          </wps:spPr>
                          <wps:txbx>
                            <w:txbxContent>
                              <w:p w14:paraId="4BB71963" w14:textId="31F13D3E" w:rsidR="000756CE" w:rsidRPr="00013199" w:rsidRDefault="000756CE" w:rsidP="0049084F">
                                <w:pPr>
                                  <w:pStyle w:val="Caption"/>
                                  <w:rPr>
                                    <w:noProof/>
                                  </w:rPr>
                                </w:pPr>
                                <w:bookmarkStart w:id="705" w:name="_Ref520642114"/>
                                <w:bookmarkStart w:id="706" w:name="_Toc520445493"/>
                                <w:r>
                                  <w:t xml:space="preserve">Figure </w:t>
                                </w:r>
                                <w:r>
                                  <w:rPr>
                                    <w:noProof/>
                                  </w:rPr>
                                  <w:fldChar w:fldCharType="begin"/>
                                </w:r>
                                <w:r>
                                  <w:rPr>
                                    <w:noProof/>
                                  </w:rPr>
                                  <w:instrText xml:space="preserve"> SEQ Figure \* ARABIC </w:instrText>
                                </w:r>
                                <w:r>
                                  <w:rPr>
                                    <w:noProof/>
                                  </w:rPr>
                                  <w:fldChar w:fldCharType="separate"/>
                                </w:r>
                                <w:ins w:id="707" w:author="Administrator" w:date="2018-08-08T15:52:00Z">
                                  <w:r>
                                    <w:rPr>
                                      <w:noProof/>
                                    </w:rPr>
                                    <w:t>16</w:t>
                                  </w:r>
                                </w:ins>
                                <w:del w:id="708" w:author="Administrator" w:date="2018-08-08T15:52:00Z">
                                  <w:r w:rsidDel="00ED50AB">
                                    <w:rPr>
                                      <w:noProof/>
                                    </w:rPr>
                                    <w:delText>14</w:delText>
                                  </w:r>
                                </w:del>
                                <w:r>
                                  <w:rPr>
                                    <w:noProof/>
                                  </w:rPr>
                                  <w:fldChar w:fldCharType="end"/>
                                </w:r>
                                <w:bookmarkEnd w:id="705"/>
                                <w:r>
                                  <w:rPr>
                                    <w:noProof/>
                                  </w:rPr>
                                  <w:t>. EEMs of groundwater samples with different concentrations of naturally present bacteria, indicated in white. The zone marked in blue is the Rayleigh scatter region, and the area surrounded by a red, dashed line is the Raman scatter region.</w:t>
                                </w:r>
                                <w:bookmarkEnd w:id="70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90" name="Oval 81"/>
                        <wps:cNvSpPr/>
                        <wps:spPr>
                          <a:xfrm rot="3486627">
                            <a:off x="1428749" y="-904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6" name="Oval 90"/>
                        <wps:cNvSpPr/>
                        <wps:spPr>
                          <a:xfrm rot="3486627">
                            <a:off x="4110037" y="-1285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E081C51" id="Group 72" o:spid="_x0000_s1140" style="position:absolute;left:0;text-align:left;margin-left:0;margin-top:88.85pt;width:424.5pt;height:3in;z-index:251661312;mso-position-horizontal:center;mso-position-horizontal-relative:margin;mso-height-relative:margin" coordsize="53917,23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">
                <v:group id="_x0000_s1141" style="position:absolute;width:52743;height:23682" coordsize="53124,23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73" o:spid="_x0000_s1142" style="position:absolute;left:381;width:52743;height:20040"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74" o:spid="_x0000_s1143" style="position:absolute;width:53028;height:21412"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קבוצה 2" o:spid="_x0000_s1144" style="position:absolute;width:53028;height:21412" coordsize="71259,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תמונה 10" o:spid="_x0000_s1145" type="#_x0000_t75" style="position:absolute;left:35623;width:35636;height:21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">
                          <v:imagedata r:id="rId47" o:title="" croptop="8366f" cropbottom="7607f" cropright="3496f"/>
                          <v:path arrowok="t"/>
                        </v:shape>
                        <v:shape id="תמונה 1" o:spid="_x0000_s1146" type="#_x0000_t75" style="position:absolute;width:35636;height:2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">
                          <v:imagedata r:id="rId48" o:title="" croptop="8374f" cropbottom="7704f" cropright="3867f"/>
                          <v:path arrowok="t"/>
                        </v:shape>
                      </v:group>
                      <v:roundrect id="מלבן מעוגל 5" o:spid="_x0000_s1147" style="position:absolute;left:3063;top:741;width:12573;height:3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" filled="f" strokecolor="black [3213]" strokeweight="1pt">
                        <v:stroke joinstyle="miter"/>
                        <v:textbox>
                          <w:txbxContent>
                            <w:p w14:paraId="366EB2A2" w14:textId="77777777" w:rsidR="000756CE" w:rsidRDefault="000756CE" w:rsidP="00111D8B">
                              <w:r>
                                <w:t>CFUs/ml = 16</w:t>
                              </w:r>
                            </w:p>
                          </w:txbxContent>
                        </v:textbox>
                      </v:roundrect>
                    </v:group>
                    <v:roundrect id="מלבן מעוגל 6" o:spid="_x0000_s1148" style="position:absolute;left:29695;top:521;width:12573;height:37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" filled="f" strokecolor="black [3213]" strokeweight="1pt">
                      <v:stroke joinstyle="miter"/>
                      <v:textbox>
                        <w:txbxContent>
                          <w:p w14:paraId="3B312295" w14:textId="77777777" w:rsidR="000756CE" w:rsidRDefault="000756CE" w:rsidP="00111D8B">
                            <w:r>
                              <w:t>CFUs/ml = 140</w:t>
                            </w:r>
                          </w:p>
                        </w:txbxContent>
                      </v:textbox>
                    </v:roundrect>
                  </v:group>
                  <v:shape id="Text Box 80" o:spid="_x0000_s1149" type="#_x0000_t202" style="position:absolute;top:20193;width:53105;height:3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14:paraId="4BB71963" w14:textId="31F13D3E" w:rsidR="000756CE" w:rsidRPr="00013199" w:rsidRDefault="000756CE" w:rsidP="0049084F">
                          <w:pPr>
                            <w:pStyle w:val="Caption"/>
                            <w:rPr>
                              <w:noProof/>
                            </w:rPr>
                          </w:pPr>
                          <w:bookmarkStart w:id="709" w:name="_Ref520642114"/>
                          <w:bookmarkStart w:id="710" w:name="_Toc520445493"/>
                          <w:r>
                            <w:t xml:space="preserve">Figure </w:t>
                          </w:r>
                          <w:r>
                            <w:rPr>
                              <w:noProof/>
                            </w:rPr>
                            <w:fldChar w:fldCharType="begin"/>
                          </w:r>
                          <w:r>
                            <w:rPr>
                              <w:noProof/>
                            </w:rPr>
                            <w:instrText xml:space="preserve"> SEQ Figure \* ARABIC </w:instrText>
                          </w:r>
                          <w:r>
                            <w:rPr>
                              <w:noProof/>
                            </w:rPr>
                            <w:fldChar w:fldCharType="separate"/>
                          </w:r>
                          <w:ins w:id="711" w:author="Administrator" w:date="2018-08-08T15:52:00Z">
                            <w:r>
                              <w:rPr>
                                <w:noProof/>
                              </w:rPr>
                              <w:t>16</w:t>
                            </w:r>
                          </w:ins>
                          <w:del w:id="712" w:author="Administrator" w:date="2018-08-08T15:52:00Z">
                            <w:r w:rsidDel="00ED50AB">
                              <w:rPr>
                                <w:noProof/>
                              </w:rPr>
                              <w:delText>14</w:delText>
                            </w:r>
                          </w:del>
                          <w:r>
                            <w:rPr>
                              <w:noProof/>
                            </w:rPr>
                            <w:fldChar w:fldCharType="end"/>
                          </w:r>
                          <w:bookmarkEnd w:id="709"/>
                          <w:r>
                            <w:rPr>
                              <w:noProof/>
                            </w:rPr>
                            <w:t>. EEMs of groundwater samples with different concentrations of naturally present bacteria, indicated in white. The zone marked in blue is the Rayleigh scatter region, and the area surrounded by a red, dashed line is the Raman scatter region.</w:t>
                          </w:r>
                          <w:bookmarkEnd w:id="710"/>
                        </w:p>
                      </w:txbxContent>
                    </v:textbox>
                  </v:shape>
                </v:group>
                <v:oval id="Oval 81" o:spid="_x0000_s1150" style="position:absolute;left:14286;top:-905;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" filled="f" strokecolor="red" strokeweight="1pt">
                  <v:stroke dashstyle="dash" joinstyle="miter"/>
                </v:oval>
                <v:oval id="Oval 90" o:spid="_x0000_s1151" style="position:absolute;left:41099;top:-1286;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" filled="f" strokecolor="red" strokeweight="1pt">
                  <v:stroke dashstyle="dash" joinstyle="miter"/>
                </v:oval>
                <w10:wrap type="topAndBottom" anchorx="margin"/>
              </v:group>
            </w:pict>
          </mc:Fallback>
        </mc:AlternateContent>
      </w:r>
      <w:r w:rsidR="00941982">
        <w:t xml:space="preserve">Fluorescence of </w:t>
      </w:r>
      <w:r w:rsidR="004C374A">
        <w:t xml:space="preserve">all other </w:t>
      </w:r>
      <w:r w:rsidR="00941982">
        <w:t xml:space="preserve">groundwater </w:t>
      </w:r>
      <w:r w:rsidR="004C374A">
        <w:t>samples w</w:t>
      </w:r>
      <w:r w:rsidR="00941982">
        <w:t>as</w:t>
      </w:r>
      <w:r w:rsidR="004C374A">
        <w:t xml:space="preserve"> practically </w:t>
      </w:r>
      <w:r w:rsidR="00941982">
        <w:t>non-detectable visually</w:t>
      </w:r>
      <w:r w:rsidR="004C374A">
        <w:t xml:space="preserve"> (</w:t>
      </w:r>
      <w:r w:rsidR="00941982">
        <w:t xml:space="preserve">as exemplified in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rsidR="004C374A">
        <w:t>). All samples show</w:t>
      </w:r>
      <w:r w:rsidR="00941982">
        <w:t>ed</w:t>
      </w:r>
      <w:r w:rsidR="004C374A">
        <w:t xml:space="preserve"> strong </w:t>
      </w:r>
      <w:r w:rsidR="00941982">
        <w:t xml:space="preserve">optical signals </w:t>
      </w:r>
      <w:r w:rsidR="004C374A">
        <w:t>along the Rayleigh scatter line (where the excitation</w:t>
      </w:r>
      <w:r w:rsidR="00941982">
        <w:t xml:space="preserve"> </w:t>
      </w:r>
      <w:r w:rsidR="00FE02BE">
        <w:t>wavelength</w:t>
      </w:r>
      <w:r w:rsidR="004C374A">
        <w:t xml:space="preserve"> equal</w:t>
      </w:r>
      <w:r w:rsidR="00941982">
        <w:t>s</w:t>
      </w:r>
      <w:r w:rsidR="004C374A">
        <w:t xml:space="preserve"> to emission</w:t>
      </w:r>
      <w:r w:rsidR="00941982">
        <w:t xml:space="preserve"> wavelength</w:t>
      </w:r>
      <w:r w:rsidR="004C374A">
        <w:t xml:space="preserve">) and </w:t>
      </w:r>
      <w:r w:rsidR="00941982">
        <w:t xml:space="preserve">lesser one (but yet significant) </w:t>
      </w:r>
      <w:r w:rsidR="004C374A">
        <w:t xml:space="preserve">along the Raman </w:t>
      </w:r>
      <w:r w:rsidR="00941982">
        <w:t xml:space="preserve">scatter </w:t>
      </w:r>
      <w:r w:rsidR="004C374A">
        <w:t xml:space="preserve">line </w:t>
      </w:r>
      <w:r w:rsidR="00941982">
        <w:t xml:space="preserve">of water </w:t>
      </w:r>
      <w:r w:rsidR="004C374A">
        <w:t xml:space="preserve">(marked in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rsidR="004C374A">
        <w:t xml:space="preserve">) </w:t>
      </w:r>
      <w:r w:rsidR="00941982">
        <w:t xml:space="preserve">however, </w:t>
      </w:r>
      <w:r w:rsidR="004C374A">
        <w:t xml:space="preserve">no </w:t>
      </w:r>
      <w:r w:rsidR="00941982">
        <w:t xml:space="preserve">distinct signals of proteinaceous (or any other fluorescence) could be easily detected. </w:t>
      </w:r>
    </w:p>
    <w:p w14:paraId="3BC95C15" w14:textId="2E0EE3BC" w:rsidR="00E132A4" w:rsidRDefault="00E132A4" w:rsidP="005B3D0F">
      <w:pPr>
        <w:rPr>
          <w:ins w:id="713" w:author="Administrator" w:date="2018-08-13T09:46:00Z"/>
        </w:rPr>
      </w:pPr>
      <w:ins w:id="714" w:author="Administrator" w:date="2018-08-13T09:46:00Z">
        <w:r>
          <w:t xml:space="preserve">Examining the highly contaminated samples, it was clear that the emission was not limited to the TLF region but was actually spread over a large area of the EEM, including the entire </w:t>
        </w:r>
        <w:r w:rsidRPr="00A35BB3">
          <w:t xml:space="preserve">proteinaceous </w:t>
        </w:r>
        <w:r>
          <w:t>region ( the 220-300 nm excitation wavelength range, the 300-</w:t>
        </w:r>
        <w:r>
          <w:t>380</w:t>
        </w:r>
        <w:r>
          <w:t xml:space="preserve"> nm emission wavelength range ,</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the edge of the humic substance region (excitation in the 210-300 nm range and the emission above 400 nm ,</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xml:space="preserve">) and also included a strong peak with excitation around 210 nm and emission at 370±10 nm emission, as described by Simelane </w:t>
        </w:r>
        <w:r>
          <w:fldChar w:fldCharType="begin"/>
        </w:r>
        <w:r>
          <w:instrText xml:space="preserve"> ADDIN EN.CITE &lt;EndNote&gt;&lt;Cite&gt;&lt;Author&gt;Kwanele&lt;/Author&gt;&lt;Year&gt;2013&lt;/Year&gt;&lt;IDText&gt;Application of Fluorescence Spectroscopy for Monitoring Microbial Contamination of Drinking Water&lt;/IDText&gt;&lt;DisplayText&gt;(Simelane, 2013)&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date format="utc"&gt;1521030417&lt;/last-updated-date&gt;&lt;volume&gt;MSc&lt;/volume&gt;&lt;/record&gt;&lt;/Cite&gt;&lt;/EndNote&gt;</w:instrText>
        </w:r>
        <w:r>
          <w:fldChar w:fldCharType="separate"/>
        </w:r>
        <w:r>
          <w:rPr>
            <w:noProof/>
          </w:rPr>
          <w:t>(Simelane, 2013)</w:t>
        </w:r>
        <w:r>
          <w:fldChar w:fldCharType="end"/>
        </w:r>
        <w:r>
          <w:t>. This has led us to believe that examining the entire EEM could improve significantly the detection abilities. This was particularly relevant since samples with &lt;500 CFU/ml showed very little overall fluorescence (</w:t>
        </w:r>
        <w:r>
          <w:fldChar w:fldCharType="begin"/>
        </w:r>
        <w:r>
          <w:instrText xml:space="preserve"> REF _Ref520642114 \h </w:instrText>
        </w:r>
        <w:r>
          <w:fldChar w:fldCharType="separate"/>
        </w:r>
        <w:r>
          <w:t xml:space="preserve">Figure </w:t>
        </w:r>
        <w:r>
          <w:rPr>
            <w:noProof/>
          </w:rPr>
          <w:t>14</w:t>
        </w:r>
        <w:r>
          <w:fldChar w:fldCharType="end"/>
        </w:r>
        <w:r>
          <w:t>). Such weak signals could be properly analyzed using PLS multivariate analysis.</w:t>
        </w:r>
      </w:ins>
    </w:p>
    <w:p w14:paraId="749F520B" w14:textId="7B1F17C5" w:rsidR="00E132A4" w:rsidRDefault="00E132A4" w:rsidP="0014328C"/>
    <w:p w14:paraId="7237107B" w14:textId="40F3DF56" w:rsidR="004C374A" w:rsidRDefault="004C374A" w:rsidP="00111D8B">
      <w:pPr>
        <w:rPr>
          <w:noProof/>
        </w:rPr>
      </w:pPr>
    </w:p>
    <w:p w14:paraId="458036A5" w14:textId="1616A923" w:rsidR="004C374A" w:rsidRDefault="004C374A" w:rsidP="00111D8B"/>
    <w:p w14:paraId="62BD2A70" w14:textId="77777777" w:rsidR="004C374A" w:rsidRDefault="004C374A" w:rsidP="00111D8B"/>
    <w:p w14:paraId="0E11E401" w14:textId="77777777" w:rsidR="004C374A" w:rsidRDefault="004C374A" w:rsidP="00111D8B">
      <w:r>
        <w:br w:type="page"/>
      </w:r>
    </w:p>
    <w:p w14:paraId="5F64C19E" w14:textId="77777777" w:rsidR="004C374A" w:rsidRDefault="004C374A">
      <w:pPr>
        <w:pStyle w:val="Heading3"/>
        <w:numPr>
          <w:ilvl w:val="2"/>
          <w:numId w:val="31"/>
        </w:numPr>
        <w:ind w:left="142" w:hanging="142"/>
        <w:pPrChange w:id="715" w:author="Borisover, Yulia" w:date="2018-08-03T07:13:00Z">
          <w:pPr>
            <w:pStyle w:val="Heading3"/>
          </w:pPr>
        </w:pPrChange>
      </w:pPr>
      <w:bookmarkStart w:id="716" w:name="_Toc520664327"/>
      <w:r>
        <w:lastRenderedPageBreak/>
        <w:t>Multispectral fluorescence spectroscopy and PLS analysis</w:t>
      </w:r>
      <w:bookmarkEnd w:id="716"/>
    </w:p>
    <w:bookmarkEnd w:id="681"/>
    <w:p w14:paraId="6D6E037E" w14:textId="0E7186DA" w:rsidR="009C2A1F" w:rsidRPr="009C2A1F" w:rsidRDefault="009C2A1F">
      <w:pPr>
        <w:rPr>
          <w:ins w:id="717" w:author="Administrator" w:date="2018-08-13T09:54:00Z"/>
          <w:lang w:val="en-GB"/>
          <w:rPrChange w:id="718" w:author="Administrator" w:date="2018-08-13T09:54:00Z">
            <w:rPr>
              <w:ins w:id="719" w:author="Administrator" w:date="2018-08-13T09:54:00Z"/>
            </w:rPr>
          </w:rPrChange>
        </w:rPr>
        <w:pPrChange w:id="720" w:author="Administrator" w:date="2018-08-06T17:47:00Z">
          <w:pPr>
            <w:pStyle w:val="ListParagraph"/>
            <w:numPr>
              <w:numId w:val="29"/>
            </w:numPr>
            <w:ind w:hanging="360"/>
          </w:pPr>
        </w:pPrChange>
      </w:pPr>
      <w:ins w:id="721" w:author="Administrator" w:date="2018-08-13T09:54:00Z">
        <w:r>
          <w:rPr>
            <w:lang w:val="en-GB"/>
          </w:rPr>
          <w:t>Another common approach for analysis of fluorescence data uses entire excitation-emission matrices (EEMs) (</w: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 </w:instrTex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orisover et al., 2009; Carstea et al., 2016; Heibati et al., 2017)</w:t>
        </w:r>
        <w:r>
          <w:rPr>
            <w:lang w:val="en-GB"/>
          </w:rPr>
          <w:fldChar w:fldCharType="end"/>
        </w:r>
        <w:r>
          <w:rPr>
            <w:lang w:val="en-GB"/>
          </w:rPr>
          <w:t>). This enables taking into account the large emission regions previously mentioned. PLS regression enables the formulation of a model for predicting the concentration of bacteria in water, based on the entire EEM data</w:t>
        </w:r>
        <w:r>
          <w:rPr>
            <w:lang w:val="en-GB"/>
          </w:rPr>
          <w:t>.</w:t>
        </w:r>
      </w:ins>
    </w:p>
    <w:p w14:paraId="3764C0A3" w14:textId="1CF7E738" w:rsidR="004C374A" w:rsidDel="00620E95" w:rsidRDefault="00573971" w:rsidP="00620E95">
      <w:pPr>
        <w:rPr>
          <w:del w:id="722" w:author="Administrator" w:date="2018-08-06T17:47:00Z"/>
        </w:rPr>
      </w:pPr>
      <w:r>
        <w:t>First</w:t>
      </w:r>
      <w:r w:rsidR="004C374A">
        <w:t xml:space="preserve">, </w:t>
      </w:r>
      <w:r>
        <w:t xml:space="preserve">a series of </w:t>
      </w:r>
      <w:r w:rsidR="004C374A">
        <w:t xml:space="preserve">preprocessing approaches were tested on the </w:t>
      </w:r>
      <w:r w:rsidR="004C374A">
        <w:rPr>
          <w:i/>
          <w:iCs/>
        </w:rPr>
        <w:t>E. coli</w:t>
      </w:r>
      <w:r w:rsidR="004C374A">
        <w:t xml:space="preserve"> data set (n= 137) (</w:t>
      </w:r>
      <w:r w:rsidR="00805AE7">
        <w:fldChar w:fldCharType="begin"/>
      </w:r>
      <w:r w:rsidR="00805AE7">
        <w:instrText xml:space="preserve"> REF _Ref520643013 \h </w:instrText>
      </w:r>
      <w:r w:rsidR="00805AE7">
        <w:fldChar w:fldCharType="separate"/>
      </w:r>
      <w:r w:rsidR="000A1912">
        <w:t xml:space="preserve">Table </w:t>
      </w:r>
      <w:r w:rsidR="000A1912">
        <w:rPr>
          <w:noProof/>
        </w:rPr>
        <w:t>6</w:t>
      </w:r>
      <w:r w:rsidR="00805AE7">
        <w:fldChar w:fldCharType="end"/>
      </w:r>
      <w:r w:rsidR="004C374A">
        <w:t>)</w:t>
      </w:r>
      <w:ins w:id="723" w:author="Borisover, Yulia" w:date="2018-08-03T16:53:00Z">
        <w:del w:id="724" w:author="Administrator" w:date="2018-08-06T17:47:00Z">
          <w:r w:rsidDel="00620E95">
            <w:delText>, including the following elements:</w:delText>
          </w:r>
        </w:del>
      </w:ins>
      <w:del w:id="725" w:author="Administrator" w:date="2018-08-06T17:47:00Z">
        <w:r w:rsidR="004C374A" w:rsidDel="00620E95">
          <w:delText xml:space="preserve">. We tested 5 types of preprocessing elements: </w:delText>
        </w:r>
      </w:del>
    </w:p>
    <w:p w14:paraId="2F3EF8D2" w14:textId="3CB927FC" w:rsidR="004C374A" w:rsidDel="00620E95" w:rsidRDefault="004C374A">
      <w:pPr>
        <w:rPr>
          <w:del w:id="726" w:author="Administrator" w:date="2018-08-06T17:47:00Z"/>
        </w:rPr>
        <w:pPrChange w:id="727" w:author="Administrator" w:date="2018-08-06T17:47:00Z">
          <w:pPr>
            <w:pStyle w:val="ListParagraph"/>
            <w:numPr>
              <w:numId w:val="29"/>
            </w:numPr>
            <w:ind w:hanging="360"/>
          </w:pPr>
        </w:pPrChange>
      </w:pPr>
      <w:commentRangeStart w:id="728"/>
      <w:del w:id="729" w:author="Administrator" w:date="2018-08-06T17:47:00Z">
        <w:r w:rsidDel="00620E95">
          <w:delText>Normalization to Raman (</w:delText>
        </w:r>
        <w:commentRangeStart w:id="730"/>
        <w:r w:rsidDel="00620E95">
          <w:delText>280/360</w:delText>
        </w:r>
        <w:commentRangeEnd w:id="730"/>
        <w:r w:rsidR="00573971" w:rsidDel="00620E95">
          <w:rPr>
            <w:rStyle w:val="CommentReference"/>
            <w:rFonts w:eastAsia="Calibri"/>
          </w:rPr>
          <w:commentReference w:id="730"/>
        </w:r>
        <w:r w:rsidDel="00620E95">
          <w:delText xml:space="preserve">) </w:delText>
        </w:r>
      </w:del>
    </w:p>
    <w:p w14:paraId="1DDC4E55" w14:textId="263FB222" w:rsidR="004C374A" w:rsidDel="00620E95" w:rsidRDefault="004C374A">
      <w:pPr>
        <w:rPr>
          <w:del w:id="731" w:author="Administrator" w:date="2018-08-06T17:47:00Z"/>
        </w:rPr>
        <w:pPrChange w:id="732" w:author="Administrator" w:date="2018-08-06T17:47:00Z">
          <w:pPr>
            <w:pStyle w:val="ListParagraph"/>
            <w:numPr>
              <w:numId w:val="29"/>
            </w:numPr>
            <w:ind w:hanging="360"/>
          </w:pPr>
        </w:pPrChange>
      </w:pPr>
      <w:del w:id="733" w:author="Administrator" w:date="2018-08-06T17:47:00Z">
        <w:r w:rsidDel="00620E95">
          <w:delText>Centering</w:delText>
        </w:r>
      </w:del>
    </w:p>
    <w:p w14:paraId="27B5D5A4" w14:textId="74A1960B" w:rsidR="004C374A" w:rsidDel="00620E95" w:rsidRDefault="004C374A">
      <w:pPr>
        <w:rPr>
          <w:del w:id="734" w:author="Administrator" w:date="2018-08-06T17:47:00Z"/>
        </w:rPr>
        <w:pPrChange w:id="735" w:author="Administrator" w:date="2018-08-06T17:47:00Z">
          <w:pPr>
            <w:pStyle w:val="ListParagraph"/>
            <w:numPr>
              <w:numId w:val="29"/>
            </w:numPr>
            <w:ind w:hanging="360"/>
          </w:pPr>
        </w:pPrChange>
      </w:pPr>
      <w:del w:id="736" w:author="Administrator" w:date="2018-08-06T17:47:00Z">
        <w:r w:rsidDel="00620E95">
          <w:delText>Scaling</w:delText>
        </w:r>
      </w:del>
    </w:p>
    <w:p w14:paraId="05D1C85A" w14:textId="594CE001" w:rsidR="004C374A" w:rsidDel="00620E95" w:rsidRDefault="004C374A">
      <w:pPr>
        <w:rPr>
          <w:del w:id="737" w:author="Administrator" w:date="2018-08-06T17:47:00Z"/>
        </w:rPr>
        <w:pPrChange w:id="738" w:author="Administrator" w:date="2018-08-06T17:47:00Z">
          <w:pPr>
            <w:pStyle w:val="ListParagraph"/>
            <w:numPr>
              <w:numId w:val="29"/>
            </w:numPr>
            <w:ind w:hanging="360"/>
          </w:pPr>
        </w:pPrChange>
      </w:pPr>
      <w:del w:id="739" w:author="Administrator" w:date="2018-08-06T17:47:00Z">
        <w:r w:rsidDel="00620E95">
          <w:delText>1/signal, log</w:delText>
        </w:r>
        <w:r w:rsidDel="00620E95">
          <w:rPr>
            <w:vertAlign w:val="subscript"/>
          </w:rPr>
          <w:delText>10</w:delText>
        </w:r>
        <w:r w:rsidDel="00620E95">
          <w:delText>(1/signal)</w:delText>
        </w:r>
      </w:del>
    </w:p>
    <w:p w14:paraId="5BFFDB04" w14:textId="39CE09B8" w:rsidR="004C374A" w:rsidDel="005B3D0F" w:rsidRDefault="004C374A">
      <w:pPr>
        <w:rPr>
          <w:del w:id="740" w:author="Administrator" w:date="2018-08-13T09:54:00Z"/>
        </w:rPr>
        <w:pPrChange w:id="741" w:author="Administrator" w:date="2018-08-06T17:47:00Z">
          <w:pPr>
            <w:pStyle w:val="ListParagraph"/>
            <w:numPr>
              <w:numId w:val="29"/>
            </w:numPr>
            <w:ind w:hanging="360"/>
          </w:pPr>
        </w:pPrChange>
      </w:pPr>
      <w:del w:id="742" w:author="Administrator" w:date="2018-08-06T17:47:00Z">
        <w:r w:rsidDel="00620E95">
          <w:delText>1</w:delText>
        </w:r>
        <w:r w:rsidRPr="005E0A61" w:rsidDel="00620E95">
          <w:rPr>
            <w:vertAlign w:val="superscript"/>
          </w:rPr>
          <w:delText>st</w:delText>
        </w:r>
        <w:r w:rsidDel="00620E95">
          <w:delText xml:space="preserve"> derivative</w:delText>
        </w:r>
        <w:commentRangeEnd w:id="728"/>
        <w:r w:rsidR="00573971" w:rsidDel="00620E95">
          <w:rPr>
            <w:rStyle w:val="CommentReference"/>
            <w:rFonts w:eastAsia="Calibri"/>
          </w:rPr>
          <w:commentReference w:id="728"/>
        </w:r>
      </w:del>
      <w:ins w:id="743" w:author="Administrator" w:date="2018-08-13T09:54:00Z">
        <w:r w:rsidR="005B3D0F">
          <w:t xml:space="preserve">. </w:t>
        </w:r>
      </w:ins>
    </w:p>
    <w:p w14:paraId="01821CBF" w14:textId="5B9941F9" w:rsidR="004C374A" w:rsidRDefault="004C374A" w:rsidP="005B3D0F">
      <w:r>
        <w:t xml:space="preserve">In all methods, </w:t>
      </w:r>
      <w:r w:rsidR="00573971">
        <w:t xml:space="preserve">60% </w:t>
      </w:r>
      <w:r w:rsidR="00620E95">
        <w:t>o</w:t>
      </w:r>
      <w:r w:rsidR="00573971">
        <w:t xml:space="preserve">f the samples were used to calibrate a model, and 40% of the samples served to validate it. </w:t>
      </w:r>
    </w:p>
    <w:p w14:paraId="77957B43" w14:textId="2626E2CA" w:rsidR="004C374A" w:rsidRPr="003A04CB" w:rsidRDefault="004C374A" w:rsidP="00620E95">
      <w:pPr>
        <w:pStyle w:val="Caption"/>
      </w:pPr>
      <w:bookmarkStart w:id="744" w:name="_Toc520445481"/>
      <w:bookmarkStart w:id="745" w:name="_Ref520643013"/>
      <w:commentRangeStart w:id="746"/>
      <w:r>
        <w:t xml:space="preserve">Table </w:t>
      </w:r>
      <w:r>
        <w:rPr>
          <w:noProof/>
        </w:rPr>
        <w:fldChar w:fldCharType="begin"/>
      </w:r>
      <w:r>
        <w:rPr>
          <w:noProof/>
        </w:rPr>
        <w:instrText xml:space="preserve"> SEQ Table \* ARABIC </w:instrText>
      </w:r>
      <w:r>
        <w:rPr>
          <w:noProof/>
        </w:rPr>
        <w:fldChar w:fldCharType="separate"/>
      </w:r>
      <w:r w:rsidR="000A1912">
        <w:rPr>
          <w:noProof/>
        </w:rPr>
        <w:t>6</w:t>
      </w:r>
      <w:r>
        <w:rPr>
          <w:noProof/>
        </w:rPr>
        <w:fldChar w:fldCharType="end"/>
      </w:r>
      <w:bookmarkEnd w:id="745"/>
      <w:commentRangeEnd w:id="746"/>
      <w:r w:rsidR="00E92DCE">
        <w:rPr>
          <w:rStyle w:val="CommentReference"/>
          <w:rFonts w:eastAsia="Calibri"/>
          <w:i w:val="0"/>
          <w:iCs w:val="0"/>
          <w:color w:val="auto"/>
        </w:rPr>
        <w:commentReference w:id="746"/>
      </w:r>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n=60. LVs = Latent variables. The best method is the one that shows the highest R</w:t>
      </w:r>
      <w:r>
        <w:rPr>
          <w:vertAlign w:val="superscript"/>
        </w:rPr>
        <w:t>2</w:t>
      </w:r>
      <w:r>
        <w:t xml:space="preserve"> with the lowest possible RMSE, and is in </w:t>
      </w:r>
      <w:r>
        <w:rPr>
          <w:b/>
          <w:bCs/>
        </w:rPr>
        <w:t>bold</w:t>
      </w:r>
      <w:r>
        <w:t xml:space="preserve">. </w:t>
      </w:r>
      <w:bookmarkEnd w:id="744"/>
    </w:p>
    <w:tbl>
      <w:tblPr>
        <w:tblStyle w:val="GridTable1Light"/>
        <w:tblW w:w="7801" w:type="dxa"/>
        <w:tblLook w:val="04A0" w:firstRow="1" w:lastRow="0" w:firstColumn="1" w:lastColumn="0" w:noHBand="0" w:noVBand="1"/>
      </w:tblPr>
      <w:tblGrid>
        <w:gridCol w:w="548"/>
        <w:gridCol w:w="2999"/>
        <w:gridCol w:w="2055"/>
        <w:gridCol w:w="629"/>
        <w:gridCol w:w="852"/>
        <w:gridCol w:w="718"/>
      </w:tblGrid>
      <w:tr w:rsidR="004C374A" w14:paraId="196DB2D3" w14:textId="77777777"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14:paraId="3CA6BC2B" w14:textId="77777777" w:rsidR="004C374A" w:rsidRDefault="004C374A" w:rsidP="0049084F">
            <w:pPr>
              <w:spacing w:before="0" w:after="0"/>
            </w:pPr>
            <w:r>
              <w:t>#</w:t>
            </w:r>
          </w:p>
        </w:tc>
        <w:tc>
          <w:tcPr>
            <w:tcW w:w="3005" w:type="dxa"/>
          </w:tcPr>
          <w:p w14:paraId="638D822E"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1</w:t>
            </w:r>
          </w:p>
        </w:tc>
        <w:tc>
          <w:tcPr>
            <w:tcW w:w="2057" w:type="dxa"/>
          </w:tcPr>
          <w:p w14:paraId="46C80044"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14:paraId="01BF1D94"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LVs</w:t>
            </w:r>
          </w:p>
        </w:tc>
        <w:tc>
          <w:tcPr>
            <w:tcW w:w="842" w:type="dxa"/>
          </w:tcPr>
          <w:p w14:paraId="1BDE6752"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MSE</w:t>
            </w:r>
          </w:p>
        </w:tc>
        <w:tc>
          <w:tcPr>
            <w:tcW w:w="719" w:type="dxa"/>
          </w:tcPr>
          <w:p w14:paraId="3E2E833E" w14:textId="77777777" w:rsidR="004C374A" w:rsidRPr="00820007"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14:paraId="73473DCC"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071FF34" w14:textId="77777777" w:rsidR="004C374A" w:rsidRDefault="004C374A" w:rsidP="0049084F">
            <w:pPr>
              <w:spacing w:before="0" w:after="0"/>
            </w:pPr>
            <w:r>
              <w:t>1</w:t>
            </w:r>
          </w:p>
        </w:tc>
        <w:tc>
          <w:tcPr>
            <w:tcW w:w="3005" w:type="dxa"/>
          </w:tcPr>
          <w:p w14:paraId="50582A5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2057" w:type="dxa"/>
          </w:tcPr>
          <w:p w14:paraId="615DD5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67CCC88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2</w:t>
            </w:r>
          </w:p>
        </w:tc>
        <w:tc>
          <w:tcPr>
            <w:tcW w:w="842" w:type="dxa"/>
          </w:tcPr>
          <w:p w14:paraId="3636EAC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14:paraId="73D952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2</w:t>
            </w:r>
          </w:p>
        </w:tc>
      </w:tr>
      <w:tr w:rsidR="004C374A" w14:paraId="408899BF"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0F1ABD1D" w14:textId="77777777" w:rsidR="004C374A" w:rsidRDefault="004C374A" w:rsidP="0049084F">
            <w:pPr>
              <w:spacing w:before="0" w:after="0"/>
            </w:pPr>
            <w:r>
              <w:t>2</w:t>
            </w:r>
          </w:p>
        </w:tc>
        <w:tc>
          <w:tcPr>
            <w:tcW w:w="3005" w:type="dxa"/>
          </w:tcPr>
          <w:p w14:paraId="0FD5BAB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15687BF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46752E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w:t>
            </w:r>
          </w:p>
        </w:tc>
        <w:tc>
          <w:tcPr>
            <w:tcW w:w="842" w:type="dxa"/>
          </w:tcPr>
          <w:p w14:paraId="6AE4EC1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7</w:t>
            </w:r>
          </w:p>
        </w:tc>
        <w:tc>
          <w:tcPr>
            <w:tcW w:w="719" w:type="dxa"/>
          </w:tcPr>
          <w:p w14:paraId="6B413B3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0</w:t>
            </w:r>
          </w:p>
        </w:tc>
      </w:tr>
      <w:tr w:rsidR="004C374A" w14:paraId="662A9216"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537F1139" w14:textId="77777777" w:rsidR="004C374A" w:rsidRDefault="004C374A" w:rsidP="0049084F">
            <w:pPr>
              <w:spacing w:before="0" w:after="0"/>
            </w:pPr>
            <w:r>
              <w:t>3</w:t>
            </w:r>
          </w:p>
        </w:tc>
        <w:tc>
          <w:tcPr>
            <w:tcW w:w="3005" w:type="dxa"/>
          </w:tcPr>
          <w:p w14:paraId="4CC4939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2C5E160A"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30805AD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14:paraId="4729E8C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1</w:t>
            </w:r>
          </w:p>
        </w:tc>
        <w:tc>
          <w:tcPr>
            <w:tcW w:w="719" w:type="dxa"/>
          </w:tcPr>
          <w:p w14:paraId="2DD52CF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9</w:t>
            </w:r>
          </w:p>
        </w:tc>
      </w:tr>
      <w:tr w:rsidR="004C374A" w14:paraId="6DC64C25"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0A334317" w14:textId="77777777" w:rsidR="004C374A" w:rsidRDefault="004C374A" w:rsidP="0049084F">
            <w:pPr>
              <w:spacing w:before="0" w:after="0"/>
            </w:pPr>
            <w:r>
              <w:t>4</w:t>
            </w:r>
          </w:p>
        </w:tc>
        <w:tc>
          <w:tcPr>
            <w:tcW w:w="3005" w:type="dxa"/>
          </w:tcPr>
          <w:p w14:paraId="6BA18ED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2FF0AA04" w14:textId="3CD730AE"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3EB7170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14:paraId="10FB042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c>
          <w:tcPr>
            <w:tcW w:w="719" w:type="dxa"/>
          </w:tcPr>
          <w:p w14:paraId="08DBA7F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8</w:t>
            </w:r>
          </w:p>
        </w:tc>
      </w:tr>
      <w:tr w:rsidR="004C374A" w14:paraId="34314B99"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B641CDA" w14:textId="77777777" w:rsidR="004C374A" w:rsidRDefault="004C374A" w:rsidP="0049084F">
            <w:pPr>
              <w:spacing w:before="0" w:after="0"/>
            </w:pPr>
            <w:r>
              <w:t>5</w:t>
            </w:r>
          </w:p>
        </w:tc>
        <w:tc>
          <w:tcPr>
            <w:tcW w:w="3005" w:type="dxa"/>
          </w:tcPr>
          <w:p w14:paraId="7AB3C94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5E3ECE1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2A76167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0</w:t>
            </w:r>
          </w:p>
        </w:tc>
        <w:tc>
          <w:tcPr>
            <w:tcW w:w="842" w:type="dxa"/>
          </w:tcPr>
          <w:p w14:paraId="0F48843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2</w:t>
            </w:r>
          </w:p>
        </w:tc>
        <w:tc>
          <w:tcPr>
            <w:tcW w:w="719" w:type="dxa"/>
          </w:tcPr>
          <w:p w14:paraId="6C05C3B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4</w:t>
            </w:r>
          </w:p>
        </w:tc>
      </w:tr>
      <w:tr w:rsidR="004C374A" w14:paraId="33B8173D"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22DEE71" w14:textId="77777777" w:rsidR="004C374A" w:rsidRDefault="004C374A" w:rsidP="0049084F">
            <w:pPr>
              <w:spacing w:before="0" w:after="0"/>
            </w:pPr>
            <w:r>
              <w:t>6</w:t>
            </w:r>
          </w:p>
        </w:tc>
        <w:tc>
          <w:tcPr>
            <w:tcW w:w="3005" w:type="dxa"/>
          </w:tcPr>
          <w:p w14:paraId="1721584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7544F6A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1B77AD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9</w:t>
            </w:r>
          </w:p>
        </w:tc>
        <w:tc>
          <w:tcPr>
            <w:tcW w:w="842" w:type="dxa"/>
          </w:tcPr>
          <w:p w14:paraId="26EFCAC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5</w:t>
            </w:r>
          </w:p>
        </w:tc>
        <w:tc>
          <w:tcPr>
            <w:tcW w:w="719" w:type="dxa"/>
          </w:tcPr>
          <w:p w14:paraId="5843950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5</w:t>
            </w:r>
          </w:p>
        </w:tc>
      </w:tr>
      <w:tr w:rsidR="004C374A" w14:paraId="59251BE6"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38604AC3" w14:textId="77777777" w:rsidR="004C374A" w:rsidRDefault="004C374A" w:rsidP="0049084F">
            <w:pPr>
              <w:spacing w:before="0" w:after="0"/>
            </w:pPr>
            <w:r>
              <w:t>7</w:t>
            </w:r>
          </w:p>
        </w:tc>
        <w:tc>
          <w:tcPr>
            <w:tcW w:w="3005" w:type="dxa"/>
          </w:tcPr>
          <w:p w14:paraId="6120FF3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49ECD6A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1DF3721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14:paraId="1F6C1F9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w:t>
            </w:r>
          </w:p>
        </w:tc>
        <w:tc>
          <w:tcPr>
            <w:tcW w:w="719" w:type="dxa"/>
          </w:tcPr>
          <w:p w14:paraId="1204B1C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9</w:t>
            </w:r>
          </w:p>
        </w:tc>
      </w:tr>
      <w:tr w:rsidR="004C374A" w14:paraId="28E45EE3"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FAC2303" w14:textId="77777777" w:rsidR="004C374A" w:rsidRDefault="004C374A" w:rsidP="0049084F">
            <w:pPr>
              <w:spacing w:before="0" w:after="0"/>
            </w:pPr>
            <w:r>
              <w:t>8</w:t>
            </w:r>
          </w:p>
        </w:tc>
        <w:tc>
          <w:tcPr>
            <w:tcW w:w="3005" w:type="dxa"/>
          </w:tcPr>
          <w:p w14:paraId="09C82FD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5FE0076C" w14:textId="26736020"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30899C8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2A473FF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8</w:t>
            </w:r>
          </w:p>
        </w:tc>
        <w:tc>
          <w:tcPr>
            <w:tcW w:w="719" w:type="dxa"/>
          </w:tcPr>
          <w:p w14:paraId="0A6D947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5</w:t>
            </w:r>
          </w:p>
        </w:tc>
      </w:tr>
      <w:tr w:rsidR="004C374A" w14:paraId="2A9167B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5C18E7E8" w14:textId="77777777" w:rsidR="004C374A" w:rsidRDefault="004C374A" w:rsidP="0049084F">
            <w:pPr>
              <w:spacing w:before="0" w:after="0"/>
            </w:pPr>
            <w:r>
              <w:t>9</w:t>
            </w:r>
          </w:p>
        </w:tc>
        <w:tc>
          <w:tcPr>
            <w:tcW w:w="3005" w:type="dxa"/>
          </w:tcPr>
          <w:p w14:paraId="4285870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1799BF8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0056844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121D5B8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w:t>
            </w:r>
          </w:p>
        </w:tc>
        <w:tc>
          <w:tcPr>
            <w:tcW w:w="719" w:type="dxa"/>
          </w:tcPr>
          <w:p w14:paraId="0B4D2BA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r>
      <w:tr w:rsidR="004C374A" w14:paraId="0B880778"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743C727" w14:textId="77777777" w:rsidR="004C374A" w:rsidRDefault="004C374A" w:rsidP="0049084F">
            <w:pPr>
              <w:spacing w:before="0" w:after="0"/>
            </w:pPr>
            <w:r>
              <w:t>10</w:t>
            </w:r>
          </w:p>
        </w:tc>
        <w:tc>
          <w:tcPr>
            <w:tcW w:w="3005" w:type="dxa"/>
          </w:tcPr>
          <w:p w14:paraId="6E3BE4A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0ABFD16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BD23F0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4BC9CA9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c>
          <w:tcPr>
            <w:tcW w:w="719" w:type="dxa"/>
          </w:tcPr>
          <w:p w14:paraId="176EAA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14:paraId="47FCC58F"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C93429C" w14:textId="77777777" w:rsidR="004C374A" w:rsidRDefault="004C374A" w:rsidP="0049084F">
            <w:pPr>
              <w:spacing w:before="0" w:after="0"/>
            </w:pPr>
            <w:r>
              <w:t>11</w:t>
            </w:r>
          </w:p>
        </w:tc>
        <w:tc>
          <w:tcPr>
            <w:tcW w:w="3005" w:type="dxa"/>
          </w:tcPr>
          <w:p w14:paraId="386F477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2015968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73D251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3</w:t>
            </w:r>
          </w:p>
        </w:tc>
        <w:tc>
          <w:tcPr>
            <w:tcW w:w="842" w:type="dxa"/>
          </w:tcPr>
          <w:p w14:paraId="7FC3DD7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c>
          <w:tcPr>
            <w:tcW w:w="719" w:type="dxa"/>
          </w:tcPr>
          <w:p w14:paraId="1813BB1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r>
      <w:tr w:rsidR="004C374A" w14:paraId="1A1E5F2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733C9E1" w14:textId="77777777" w:rsidR="004C374A" w:rsidRPr="00820007" w:rsidRDefault="004C374A" w:rsidP="0049084F">
            <w:pPr>
              <w:spacing w:before="0" w:after="0"/>
            </w:pPr>
            <w:r w:rsidRPr="00820007">
              <w:t>12</w:t>
            </w:r>
          </w:p>
        </w:tc>
        <w:tc>
          <w:tcPr>
            <w:tcW w:w="3005" w:type="dxa"/>
          </w:tcPr>
          <w:p w14:paraId="28D488CB"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Normalized + 1/signal</w:t>
            </w:r>
          </w:p>
        </w:tc>
        <w:tc>
          <w:tcPr>
            <w:tcW w:w="2057" w:type="dxa"/>
          </w:tcPr>
          <w:p w14:paraId="7C90953B" w14:textId="333B6818"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 xml:space="preserve">Centering + </w:t>
            </w:r>
            <w:r w:rsidR="00E92DCE">
              <w:rPr>
                <w:b/>
                <w:bCs/>
              </w:rPr>
              <w:t>s</w:t>
            </w:r>
            <w:r w:rsidRPr="0049084F">
              <w:rPr>
                <w:b/>
                <w:bCs/>
              </w:rPr>
              <w:t>caling</w:t>
            </w:r>
          </w:p>
        </w:tc>
        <w:tc>
          <w:tcPr>
            <w:tcW w:w="629" w:type="dxa"/>
          </w:tcPr>
          <w:p w14:paraId="51B9EF32"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7</w:t>
            </w:r>
          </w:p>
        </w:tc>
        <w:tc>
          <w:tcPr>
            <w:tcW w:w="842" w:type="dxa"/>
          </w:tcPr>
          <w:p w14:paraId="651A2741"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w:t>
            </w:r>
          </w:p>
        </w:tc>
        <w:tc>
          <w:tcPr>
            <w:tcW w:w="719" w:type="dxa"/>
          </w:tcPr>
          <w:p w14:paraId="3760DD81"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8</w:t>
            </w:r>
          </w:p>
        </w:tc>
      </w:tr>
      <w:tr w:rsidR="004C374A" w14:paraId="674AFC64"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A34307C" w14:textId="77777777" w:rsidR="004C374A" w:rsidRDefault="004C374A" w:rsidP="0049084F">
            <w:pPr>
              <w:spacing w:before="0" w:after="0"/>
            </w:pPr>
            <w:r>
              <w:t>13</w:t>
            </w:r>
          </w:p>
        </w:tc>
        <w:tc>
          <w:tcPr>
            <w:tcW w:w="3005" w:type="dxa"/>
          </w:tcPr>
          <w:p w14:paraId="5F34C11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05DF6F9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67C9839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38CB3D5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5</w:t>
            </w:r>
          </w:p>
        </w:tc>
        <w:tc>
          <w:tcPr>
            <w:tcW w:w="719" w:type="dxa"/>
          </w:tcPr>
          <w:p w14:paraId="67FCC62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1</w:t>
            </w:r>
          </w:p>
        </w:tc>
      </w:tr>
      <w:tr w:rsidR="004C374A" w14:paraId="33EFC9C2"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2C17EF1" w14:textId="77777777" w:rsidR="004C374A" w:rsidRDefault="004C374A" w:rsidP="0049084F">
            <w:pPr>
              <w:spacing w:before="0" w:after="0"/>
            </w:pPr>
            <w:r>
              <w:t>14</w:t>
            </w:r>
          </w:p>
        </w:tc>
        <w:tc>
          <w:tcPr>
            <w:tcW w:w="3005" w:type="dxa"/>
          </w:tcPr>
          <w:p w14:paraId="142FABA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03D835A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188F0C4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42D7CE7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14:paraId="6C19C6E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r>
      <w:tr w:rsidR="004C374A" w14:paraId="47F41AC7"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11BE27C" w14:textId="77777777" w:rsidR="004C374A" w:rsidRDefault="004C374A" w:rsidP="0049084F">
            <w:pPr>
              <w:spacing w:before="0" w:after="0"/>
            </w:pPr>
            <w:r>
              <w:t>15</w:t>
            </w:r>
          </w:p>
        </w:tc>
        <w:tc>
          <w:tcPr>
            <w:tcW w:w="3005" w:type="dxa"/>
          </w:tcPr>
          <w:p w14:paraId="75CC5BB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3BE6EC1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24FD321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207835A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9</w:t>
            </w:r>
          </w:p>
        </w:tc>
        <w:tc>
          <w:tcPr>
            <w:tcW w:w="719" w:type="dxa"/>
          </w:tcPr>
          <w:p w14:paraId="3EAE836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14:paraId="423A2C80"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AB410A4" w14:textId="77777777" w:rsidR="004C374A" w:rsidRDefault="004C374A" w:rsidP="0049084F">
            <w:pPr>
              <w:spacing w:before="0" w:after="0"/>
            </w:pPr>
            <w:r>
              <w:t>16</w:t>
            </w:r>
          </w:p>
        </w:tc>
        <w:tc>
          <w:tcPr>
            <w:tcW w:w="3005" w:type="dxa"/>
          </w:tcPr>
          <w:p w14:paraId="68EF67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435ADB66" w14:textId="09152A9A"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0F9FBD8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7E35FBD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c>
          <w:tcPr>
            <w:tcW w:w="719" w:type="dxa"/>
          </w:tcPr>
          <w:p w14:paraId="780A67B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r>
      <w:tr w:rsidR="004C374A" w14:paraId="686F9512"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CCA13EC" w14:textId="77777777" w:rsidR="004C374A" w:rsidRDefault="004C374A" w:rsidP="0049084F">
            <w:pPr>
              <w:spacing w:before="0" w:after="0"/>
            </w:pPr>
            <w:r>
              <w:t>17</w:t>
            </w:r>
          </w:p>
        </w:tc>
        <w:tc>
          <w:tcPr>
            <w:tcW w:w="3005" w:type="dxa"/>
          </w:tcPr>
          <w:p w14:paraId="7F6B346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4EC5397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7F39738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w:t>
            </w:r>
          </w:p>
        </w:tc>
        <w:tc>
          <w:tcPr>
            <w:tcW w:w="842" w:type="dxa"/>
          </w:tcPr>
          <w:p w14:paraId="5A12B75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3</w:t>
            </w:r>
          </w:p>
        </w:tc>
        <w:tc>
          <w:tcPr>
            <w:tcW w:w="719" w:type="dxa"/>
          </w:tcPr>
          <w:p w14:paraId="1B10A3F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w:t>
            </w:r>
          </w:p>
        </w:tc>
      </w:tr>
      <w:tr w:rsidR="004C374A" w14:paraId="37695E8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BB6B8EB" w14:textId="77777777" w:rsidR="004C374A" w:rsidRDefault="004C374A" w:rsidP="0049084F">
            <w:pPr>
              <w:spacing w:before="0" w:after="0"/>
            </w:pPr>
            <w:r>
              <w:t>18</w:t>
            </w:r>
          </w:p>
        </w:tc>
        <w:tc>
          <w:tcPr>
            <w:tcW w:w="3005" w:type="dxa"/>
          </w:tcPr>
          <w:p w14:paraId="4BE0DFF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0CFDFE3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070DA5B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5</w:t>
            </w:r>
          </w:p>
        </w:tc>
        <w:tc>
          <w:tcPr>
            <w:tcW w:w="842" w:type="dxa"/>
          </w:tcPr>
          <w:p w14:paraId="319B70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14:paraId="333FF36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r w:rsidR="004C374A" w14:paraId="7B7A9B9E"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05B5B85" w14:textId="77777777" w:rsidR="004C374A" w:rsidRDefault="004C374A" w:rsidP="0049084F">
            <w:pPr>
              <w:spacing w:before="0" w:after="0"/>
            </w:pPr>
            <w:r>
              <w:t>19</w:t>
            </w:r>
          </w:p>
        </w:tc>
        <w:tc>
          <w:tcPr>
            <w:tcW w:w="3005" w:type="dxa"/>
          </w:tcPr>
          <w:p w14:paraId="2BD2E34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5466964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E9F059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3</w:t>
            </w:r>
          </w:p>
        </w:tc>
        <w:tc>
          <w:tcPr>
            <w:tcW w:w="842" w:type="dxa"/>
          </w:tcPr>
          <w:p w14:paraId="35A5703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1</w:t>
            </w:r>
          </w:p>
        </w:tc>
        <w:tc>
          <w:tcPr>
            <w:tcW w:w="719" w:type="dxa"/>
          </w:tcPr>
          <w:p w14:paraId="26CF584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8</w:t>
            </w:r>
          </w:p>
        </w:tc>
      </w:tr>
      <w:tr w:rsidR="004C374A" w14:paraId="7AE273C8"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9B0F7F5" w14:textId="77777777" w:rsidR="004C374A" w:rsidRDefault="004C374A" w:rsidP="0049084F">
            <w:pPr>
              <w:spacing w:before="0" w:after="0"/>
            </w:pPr>
            <w:r>
              <w:t>20</w:t>
            </w:r>
          </w:p>
        </w:tc>
        <w:tc>
          <w:tcPr>
            <w:tcW w:w="3005" w:type="dxa"/>
          </w:tcPr>
          <w:p w14:paraId="052539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0023CE71" w14:textId="0C100D2C"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78B377E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14:paraId="180CA5C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14:paraId="383F992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bl>
    <w:p w14:paraId="5C80B5F7" w14:textId="32D8B955" w:rsidR="004C374A" w:rsidRDefault="004C374A" w:rsidP="005B3D0F">
      <w:r>
        <w:t>Since the combination of normalization, 1/signal centering and scaling was found to best describe the data</w:t>
      </w:r>
      <w:r w:rsidR="00E92DCE">
        <w:t>,</w:t>
      </w:r>
      <w:r w:rsidR="00E92DCE" w:rsidDel="00E92DCE">
        <w:t xml:space="preserve"> </w:t>
      </w:r>
      <w:r w:rsidR="00E92DCE">
        <w:t>i.e., having</w:t>
      </w:r>
      <w:ins w:id="747" w:author="Administrator" w:date="2018-08-13T09:55:00Z">
        <w:r w:rsidR="005B3D0F">
          <w:t xml:space="preserve"> the </w:t>
        </w:r>
        <w:r w:rsidR="005B3D0F">
          <w:t>highest R</w:t>
        </w:r>
        <w:r w:rsidR="005B3D0F">
          <w:rPr>
            <w:vertAlign w:val="superscript"/>
          </w:rPr>
          <w:t>2</w:t>
        </w:r>
        <w:r w:rsidR="005B3D0F">
          <w:t xml:space="preserve"> value</w:t>
        </w:r>
      </w:ins>
      <w:r w:rsidR="00E92DCE">
        <w:t xml:space="preserve"> </w:t>
      </w:r>
      <w:del w:id="748" w:author="Administrator" w:date="2018-08-13T09:55:00Z">
        <w:r w:rsidR="00E92DCE" w:rsidDel="005B3D0F">
          <w:delText xml:space="preserve">a </w:delText>
        </w:r>
      </w:del>
      <w:ins w:id="749" w:author="Administrator" w:date="2018-08-13T09:55:00Z">
        <w:r w:rsidR="005B3D0F">
          <w:t>with the</w:t>
        </w:r>
        <w:r w:rsidR="005B3D0F">
          <w:t xml:space="preserve"> </w:t>
        </w:r>
      </w:ins>
      <w:r w:rsidR="0049084F">
        <w:t>lowest RMSE</w:t>
      </w:r>
      <w:del w:id="750" w:author="Administrator" w:date="2018-08-13T09:55:00Z">
        <w:r w:rsidR="0049084F" w:rsidDel="005B3D0F">
          <w:delText xml:space="preserve"> with the highest R</w:delText>
        </w:r>
        <w:r w:rsidR="0049084F" w:rsidDel="005B3D0F">
          <w:rPr>
            <w:vertAlign w:val="superscript"/>
          </w:rPr>
          <w:delText>2</w:delText>
        </w:r>
        <w:r w:rsidR="0049084F" w:rsidDel="005B3D0F">
          <w:delText xml:space="preserve"> value</w:delText>
        </w:r>
      </w:del>
      <w:r w:rsidR="00E92DCE">
        <w:t>, t</w:t>
      </w:r>
      <w:r>
        <w:t xml:space="preserve">his protocol was used for the rest of the </w:t>
      </w:r>
      <w:r w:rsidR="00E92DCE">
        <w:t>analysis</w:t>
      </w:r>
      <w:r w:rsidR="0049084F">
        <w:t>.</w:t>
      </w:r>
      <w:r>
        <w:t xml:space="preserve"> </w:t>
      </w:r>
    </w:p>
    <w:p w14:paraId="50D1BDBD" w14:textId="4366533C" w:rsidR="004C374A" w:rsidRDefault="00A67061" w:rsidP="002E32A9">
      <w:pPr>
        <w:pStyle w:val="Heading4"/>
      </w:pPr>
      <w:bookmarkStart w:id="751" w:name="_Toc520220776"/>
      <w:r>
        <w:t xml:space="preserve">Quantification of lab-grown </w:t>
      </w:r>
      <w:r w:rsidR="002E32A9" w:rsidRPr="002E32A9">
        <w:rPr>
          <w:i/>
          <w:iCs/>
        </w:rPr>
        <w:t>E</w:t>
      </w:r>
      <w:r w:rsidRPr="002E32A9">
        <w:rPr>
          <w:i/>
          <w:iCs/>
        </w:rPr>
        <w:t>. coli</w:t>
      </w:r>
      <w:r>
        <w:t xml:space="preserve"> suspended in double distilled Non-fluorescent water: a PLS-</w:t>
      </w:r>
      <w:bookmarkEnd w:id="751"/>
      <w:r w:rsidR="002E32A9">
        <w:t>enhanced efficacy</w:t>
      </w:r>
    </w:p>
    <w:p w14:paraId="1968E2EA" w14:textId="7D0C0C63" w:rsidR="004C374A" w:rsidRDefault="004C374A" w:rsidP="005B3D0F">
      <w:r w:rsidRPr="002E32A9">
        <w:t>Th</w:t>
      </w:r>
      <w:r w:rsidR="006C2659" w:rsidRPr="002E32A9">
        <w:t>e PLS algorithm</w:t>
      </w:r>
      <w:r w:rsidR="00A67061" w:rsidRPr="002E32A9">
        <w:t xml:space="preserve"> was used to quantify </w:t>
      </w:r>
      <w:r w:rsidR="005B3D0F" w:rsidRPr="005B3D0F">
        <w:rPr>
          <w:i/>
          <w:iCs/>
        </w:rPr>
        <w:t>E</w:t>
      </w:r>
      <w:r w:rsidR="00A67061" w:rsidRPr="005B3D0F">
        <w:rPr>
          <w:i/>
          <w:iCs/>
        </w:rPr>
        <w:t>. coli</w:t>
      </w:r>
      <w:r w:rsidR="00A67061" w:rsidRPr="002E32A9">
        <w:t xml:space="preserve"> in lab prepared suspensions both by using emission spectra obtained at a certain excitation wavelength and by analyzing the full EEM. </w:t>
      </w:r>
      <w:r w:rsidRPr="002E32A9">
        <w:t xml:space="preserve">The </w:t>
      </w:r>
      <w:r w:rsidRPr="002E32A9">
        <w:lastRenderedPageBreak/>
        <w:t xml:space="preserve">idea </w:t>
      </w:r>
      <w:r w:rsidR="00A67061" w:rsidRPr="002E32A9">
        <w:t xml:space="preserve">of introducing emission spectrum obtained at a single excitation wavelength </w:t>
      </w:r>
      <w:r w:rsidR="00435E15" w:rsidRPr="002E32A9">
        <w:t xml:space="preserve">into the consideration </w:t>
      </w:r>
      <w:r w:rsidR="006C2659" w:rsidRPr="002E32A9">
        <w:t>was</w:t>
      </w:r>
      <w:r w:rsidRPr="002E32A9">
        <w:t xml:space="preserve"> that if </w:t>
      </w:r>
      <w:r w:rsidR="00A67061" w:rsidRPr="002E32A9">
        <w:t xml:space="preserve">it would be </w:t>
      </w:r>
      <w:r w:rsidR="00435E15" w:rsidRPr="002E32A9">
        <w:t xml:space="preserve">found </w:t>
      </w:r>
      <w:r w:rsidR="00A67061" w:rsidRPr="002E32A9">
        <w:t xml:space="preserve">successful and competitive with the full EEM analysis, </w:t>
      </w:r>
      <w:r w:rsidRPr="002E32A9">
        <w:t xml:space="preserve">operational and computational costs can be </w:t>
      </w:r>
      <w:r w:rsidR="004E49DD" w:rsidRPr="002E32A9">
        <w:t>reduced</w:t>
      </w:r>
      <w:r w:rsidRPr="002E32A9">
        <w:t xml:space="preserve">. </w:t>
      </w:r>
      <w:r w:rsidR="00435E15" w:rsidRPr="002E32A9">
        <w:t xml:space="preserve">Both quantification methods were compared also with use of a single excitation/emission wavelength pair, as was described in detail in section </w:t>
      </w:r>
      <w:r w:rsidR="00435E15" w:rsidRPr="002E32A9">
        <w:rPr>
          <w:highlight w:val="red"/>
          <w:rPrChange w:id="752" w:author="Administrator" w:date="2018-08-08T15:57:00Z">
            <w:rPr/>
          </w:rPrChange>
        </w:rPr>
        <w:t>XXX</w:t>
      </w:r>
      <w:r w:rsidR="00435E15" w:rsidRPr="002E32A9">
        <w:t xml:space="preserve">. </w:t>
      </w:r>
      <w:r w:rsidR="00A11A26" w:rsidRPr="002E32A9">
        <w:t xml:space="preserve">Therefore, </w:t>
      </w:r>
      <w:r w:rsidRPr="002E32A9">
        <w:t>the detection threshold</w:t>
      </w:r>
      <w:r w:rsidR="00435E15" w:rsidRPr="002E32A9">
        <w:t>s</w:t>
      </w:r>
      <w:r w:rsidRPr="002E32A9">
        <w:t xml:space="preserve"> and </w:t>
      </w:r>
      <w:r w:rsidR="006C2659" w:rsidRPr="002E32A9">
        <w:t>regression coefficients (R</w:t>
      </w:r>
      <w:r w:rsidR="006C2659" w:rsidRPr="002E32A9">
        <w:rPr>
          <w:vertAlign w:val="superscript"/>
        </w:rPr>
        <w:t>2</w:t>
      </w:r>
      <w:r w:rsidR="006C2659" w:rsidRPr="002E32A9">
        <w:t>)</w:t>
      </w:r>
      <w:r w:rsidRPr="002E32A9">
        <w:t xml:space="preserve"> </w:t>
      </w:r>
      <w:r w:rsidR="00435E15" w:rsidRPr="002E32A9">
        <w:t xml:space="preserve">were compared for </w:t>
      </w:r>
      <w:r w:rsidR="00192529" w:rsidRPr="002E32A9">
        <w:t xml:space="preserve">3 </w:t>
      </w:r>
      <w:r w:rsidRPr="002E32A9">
        <w:t>possible detection methods:</w:t>
      </w:r>
      <w:r>
        <w:t xml:space="preserve"> </w:t>
      </w:r>
    </w:p>
    <w:p w14:paraId="67D5EA05" w14:textId="29EDF946" w:rsidR="004C374A" w:rsidDel="00192529" w:rsidRDefault="004C374A" w:rsidP="00111D8B">
      <w:pPr>
        <w:pStyle w:val="ListParagraph"/>
        <w:numPr>
          <w:ilvl w:val="0"/>
          <w:numId w:val="22"/>
        </w:numPr>
        <w:rPr>
          <w:del w:id="753" w:author="Administrator" w:date="2018-08-06T18:11:00Z"/>
        </w:rPr>
      </w:pPr>
      <w:del w:id="754" w:author="Administrator" w:date="2018-08-06T18:11:00Z">
        <w:r w:rsidDel="00192529">
          <w:delText>Single wavelength method – the intensity at 280/350</w:delText>
        </w:r>
      </w:del>
    </w:p>
    <w:p w14:paraId="147FB8CE" w14:textId="27D6FF94" w:rsidR="004C374A" w:rsidRDefault="004C374A" w:rsidP="00055A6E">
      <w:pPr>
        <w:pStyle w:val="ListParagraph"/>
        <w:numPr>
          <w:ilvl w:val="0"/>
          <w:numId w:val="22"/>
        </w:numPr>
      </w:pPr>
      <w:r>
        <w:t xml:space="preserve">Single wavelength method – the </w:t>
      </w:r>
      <w:ins w:id="755" w:author="Administrator" w:date="2018-08-13T09:56:00Z">
        <w:r w:rsidR="00911F15">
          <w:t xml:space="preserve">emission </w:t>
        </w:r>
      </w:ins>
      <w:r>
        <w:t xml:space="preserve">intensity at </w:t>
      </w:r>
      <w:del w:id="756" w:author="Administrator" w:date="2018-08-13T09:56:00Z">
        <w:r w:rsidDel="00911F15">
          <w:delText>275/</w:delText>
        </w:r>
      </w:del>
      <w:r>
        <w:t>362</w:t>
      </w:r>
      <w:ins w:id="757" w:author="Administrator" w:date="2018-08-13T09:56:00Z">
        <w:r w:rsidR="00911F15">
          <w:t xml:space="preserve"> nm upon excitation </w:t>
        </w:r>
      </w:ins>
      <w:ins w:id="758" w:author="Administrator" w:date="2018-08-13T09:57:00Z">
        <w:r w:rsidR="00911F15">
          <w:t xml:space="preserve">at </w:t>
        </w:r>
      </w:ins>
      <w:ins w:id="759" w:author="Administrator" w:date="2018-08-13T09:56:00Z">
        <w:r w:rsidR="00911F15">
          <w:t>275 nm</w:t>
        </w:r>
      </w:ins>
    </w:p>
    <w:p w14:paraId="02E17B66" w14:textId="2E24B482" w:rsidR="004C374A" w:rsidRDefault="00A11A26" w:rsidP="002B4CA9">
      <w:pPr>
        <w:pStyle w:val="ListParagraph"/>
        <w:numPr>
          <w:ilvl w:val="0"/>
          <w:numId w:val="22"/>
        </w:numPr>
      </w:pPr>
      <w:r>
        <w:t xml:space="preserve">Emission spectrum recorded in the </w:t>
      </w:r>
      <w:r w:rsidR="004C374A">
        <w:t xml:space="preserve">220-450 </w:t>
      </w:r>
      <w:r w:rsidR="002E32A9">
        <w:t>nm wavelength</w:t>
      </w:r>
      <w:r>
        <w:t xml:space="preserve"> interval upon </w:t>
      </w:r>
      <w:r w:rsidR="004C374A">
        <w:t>excit</w:t>
      </w:r>
      <w:r>
        <w:t xml:space="preserve">ation at  </w:t>
      </w:r>
      <w:r w:rsidR="004C374A">
        <w:t xml:space="preserve"> </w:t>
      </w:r>
      <w:r w:rsidR="002B4CA9">
        <w:t xml:space="preserve">275 </w:t>
      </w:r>
      <w:r w:rsidR="004C374A">
        <w:t>nm</w:t>
      </w:r>
      <w:r>
        <w:t xml:space="preserve">. </w:t>
      </w:r>
    </w:p>
    <w:p w14:paraId="1F47B340" w14:textId="182FD5B1" w:rsidR="004C374A" w:rsidRDefault="004C374A" w:rsidP="00192529">
      <w:pPr>
        <w:pStyle w:val="ListParagraph"/>
        <w:numPr>
          <w:ilvl w:val="0"/>
          <w:numId w:val="22"/>
        </w:numPr>
      </w:pPr>
      <w:r>
        <w:t xml:space="preserve">The entire EEM </w:t>
      </w:r>
      <w:r w:rsidR="00A11A26">
        <w:t xml:space="preserve">obtained for excitation and emission </w:t>
      </w:r>
      <w:r w:rsidR="00192529">
        <w:t>wavelengths</w:t>
      </w:r>
      <w:r w:rsidR="00A11A26">
        <w:t xml:space="preserve"> </w:t>
      </w:r>
      <w:r w:rsidR="00192529">
        <w:t>between</w:t>
      </w:r>
      <w:r w:rsidR="00A11A26">
        <w:t xml:space="preserve"> </w:t>
      </w:r>
      <w:r>
        <w:t>210-400 and 220-450</w:t>
      </w:r>
      <w:r w:rsidR="00A11A26">
        <w:t xml:space="preserve"> nm, respectively.</w:t>
      </w:r>
    </w:p>
    <w:p w14:paraId="1CB464C3" w14:textId="7A3440A5" w:rsidR="004C374A" w:rsidDel="00911F15" w:rsidRDefault="004C374A" w:rsidP="001B77AD">
      <w:pPr>
        <w:rPr>
          <w:del w:id="760" w:author="Administrator" w:date="2018-08-13T09:59:00Z"/>
        </w:rPr>
      </w:pPr>
      <w:del w:id="761" w:author="Administrator" w:date="2018-08-13T09:59:00Z">
        <w:r w:rsidDel="00911F15">
          <w:delText xml:space="preserve">Detection threshold was </w:delText>
        </w:r>
        <w:r w:rsidR="00604CB3" w:rsidDel="00911F15">
          <w:delText xml:space="preserve">defined </w:delText>
        </w:r>
        <w:r w:rsidDel="00911F15">
          <w:delText xml:space="preserve">as the </w:delText>
        </w:r>
        <w:r w:rsidR="001B77AD" w:rsidDel="00911F15">
          <w:delText xml:space="preserve">lowest </w:delText>
        </w:r>
        <w:r w:rsidR="00604CB3" w:rsidDel="00911F15">
          <w:delText xml:space="preserve">concentration level </w:delText>
        </w:r>
      </w:del>
      <w:del w:id="762" w:author="Administrator" w:date="2018-08-13T09:57:00Z">
        <w:r w:rsidR="001E4C16" w:rsidDel="00911F15">
          <w:delText>(</w:delText>
        </w:r>
      </w:del>
      <w:del w:id="763" w:author="Administrator" w:date="2018-08-13T09:59:00Z">
        <w:r w:rsidR="002E32A9" w:rsidDel="00911F15">
          <w:delText>differing from</w:delText>
        </w:r>
        <w:r w:rsidR="001B77AD" w:rsidDel="00911F15">
          <w:delText xml:space="preserve"> &lt;</w:delText>
        </w:r>
        <w:r w:rsidDel="00911F15">
          <w:delText>10 CFU/ml. Tukey</w:delText>
        </w:r>
        <w:r w:rsidR="002E32A9" w:rsidDel="00911F15">
          <w:delText>-</w:delText>
        </w:r>
        <w:r w:rsidDel="00911F15">
          <w:delText>Kramer tests were used</w:delText>
        </w:r>
        <w:r w:rsidR="00604CB3" w:rsidDel="00911F15">
          <w:delText xml:space="preserve">. </w:delText>
        </w:r>
        <w:r w:rsidR="0014328C" w:rsidDel="00911F15">
          <w:delText>(</w:delText>
        </w:r>
        <w:r w:rsidR="0014328C" w:rsidDel="00911F15">
          <w:fldChar w:fldCharType="begin"/>
        </w:r>
        <w:r w:rsidR="0014328C" w:rsidDel="00911F15">
          <w:delInstrText xml:space="preserve"> REF _Ref520640793 \h </w:delInstrText>
        </w:r>
        <w:r w:rsidR="0014328C" w:rsidDel="00911F15">
          <w:fldChar w:fldCharType="separate"/>
        </w:r>
        <w:r w:rsidR="000A1912" w:rsidDel="00911F15">
          <w:delText xml:space="preserve">Table </w:delText>
        </w:r>
        <w:r w:rsidR="000A1912" w:rsidDel="00911F15">
          <w:rPr>
            <w:noProof/>
          </w:rPr>
          <w:delText>7</w:delText>
        </w:r>
        <w:r w:rsidR="0014328C" w:rsidDel="00911F15">
          <w:fldChar w:fldCharType="end"/>
        </w:r>
        <w:r w:rsidR="004E49DD" w:rsidDel="00911F15">
          <w:delText xml:space="preserve">, </w:delText>
        </w:r>
        <w:r w:rsidR="004E49DD" w:rsidDel="00911F15">
          <w:fldChar w:fldCharType="begin"/>
        </w:r>
        <w:r w:rsidR="004E49DD" w:rsidDel="00911F15">
          <w:delInstrText xml:space="preserve"> REF _Ref520642158 \h </w:delInstrText>
        </w:r>
        <w:r w:rsidR="004E49DD" w:rsidDel="00911F15">
          <w:fldChar w:fldCharType="separate"/>
        </w:r>
      </w:del>
      <w:del w:id="764" w:author="Administrator" w:date="2018-08-13T09:58:00Z">
        <w:r w:rsidR="00911F15" w:rsidDel="00911F15">
          <w:delText xml:space="preserve">Figure </w:delText>
        </w:r>
        <w:r w:rsidR="00911F15" w:rsidDel="00911F15">
          <w:rPr>
            <w:noProof/>
          </w:rPr>
          <w:delText>15</w:delText>
        </w:r>
      </w:del>
      <w:del w:id="765" w:author="Administrator" w:date="2018-08-13T09:59:00Z">
        <w:r w:rsidR="004E49DD" w:rsidDel="00911F15">
          <w:fldChar w:fldCharType="end"/>
        </w:r>
        <w:r w:rsidDel="00911F15">
          <w:delText>).</w:delText>
        </w:r>
      </w:del>
    </w:p>
    <w:p w14:paraId="649618B2" w14:textId="6B7783FD" w:rsidR="00ED50AB" w:rsidRDefault="00ED50AB" w:rsidP="00ED50AB">
      <w:pPr>
        <w:rPr>
          <w:ins w:id="766" w:author="Administrator" w:date="2018-08-13T09:59:00Z"/>
        </w:rPr>
      </w:pPr>
      <w:ins w:id="767" w:author="Administrator" w:date="2018-08-08T15:46:00Z">
        <w:r>
          <w:t>In order to measure predictive abilities</w:t>
        </w:r>
      </w:ins>
      <w:ins w:id="768" w:author="Administrator" w:date="2018-08-08T15:47:00Z">
        <w:r>
          <w:t xml:space="preserve"> for the Single excitation/emission wavelength pair, a calibration curve was plotted,</w:t>
        </w:r>
      </w:ins>
      <w:ins w:id="769" w:author="Administrator" w:date="2018-08-08T15:49:00Z">
        <w:r>
          <w:t xml:space="preserve"> linear</w:t>
        </w:r>
      </w:ins>
      <w:ins w:id="770" w:author="Administrator" w:date="2018-08-08T15:47:00Z">
        <w:r>
          <w:t xml:space="preserve"> regression </w:t>
        </w:r>
      </w:ins>
      <w:ins w:id="771" w:author="Administrator" w:date="2018-08-08T15:49:00Z">
        <w:r>
          <w:t xml:space="preserve">was calculated and predictions were made based on the regression equation </w:t>
        </w:r>
      </w:ins>
      <w:ins w:id="772" w:author="Administrator" w:date="2018-08-08T15:54:00Z">
        <w:r>
          <w:t>(</w:t>
        </w:r>
      </w:ins>
      <w:ins w:id="773" w:author="Administrator" w:date="2018-08-08T15:55:00Z">
        <w:r>
          <w:fldChar w:fldCharType="begin"/>
        </w:r>
        <w:r>
          <w:instrText xml:space="preserve"> REF _Ref521507028 \h </w:instrText>
        </w:r>
      </w:ins>
      <w:r>
        <w:fldChar w:fldCharType="separate"/>
      </w:r>
      <w:ins w:id="774" w:author="Administrator" w:date="2018-08-08T15:55:00Z">
        <w:r>
          <w:t xml:space="preserve">Figure </w:t>
        </w:r>
        <w:r>
          <w:rPr>
            <w:noProof/>
          </w:rPr>
          <w:t>17</w:t>
        </w:r>
        <w:r>
          <w:fldChar w:fldCharType="end"/>
        </w:r>
        <w:r>
          <w:t>)</w:t>
        </w:r>
      </w:ins>
      <w:ins w:id="775" w:author="Administrator" w:date="2018-08-13T09:59:00Z">
        <w:r w:rsidR="00911F15">
          <w:t>.</w:t>
        </w:r>
      </w:ins>
    </w:p>
    <w:p w14:paraId="1885EA96" w14:textId="630F6995" w:rsidR="00911F15" w:rsidRDefault="00911F15" w:rsidP="00911F15">
      <w:pPr>
        <w:rPr>
          <w:ins w:id="776" w:author="Administrator" w:date="2018-08-08T15:49:00Z"/>
        </w:rPr>
      </w:pPr>
      <w:r>
        <w:rPr>
          <w:noProof/>
          <w:lang w:eastAsia="en-US"/>
        </w:rPr>
        <mc:AlternateContent>
          <mc:Choice Requires="wpg">
            <w:drawing>
              <wp:anchor distT="0" distB="0" distL="114300" distR="114300" simplePos="0" relativeHeight="251704320" behindDoc="0" locked="0" layoutInCell="1" allowOverlap="1" wp14:anchorId="3E511519" wp14:editId="3D88A878">
                <wp:simplePos x="0" y="0"/>
                <wp:positionH relativeFrom="margin">
                  <wp:align>center</wp:align>
                </wp:positionH>
                <wp:positionV relativeFrom="paragraph">
                  <wp:posOffset>501650</wp:posOffset>
                </wp:positionV>
                <wp:extent cx="3196108" cy="3181994"/>
                <wp:effectExtent l="0" t="0" r="4445" b="0"/>
                <wp:wrapTopAndBottom/>
                <wp:docPr id="139" name="Group 139"/>
                <wp:cNvGraphicFramePr/>
                <a:graphic xmlns:a="http://schemas.openxmlformats.org/drawingml/2006/main">
                  <a:graphicData uri="http://schemas.microsoft.com/office/word/2010/wordprocessingGroup">
                    <wpg:wgp>
                      <wpg:cNvGrpSpPr/>
                      <wpg:grpSpPr>
                        <a:xfrm>
                          <a:off x="0" y="0"/>
                          <a:ext cx="3196108" cy="3181994"/>
                          <a:chOff x="0" y="0"/>
                          <a:chExt cx="3196750" cy="3182638"/>
                        </a:xfrm>
                      </wpg:grpSpPr>
                      <pic:pic xmlns:pic="http://schemas.openxmlformats.org/drawingml/2006/picture">
                        <pic:nvPicPr>
                          <pic:cNvPr id="137" name="Picture 13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109035" cy="2745953"/>
                          </a:xfrm>
                          <a:prstGeom prst="rect">
                            <a:avLst/>
                          </a:prstGeom>
                        </pic:spPr>
                      </pic:pic>
                      <wps:wsp>
                        <wps:cNvPr id="138" name="Text Box 138"/>
                        <wps:cNvSpPr txBox="1"/>
                        <wps:spPr>
                          <a:xfrm>
                            <a:off x="138611" y="2830777"/>
                            <a:ext cx="3058139" cy="351861"/>
                          </a:xfrm>
                          <a:prstGeom prst="rect">
                            <a:avLst/>
                          </a:prstGeom>
                          <a:solidFill>
                            <a:prstClr val="white"/>
                          </a:solidFill>
                          <a:ln>
                            <a:noFill/>
                          </a:ln>
                        </wps:spPr>
                        <wps:txbx>
                          <w:txbxContent>
                            <w:p w14:paraId="7AA9A9DB" w14:textId="6DEE6939" w:rsidR="000756CE" w:rsidRPr="00A10680" w:rsidRDefault="000756CE">
                              <w:pPr>
                                <w:pStyle w:val="Caption"/>
                                <w:pPrChange w:id="777" w:author="Administrator" w:date="2018-08-08T15:53:00Z">
                                  <w:pPr/>
                                </w:pPrChange>
                              </w:pPr>
                              <w:bookmarkStart w:id="778" w:name="_Ref521507028"/>
                              <w:ins w:id="779" w:author="Administrator" w:date="2018-08-08T15:52:00Z">
                                <w:r>
                                  <w:t xml:space="preserve">Figure </w:t>
                                </w:r>
                                <w:r>
                                  <w:fldChar w:fldCharType="begin"/>
                                </w:r>
                                <w:r>
                                  <w:instrText xml:space="preserve"> SEQ Figure \* ARABIC </w:instrText>
                                </w:r>
                              </w:ins>
                              <w:r>
                                <w:fldChar w:fldCharType="separate"/>
                              </w:r>
                              <w:ins w:id="780" w:author="Administrator" w:date="2018-08-08T15:52:00Z">
                                <w:r>
                                  <w:rPr>
                                    <w:noProof/>
                                  </w:rPr>
                                  <w:t>17</w:t>
                                </w:r>
                                <w:r>
                                  <w:fldChar w:fldCharType="end"/>
                                </w:r>
                                <w:bookmarkEnd w:id="778"/>
                                <w:r>
                                  <w:t xml:space="preserve">. Linear regression of </w:t>
                                </w:r>
                              </w:ins>
                              <w:ins w:id="781" w:author="Administrator" w:date="2018-08-08T15:53:00Z">
                                <w:r>
                                  <w:t>E. coli</w:t>
                                </w:r>
                              </w:ins>
                              <w:ins w:id="782" w:author="Administrator" w:date="2018-08-08T15:52:00Z">
                                <w:r>
                                  <w:t xml:space="preserve"> concentration and normalized </w:t>
                                </w:r>
                              </w:ins>
                              <w:ins w:id="783" w:author="Administrator" w:date="2018-08-08T15:53:00Z">
                                <w:r>
                                  <w:t>fluorescence</w:t>
                                </w:r>
                              </w:ins>
                              <w:ins w:id="784" w:author="Administrator" w:date="2018-08-08T15:52:00Z">
                                <w:r>
                                  <w:t xml:space="preserve"> </w:t>
                                </w:r>
                              </w:ins>
                              <w:ins w:id="785" w:author="Administrator" w:date="2018-08-08T15:53:00Z">
                                <w:r>
                                  <w:t>at excitation/emission pair 275/362. N=53</w:t>
                                </w:r>
                              </w:ins>
                              <w:ins w:id="786" w:author="Administrator" w:date="2018-08-08T15:54:00Z">
                                <w:r>
                                  <w:t>.</w:t>
                                </w:r>
                              </w:ins>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511519" id="Group 139" o:spid="_x0000_s1152" style="position:absolute;left:0;text-align:left;margin-left:0;margin-top:39.5pt;width:251.65pt;height:250.55pt;z-index:251704320;mso-position-horizontal:center;mso-position-horizontal-relative:margin;mso-width-relative:margin;mso-height-relative:margin" coordsize="31967,318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">
                <v:shape id="Picture 137" o:spid="_x0000_s1153" type="#_x0000_t75" style="position:absolute;width:31090;height:27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">
                  <v:imagedata r:id="rId50" o:title=""/>
                  <v:path arrowok="t"/>
                </v:shape>
                <v:shape id="Text Box 138" o:spid="_x0000_s1154" type="#_x0000_t202" style="position:absolute;left:1386;top:28307;width:30581;height:3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" stroked="f">
                  <v:textbox style="mso-fit-shape-to-text:t" inset="0,0,0,0">
                    <w:txbxContent>
                      <w:p w14:paraId="7AA9A9DB" w14:textId="6DEE6939" w:rsidR="000756CE" w:rsidRPr="00A10680" w:rsidRDefault="000756CE">
                        <w:pPr>
                          <w:pStyle w:val="Caption"/>
                          <w:pPrChange w:id="787" w:author="Administrator" w:date="2018-08-08T15:53:00Z">
                            <w:pPr/>
                          </w:pPrChange>
                        </w:pPr>
                        <w:bookmarkStart w:id="788" w:name="_Ref521507028"/>
                        <w:ins w:id="789" w:author="Administrator" w:date="2018-08-08T15:52:00Z">
                          <w:r>
                            <w:t xml:space="preserve">Figure </w:t>
                          </w:r>
                          <w:r>
                            <w:fldChar w:fldCharType="begin"/>
                          </w:r>
                          <w:r>
                            <w:instrText xml:space="preserve"> SEQ Figure \* ARABIC </w:instrText>
                          </w:r>
                        </w:ins>
                        <w:r>
                          <w:fldChar w:fldCharType="separate"/>
                        </w:r>
                        <w:ins w:id="790" w:author="Administrator" w:date="2018-08-08T15:52:00Z">
                          <w:r>
                            <w:rPr>
                              <w:noProof/>
                            </w:rPr>
                            <w:t>17</w:t>
                          </w:r>
                          <w:r>
                            <w:fldChar w:fldCharType="end"/>
                          </w:r>
                          <w:bookmarkEnd w:id="788"/>
                          <w:r>
                            <w:t xml:space="preserve">. Linear regression of </w:t>
                          </w:r>
                        </w:ins>
                        <w:ins w:id="791" w:author="Administrator" w:date="2018-08-08T15:53:00Z">
                          <w:r>
                            <w:t>E. coli</w:t>
                          </w:r>
                        </w:ins>
                        <w:ins w:id="792" w:author="Administrator" w:date="2018-08-08T15:52:00Z">
                          <w:r>
                            <w:t xml:space="preserve"> concentration and normalized </w:t>
                          </w:r>
                        </w:ins>
                        <w:ins w:id="793" w:author="Administrator" w:date="2018-08-08T15:53:00Z">
                          <w:r>
                            <w:t>fluorescence</w:t>
                          </w:r>
                        </w:ins>
                        <w:ins w:id="794" w:author="Administrator" w:date="2018-08-08T15:52:00Z">
                          <w:r>
                            <w:t xml:space="preserve"> </w:t>
                          </w:r>
                        </w:ins>
                        <w:ins w:id="795" w:author="Administrator" w:date="2018-08-08T15:53:00Z">
                          <w:r>
                            <w:t>at excitation/emission pair 275/362. N=53</w:t>
                          </w:r>
                        </w:ins>
                        <w:ins w:id="796" w:author="Administrator" w:date="2018-08-08T15:54:00Z">
                          <w:r>
                            <w:t>.</w:t>
                          </w:r>
                        </w:ins>
                      </w:p>
                    </w:txbxContent>
                  </v:textbox>
                </v:shape>
                <w10:wrap type="topAndBottom" anchorx="margin"/>
              </v:group>
            </w:pict>
          </mc:Fallback>
        </mc:AlternateContent>
      </w:r>
      <w:ins w:id="797" w:author="Administrator" w:date="2018-08-13T09:59:00Z">
        <w:r>
          <w:t>Detection threshold was defined as the lowest concentration level differing from &lt;10 CFU/ml. Tukey-Kramer tests were used. (</w:t>
        </w:r>
        <w:r>
          <w:fldChar w:fldCharType="begin"/>
        </w:r>
        <w:r>
          <w:instrText xml:space="preserve"> REF _Ref520640793 \h </w:instrText>
        </w:r>
        <w:r>
          <w:fldChar w:fldCharType="separate"/>
        </w:r>
        <w:r>
          <w:t xml:space="preserve">Table </w:t>
        </w:r>
        <w:r>
          <w:rPr>
            <w:noProof/>
          </w:rPr>
          <w:t>7</w:t>
        </w:r>
        <w:r>
          <w:fldChar w:fldCharType="end"/>
        </w:r>
        <w:r>
          <w:t xml:space="preserve">, </w:t>
        </w:r>
        <w:r>
          <w:fldChar w:fldCharType="begin"/>
        </w:r>
        <w:r>
          <w:instrText xml:space="preserve"> REF _Ref520642158 \h </w:instrText>
        </w:r>
        <w:r>
          <w:fldChar w:fldCharType="separate"/>
        </w:r>
        <w:r>
          <w:t xml:space="preserve">Figure </w:t>
        </w:r>
        <w:r>
          <w:rPr>
            <w:noProof/>
          </w:rPr>
          <w:t>18</w:t>
        </w:r>
        <w:r>
          <w:fldChar w:fldCharType="end"/>
        </w:r>
        <w:r>
          <w:t>).</w:t>
        </w:r>
      </w:ins>
    </w:p>
    <w:p w14:paraId="6945B537" w14:textId="448967A4" w:rsidR="00ED50AB" w:rsidDel="00ED50AB" w:rsidRDefault="00ED50AB" w:rsidP="00ED50AB">
      <w:pPr>
        <w:rPr>
          <w:del w:id="798" w:author="Administrator" w:date="2018-08-08T15:54:00Z"/>
        </w:rPr>
      </w:pPr>
    </w:p>
    <w:p w14:paraId="62F7F70E" w14:textId="0CA42086" w:rsidR="007A7E6C" w:rsidDel="00ED50AB" w:rsidRDefault="007A7E6C" w:rsidP="00ED50AB">
      <w:pPr>
        <w:rPr>
          <w:del w:id="799" w:author="Administrator" w:date="2018-08-08T15:54:00Z"/>
        </w:rPr>
      </w:pPr>
    </w:p>
    <w:p w14:paraId="4F8A5465" w14:textId="322CFC58" w:rsidR="004C374A" w:rsidRDefault="004C374A" w:rsidP="007A7E6C">
      <w:pPr>
        <w:pStyle w:val="Caption"/>
      </w:pPr>
      <w:bookmarkStart w:id="800" w:name="_Ref520640793"/>
      <w:bookmarkStart w:id="801" w:name="_Toc520445482"/>
      <w:r>
        <w:t xml:space="preserve">Table </w:t>
      </w:r>
      <w:r>
        <w:rPr>
          <w:noProof/>
        </w:rPr>
        <w:fldChar w:fldCharType="begin"/>
      </w:r>
      <w:r>
        <w:rPr>
          <w:noProof/>
        </w:rPr>
        <w:instrText xml:space="preserve"> SEQ Table \* ARABIC </w:instrText>
      </w:r>
      <w:r>
        <w:rPr>
          <w:noProof/>
        </w:rPr>
        <w:fldChar w:fldCharType="separate"/>
      </w:r>
      <w:r w:rsidR="000A1912">
        <w:rPr>
          <w:noProof/>
        </w:rPr>
        <w:t>7</w:t>
      </w:r>
      <w:r>
        <w:rPr>
          <w:noProof/>
        </w:rPr>
        <w:fldChar w:fldCharType="end"/>
      </w:r>
      <w:bookmarkEnd w:id="800"/>
      <w:r>
        <w:t xml:space="preserve"> Comparison of </w:t>
      </w:r>
      <w:r w:rsidR="007127E7">
        <w:t xml:space="preserve">fluorescence-based </w:t>
      </w:r>
      <w:r>
        <w:t xml:space="preserve">methods </w:t>
      </w:r>
      <w:r w:rsidR="006C2659">
        <w:t>for the detection of bacteria</w:t>
      </w:r>
      <w:r>
        <w:t xml:space="preserve">. </w:t>
      </w:r>
      <w:commentRangeStart w:id="802"/>
      <w:commentRangeStart w:id="803"/>
      <w:r>
        <w:t xml:space="preserve">Analysis </w:t>
      </w:r>
      <w:r w:rsidR="007127E7">
        <w:t xml:space="preserve">was performed  for </w:t>
      </w:r>
      <w:r>
        <w:t>the validation sets</w:t>
      </w:r>
      <w:r w:rsidR="006C2659">
        <w:t xml:space="preserve"> of the E. coli dataset</w:t>
      </w:r>
      <w:commentRangeEnd w:id="802"/>
      <w:r w:rsidR="007127E7">
        <w:rPr>
          <w:rStyle w:val="CommentReference"/>
          <w:rFonts w:eastAsia="Calibri"/>
          <w:i w:val="0"/>
          <w:iCs w:val="0"/>
          <w:color w:val="auto"/>
        </w:rPr>
        <w:commentReference w:id="802"/>
      </w:r>
      <w:commentRangeEnd w:id="803"/>
      <w:r w:rsidR="007A7E6C">
        <w:rPr>
          <w:rStyle w:val="CommentReference"/>
          <w:rFonts w:eastAsia="Calibri"/>
          <w:i w:val="0"/>
          <w:iCs w:val="0"/>
          <w:color w:val="auto"/>
        </w:rPr>
        <w:commentReference w:id="803"/>
      </w:r>
      <w:r>
        <w:t xml:space="preserve">. Detection threshold </w:t>
      </w:r>
      <w:r w:rsidR="006C2659">
        <w:t>defined as a difference between the indicated concentration and &lt;10 CFU/ml is different significantly (p&lt;0.01).</w:t>
      </w:r>
      <w:r>
        <w:t xml:space="preserve"> n=</w:t>
      </w:r>
      <w:bookmarkEnd w:id="801"/>
      <w:r w:rsidR="007A7E6C">
        <w:t>53</w:t>
      </w:r>
      <w:r w:rsidR="00A92170">
        <w:t xml:space="preserve">. </w:t>
      </w:r>
    </w:p>
    <w:tbl>
      <w:tblPr>
        <w:tblStyle w:val="TableGrid"/>
        <w:tblW w:w="9020" w:type="dxa"/>
        <w:tblLook w:val="04A0" w:firstRow="1" w:lastRow="0" w:firstColumn="1" w:lastColumn="0" w:noHBand="0" w:noVBand="1"/>
      </w:tblPr>
      <w:tblGrid>
        <w:gridCol w:w="2823"/>
        <w:gridCol w:w="1189"/>
        <w:gridCol w:w="2406"/>
        <w:gridCol w:w="2602"/>
      </w:tblGrid>
      <w:tr w:rsidR="00FB4E72" w14:paraId="657F6B71" w14:textId="77777777" w:rsidTr="00FB4E72">
        <w:trPr>
          <w:trHeight w:val="629"/>
        </w:trPr>
        <w:tc>
          <w:tcPr>
            <w:tcW w:w="2823" w:type="dxa"/>
          </w:tcPr>
          <w:p w14:paraId="08D49271" w14:textId="77777777" w:rsidR="00FB4E72" w:rsidRPr="0040652C" w:rsidRDefault="00FB4E72" w:rsidP="007A7E6C">
            <w:pPr>
              <w:jc w:val="center"/>
            </w:pPr>
            <w:r w:rsidRPr="0040652C">
              <w:t>Method</w:t>
            </w:r>
          </w:p>
        </w:tc>
        <w:tc>
          <w:tcPr>
            <w:tcW w:w="1189" w:type="dxa"/>
          </w:tcPr>
          <w:p w14:paraId="5E02B42B" w14:textId="77777777" w:rsidR="00FB4E72" w:rsidRPr="0040652C" w:rsidRDefault="00FB4E72" w:rsidP="007A7E6C">
            <w:pPr>
              <w:jc w:val="center"/>
            </w:pPr>
            <w:r w:rsidRPr="0040652C">
              <w:t>R</w:t>
            </w:r>
            <w:r w:rsidRPr="0040652C">
              <w:rPr>
                <w:vertAlign w:val="superscript"/>
              </w:rPr>
              <w:t>2</w:t>
            </w:r>
          </w:p>
          <w:p w14:paraId="28C6BB86" w14:textId="77777777" w:rsidR="00FB4E72" w:rsidRPr="0040652C" w:rsidRDefault="00FB4E72" w:rsidP="00111D8B"/>
        </w:tc>
        <w:tc>
          <w:tcPr>
            <w:tcW w:w="2406" w:type="dxa"/>
          </w:tcPr>
          <w:p w14:paraId="597DA0AC" w14:textId="77777777" w:rsidR="00FB4E72" w:rsidRDefault="00FB4E72" w:rsidP="007A7E6C">
            <w:pPr>
              <w:jc w:val="center"/>
            </w:pPr>
            <w:r w:rsidRPr="0040652C">
              <w:t>RMSE</w:t>
            </w:r>
          </w:p>
          <w:p w14:paraId="1AB106EC" w14:textId="1802B20D" w:rsidR="00FB4E72" w:rsidRPr="006F78AF" w:rsidRDefault="00FB4E72" w:rsidP="007A7E6C">
            <w:pPr>
              <w:jc w:val="center"/>
              <w:rPr>
                <w:highlight w:val="cyan"/>
              </w:rPr>
            </w:pPr>
            <w:r>
              <w:t>[</w:t>
            </w:r>
            <w:r w:rsidRPr="0040652C">
              <w:t>Log</w:t>
            </w:r>
            <w:r w:rsidRPr="0040652C">
              <w:rPr>
                <w:vertAlign w:val="subscript"/>
              </w:rPr>
              <w:t>10</w:t>
            </w:r>
            <w:r>
              <w:rPr>
                <w:vertAlign w:val="subscript"/>
              </w:rPr>
              <w:t xml:space="preserve"> </w:t>
            </w:r>
            <w:r w:rsidRPr="0040652C">
              <w:t>(CFU/ml)</w:t>
            </w:r>
            <w:r>
              <w:t>]</w:t>
            </w:r>
          </w:p>
        </w:tc>
        <w:tc>
          <w:tcPr>
            <w:tcW w:w="2602" w:type="dxa"/>
          </w:tcPr>
          <w:p w14:paraId="34BD840B" w14:textId="59C30B1E" w:rsidR="00FB4E72" w:rsidRPr="0040652C" w:rsidRDefault="00FB4E72" w:rsidP="00055A6E">
            <w:pPr>
              <w:jc w:val="center"/>
            </w:pPr>
            <w:r w:rsidRPr="0040652C">
              <w:t xml:space="preserve">Detection Threshold </w:t>
            </w:r>
            <w:r w:rsidRPr="0040652C">
              <w:br/>
            </w:r>
            <w:r>
              <w:t>[</w:t>
            </w:r>
            <w:del w:id="804" w:author="Administrator" w:date="2018-08-13T10:00:00Z">
              <w:r w:rsidRPr="0040652C" w:rsidDel="005B5F77">
                <w:delText>Log</w:delText>
              </w:r>
              <w:r w:rsidRPr="0040652C" w:rsidDel="005B5F77">
                <w:rPr>
                  <w:vertAlign w:val="subscript"/>
                </w:rPr>
                <w:delText>10</w:delText>
              </w:r>
              <w:r w:rsidDel="005B5F77">
                <w:rPr>
                  <w:vertAlign w:val="subscript"/>
                </w:rPr>
                <w:delText xml:space="preserve"> </w:delText>
              </w:r>
              <w:r w:rsidRPr="0040652C" w:rsidDel="005B5F77">
                <w:delText>(</w:delText>
              </w:r>
            </w:del>
            <w:r w:rsidRPr="0040652C">
              <w:t>CFU/ml</w:t>
            </w:r>
            <w:del w:id="805" w:author="Administrator" w:date="2018-08-13T10:00:00Z">
              <w:r w:rsidRPr="0040652C" w:rsidDel="005B5F77">
                <w:delText>)</w:delText>
              </w:r>
            </w:del>
            <w:r>
              <w:t>]</w:t>
            </w:r>
          </w:p>
        </w:tc>
      </w:tr>
      <w:tr w:rsidR="00FB4E72" w14:paraId="0BC33A46" w14:textId="77777777" w:rsidTr="00FB4E72">
        <w:trPr>
          <w:trHeight w:val="212"/>
        </w:trPr>
        <w:tc>
          <w:tcPr>
            <w:tcW w:w="2823" w:type="dxa"/>
          </w:tcPr>
          <w:p w14:paraId="4A8E7A77" w14:textId="368F002E" w:rsidR="00FB4E72" w:rsidRDefault="00FB4E72" w:rsidP="00111D8B">
            <w:r>
              <w:t>Single excitation/emission wavelength pair  [275/362]</w:t>
            </w:r>
          </w:p>
        </w:tc>
        <w:tc>
          <w:tcPr>
            <w:tcW w:w="1189" w:type="dxa"/>
          </w:tcPr>
          <w:p w14:paraId="56FCF4DB" w14:textId="2706B543" w:rsidR="00FB4E72" w:rsidRDefault="00FB4E72" w:rsidP="00032718">
            <w:r>
              <w:t>0.09</w:t>
            </w:r>
          </w:p>
        </w:tc>
        <w:tc>
          <w:tcPr>
            <w:tcW w:w="2406" w:type="dxa"/>
          </w:tcPr>
          <w:p w14:paraId="414A61C1" w14:textId="76E5F823" w:rsidR="00FB4E72" w:rsidRDefault="00FB4E72" w:rsidP="00111D8B">
            <w:r>
              <w:t>0.22</w:t>
            </w:r>
          </w:p>
        </w:tc>
        <w:tc>
          <w:tcPr>
            <w:tcW w:w="2602" w:type="dxa"/>
          </w:tcPr>
          <w:p w14:paraId="3A48892C" w14:textId="5B18ADD4" w:rsidR="00FB4E72" w:rsidRPr="005B5F77" w:rsidRDefault="005B5F77" w:rsidP="00055A6E">
            <w:pPr>
              <w:rPr>
                <w:vertAlign w:val="superscript"/>
                <w:rPrChange w:id="806" w:author="Administrator" w:date="2018-08-13T10:00:00Z">
                  <w:rPr/>
                </w:rPrChange>
              </w:rPr>
            </w:pPr>
            <w:ins w:id="807" w:author="Administrator" w:date="2018-08-13T10:00:00Z">
              <w:r>
                <w:t>10</w:t>
              </w:r>
            </w:ins>
            <w:del w:id="808" w:author="Administrator" w:date="2018-08-13T10:00:00Z">
              <w:r w:rsidR="00FB4E72" w:rsidDel="005B5F77">
                <w:delText>5</w:delText>
              </w:r>
            </w:del>
            <w:ins w:id="809" w:author="Administrator" w:date="2018-08-13T10:00:00Z">
              <w:r>
                <w:rPr>
                  <w:vertAlign w:val="superscript"/>
                </w:rPr>
                <w:t>5</w:t>
              </w:r>
            </w:ins>
          </w:p>
        </w:tc>
      </w:tr>
      <w:tr w:rsidR="00FB4E72" w14:paraId="2BC859F6" w14:textId="77777777" w:rsidTr="00FB4E72">
        <w:trPr>
          <w:trHeight w:val="200"/>
        </w:trPr>
        <w:tc>
          <w:tcPr>
            <w:tcW w:w="2823" w:type="dxa"/>
          </w:tcPr>
          <w:p w14:paraId="5B9F4860" w14:textId="5E23B9F7" w:rsidR="00FB4E72" w:rsidRDefault="00FB4E72" w:rsidP="00EE7473">
            <w:r>
              <w:lastRenderedPageBreak/>
              <w:t xml:space="preserve">PLS-analyzed emission spectrum obtained upon excitation at </w:t>
            </w:r>
            <w:r w:rsidR="00EE7473">
              <w:t>275</w:t>
            </w:r>
            <w:r>
              <w:t xml:space="preserve"> nm</w:t>
            </w:r>
          </w:p>
        </w:tc>
        <w:tc>
          <w:tcPr>
            <w:tcW w:w="1189" w:type="dxa"/>
          </w:tcPr>
          <w:p w14:paraId="08A86684" w14:textId="1079F967" w:rsidR="00FB4E72" w:rsidRDefault="00FB4E72" w:rsidP="00032718">
            <w:r>
              <w:t>0.59</w:t>
            </w:r>
          </w:p>
        </w:tc>
        <w:tc>
          <w:tcPr>
            <w:tcW w:w="2406" w:type="dxa"/>
          </w:tcPr>
          <w:p w14:paraId="3F718F0D" w14:textId="6485E3F1" w:rsidR="00FB4E72" w:rsidRDefault="00FB4E72" w:rsidP="00111D8B">
            <w:r>
              <w:t>1.14</w:t>
            </w:r>
          </w:p>
        </w:tc>
        <w:tc>
          <w:tcPr>
            <w:tcW w:w="2602" w:type="dxa"/>
          </w:tcPr>
          <w:p w14:paraId="7622B00A" w14:textId="356AFF4E" w:rsidR="00FB4E72" w:rsidRPr="00055A6E" w:rsidRDefault="005B5F77" w:rsidP="00055A6E">
            <w:ins w:id="810" w:author="Administrator" w:date="2018-08-13T10:00:00Z">
              <w:r>
                <w:t>10</w:t>
              </w:r>
            </w:ins>
            <w:del w:id="811" w:author="Administrator" w:date="2018-08-13T10:00:00Z">
              <w:r w:rsidR="00FB4E72" w:rsidDel="005B5F77">
                <w:delText>3</w:delText>
              </w:r>
            </w:del>
            <w:ins w:id="812" w:author="Administrator" w:date="2018-08-13T10:00:00Z">
              <w:r>
                <w:rPr>
                  <w:vertAlign w:val="superscript"/>
                </w:rPr>
                <w:t>3</w:t>
              </w:r>
            </w:ins>
          </w:p>
        </w:tc>
      </w:tr>
      <w:tr w:rsidR="00FB4E72" w14:paraId="5E6EA30F" w14:textId="77777777" w:rsidTr="00FB4E72">
        <w:trPr>
          <w:trHeight w:val="200"/>
        </w:trPr>
        <w:tc>
          <w:tcPr>
            <w:tcW w:w="2823" w:type="dxa"/>
          </w:tcPr>
          <w:p w14:paraId="402FF32E" w14:textId="5E4EC6A8" w:rsidR="00FB4E72" w:rsidRDefault="00FB4E72" w:rsidP="00111D8B">
            <w:r>
              <w:t>PLS-analysed full EEM</w:t>
            </w:r>
          </w:p>
        </w:tc>
        <w:tc>
          <w:tcPr>
            <w:tcW w:w="1189" w:type="dxa"/>
          </w:tcPr>
          <w:p w14:paraId="0A910A20" w14:textId="4B39E821" w:rsidR="00FB4E72" w:rsidRDefault="00FB4E72" w:rsidP="00055A6E">
            <w:r>
              <w:t>0.</w:t>
            </w:r>
            <w:del w:id="813" w:author="Administrator" w:date="2018-08-13T10:00:00Z">
              <w:r w:rsidDel="00CB20B5">
                <w:delText>71</w:delText>
              </w:r>
            </w:del>
            <w:ins w:id="814" w:author="Administrator" w:date="2018-08-13T10:00:00Z">
              <w:r w:rsidR="00CB20B5">
                <w:t>7</w:t>
              </w:r>
              <w:r w:rsidR="00CB20B5">
                <w:t>3</w:t>
              </w:r>
            </w:ins>
          </w:p>
        </w:tc>
        <w:tc>
          <w:tcPr>
            <w:tcW w:w="2406" w:type="dxa"/>
          </w:tcPr>
          <w:p w14:paraId="793E1C01" w14:textId="230173E8" w:rsidR="00FB4E72" w:rsidRDefault="00FB4E72" w:rsidP="006731F8">
            <w:r>
              <w:t>1.</w:t>
            </w:r>
            <w:del w:id="815" w:author="Administrator" w:date="2018-08-13T10:00:00Z">
              <w:r w:rsidDel="00CB20B5">
                <w:delText>11</w:delText>
              </w:r>
            </w:del>
            <w:ins w:id="816" w:author="Administrator" w:date="2018-08-13T10:00:00Z">
              <w:r w:rsidR="00CB20B5">
                <w:t>02</w:t>
              </w:r>
            </w:ins>
          </w:p>
        </w:tc>
        <w:tc>
          <w:tcPr>
            <w:tcW w:w="2602" w:type="dxa"/>
          </w:tcPr>
          <w:p w14:paraId="4FBE9BDF" w14:textId="64D11EDD" w:rsidR="00FB4E72" w:rsidRDefault="00FB4E72" w:rsidP="00111D8B">
            <w:r>
              <w:t>1</w:t>
            </w:r>
            <w:ins w:id="817" w:author="Administrator" w:date="2018-08-13T10:00:00Z">
              <w:r w:rsidR="005B5F77">
                <w:t>0</w:t>
              </w:r>
            </w:ins>
          </w:p>
        </w:tc>
      </w:tr>
    </w:tbl>
    <w:p w14:paraId="5572699D" w14:textId="464C3480" w:rsidR="004C374A" w:rsidRDefault="004C374A" w:rsidP="00111D8B"/>
    <w:p w14:paraId="214A8CD8" w14:textId="30A4485E" w:rsidR="004C374A" w:rsidRDefault="004C374A" w:rsidP="00111D8B">
      <w:r>
        <w:br w:type="page"/>
      </w:r>
      <w:r w:rsidR="009665E8">
        <w:rPr>
          <w:noProof/>
          <w:lang w:eastAsia="en-US"/>
        </w:rPr>
        <mc:AlternateContent>
          <mc:Choice Requires="wpg">
            <w:drawing>
              <wp:anchor distT="0" distB="0" distL="114300" distR="114300" simplePos="0" relativeHeight="251706368" behindDoc="0" locked="0" layoutInCell="1" allowOverlap="1" wp14:anchorId="297913CB" wp14:editId="3EB3C60E">
                <wp:simplePos x="0" y="0"/>
                <wp:positionH relativeFrom="column">
                  <wp:posOffset>0</wp:posOffset>
                </wp:positionH>
                <wp:positionV relativeFrom="paragraph">
                  <wp:posOffset>0</wp:posOffset>
                </wp:positionV>
                <wp:extent cx="5187315" cy="5053330"/>
                <wp:effectExtent l="0" t="0" r="0" b="0"/>
                <wp:wrapNone/>
                <wp:docPr id="101" name="Group 101"/>
                <wp:cNvGraphicFramePr/>
                <a:graphic xmlns:a="http://schemas.openxmlformats.org/drawingml/2006/main">
                  <a:graphicData uri="http://schemas.microsoft.com/office/word/2010/wordprocessingGroup">
                    <wpg:wgp>
                      <wpg:cNvGrpSpPr/>
                      <wpg:grpSpPr>
                        <a:xfrm>
                          <a:off x="0" y="0"/>
                          <a:ext cx="5187315" cy="5053330"/>
                          <a:chOff x="0" y="0"/>
                          <a:chExt cx="5187315" cy="5053330"/>
                        </a:xfrm>
                      </wpg:grpSpPr>
                      <wpg:grpSp>
                        <wpg:cNvPr id="103" name="Group 103"/>
                        <wpg:cNvGrpSpPr/>
                        <wpg:grpSpPr>
                          <a:xfrm>
                            <a:off x="0" y="0"/>
                            <a:ext cx="5187315" cy="5053330"/>
                            <a:chOff x="0" y="0"/>
                            <a:chExt cx="5187315" cy="5053405"/>
                          </a:xfrm>
                        </wpg:grpSpPr>
                        <wps:wsp>
                          <wps:cNvPr id="104" name="Text Box 100"/>
                          <wps:cNvSpPr txBox="1"/>
                          <wps:spPr>
                            <a:xfrm>
                              <a:off x="119039" y="4701615"/>
                              <a:ext cx="5002901" cy="351790"/>
                            </a:xfrm>
                            <a:prstGeom prst="rect">
                              <a:avLst/>
                            </a:prstGeom>
                            <a:solidFill>
                              <a:prstClr val="white"/>
                            </a:solidFill>
                            <a:ln>
                              <a:noFill/>
                            </a:ln>
                          </wps:spPr>
                          <wps:txbx>
                            <w:txbxContent>
                              <w:p w14:paraId="58537B47" w14:textId="05C5A22E" w:rsidR="000756CE" w:rsidRPr="00AC22BB" w:rsidRDefault="000756CE" w:rsidP="009665E8">
                                <w:pPr>
                                  <w:pStyle w:val="Caption"/>
                                  <w:rPr>
                                    <w:noProof/>
                                  </w:rPr>
                                </w:pPr>
                                <w:bookmarkStart w:id="818" w:name="_Ref520642158"/>
                                <w:bookmarkStart w:id="819" w:name="_Toc520445494"/>
                                <w:r>
                                  <w:t xml:space="preserve">Figure </w:t>
                                </w:r>
                                <w:r>
                                  <w:rPr>
                                    <w:noProof/>
                                  </w:rPr>
                                  <w:fldChar w:fldCharType="begin"/>
                                </w:r>
                                <w:r>
                                  <w:rPr>
                                    <w:noProof/>
                                  </w:rPr>
                                  <w:instrText xml:space="preserve"> SEQ Figure \* ARABIC </w:instrText>
                                </w:r>
                                <w:r>
                                  <w:rPr>
                                    <w:noProof/>
                                  </w:rPr>
                                  <w:fldChar w:fldCharType="separate"/>
                                </w:r>
                                <w:ins w:id="820" w:author="Administrator" w:date="2018-08-13T09:58:00Z">
                                  <w:r w:rsidR="00911F15">
                                    <w:rPr>
                                      <w:noProof/>
                                    </w:rPr>
                                    <w:t>18</w:t>
                                  </w:r>
                                </w:ins>
                                <w:del w:id="821" w:author="Administrator" w:date="2018-08-13T09:58:00Z">
                                  <w:r w:rsidDel="00911F15">
                                    <w:rPr>
                                      <w:noProof/>
                                    </w:rPr>
                                    <w:delText>15</w:delText>
                                  </w:r>
                                </w:del>
                                <w:r>
                                  <w:rPr>
                                    <w:noProof/>
                                  </w:rPr>
                                  <w:fldChar w:fldCharType="end"/>
                                </w:r>
                                <w:bookmarkEnd w:id="818"/>
                                <w:r>
                                  <w:rPr>
                                    <w:noProof/>
                                  </w:rPr>
                                  <w:t>. Left: regression of bacterial concentration with different detection methods, Right: box plot of the data as used for threshold analysis. Boxes illustrate median and interquartile range (IQR), whiskers indicate 25th and 75th percentile, outliers are shown. N=53.</w:t>
                                </w:r>
                                <w:bookmarkEnd w:id="819"/>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cNvPr id="109" name="Group 109"/>
                          <wpg:cNvGrpSpPr/>
                          <wpg:grpSpPr>
                            <a:xfrm>
                              <a:off x="0" y="0"/>
                              <a:ext cx="5187315" cy="4326824"/>
                              <a:chOff x="217540" y="0"/>
                              <a:chExt cx="5350377" cy="4326824"/>
                            </a:xfrm>
                          </wpg:grpSpPr>
                          <wpg:grpSp>
                            <wpg:cNvPr id="140" name="Group 140"/>
                            <wpg:cNvGrpSpPr/>
                            <wpg:grpSpPr>
                              <a:xfrm>
                                <a:off x="217540" y="6824"/>
                                <a:ext cx="2800122" cy="4320000"/>
                                <a:chOff x="181915" y="0"/>
                                <a:chExt cx="2800122" cy="4320000"/>
                              </a:xfrm>
                            </wpg:grpSpPr>
                            <pic:pic xmlns:pic="http://schemas.openxmlformats.org/drawingml/2006/picture">
                              <pic:nvPicPr>
                                <pic:cNvPr id="141" name="Picture 14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76611" y="0"/>
                                  <a:ext cx="2705426" cy="4320000"/>
                                </a:xfrm>
                                <a:prstGeom prst="rect">
                                  <a:avLst/>
                                </a:prstGeom>
                              </pic:spPr>
                            </pic:pic>
                            <wps:wsp>
                              <wps:cNvPr id="184" name="Text Box 184"/>
                              <wps:cNvSpPr txBox="1"/>
                              <wps:spPr>
                                <a:xfrm>
                                  <a:off x="181915" y="124308"/>
                                  <a:ext cx="447379" cy="3830953"/>
                                </a:xfrm>
                                <a:prstGeom prst="rect">
                                  <a:avLst/>
                                </a:prstGeom>
                                <a:noFill/>
                                <a:ln w="6350">
                                  <a:noFill/>
                                </a:ln>
                              </wps:spPr>
                              <wps:txbx>
                                <w:txbxContent>
                                  <w:p w14:paraId="15AD33AE" w14:textId="77777777" w:rsidR="000756CE" w:rsidRPr="00CB4DBB" w:rsidRDefault="000756CE" w:rsidP="009665E8">
                                    <w:pPr>
                                      <w:spacing w:before="0"/>
                                      <w:jc w:val="center"/>
                                      <w:rPr>
                                        <w:rFonts w:ascii="Segoe UI" w:hAnsi="Segoe UI" w:cs="Segoe UI"/>
                                      </w:rPr>
                                    </w:pPr>
                                    <w:r w:rsidRPr="00CB4DBB">
                                      <w:rPr>
                                        <w:rFonts w:ascii="Segoe UI" w:hAnsi="Segoe UI" w:cs="Segoe UI"/>
                                      </w:rPr>
                                      <w:t>Predicted Bacterial Concentration [log10(CFU/ml)</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wpg:grpSp>
                          <pic:pic xmlns:pic="http://schemas.openxmlformats.org/drawingml/2006/picture">
                            <pic:nvPicPr>
                              <pic:cNvPr id="185" name="Picture 185"/>
                              <pic:cNvPicPr>
                                <a:picLocks noChangeAspect="1"/>
                              </pic:cNvPicPr>
                            </pic:nvPicPr>
                            <pic:blipFill rotWithShape="1">
                              <a:blip r:embed="rId52">
                                <a:extLst>
                                  <a:ext uri="{28A0092B-C50C-407E-A947-70E740481C1C}">
                                    <a14:useLocalDpi xmlns:a14="http://schemas.microsoft.com/office/drawing/2010/main" val="0"/>
                                  </a:ext>
                                </a:extLst>
                              </a:blip>
                              <a:srcRect l="4369" r="16585"/>
                              <a:stretch/>
                            </pic:blipFill>
                            <pic:spPr bwMode="auto">
                              <a:xfrm>
                                <a:off x="2975212" y="0"/>
                                <a:ext cx="2592705" cy="4319270"/>
                              </a:xfrm>
                              <a:prstGeom prst="rect">
                                <a:avLst/>
                              </a:prstGeom>
                              <a:ln>
                                <a:noFill/>
                              </a:ln>
                              <a:extLst>
                                <a:ext uri="{53640926-AAD7-44D8-BBD7-CCE9431645EC}">
                                  <a14:shadowObscured xmlns:a14="http://schemas.microsoft.com/office/drawing/2010/main"/>
                                </a:ext>
                              </a:extLst>
                            </pic:spPr>
                          </pic:pic>
                        </wpg:grpSp>
                      </wpg:grpSp>
                      <pic:pic xmlns:pic="http://schemas.openxmlformats.org/drawingml/2006/picture">
                        <pic:nvPicPr>
                          <pic:cNvPr id="186" name="Picture 186"/>
                          <pic:cNvPicPr>
                            <a:picLocks noChangeAspect="1"/>
                          </pic:cNvPicPr>
                        </pic:nvPicPr>
                        <pic:blipFill rotWithShape="1">
                          <a:blip r:embed="rId53">
                            <a:extLst>
                              <a:ext uri="{28A0092B-C50C-407E-A947-70E740481C1C}">
                                <a14:useLocalDpi xmlns:a14="http://schemas.microsoft.com/office/drawing/2010/main" val="0"/>
                              </a:ext>
                            </a:extLst>
                          </a:blip>
                          <a:srcRect l="5405" t="94971" r="9825" b="327"/>
                          <a:stretch/>
                        </pic:blipFill>
                        <pic:spPr bwMode="auto">
                          <a:xfrm>
                            <a:off x="374073" y="4346369"/>
                            <a:ext cx="4469130" cy="2070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97913CB" id="Group 101" o:spid="_x0000_s1155" style="position:absolute;left:0;text-align:left;margin-left:0;margin-top:0;width:408.45pt;height:397.9pt;z-index:251706368;mso-width-relative:margin" coordsize="51873,50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">
                <v:group id="Group 103" o:spid="_x0000_s1156" style="position:absolute;width:51873;height:50533" coordsize="51873,5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 Box 100" o:spid="_x0000_s1157" type="#_x0000_t202" style="position:absolute;left:1190;top:47016;width:50029;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" stroked="f">
                    <v:textbox inset="0,0,0,0">
                      <w:txbxContent>
                        <w:p w14:paraId="58537B47" w14:textId="05C5A22E" w:rsidR="000756CE" w:rsidRPr="00AC22BB" w:rsidRDefault="000756CE" w:rsidP="009665E8">
                          <w:pPr>
                            <w:pStyle w:val="Caption"/>
                            <w:rPr>
                              <w:noProof/>
                            </w:rPr>
                          </w:pPr>
                          <w:bookmarkStart w:id="822" w:name="_Ref520642158"/>
                          <w:bookmarkStart w:id="823" w:name="_Toc520445494"/>
                          <w:r>
                            <w:t xml:space="preserve">Figure </w:t>
                          </w:r>
                          <w:r>
                            <w:rPr>
                              <w:noProof/>
                            </w:rPr>
                            <w:fldChar w:fldCharType="begin"/>
                          </w:r>
                          <w:r>
                            <w:rPr>
                              <w:noProof/>
                            </w:rPr>
                            <w:instrText xml:space="preserve"> SEQ Figure \* ARABIC </w:instrText>
                          </w:r>
                          <w:r>
                            <w:rPr>
                              <w:noProof/>
                            </w:rPr>
                            <w:fldChar w:fldCharType="separate"/>
                          </w:r>
                          <w:ins w:id="824" w:author="Administrator" w:date="2018-08-13T09:58:00Z">
                            <w:r w:rsidR="00911F15">
                              <w:rPr>
                                <w:noProof/>
                              </w:rPr>
                              <w:t>18</w:t>
                            </w:r>
                          </w:ins>
                          <w:del w:id="825" w:author="Administrator" w:date="2018-08-13T09:58:00Z">
                            <w:r w:rsidDel="00911F15">
                              <w:rPr>
                                <w:noProof/>
                              </w:rPr>
                              <w:delText>15</w:delText>
                            </w:r>
                          </w:del>
                          <w:r>
                            <w:rPr>
                              <w:noProof/>
                            </w:rPr>
                            <w:fldChar w:fldCharType="end"/>
                          </w:r>
                          <w:bookmarkEnd w:id="822"/>
                          <w:r>
                            <w:rPr>
                              <w:noProof/>
                            </w:rPr>
                            <w:t>. Left: regression of bacterial concentration with different detection methods, Right: box plot of the data as used for threshold analysis. Boxes illustrate median and interquartile range (IQR), whiskers indicate 25th and 75th percentile, outliers are shown. N=53.</w:t>
                          </w:r>
                          <w:bookmarkEnd w:id="823"/>
                          <w:r>
                            <w:rPr>
                              <w:noProof/>
                            </w:rPr>
                            <w:t xml:space="preserve"> </w:t>
                          </w:r>
                        </w:p>
                      </w:txbxContent>
                    </v:textbox>
                  </v:shape>
                  <v:group id="Group 109" o:spid="_x0000_s1158" style="position:absolute;width:51873;height:43268" coordorigin="2175" coordsize="53503,43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group id="Group 140" o:spid="_x0000_s1159" style="position:absolute;left:2175;top:68;width:28001;height:43200" coordorigin="1819" coordsize="28001,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Picture 141" o:spid="_x0000_s1160" type="#_x0000_t75" style="position:absolute;left:2766;width:27054;height:4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">
                        <v:imagedata r:id="rId54" o:title=""/>
                        <v:path arrowok="t"/>
                      </v:shape>
                      <v:shape id="Text Box 184" o:spid="_x0000_s1161" type="#_x0000_t202" style="position:absolute;left:1819;top:1243;width:4473;height:38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" filled="f" stroked="f" strokeweight=".5pt">
                        <v:textbox style="layout-flow:vertical;mso-layout-flow-alt:bottom-to-top">
                          <w:txbxContent>
                            <w:p w14:paraId="15AD33AE" w14:textId="77777777" w:rsidR="000756CE" w:rsidRPr="00CB4DBB" w:rsidRDefault="000756CE" w:rsidP="009665E8">
                              <w:pPr>
                                <w:spacing w:before="0"/>
                                <w:jc w:val="center"/>
                                <w:rPr>
                                  <w:rFonts w:ascii="Segoe UI" w:hAnsi="Segoe UI" w:cs="Segoe UI"/>
                                </w:rPr>
                              </w:pPr>
                              <w:r w:rsidRPr="00CB4DBB">
                                <w:rPr>
                                  <w:rFonts w:ascii="Segoe UI" w:hAnsi="Segoe UI" w:cs="Segoe UI"/>
                                </w:rPr>
                                <w:t>Predicted Bacterial Concentration [log10(CFU/ml)</w:t>
                              </w:r>
                            </w:p>
                          </w:txbxContent>
                        </v:textbox>
                      </v:shape>
                    </v:group>
                    <v:shape id="Picture 185" o:spid="_x0000_s1162" type="#_x0000_t75" style="position:absolute;left:29752;width:25927;height:43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">
                      <v:imagedata r:id="rId55" o:title="" cropleft="2863f" cropright="10869f"/>
                      <v:path arrowok="t"/>
                    </v:shape>
                  </v:group>
                </v:group>
                <v:shape id="Picture 186" o:spid="_x0000_s1163" type="#_x0000_t75" style="position:absolute;left:3740;top:43463;width:44692;height:2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">
                  <v:imagedata r:id="rId56" o:title="" croptop="62240f" cropbottom="214f" cropleft="3542f" cropright="6439f"/>
                  <v:path arrowok="t"/>
                </v:shape>
              </v:group>
            </w:pict>
          </mc:Fallback>
        </mc:AlternateContent>
      </w:r>
    </w:p>
    <w:p w14:paraId="440A0805" w14:textId="79F82DF7" w:rsidR="004C374A" w:rsidRDefault="004C374A" w:rsidP="002E32A9">
      <w:pPr>
        <w:pStyle w:val="Heading4"/>
      </w:pPr>
      <w:r>
        <w:lastRenderedPageBreak/>
        <w:t xml:space="preserve">Detection of </w:t>
      </w:r>
      <w:r w:rsidR="00FD4AEF" w:rsidRPr="00B11B2C">
        <w:rPr>
          <w:i/>
          <w:iCs/>
        </w:rPr>
        <w:t xml:space="preserve">E. coli, B. subtilis </w:t>
      </w:r>
      <w:r w:rsidR="00FD4AEF" w:rsidRPr="00B11B2C">
        <w:t xml:space="preserve">and </w:t>
      </w:r>
      <w:r w:rsidR="00FD4AEF" w:rsidRPr="00B11B2C">
        <w:rPr>
          <w:i/>
          <w:iCs/>
        </w:rPr>
        <w:t>P. aeruginosa</w:t>
      </w:r>
      <w:r>
        <w:t xml:space="preserve"> </w:t>
      </w:r>
      <w:r w:rsidR="00FD4AEF">
        <w:t xml:space="preserve">suspended in </w:t>
      </w:r>
      <w:r>
        <w:t xml:space="preserve">water </w:t>
      </w:r>
      <w:r w:rsidR="002E32A9">
        <w:t xml:space="preserve">using </w:t>
      </w:r>
      <w:r w:rsidR="002E32A9" w:rsidRPr="002E32A9">
        <w:t>PLS-analyzed emission spectrum obtained upon excitation at 280 nm</w:t>
      </w:r>
      <w:r w:rsidR="002E32A9">
        <w:t xml:space="preserve"> or full</w:t>
      </w:r>
      <w:r w:rsidR="00082A79">
        <w:t xml:space="preserve"> </w:t>
      </w:r>
      <w:r w:rsidR="00FD4AEF">
        <w:t xml:space="preserve">EEMs </w:t>
      </w:r>
    </w:p>
    <w:p w14:paraId="4FE28194" w14:textId="25A0DE88" w:rsidR="004C374A" w:rsidRPr="00B11B2C" w:rsidRDefault="004C374A" w:rsidP="004E1060">
      <w:r w:rsidRPr="00B11B2C">
        <w:t xml:space="preserve">At this stage, PLS models were created to try and predict bacterial concentrations of </w:t>
      </w:r>
      <w:r w:rsidRPr="00B11B2C">
        <w:rPr>
          <w:i/>
          <w:iCs/>
        </w:rPr>
        <w:t xml:space="preserve">E. coli, B. subtilis </w:t>
      </w:r>
      <w:r w:rsidRPr="00B11B2C">
        <w:t xml:space="preserve">and </w:t>
      </w:r>
      <w:r w:rsidRPr="00B11B2C">
        <w:rPr>
          <w:i/>
          <w:iCs/>
        </w:rPr>
        <w:t>P. aeruginosa</w:t>
      </w:r>
      <w:r w:rsidRPr="00B11B2C">
        <w:t xml:space="preserve"> as representatives of common pathogens. These bacteria were selected as they represent both gram positive (</w:t>
      </w:r>
      <w:r w:rsidRPr="00B11B2C">
        <w:rPr>
          <w:i/>
          <w:iCs/>
        </w:rPr>
        <w:t xml:space="preserve">B. subtilis) </w:t>
      </w:r>
      <w:r w:rsidRPr="00B11B2C">
        <w:t>and gram negative (</w:t>
      </w:r>
      <w:r w:rsidRPr="00B11B2C">
        <w:rPr>
          <w:i/>
          <w:iCs/>
        </w:rPr>
        <w:t>E. coli and P. aeruginosa</w:t>
      </w:r>
      <w:r w:rsidRPr="00B11B2C">
        <w:t xml:space="preserve">) </w:t>
      </w:r>
      <w:r w:rsidR="00E77220">
        <w:t>bacteria</w:t>
      </w:r>
      <w:r w:rsidRPr="00B11B2C">
        <w:t xml:space="preserve"> and because they have industrial and medical significance. Each strain was first modeled alone, and later all samples were modeled </w:t>
      </w:r>
      <w:commentRangeStart w:id="826"/>
      <w:commentRangeStart w:id="827"/>
      <w:commentRangeStart w:id="828"/>
      <w:r w:rsidRPr="00B11B2C">
        <w:t>together</w:t>
      </w:r>
      <w:commentRangeEnd w:id="826"/>
      <w:r w:rsidR="00082A79">
        <w:rPr>
          <w:rStyle w:val="CommentReference"/>
          <w:rFonts w:eastAsia="Calibri"/>
        </w:rPr>
        <w:commentReference w:id="826"/>
      </w:r>
      <w:commentRangeEnd w:id="827"/>
      <w:commentRangeEnd w:id="828"/>
      <w:r w:rsidR="00082A79">
        <w:rPr>
          <w:rStyle w:val="CommentReference"/>
          <w:rFonts w:eastAsia="Calibri"/>
        </w:rPr>
        <w:commentReference w:id="827"/>
      </w:r>
      <w:r w:rsidR="002E32A9">
        <w:rPr>
          <w:rStyle w:val="CommentReference"/>
          <w:rFonts w:eastAsia="Calibri"/>
        </w:rPr>
        <w:commentReference w:id="828"/>
      </w:r>
      <w:r w:rsidRPr="00B11B2C">
        <w:t xml:space="preserve">. </w:t>
      </w:r>
    </w:p>
    <w:p w14:paraId="3F91FBD5" w14:textId="3B6DF3D6" w:rsidR="004C374A" w:rsidRPr="00DA2DDD" w:rsidDel="004E1060" w:rsidRDefault="004C374A" w:rsidP="002E32A9">
      <w:pPr>
        <w:rPr>
          <w:del w:id="829" w:author="Administrator" w:date="2018-08-12T08:38:00Z"/>
        </w:rPr>
      </w:pPr>
      <w:del w:id="830" w:author="Administrator" w:date="2018-08-12T08:38:00Z">
        <w:r w:rsidRPr="000842A9" w:rsidDel="004E1060">
          <w:rPr>
            <w:b/>
            <w:bCs/>
          </w:rPr>
          <w:delText>Technical note</w:delText>
        </w:r>
        <w:r w:rsidDel="004E1060">
          <w:delText xml:space="preserve"> – because this analysi</w:delText>
        </w:r>
        <w:r w:rsidR="00AA0A30" w:rsidDel="004E1060">
          <w:delText>s was done on a different file,</w:delText>
        </w:r>
        <w:r w:rsidDel="004E1060">
          <w:delText xml:space="preserve"> different results are shown than the previous </w:delText>
        </w:r>
        <w:r w:rsidDel="004E1060">
          <w:rPr>
            <w:i/>
            <w:iCs/>
          </w:rPr>
          <w:delText>E. coli</w:delText>
        </w:r>
        <w:r w:rsidDel="004E1060">
          <w:delText xml:space="preserve"> model</w:delText>
        </w:r>
        <w:r w:rsidR="002E32A9" w:rsidDel="004E1060">
          <w:delText>. This discrepancy is the result of random selection of samples for the validation set</w:delText>
        </w:r>
        <w:r w:rsidR="00AA0A30" w:rsidDel="004E1060">
          <w:delText>.</w:delText>
        </w:r>
      </w:del>
    </w:p>
    <w:p w14:paraId="5E76F7E3" w14:textId="188F06E3" w:rsidR="004C374A" w:rsidRPr="00A34CB5" w:rsidRDefault="00AA0A30" w:rsidP="00AA0A30">
      <w:r>
        <w:t>Detection threshold defined as a difference between the indicated concentration and &lt;10 CFU/ml is different significantly (p&lt;0.01)</w:t>
      </w:r>
      <w:r w:rsidR="004C374A">
        <w:t>, using Wilcoxon ranked-sum test or Tukey-Kramer when available. Results are shown in</w:t>
      </w:r>
      <w:r w:rsidR="00805AE7">
        <w:t xml:space="preserve"> </w:t>
      </w:r>
      <w:r w:rsidR="00805AE7">
        <w:fldChar w:fldCharType="begin"/>
      </w:r>
      <w:r w:rsidR="00805AE7">
        <w:instrText xml:space="preserve"> REF _Ref520643032 \h </w:instrText>
      </w:r>
      <w:r w:rsidR="00805AE7">
        <w:fldChar w:fldCharType="separate"/>
      </w:r>
      <w:r w:rsidR="000A1912">
        <w:t xml:space="preserve">Table </w:t>
      </w:r>
      <w:r w:rsidR="000A1912">
        <w:rPr>
          <w:noProof/>
        </w:rPr>
        <w:t>8</w:t>
      </w:r>
      <w:r w:rsidR="00805AE7">
        <w:fldChar w:fldCharType="end"/>
      </w:r>
      <w:r w:rsidR="004C374A">
        <w:t>.</w:t>
      </w:r>
    </w:p>
    <w:p w14:paraId="1510B3AE" w14:textId="7A023F01" w:rsidR="004C374A" w:rsidRPr="00674C24" w:rsidRDefault="004C374A" w:rsidP="00E77220">
      <w:pPr>
        <w:pStyle w:val="Caption"/>
      </w:pPr>
      <w:bookmarkStart w:id="831" w:name="_Ref520643032"/>
      <w:bookmarkStart w:id="832" w:name="_Toc520445483"/>
      <w:r>
        <w:t xml:space="preserve">Table </w:t>
      </w:r>
      <w:r>
        <w:rPr>
          <w:noProof/>
        </w:rPr>
        <w:fldChar w:fldCharType="begin"/>
      </w:r>
      <w:r>
        <w:rPr>
          <w:noProof/>
        </w:rPr>
        <w:instrText xml:space="preserve"> SEQ Table \* ARABIC </w:instrText>
      </w:r>
      <w:r>
        <w:rPr>
          <w:noProof/>
        </w:rPr>
        <w:fldChar w:fldCharType="separate"/>
      </w:r>
      <w:r w:rsidR="000A1912">
        <w:rPr>
          <w:noProof/>
        </w:rPr>
        <w:t>8</w:t>
      </w:r>
      <w:r>
        <w:rPr>
          <w:noProof/>
        </w:rPr>
        <w:fldChar w:fldCharType="end"/>
      </w:r>
      <w:bookmarkEnd w:id="831"/>
      <w:r>
        <w:t xml:space="preserve">. </w:t>
      </w:r>
      <w:r w:rsidR="009B6817">
        <w:t>Detection of bacteria in water: c</w:t>
      </w:r>
      <w:r>
        <w:t>omparison of</w:t>
      </w:r>
      <w:r w:rsidR="009B6817">
        <w:t xml:space="preserve"> fluorescence-based</w:t>
      </w:r>
      <w:r>
        <w:t xml:space="preserve"> PLS</w:t>
      </w:r>
      <w:r w:rsidR="00082A79">
        <w:t xml:space="preserve">-supported </w:t>
      </w:r>
      <w:r>
        <w:t>approaches. All R</w:t>
      </w:r>
      <w:r>
        <w:rPr>
          <w:vertAlign w:val="superscript"/>
        </w:rPr>
        <w:t>2</w:t>
      </w:r>
      <w:r>
        <w:t xml:space="preserve"> value</w:t>
      </w:r>
      <w:r w:rsidR="00E77220">
        <w:t>s are statistically significant</w:t>
      </w:r>
      <w:r w:rsidR="009B6817">
        <w:t xml:space="preserve"> at p&lt;0.</w:t>
      </w:r>
      <w:commentRangeStart w:id="833"/>
      <w:commentRangeStart w:id="834"/>
      <w:r w:rsidR="009B6817">
        <w:t>01</w:t>
      </w:r>
      <w:commentRangeEnd w:id="833"/>
      <w:r w:rsidR="00EF35FF">
        <w:rPr>
          <w:rStyle w:val="CommentReference"/>
          <w:rFonts w:eastAsia="Calibri"/>
          <w:i w:val="0"/>
          <w:iCs w:val="0"/>
          <w:color w:val="auto"/>
        </w:rPr>
        <w:commentReference w:id="833"/>
      </w:r>
      <w:commentRangeEnd w:id="834"/>
      <w:r w:rsidR="00AA0A30">
        <w:rPr>
          <w:rStyle w:val="CommentReference"/>
          <w:rFonts w:eastAsia="Calibri"/>
          <w:i w:val="0"/>
          <w:iCs w:val="0"/>
          <w:color w:val="auto"/>
        </w:rPr>
        <w:commentReference w:id="834"/>
      </w:r>
      <w:r w:rsidR="009B6817">
        <w:t>?</w:t>
      </w:r>
      <w:r>
        <w:t>.</w:t>
      </w:r>
      <w:bookmarkEnd w:id="832"/>
    </w:p>
    <w:tbl>
      <w:tblPr>
        <w:tblStyle w:val="TableGrid"/>
        <w:tblW w:w="8275" w:type="dxa"/>
        <w:tblLook w:val="04A0" w:firstRow="1" w:lastRow="0" w:firstColumn="1" w:lastColumn="0" w:noHBand="0" w:noVBand="1"/>
      </w:tblPr>
      <w:tblGrid>
        <w:gridCol w:w="1205"/>
        <w:gridCol w:w="1947"/>
        <w:gridCol w:w="1737"/>
        <w:gridCol w:w="990"/>
        <w:gridCol w:w="1301"/>
        <w:gridCol w:w="1095"/>
      </w:tblGrid>
      <w:tr w:rsidR="007545A7" w14:paraId="70E19823" w14:textId="77777777" w:rsidTr="004E1060">
        <w:tc>
          <w:tcPr>
            <w:tcW w:w="1217" w:type="dxa"/>
            <w:vAlign w:val="center"/>
          </w:tcPr>
          <w:p w14:paraId="3CC9E97C" w14:textId="77777777" w:rsidR="007545A7" w:rsidRPr="009D1C93" w:rsidRDefault="007545A7" w:rsidP="007545A7">
            <w:pPr>
              <w:spacing w:before="0" w:after="0"/>
              <w:jc w:val="center"/>
              <w:rPr>
                <w:b/>
                <w:bCs/>
                <w:lang w:val="en-US"/>
              </w:rPr>
            </w:pPr>
            <w:r w:rsidRPr="009D1C93">
              <w:rPr>
                <w:b/>
                <w:bCs/>
                <w:lang w:val="en-US"/>
              </w:rPr>
              <w:t>Bacteria</w:t>
            </w:r>
          </w:p>
        </w:tc>
        <w:tc>
          <w:tcPr>
            <w:tcW w:w="2000" w:type="dxa"/>
            <w:vAlign w:val="center"/>
          </w:tcPr>
          <w:p w14:paraId="290F1AA2" w14:textId="77777777" w:rsidR="007545A7" w:rsidRDefault="007545A7" w:rsidP="007545A7">
            <w:pPr>
              <w:spacing w:before="0" w:after="0"/>
              <w:jc w:val="center"/>
              <w:rPr>
                <w:lang w:val="en-US"/>
              </w:rPr>
            </w:pPr>
          </w:p>
        </w:tc>
        <w:tc>
          <w:tcPr>
            <w:tcW w:w="1595" w:type="dxa"/>
            <w:vAlign w:val="center"/>
          </w:tcPr>
          <w:p w14:paraId="437D717F" w14:textId="77777777" w:rsidR="007545A7" w:rsidRDefault="007545A7" w:rsidP="007545A7">
            <w:pPr>
              <w:spacing w:before="0" w:after="0"/>
              <w:jc w:val="center"/>
              <w:rPr>
                <w:lang w:val="en-US"/>
              </w:rPr>
            </w:pPr>
            <w:r>
              <w:rPr>
                <w:lang w:val="en-US"/>
              </w:rPr>
              <w:t>E. coli</w:t>
            </w:r>
          </w:p>
          <w:p w14:paraId="3E77FB44" w14:textId="7F04F568" w:rsidR="007545A7" w:rsidRDefault="007545A7" w:rsidP="007A21F2">
            <w:pPr>
              <w:spacing w:before="0" w:after="0"/>
              <w:jc w:val="center"/>
              <w:rPr>
                <w:lang w:val="en-US"/>
              </w:rPr>
            </w:pPr>
            <w:r>
              <w:rPr>
                <w:lang w:val="en-US"/>
              </w:rPr>
              <w:t>(</w:t>
            </w:r>
            <w:commentRangeStart w:id="835"/>
            <w:commentRangeStart w:id="836"/>
            <w:r>
              <w:rPr>
                <w:lang w:val="en-US"/>
              </w:rPr>
              <w:t>N</w:t>
            </w:r>
            <w:commentRangeEnd w:id="835"/>
            <w:r w:rsidR="009B6817">
              <w:rPr>
                <w:rStyle w:val="CommentReference"/>
                <w:rFonts w:eastAsia="Calibri"/>
                <w:lang w:val="en-US"/>
              </w:rPr>
              <w:commentReference w:id="835"/>
            </w:r>
            <w:commentRangeEnd w:id="836"/>
            <w:r w:rsidR="002E32A9">
              <w:rPr>
                <w:rStyle w:val="CommentReference"/>
                <w:rFonts w:eastAsia="Calibri"/>
                <w:lang w:val="en-US"/>
              </w:rPr>
              <w:commentReference w:id="836"/>
            </w:r>
            <w:r>
              <w:rPr>
                <w:lang w:val="en-US"/>
              </w:rPr>
              <w:t>=</w:t>
            </w:r>
            <w:r w:rsidR="007A21F2">
              <w:rPr>
                <w:lang w:val="en-US"/>
              </w:rPr>
              <w:t>53</w:t>
            </w:r>
            <w:r>
              <w:rPr>
                <w:lang w:val="en-US"/>
              </w:rPr>
              <w:t>)</w:t>
            </w:r>
          </w:p>
        </w:tc>
        <w:tc>
          <w:tcPr>
            <w:tcW w:w="1015" w:type="dxa"/>
            <w:vAlign w:val="center"/>
          </w:tcPr>
          <w:p w14:paraId="1BEF2949" w14:textId="77777777" w:rsidR="007545A7" w:rsidRDefault="007545A7" w:rsidP="007545A7">
            <w:pPr>
              <w:spacing w:before="0" w:after="0"/>
              <w:jc w:val="center"/>
              <w:rPr>
                <w:lang w:val="en-US"/>
              </w:rPr>
            </w:pPr>
            <w:r>
              <w:rPr>
                <w:lang w:val="en-US"/>
              </w:rPr>
              <w:t>B. subtilis</w:t>
            </w:r>
          </w:p>
          <w:p w14:paraId="410F973B" w14:textId="462FBCF1" w:rsidR="007545A7" w:rsidRDefault="007545A7" w:rsidP="007A21F2">
            <w:pPr>
              <w:spacing w:before="0" w:after="0"/>
              <w:jc w:val="center"/>
              <w:rPr>
                <w:lang w:val="en-US"/>
              </w:rPr>
            </w:pPr>
            <w:r>
              <w:rPr>
                <w:lang w:val="en-US"/>
              </w:rPr>
              <w:t>(N=</w:t>
            </w:r>
            <w:r w:rsidR="007A21F2">
              <w:rPr>
                <w:lang w:val="en-US"/>
              </w:rPr>
              <w:t>46</w:t>
            </w:r>
            <w:r>
              <w:rPr>
                <w:lang w:val="en-US"/>
              </w:rPr>
              <w:t>)</w:t>
            </w:r>
          </w:p>
        </w:tc>
        <w:tc>
          <w:tcPr>
            <w:tcW w:w="1325" w:type="dxa"/>
            <w:vAlign w:val="center"/>
          </w:tcPr>
          <w:p w14:paraId="0E2997BD" w14:textId="77777777" w:rsidR="007545A7" w:rsidRDefault="007545A7" w:rsidP="007545A7">
            <w:pPr>
              <w:spacing w:before="0" w:after="0"/>
              <w:jc w:val="center"/>
              <w:rPr>
                <w:lang w:val="en-US"/>
              </w:rPr>
            </w:pPr>
            <w:r>
              <w:rPr>
                <w:lang w:val="en-US"/>
              </w:rPr>
              <w:t>P. aeruginosa</w:t>
            </w:r>
          </w:p>
          <w:p w14:paraId="6CAEF750" w14:textId="177C76B7" w:rsidR="007545A7" w:rsidRDefault="007545A7" w:rsidP="007A21F2">
            <w:pPr>
              <w:spacing w:before="0" w:after="0"/>
              <w:jc w:val="center"/>
              <w:rPr>
                <w:lang w:val="en-US"/>
              </w:rPr>
            </w:pPr>
            <w:r>
              <w:rPr>
                <w:lang w:val="en-US"/>
              </w:rPr>
              <w:t>(N=</w:t>
            </w:r>
            <w:r w:rsidR="007A21F2">
              <w:rPr>
                <w:lang w:val="en-US"/>
              </w:rPr>
              <w:t>86</w:t>
            </w:r>
            <w:r>
              <w:rPr>
                <w:lang w:val="en-US"/>
              </w:rPr>
              <w:t>)</w:t>
            </w:r>
          </w:p>
        </w:tc>
        <w:tc>
          <w:tcPr>
            <w:tcW w:w="1123" w:type="dxa"/>
            <w:vAlign w:val="center"/>
          </w:tcPr>
          <w:p w14:paraId="0F52A71C" w14:textId="77777777" w:rsidR="007545A7" w:rsidRDefault="007545A7" w:rsidP="007545A7">
            <w:pPr>
              <w:spacing w:before="0" w:after="0"/>
              <w:jc w:val="center"/>
              <w:rPr>
                <w:lang w:val="en-US"/>
              </w:rPr>
            </w:pPr>
            <w:r>
              <w:rPr>
                <w:lang w:val="en-US"/>
              </w:rPr>
              <w:t>All bacteria together (N=185)</w:t>
            </w:r>
          </w:p>
        </w:tc>
      </w:tr>
      <w:tr w:rsidR="007A21F2" w14:paraId="168B379D" w14:textId="77777777" w:rsidTr="004E1060">
        <w:tc>
          <w:tcPr>
            <w:tcW w:w="1217" w:type="dxa"/>
            <w:vMerge w:val="restart"/>
            <w:vAlign w:val="center"/>
          </w:tcPr>
          <w:p w14:paraId="1C1C10EB" w14:textId="1649B7E2" w:rsidR="007A21F2" w:rsidRPr="009D1C93" w:rsidRDefault="007A21F2" w:rsidP="007A21F2">
            <w:pPr>
              <w:spacing w:before="0" w:after="0"/>
              <w:jc w:val="center"/>
              <w:rPr>
                <w:b/>
                <w:bCs/>
                <w:lang w:val="en-US"/>
              </w:rPr>
            </w:pPr>
            <w:r>
              <w:rPr>
                <w:b/>
                <w:bCs/>
                <w:lang w:val="en-US"/>
              </w:rPr>
              <w:t>Emission spectrum upon excitation at 275</w:t>
            </w:r>
            <w:r w:rsidRPr="009D1C93">
              <w:rPr>
                <w:b/>
                <w:bCs/>
                <w:lang w:val="en-US"/>
              </w:rPr>
              <w:t xml:space="preserve"> nm</w:t>
            </w:r>
          </w:p>
        </w:tc>
        <w:tc>
          <w:tcPr>
            <w:tcW w:w="2000" w:type="dxa"/>
            <w:vAlign w:val="center"/>
          </w:tcPr>
          <w:p w14:paraId="7BC1BF1D" w14:textId="77777777" w:rsidR="007A21F2" w:rsidRPr="009D1C93" w:rsidRDefault="007A21F2" w:rsidP="007A21F2">
            <w:pPr>
              <w:spacing w:before="0" w:after="0"/>
              <w:jc w:val="center"/>
              <w:rPr>
                <w:b/>
                <w:bCs/>
                <w:lang w:val="en-US"/>
              </w:rPr>
            </w:pPr>
            <w:r w:rsidRPr="009D1C93">
              <w:rPr>
                <w:b/>
                <w:bCs/>
                <w:lang w:val="en-US"/>
              </w:rPr>
              <w:t>RMSE</w:t>
            </w:r>
          </w:p>
          <w:p w14:paraId="52CDC122" w14:textId="77777777" w:rsidR="007A21F2" w:rsidRPr="00022F79" w:rsidRDefault="007A21F2" w:rsidP="007A21F2">
            <w:pPr>
              <w:spacing w:before="0" w:after="0"/>
              <w:jc w:val="center"/>
              <w:rPr>
                <w:lang w:val="en-US"/>
              </w:rPr>
            </w:pPr>
            <w:r>
              <w:rPr>
                <w:lang w:val="en-US"/>
              </w:rPr>
              <w:t>[Log</w:t>
            </w:r>
            <w:r>
              <w:rPr>
                <w:vertAlign w:val="subscript"/>
                <w:lang w:val="en-US"/>
              </w:rPr>
              <w:t>10</w:t>
            </w:r>
            <w:r>
              <w:rPr>
                <w:lang w:val="en-US"/>
              </w:rPr>
              <w:t>(CFU/ml)]</w:t>
            </w:r>
          </w:p>
        </w:tc>
        <w:tc>
          <w:tcPr>
            <w:tcW w:w="1595" w:type="dxa"/>
            <w:vAlign w:val="center"/>
          </w:tcPr>
          <w:p w14:paraId="3A770A19" w14:textId="30E623E9" w:rsidR="007A21F2" w:rsidRDefault="007A21F2" w:rsidP="007A21F2">
            <w:pPr>
              <w:spacing w:before="0" w:after="0"/>
              <w:jc w:val="center"/>
              <w:rPr>
                <w:lang w:val="en-US"/>
              </w:rPr>
            </w:pPr>
            <w:r>
              <w:rPr>
                <w:lang w:val="en-US"/>
              </w:rPr>
              <w:t>1.14</w:t>
            </w:r>
          </w:p>
        </w:tc>
        <w:tc>
          <w:tcPr>
            <w:tcW w:w="1015" w:type="dxa"/>
            <w:vAlign w:val="center"/>
          </w:tcPr>
          <w:p w14:paraId="03CB2545" w14:textId="26EBBDB5" w:rsidR="007A21F2" w:rsidRDefault="007A21F2" w:rsidP="007A21F2">
            <w:pPr>
              <w:spacing w:before="0" w:after="0"/>
              <w:jc w:val="center"/>
              <w:rPr>
                <w:lang w:val="en-US"/>
              </w:rPr>
            </w:pPr>
            <w:r>
              <w:rPr>
                <w:lang w:val="en-US"/>
              </w:rPr>
              <w:t>0.74</w:t>
            </w:r>
          </w:p>
        </w:tc>
        <w:tc>
          <w:tcPr>
            <w:tcW w:w="1325" w:type="dxa"/>
            <w:vAlign w:val="center"/>
          </w:tcPr>
          <w:p w14:paraId="236186C9" w14:textId="41465E9C" w:rsidR="007A21F2" w:rsidRDefault="007A21F2" w:rsidP="007A21F2">
            <w:pPr>
              <w:spacing w:before="0" w:after="0"/>
              <w:jc w:val="center"/>
              <w:rPr>
                <w:lang w:val="en-US"/>
              </w:rPr>
            </w:pPr>
            <w:r>
              <w:rPr>
                <w:lang w:val="en-US"/>
              </w:rPr>
              <w:t>0.9</w:t>
            </w:r>
          </w:p>
        </w:tc>
        <w:tc>
          <w:tcPr>
            <w:tcW w:w="1123" w:type="dxa"/>
            <w:vAlign w:val="center"/>
          </w:tcPr>
          <w:p w14:paraId="6F7C81C4" w14:textId="5EB2A688" w:rsidR="007A21F2" w:rsidRDefault="00145745" w:rsidP="007A21F2">
            <w:pPr>
              <w:spacing w:before="0" w:after="0"/>
              <w:jc w:val="center"/>
              <w:rPr>
                <w:lang w:val="en-US"/>
              </w:rPr>
            </w:pPr>
            <w:r>
              <w:rPr>
                <w:lang w:val="en-US"/>
              </w:rPr>
              <w:t>0.83</w:t>
            </w:r>
          </w:p>
        </w:tc>
      </w:tr>
      <w:tr w:rsidR="007A21F2" w14:paraId="4B6B6DC0" w14:textId="77777777" w:rsidTr="004E1060">
        <w:tc>
          <w:tcPr>
            <w:tcW w:w="1217" w:type="dxa"/>
            <w:vMerge/>
            <w:vAlign w:val="center"/>
          </w:tcPr>
          <w:p w14:paraId="75E13BCD" w14:textId="77777777" w:rsidR="007A21F2" w:rsidRPr="009D1C93" w:rsidRDefault="007A21F2" w:rsidP="007A21F2">
            <w:pPr>
              <w:spacing w:before="0" w:after="0"/>
              <w:jc w:val="center"/>
              <w:rPr>
                <w:b/>
                <w:bCs/>
                <w:lang w:val="en-US"/>
              </w:rPr>
            </w:pPr>
          </w:p>
        </w:tc>
        <w:tc>
          <w:tcPr>
            <w:tcW w:w="2000" w:type="dxa"/>
            <w:vAlign w:val="center"/>
          </w:tcPr>
          <w:p w14:paraId="5CC02966" w14:textId="77777777" w:rsidR="007A21F2" w:rsidRPr="009D1C93" w:rsidRDefault="007A21F2" w:rsidP="007A21F2">
            <w:pPr>
              <w:spacing w:before="0" w:after="0"/>
              <w:jc w:val="center"/>
              <w:rPr>
                <w:b/>
                <w:bCs/>
                <w:lang w:val="en-US"/>
              </w:rPr>
            </w:pPr>
            <w:r w:rsidRPr="009D1C93">
              <w:rPr>
                <w:b/>
                <w:bCs/>
                <w:lang w:val="en-US"/>
              </w:rPr>
              <w:t>R</w:t>
            </w:r>
            <w:r w:rsidRPr="009D1C93">
              <w:rPr>
                <w:b/>
                <w:bCs/>
                <w:vertAlign w:val="superscript"/>
                <w:lang w:val="en-US"/>
              </w:rPr>
              <w:t>2</w:t>
            </w:r>
          </w:p>
        </w:tc>
        <w:tc>
          <w:tcPr>
            <w:tcW w:w="1595" w:type="dxa"/>
            <w:vAlign w:val="center"/>
          </w:tcPr>
          <w:p w14:paraId="530106B2" w14:textId="5BB809FA" w:rsidR="007A21F2" w:rsidRDefault="007A21F2" w:rsidP="001F3985">
            <w:pPr>
              <w:spacing w:before="0" w:after="0"/>
              <w:jc w:val="center"/>
              <w:rPr>
                <w:lang w:val="en-US"/>
              </w:rPr>
            </w:pPr>
            <w:r>
              <w:rPr>
                <w:lang w:val="en-US"/>
              </w:rPr>
              <w:t>0.5</w:t>
            </w:r>
            <w:r w:rsidR="001F3985">
              <w:rPr>
                <w:lang w:val="en-US"/>
              </w:rPr>
              <w:t>9</w:t>
            </w:r>
          </w:p>
        </w:tc>
        <w:tc>
          <w:tcPr>
            <w:tcW w:w="1015" w:type="dxa"/>
            <w:vAlign w:val="center"/>
          </w:tcPr>
          <w:p w14:paraId="696AAFEE" w14:textId="3D6049BF" w:rsidR="007A21F2" w:rsidRDefault="007A21F2" w:rsidP="001F3985">
            <w:pPr>
              <w:spacing w:before="0" w:after="0"/>
              <w:jc w:val="center"/>
              <w:rPr>
                <w:lang w:val="en-US"/>
              </w:rPr>
            </w:pPr>
            <w:r>
              <w:rPr>
                <w:lang w:val="en-US"/>
              </w:rPr>
              <w:t>0.4</w:t>
            </w:r>
            <w:r w:rsidR="001F3985">
              <w:rPr>
                <w:lang w:val="en-US"/>
              </w:rPr>
              <w:t>2</w:t>
            </w:r>
          </w:p>
        </w:tc>
        <w:tc>
          <w:tcPr>
            <w:tcW w:w="1325" w:type="dxa"/>
            <w:vAlign w:val="center"/>
          </w:tcPr>
          <w:p w14:paraId="3CEC326D" w14:textId="52B961E1" w:rsidR="007A21F2" w:rsidRDefault="007A21F2" w:rsidP="001F3985">
            <w:pPr>
              <w:spacing w:before="0" w:after="0"/>
              <w:jc w:val="center"/>
              <w:rPr>
                <w:lang w:val="en-US"/>
              </w:rPr>
            </w:pPr>
            <w:r>
              <w:rPr>
                <w:lang w:val="en-US"/>
              </w:rPr>
              <w:t>0.19</w:t>
            </w:r>
          </w:p>
        </w:tc>
        <w:tc>
          <w:tcPr>
            <w:tcW w:w="1123" w:type="dxa"/>
            <w:vAlign w:val="center"/>
          </w:tcPr>
          <w:p w14:paraId="4C5747D4" w14:textId="2BFC2BA4" w:rsidR="007A21F2" w:rsidRDefault="00145745" w:rsidP="007A21F2">
            <w:pPr>
              <w:spacing w:before="0" w:after="0"/>
              <w:jc w:val="center"/>
              <w:rPr>
                <w:lang w:val="en-US"/>
              </w:rPr>
            </w:pPr>
            <w:r>
              <w:rPr>
                <w:lang w:val="en-US"/>
              </w:rPr>
              <w:t>0.25</w:t>
            </w:r>
          </w:p>
        </w:tc>
      </w:tr>
      <w:tr w:rsidR="007A21F2" w14:paraId="5C621194" w14:textId="77777777" w:rsidTr="004E1060">
        <w:tc>
          <w:tcPr>
            <w:tcW w:w="1217" w:type="dxa"/>
            <w:vMerge/>
            <w:vAlign w:val="center"/>
          </w:tcPr>
          <w:p w14:paraId="735E4181" w14:textId="77777777" w:rsidR="007A21F2" w:rsidRPr="009D1C93" w:rsidRDefault="007A21F2" w:rsidP="007A21F2">
            <w:pPr>
              <w:spacing w:before="0" w:after="0"/>
              <w:jc w:val="center"/>
              <w:rPr>
                <w:b/>
                <w:bCs/>
                <w:lang w:val="en-US"/>
              </w:rPr>
            </w:pPr>
          </w:p>
        </w:tc>
        <w:tc>
          <w:tcPr>
            <w:tcW w:w="2000" w:type="dxa"/>
            <w:vAlign w:val="center"/>
          </w:tcPr>
          <w:p w14:paraId="0203DB24" w14:textId="77777777" w:rsidR="007A21F2" w:rsidRDefault="007A21F2" w:rsidP="007A21F2">
            <w:pPr>
              <w:spacing w:before="0" w:after="0"/>
              <w:jc w:val="center"/>
            </w:pPr>
            <w:r w:rsidRPr="009D1C93">
              <w:rPr>
                <w:b/>
                <w:bCs/>
                <w:sz w:val="20"/>
                <w:szCs w:val="20"/>
              </w:rPr>
              <w:t>Detection threshold</w:t>
            </w:r>
            <w:r w:rsidRPr="00E77220">
              <w:rPr>
                <w:sz w:val="20"/>
                <w:szCs w:val="20"/>
              </w:rPr>
              <w:t xml:space="preserve"> (Wilcoxson)</w:t>
            </w:r>
          </w:p>
          <w:p w14:paraId="68FAAF7E" w14:textId="77777777" w:rsidR="007A21F2" w:rsidRDefault="007A21F2" w:rsidP="007A21F2">
            <w:pPr>
              <w:spacing w:before="0" w:after="0"/>
              <w:jc w:val="center"/>
              <w:rPr>
                <w:lang w:val="en-US"/>
              </w:rPr>
            </w:pPr>
            <w:r>
              <w:t>[CFU/ml</w:t>
            </w:r>
            <w:r>
              <w:rPr>
                <w:lang w:val="en-US"/>
              </w:rPr>
              <w:t>]</w:t>
            </w:r>
          </w:p>
        </w:tc>
        <w:tc>
          <w:tcPr>
            <w:tcW w:w="1595" w:type="dxa"/>
            <w:vAlign w:val="center"/>
          </w:tcPr>
          <w:p w14:paraId="742B768C" w14:textId="080D7C6C" w:rsidR="007A21F2" w:rsidRPr="00022F79" w:rsidRDefault="007A21F2" w:rsidP="007A21F2">
            <w:pPr>
              <w:spacing w:before="0" w:after="0"/>
              <w:jc w:val="center"/>
              <w:rPr>
                <w:lang w:val="en-US"/>
              </w:rPr>
            </w:pPr>
            <w:r>
              <w:rPr>
                <w:lang w:val="en-US"/>
              </w:rPr>
              <w:t>5*10</w:t>
            </w:r>
            <w:r>
              <w:rPr>
                <w:vertAlign w:val="superscript"/>
                <w:lang w:val="en-US"/>
              </w:rPr>
              <w:t>4</w:t>
            </w:r>
          </w:p>
        </w:tc>
        <w:tc>
          <w:tcPr>
            <w:tcW w:w="1015" w:type="dxa"/>
            <w:vAlign w:val="center"/>
          </w:tcPr>
          <w:p w14:paraId="426FE0C8" w14:textId="1BA309D2" w:rsidR="007A21F2" w:rsidRPr="007A21F2" w:rsidRDefault="007A21F2" w:rsidP="007A21F2">
            <w:pPr>
              <w:spacing w:before="0" w:after="0"/>
              <w:jc w:val="center"/>
              <w:rPr>
                <w:lang w:val="en-US"/>
              </w:rPr>
            </w:pPr>
            <w:r>
              <w:rPr>
                <w:lang w:val="en-US"/>
              </w:rPr>
              <w:t>10</w:t>
            </w:r>
            <w:r>
              <w:rPr>
                <w:vertAlign w:val="superscript"/>
                <w:lang w:val="en-US"/>
              </w:rPr>
              <w:t>5</w:t>
            </w:r>
          </w:p>
        </w:tc>
        <w:tc>
          <w:tcPr>
            <w:tcW w:w="1325" w:type="dxa"/>
            <w:vAlign w:val="center"/>
          </w:tcPr>
          <w:p w14:paraId="590F1F50" w14:textId="726D7629" w:rsidR="007A21F2" w:rsidRPr="00E51FE4" w:rsidRDefault="00E51FE4" w:rsidP="007A21F2">
            <w:pPr>
              <w:spacing w:before="0" w:after="0"/>
              <w:jc w:val="center"/>
              <w:rPr>
                <w:lang w:val="en-US"/>
              </w:rPr>
            </w:pPr>
            <w:r>
              <w:rPr>
                <w:lang w:val="en-US"/>
              </w:rPr>
              <w:t>10</w:t>
            </w:r>
            <w:r>
              <w:rPr>
                <w:vertAlign w:val="superscript"/>
                <w:lang w:val="en-US"/>
              </w:rPr>
              <w:t>5</w:t>
            </w:r>
          </w:p>
        </w:tc>
        <w:tc>
          <w:tcPr>
            <w:tcW w:w="1123" w:type="dxa"/>
            <w:vAlign w:val="center"/>
          </w:tcPr>
          <w:p w14:paraId="343124EB" w14:textId="4B01F704" w:rsidR="007A21F2" w:rsidRPr="00145745" w:rsidRDefault="00145745" w:rsidP="007A21F2">
            <w:pPr>
              <w:spacing w:before="0" w:after="0"/>
              <w:jc w:val="center"/>
              <w:rPr>
                <w:lang w:val="en-US"/>
              </w:rPr>
            </w:pPr>
            <w:r>
              <w:rPr>
                <w:lang w:val="en-US"/>
              </w:rPr>
              <w:t>10</w:t>
            </w:r>
            <w:r>
              <w:rPr>
                <w:vertAlign w:val="superscript"/>
                <w:lang w:val="en-US"/>
              </w:rPr>
              <w:t>4</w:t>
            </w:r>
          </w:p>
        </w:tc>
      </w:tr>
      <w:tr w:rsidR="007A21F2" w14:paraId="61DC8C5A" w14:textId="77777777" w:rsidTr="004E1060">
        <w:tc>
          <w:tcPr>
            <w:tcW w:w="1217" w:type="dxa"/>
            <w:vMerge/>
            <w:vAlign w:val="center"/>
          </w:tcPr>
          <w:p w14:paraId="39493C2C" w14:textId="77777777" w:rsidR="007A21F2" w:rsidRPr="009D1C93" w:rsidRDefault="007A21F2" w:rsidP="007A21F2">
            <w:pPr>
              <w:spacing w:before="0" w:after="0"/>
              <w:jc w:val="center"/>
              <w:rPr>
                <w:b/>
                <w:bCs/>
                <w:lang w:val="en-US"/>
              </w:rPr>
            </w:pPr>
          </w:p>
        </w:tc>
        <w:tc>
          <w:tcPr>
            <w:tcW w:w="2000" w:type="dxa"/>
            <w:vAlign w:val="center"/>
          </w:tcPr>
          <w:p w14:paraId="499642EB" w14:textId="77777777" w:rsidR="007A21F2" w:rsidRDefault="007A21F2" w:rsidP="007A21F2">
            <w:pPr>
              <w:spacing w:before="0" w:after="0"/>
              <w:jc w:val="center"/>
            </w:pPr>
            <w:r w:rsidRPr="009D1C93">
              <w:rPr>
                <w:b/>
                <w:bCs/>
              </w:rPr>
              <w:t>Detection threshold</w:t>
            </w:r>
            <w:r w:rsidRPr="0040652C">
              <w:t xml:space="preserve"> (Tukey-Kramer)</w:t>
            </w:r>
          </w:p>
          <w:p w14:paraId="24921088" w14:textId="77777777" w:rsidR="007A21F2" w:rsidRPr="0040652C" w:rsidRDefault="007A21F2" w:rsidP="007A21F2">
            <w:pPr>
              <w:spacing w:before="0" w:after="0"/>
              <w:jc w:val="center"/>
            </w:pPr>
            <w:r>
              <w:t>[CFU/ml]</w:t>
            </w:r>
          </w:p>
        </w:tc>
        <w:tc>
          <w:tcPr>
            <w:tcW w:w="1595" w:type="dxa"/>
            <w:vAlign w:val="center"/>
          </w:tcPr>
          <w:p w14:paraId="1290FF1C" w14:textId="123B2FA5" w:rsidR="007A21F2" w:rsidRPr="007A21F2" w:rsidRDefault="007A21F2" w:rsidP="007A21F2">
            <w:pPr>
              <w:spacing w:before="0" w:after="0"/>
              <w:jc w:val="center"/>
              <w:rPr>
                <w:lang w:val="en-US"/>
              </w:rPr>
            </w:pPr>
            <w:r>
              <w:rPr>
                <w:lang w:val="en-US"/>
              </w:rPr>
              <w:t>10</w:t>
            </w:r>
            <w:r>
              <w:rPr>
                <w:vertAlign w:val="superscript"/>
                <w:lang w:val="en-US"/>
              </w:rPr>
              <w:t>3</w:t>
            </w:r>
          </w:p>
        </w:tc>
        <w:tc>
          <w:tcPr>
            <w:tcW w:w="1015" w:type="dxa"/>
            <w:vAlign w:val="center"/>
          </w:tcPr>
          <w:p w14:paraId="5F979682" w14:textId="2E94EFF6" w:rsidR="007A21F2" w:rsidRPr="007A21F2" w:rsidRDefault="007A21F2" w:rsidP="007A21F2">
            <w:pPr>
              <w:spacing w:before="0" w:after="0"/>
              <w:jc w:val="center"/>
              <w:rPr>
                <w:lang w:val="en-US"/>
              </w:rPr>
            </w:pPr>
            <w:r>
              <w:rPr>
                <w:lang w:val="en-US"/>
              </w:rPr>
              <w:t>---</w:t>
            </w:r>
          </w:p>
        </w:tc>
        <w:tc>
          <w:tcPr>
            <w:tcW w:w="1325" w:type="dxa"/>
            <w:vAlign w:val="center"/>
          </w:tcPr>
          <w:p w14:paraId="5575E20D" w14:textId="4399A3CA" w:rsidR="007A21F2" w:rsidRPr="00022F79" w:rsidRDefault="007A21F2" w:rsidP="007A21F2">
            <w:pPr>
              <w:spacing w:before="0" w:after="0"/>
              <w:jc w:val="center"/>
              <w:rPr>
                <w:lang w:val="en-US"/>
              </w:rPr>
            </w:pPr>
            <w:r>
              <w:rPr>
                <w:lang w:val="en-US"/>
              </w:rPr>
              <w:t>10</w:t>
            </w:r>
            <w:r>
              <w:rPr>
                <w:vertAlign w:val="superscript"/>
                <w:lang w:val="en-US"/>
              </w:rPr>
              <w:t>6</w:t>
            </w:r>
          </w:p>
        </w:tc>
        <w:tc>
          <w:tcPr>
            <w:tcW w:w="1123" w:type="dxa"/>
            <w:vAlign w:val="center"/>
          </w:tcPr>
          <w:p w14:paraId="266DEAFC" w14:textId="599DD769" w:rsidR="007A21F2" w:rsidRDefault="00145745" w:rsidP="007A21F2">
            <w:pPr>
              <w:spacing w:before="0" w:after="0"/>
              <w:jc w:val="center"/>
              <w:rPr>
                <w:lang w:val="en-US"/>
              </w:rPr>
            </w:pPr>
            <w:r>
              <w:rPr>
                <w:lang w:val="en-US"/>
              </w:rPr>
              <w:t>---</w:t>
            </w:r>
          </w:p>
        </w:tc>
      </w:tr>
      <w:tr w:rsidR="007A21F2" w14:paraId="67C737C6" w14:textId="77777777" w:rsidTr="004E1060">
        <w:tc>
          <w:tcPr>
            <w:tcW w:w="1217" w:type="dxa"/>
            <w:vMerge w:val="restart"/>
            <w:vAlign w:val="center"/>
          </w:tcPr>
          <w:p w14:paraId="65014B7C" w14:textId="77777777" w:rsidR="007A21F2" w:rsidRPr="009D1C93" w:rsidRDefault="007A21F2" w:rsidP="007A21F2">
            <w:pPr>
              <w:spacing w:before="0" w:after="0"/>
              <w:jc w:val="center"/>
              <w:rPr>
                <w:b/>
                <w:bCs/>
                <w:lang w:val="en-US"/>
              </w:rPr>
            </w:pPr>
            <w:r w:rsidRPr="009D1C93">
              <w:rPr>
                <w:b/>
                <w:bCs/>
                <w:lang w:val="en-US"/>
              </w:rPr>
              <w:t>Full EEM</w:t>
            </w:r>
          </w:p>
        </w:tc>
        <w:tc>
          <w:tcPr>
            <w:tcW w:w="2000" w:type="dxa"/>
            <w:vAlign w:val="center"/>
          </w:tcPr>
          <w:p w14:paraId="7DB9B85F" w14:textId="77777777" w:rsidR="007A21F2" w:rsidRPr="009D1C93" w:rsidRDefault="007A21F2" w:rsidP="007A21F2">
            <w:pPr>
              <w:spacing w:before="0" w:after="0"/>
              <w:jc w:val="center"/>
              <w:rPr>
                <w:b/>
                <w:bCs/>
                <w:lang w:val="en-US"/>
              </w:rPr>
            </w:pPr>
            <w:r w:rsidRPr="009D1C93">
              <w:rPr>
                <w:b/>
                <w:bCs/>
                <w:lang w:val="en-US"/>
              </w:rPr>
              <w:t>RMSE</w:t>
            </w:r>
          </w:p>
          <w:p w14:paraId="58E31D08" w14:textId="77777777" w:rsidR="007A21F2" w:rsidRPr="00022F79" w:rsidRDefault="007A21F2" w:rsidP="007A21F2">
            <w:pPr>
              <w:spacing w:before="0" w:after="0"/>
              <w:jc w:val="center"/>
              <w:rPr>
                <w:lang w:val="en-US"/>
              </w:rPr>
            </w:pPr>
            <w:r>
              <w:rPr>
                <w:lang w:val="en-US"/>
              </w:rPr>
              <w:t>[Log</w:t>
            </w:r>
            <w:r>
              <w:rPr>
                <w:vertAlign w:val="subscript"/>
                <w:lang w:val="en-US"/>
              </w:rPr>
              <w:t>10</w:t>
            </w:r>
            <w:r>
              <w:rPr>
                <w:lang w:val="en-US"/>
              </w:rPr>
              <w:t>(CFU/ml)]</w:t>
            </w:r>
          </w:p>
        </w:tc>
        <w:tc>
          <w:tcPr>
            <w:tcW w:w="1595" w:type="dxa"/>
            <w:vAlign w:val="center"/>
          </w:tcPr>
          <w:p w14:paraId="1BDD93F3" w14:textId="7D498CFF" w:rsidR="00145745" w:rsidRDefault="00145745" w:rsidP="00145745">
            <w:pPr>
              <w:spacing w:before="0" w:after="0"/>
              <w:jc w:val="center"/>
              <w:rPr>
                <w:lang w:val="en-US"/>
              </w:rPr>
            </w:pPr>
            <w:r>
              <w:rPr>
                <w:lang w:val="en-US"/>
              </w:rPr>
              <w:t>0.76</w:t>
            </w:r>
          </w:p>
        </w:tc>
        <w:tc>
          <w:tcPr>
            <w:tcW w:w="1015" w:type="dxa"/>
            <w:vAlign w:val="center"/>
          </w:tcPr>
          <w:p w14:paraId="1E81952A" w14:textId="4275D47E" w:rsidR="007A21F2" w:rsidRDefault="00145745" w:rsidP="007A21F2">
            <w:pPr>
              <w:spacing w:before="0" w:after="0"/>
              <w:jc w:val="center"/>
              <w:rPr>
                <w:lang w:val="en-US"/>
              </w:rPr>
            </w:pPr>
            <w:r>
              <w:rPr>
                <w:lang w:val="en-US"/>
              </w:rPr>
              <w:t>1.01</w:t>
            </w:r>
          </w:p>
        </w:tc>
        <w:tc>
          <w:tcPr>
            <w:tcW w:w="1325" w:type="dxa"/>
            <w:vAlign w:val="center"/>
          </w:tcPr>
          <w:p w14:paraId="6C443576" w14:textId="1A72BE0A" w:rsidR="007A21F2" w:rsidRDefault="00145745" w:rsidP="00145745">
            <w:pPr>
              <w:spacing w:before="0" w:after="0"/>
              <w:jc w:val="center"/>
              <w:rPr>
                <w:lang w:val="en-US"/>
              </w:rPr>
            </w:pPr>
            <w:r>
              <w:rPr>
                <w:lang w:val="en-US"/>
              </w:rPr>
              <w:t>1.04</w:t>
            </w:r>
          </w:p>
        </w:tc>
        <w:tc>
          <w:tcPr>
            <w:tcW w:w="1123" w:type="dxa"/>
            <w:vAlign w:val="center"/>
          </w:tcPr>
          <w:p w14:paraId="0FC3DB78" w14:textId="22F2DCCD" w:rsidR="007A21F2" w:rsidRDefault="00145745" w:rsidP="007A21F2">
            <w:pPr>
              <w:spacing w:before="0" w:after="0"/>
              <w:jc w:val="center"/>
              <w:rPr>
                <w:lang w:val="en-US"/>
              </w:rPr>
            </w:pPr>
            <w:r>
              <w:rPr>
                <w:lang w:val="en-US"/>
              </w:rPr>
              <w:t>1.06</w:t>
            </w:r>
          </w:p>
        </w:tc>
      </w:tr>
      <w:tr w:rsidR="007A21F2" w14:paraId="11917F3C" w14:textId="77777777" w:rsidTr="004E1060">
        <w:tc>
          <w:tcPr>
            <w:tcW w:w="1217" w:type="dxa"/>
            <w:vMerge/>
            <w:vAlign w:val="center"/>
          </w:tcPr>
          <w:p w14:paraId="60B39513" w14:textId="77777777" w:rsidR="007A21F2" w:rsidRDefault="007A21F2" w:rsidP="007A21F2">
            <w:pPr>
              <w:spacing w:before="0" w:after="0"/>
              <w:jc w:val="center"/>
              <w:rPr>
                <w:lang w:val="en-US"/>
              </w:rPr>
            </w:pPr>
          </w:p>
        </w:tc>
        <w:tc>
          <w:tcPr>
            <w:tcW w:w="2000" w:type="dxa"/>
            <w:vAlign w:val="center"/>
          </w:tcPr>
          <w:p w14:paraId="646AD430" w14:textId="77777777" w:rsidR="007A21F2" w:rsidRPr="009D1C93" w:rsidRDefault="007A21F2" w:rsidP="007A21F2">
            <w:pPr>
              <w:spacing w:before="0" w:after="0"/>
              <w:jc w:val="center"/>
              <w:rPr>
                <w:b/>
                <w:bCs/>
                <w:lang w:val="en-US"/>
              </w:rPr>
            </w:pPr>
            <w:r w:rsidRPr="009D1C93">
              <w:rPr>
                <w:b/>
                <w:bCs/>
                <w:lang w:val="en-US"/>
              </w:rPr>
              <w:t>R</w:t>
            </w:r>
            <w:r w:rsidRPr="009D1C93">
              <w:rPr>
                <w:b/>
                <w:bCs/>
                <w:vertAlign w:val="superscript"/>
                <w:lang w:val="en-US"/>
              </w:rPr>
              <w:t>2</w:t>
            </w:r>
          </w:p>
        </w:tc>
        <w:tc>
          <w:tcPr>
            <w:tcW w:w="1595" w:type="dxa"/>
            <w:vAlign w:val="center"/>
          </w:tcPr>
          <w:p w14:paraId="715B30EB" w14:textId="4573A952" w:rsidR="007A21F2" w:rsidRDefault="00145745" w:rsidP="007A21F2">
            <w:pPr>
              <w:spacing w:before="0" w:after="0"/>
              <w:jc w:val="center"/>
              <w:rPr>
                <w:lang w:val="en-US"/>
              </w:rPr>
            </w:pPr>
            <w:r>
              <w:rPr>
                <w:lang w:val="en-US"/>
              </w:rPr>
              <w:t>0.74</w:t>
            </w:r>
          </w:p>
        </w:tc>
        <w:tc>
          <w:tcPr>
            <w:tcW w:w="1015" w:type="dxa"/>
            <w:vAlign w:val="center"/>
          </w:tcPr>
          <w:p w14:paraId="52708E66" w14:textId="10623368" w:rsidR="00145745" w:rsidRDefault="00145745" w:rsidP="00145745">
            <w:pPr>
              <w:spacing w:before="0" w:after="0"/>
              <w:jc w:val="center"/>
              <w:rPr>
                <w:lang w:val="en-US"/>
              </w:rPr>
            </w:pPr>
            <w:r>
              <w:rPr>
                <w:lang w:val="en-US"/>
              </w:rPr>
              <w:t>0.65</w:t>
            </w:r>
          </w:p>
        </w:tc>
        <w:tc>
          <w:tcPr>
            <w:tcW w:w="1325" w:type="dxa"/>
            <w:vAlign w:val="center"/>
          </w:tcPr>
          <w:p w14:paraId="4313AF9A" w14:textId="6D2A10B9" w:rsidR="007A21F2" w:rsidRDefault="00145745" w:rsidP="007A21F2">
            <w:pPr>
              <w:spacing w:before="0" w:after="0"/>
              <w:jc w:val="center"/>
              <w:rPr>
                <w:lang w:val="en-US"/>
              </w:rPr>
            </w:pPr>
            <w:r>
              <w:rPr>
                <w:lang w:val="en-US"/>
              </w:rPr>
              <w:t>0.55</w:t>
            </w:r>
          </w:p>
        </w:tc>
        <w:tc>
          <w:tcPr>
            <w:tcW w:w="1123" w:type="dxa"/>
            <w:vAlign w:val="center"/>
          </w:tcPr>
          <w:p w14:paraId="65448AE6" w14:textId="3B419A54" w:rsidR="007A21F2" w:rsidRDefault="00145745" w:rsidP="007A21F2">
            <w:pPr>
              <w:spacing w:before="0" w:after="0"/>
              <w:jc w:val="center"/>
              <w:rPr>
                <w:lang w:val="en-US"/>
              </w:rPr>
            </w:pPr>
            <w:r>
              <w:rPr>
                <w:lang w:val="en-US"/>
              </w:rPr>
              <w:t>0.48</w:t>
            </w:r>
          </w:p>
        </w:tc>
      </w:tr>
      <w:tr w:rsidR="007A21F2" w14:paraId="16546327" w14:textId="77777777" w:rsidTr="004E1060">
        <w:tc>
          <w:tcPr>
            <w:tcW w:w="1217" w:type="dxa"/>
            <w:vMerge/>
            <w:vAlign w:val="center"/>
          </w:tcPr>
          <w:p w14:paraId="15CAE6EF" w14:textId="77777777" w:rsidR="007A21F2" w:rsidRDefault="007A21F2" w:rsidP="007A21F2">
            <w:pPr>
              <w:spacing w:before="0" w:after="0"/>
              <w:jc w:val="center"/>
              <w:rPr>
                <w:lang w:val="en-US"/>
              </w:rPr>
            </w:pPr>
          </w:p>
        </w:tc>
        <w:tc>
          <w:tcPr>
            <w:tcW w:w="2000" w:type="dxa"/>
            <w:vAlign w:val="center"/>
          </w:tcPr>
          <w:p w14:paraId="240A12E7" w14:textId="77777777" w:rsidR="007A21F2" w:rsidRDefault="007A21F2" w:rsidP="007A21F2">
            <w:pPr>
              <w:spacing w:before="0" w:after="0"/>
              <w:jc w:val="center"/>
            </w:pPr>
            <w:r w:rsidRPr="009D1C93">
              <w:rPr>
                <w:b/>
                <w:bCs/>
                <w:sz w:val="20"/>
                <w:szCs w:val="20"/>
              </w:rPr>
              <w:t>Detection threshold</w:t>
            </w:r>
            <w:r w:rsidRPr="00E77220">
              <w:rPr>
                <w:sz w:val="20"/>
                <w:szCs w:val="20"/>
              </w:rPr>
              <w:t xml:space="preserve"> (Wilcoxson)</w:t>
            </w:r>
          </w:p>
          <w:p w14:paraId="3183E49C" w14:textId="77777777" w:rsidR="007A21F2" w:rsidRDefault="007A21F2" w:rsidP="007A21F2">
            <w:pPr>
              <w:spacing w:before="0" w:after="0"/>
              <w:jc w:val="center"/>
              <w:rPr>
                <w:lang w:val="en-US"/>
              </w:rPr>
            </w:pPr>
            <w:r>
              <w:t>[CFU/ml</w:t>
            </w:r>
            <w:r>
              <w:rPr>
                <w:lang w:val="en-US"/>
              </w:rPr>
              <w:t>]</w:t>
            </w:r>
          </w:p>
        </w:tc>
        <w:tc>
          <w:tcPr>
            <w:tcW w:w="1595" w:type="dxa"/>
            <w:vAlign w:val="center"/>
          </w:tcPr>
          <w:p w14:paraId="2BE61375" w14:textId="14011C2F" w:rsidR="007A21F2" w:rsidRDefault="00145745" w:rsidP="007A21F2">
            <w:pPr>
              <w:spacing w:before="0" w:after="0"/>
              <w:jc w:val="center"/>
              <w:rPr>
                <w:lang w:val="en-US"/>
              </w:rPr>
            </w:pPr>
            <w:r>
              <w:rPr>
                <w:lang w:val="en-US"/>
              </w:rPr>
              <w:t>10</w:t>
            </w:r>
          </w:p>
        </w:tc>
        <w:tc>
          <w:tcPr>
            <w:tcW w:w="1015" w:type="dxa"/>
            <w:vAlign w:val="center"/>
          </w:tcPr>
          <w:p w14:paraId="348540BA" w14:textId="40A9B99E" w:rsidR="007A21F2" w:rsidRPr="00145745" w:rsidRDefault="00145745" w:rsidP="007A21F2">
            <w:pPr>
              <w:spacing w:before="0" w:after="0"/>
              <w:jc w:val="center"/>
              <w:rPr>
                <w:lang w:val="en-US"/>
              </w:rPr>
            </w:pPr>
            <w:r>
              <w:rPr>
                <w:lang w:val="en-US"/>
              </w:rPr>
              <w:t>10</w:t>
            </w:r>
            <w:r>
              <w:rPr>
                <w:vertAlign w:val="superscript"/>
                <w:lang w:val="en-US"/>
              </w:rPr>
              <w:t>4</w:t>
            </w:r>
          </w:p>
        </w:tc>
        <w:tc>
          <w:tcPr>
            <w:tcW w:w="1325" w:type="dxa"/>
            <w:vAlign w:val="center"/>
          </w:tcPr>
          <w:p w14:paraId="7710F583" w14:textId="7A598311" w:rsidR="007A21F2" w:rsidRDefault="00145745" w:rsidP="007A21F2">
            <w:pPr>
              <w:spacing w:before="0" w:after="0"/>
              <w:jc w:val="center"/>
              <w:rPr>
                <w:lang w:val="en-US"/>
              </w:rPr>
            </w:pPr>
            <w:r>
              <w:rPr>
                <w:lang w:val="en-US"/>
              </w:rPr>
              <w:t>10</w:t>
            </w:r>
          </w:p>
        </w:tc>
        <w:tc>
          <w:tcPr>
            <w:tcW w:w="1123" w:type="dxa"/>
            <w:vAlign w:val="center"/>
          </w:tcPr>
          <w:p w14:paraId="60A7898A" w14:textId="513451AA" w:rsidR="007A21F2" w:rsidRDefault="00145745" w:rsidP="007A21F2">
            <w:pPr>
              <w:spacing w:before="0" w:after="0"/>
              <w:jc w:val="center"/>
              <w:rPr>
                <w:lang w:val="en-US"/>
              </w:rPr>
            </w:pPr>
            <w:r>
              <w:rPr>
                <w:lang w:val="en-US"/>
              </w:rPr>
              <w:t>100</w:t>
            </w:r>
          </w:p>
        </w:tc>
      </w:tr>
      <w:tr w:rsidR="007A21F2" w14:paraId="2EFBF92E" w14:textId="77777777" w:rsidTr="004E1060">
        <w:tc>
          <w:tcPr>
            <w:tcW w:w="1217" w:type="dxa"/>
            <w:vMerge/>
            <w:vAlign w:val="center"/>
          </w:tcPr>
          <w:p w14:paraId="3E6C97D9" w14:textId="77777777" w:rsidR="007A21F2" w:rsidRDefault="007A21F2" w:rsidP="007A21F2">
            <w:pPr>
              <w:spacing w:before="0" w:after="0"/>
              <w:jc w:val="center"/>
              <w:rPr>
                <w:lang w:val="en-US"/>
              </w:rPr>
            </w:pPr>
          </w:p>
        </w:tc>
        <w:tc>
          <w:tcPr>
            <w:tcW w:w="2000" w:type="dxa"/>
            <w:vAlign w:val="center"/>
          </w:tcPr>
          <w:p w14:paraId="670A4103" w14:textId="77777777" w:rsidR="007A21F2" w:rsidRDefault="007A21F2" w:rsidP="007A21F2">
            <w:pPr>
              <w:spacing w:before="0" w:after="0"/>
              <w:jc w:val="center"/>
            </w:pPr>
            <w:r w:rsidRPr="009D1C93">
              <w:rPr>
                <w:b/>
                <w:bCs/>
              </w:rPr>
              <w:t>Detection threshold</w:t>
            </w:r>
            <w:r w:rsidRPr="0040652C">
              <w:t xml:space="preserve"> (Tukey-Kramer)</w:t>
            </w:r>
          </w:p>
          <w:p w14:paraId="0F6D007C" w14:textId="77777777" w:rsidR="007A21F2" w:rsidRPr="0040652C" w:rsidRDefault="007A21F2" w:rsidP="007A21F2">
            <w:pPr>
              <w:spacing w:before="0" w:after="0"/>
              <w:jc w:val="center"/>
            </w:pPr>
            <w:r>
              <w:t>[CFU/ml]</w:t>
            </w:r>
          </w:p>
        </w:tc>
        <w:tc>
          <w:tcPr>
            <w:tcW w:w="1595" w:type="dxa"/>
            <w:vAlign w:val="center"/>
          </w:tcPr>
          <w:p w14:paraId="63B85A34" w14:textId="7D251281" w:rsidR="007A21F2" w:rsidRDefault="00145745" w:rsidP="007A21F2">
            <w:pPr>
              <w:spacing w:before="0" w:after="0"/>
              <w:jc w:val="center"/>
              <w:rPr>
                <w:lang w:val="en-US"/>
              </w:rPr>
            </w:pPr>
            <w:r>
              <w:rPr>
                <w:lang w:val="en-US"/>
              </w:rPr>
              <w:t>10</w:t>
            </w:r>
          </w:p>
        </w:tc>
        <w:tc>
          <w:tcPr>
            <w:tcW w:w="1015" w:type="dxa"/>
            <w:vAlign w:val="center"/>
          </w:tcPr>
          <w:p w14:paraId="32696FD5" w14:textId="6A321026" w:rsidR="007A21F2" w:rsidRPr="00145745" w:rsidRDefault="00145745" w:rsidP="007A21F2">
            <w:pPr>
              <w:spacing w:before="0" w:after="0"/>
              <w:jc w:val="center"/>
              <w:rPr>
                <w:lang w:val="en-US"/>
              </w:rPr>
            </w:pPr>
            <w:r>
              <w:rPr>
                <w:lang w:val="en-US"/>
              </w:rPr>
              <w:t>10</w:t>
            </w:r>
            <w:r>
              <w:rPr>
                <w:vertAlign w:val="superscript"/>
                <w:lang w:val="en-US"/>
              </w:rPr>
              <w:t>3</w:t>
            </w:r>
          </w:p>
        </w:tc>
        <w:tc>
          <w:tcPr>
            <w:tcW w:w="1325" w:type="dxa"/>
            <w:vAlign w:val="center"/>
          </w:tcPr>
          <w:p w14:paraId="11F40A49" w14:textId="7C9C2CD4" w:rsidR="007A21F2" w:rsidRDefault="00145745" w:rsidP="007A21F2">
            <w:pPr>
              <w:spacing w:before="0" w:after="0"/>
              <w:jc w:val="center"/>
              <w:rPr>
                <w:lang w:val="en-US"/>
              </w:rPr>
            </w:pPr>
            <w:r>
              <w:rPr>
                <w:lang w:val="en-US"/>
              </w:rPr>
              <w:t>10</w:t>
            </w:r>
          </w:p>
        </w:tc>
        <w:tc>
          <w:tcPr>
            <w:tcW w:w="1123" w:type="dxa"/>
            <w:vAlign w:val="center"/>
          </w:tcPr>
          <w:p w14:paraId="5A3B4612" w14:textId="0E4D33E7" w:rsidR="007A21F2" w:rsidRDefault="00145745" w:rsidP="007A21F2">
            <w:pPr>
              <w:spacing w:before="0" w:after="0"/>
              <w:jc w:val="center"/>
              <w:rPr>
                <w:lang w:val="en-US"/>
              </w:rPr>
            </w:pPr>
            <w:r>
              <w:rPr>
                <w:lang w:val="en-US"/>
              </w:rPr>
              <w:t>100</w:t>
            </w:r>
          </w:p>
        </w:tc>
      </w:tr>
    </w:tbl>
    <w:p w14:paraId="13932EFB" w14:textId="77777777" w:rsidR="004C374A" w:rsidRDefault="004C374A" w:rsidP="00111D8B"/>
    <w:p w14:paraId="68538BD1" w14:textId="105ABDC6" w:rsidR="00887004" w:rsidRDefault="00887004" w:rsidP="00887004">
      <w:pPr>
        <w:rPr>
          <w:ins w:id="837" w:author="Administrator" w:date="2018-08-13T11:17:00Z"/>
          <w:lang w:val="en-GB"/>
        </w:rPr>
      </w:pPr>
      <w:bookmarkStart w:id="838" w:name="_Toc520220778"/>
      <w:bookmarkStart w:id="839" w:name="_Toc520220779"/>
      <w:ins w:id="840" w:author="Administrator" w:date="2018-08-13T10:10:00Z">
        <w:r>
          <w:rPr>
            <w:lang w:val="en-GB"/>
          </w:rPr>
          <w:t xml:space="preserve">The detection thresholds of these species differed when using the entire EEM or only the single emission spectrum: the differences reached </w:t>
        </w:r>
        <w:commentRangeStart w:id="841"/>
        <w:commentRangeStart w:id="842"/>
        <w:r>
          <w:rPr>
            <w:lang w:val="en-GB"/>
          </w:rPr>
          <w:t xml:space="preserve">1-5 </w:t>
        </w:r>
        <w:commentRangeEnd w:id="841"/>
        <w:r>
          <w:rPr>
            <w:rStyle w:val="CommentReference"/>
            <w:rFonts w:eastAsia="Calibri"/>
          </w:rPr>
          <w:commentReference w:id="841"/>
        </w:r>
        <w:commentRangeEnd w:id="842"/>
        <w:r>
          <w:rPr>
            <w:rStyle w:val="CommentReference"/>
            <w:rFonts w:eastAsia="Calibri"/>
          </w:rPr>
          <w:commentReference w:id="842"/>
        </w:r>
        <w:r>
          <w:rPr>
            <w:lang w:val="en-GB"/>
          </w:rPr>
          <w:t>orders of magnitude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xml:space="preserve">). This indicates that the single emission spectrum does not capture the entire spectral fingerprint of the bacteria. This is possible because a large fraction of the </w:t>
        </w:r>
        <w:r w:rsidRPr="00A35BB3">
          <w:rPr>
            <w:lang w:val="en-GB"/>
          </w:rPr>
          <w:t xml:space="preserve">proteinaceous </w:t>
        </w:r>
        <w:r>
          <w:rPr>
            <w:lang w:val="en-GB"/>
          </w:rPr>
          <w:t xml:space="preserve">region in a fluorescence EEM is lost </w:t>
        </w:r>
        <w:r>
          <w:rPr>
            <w:lang w:val="en-GB"/>
          </w:rPr>
          <w:lastRenderedPageBreak/>
          <w:t xml:space="preserve">when a single 2-dimentional slice of it is analysed. </w:t>
        </w:r>
        <w:commentRangeStart w:id="843"/>
        <w:commentRangeStart w:id="844"/>
        <w:r>
          <w:rPr>
            <w:lang w:val="en-GB"/>
          </w:rPr>
          <w:t xml:space="preserve">The differences in protein contents, chemical composition and  structures, including variable spatial distributions of aromatic amino acids within proteins and the different aromatic moieties in bacterial cells as well as the interactions of fluorophores with the surrounding may not be properly captured by examining a single emission spectrum or, certainly fluorescence emission  at a single excitation-emission wavelength </w:t>
        </w:r>
        <w:commentRangeStart w:id="845"/>
        <w:commentRangeStart w:id="846"/>
        <w:r>
          <w:rPr>
            <w:lang w:val="en-GB"/>
          </w:rPr>
          <w:t>pair</w:t>
        </w:r>
        <w:commentRangeEnd w:id="845"/>
        <w:r>
          <w:rPr>
            <w:rStyle w:val="CommentReference"/>
            <w:rFonts w:eastAsia="Calibri"/>
          </w:rPr>
          <w:commentReference w:id="845"/>
        </w:r>
      </w:ins>
      <w:commentRangeEnd w:id="843"/>
      <w:commentRangeEnd w:id="846"/>
      <w:ins w:id="847" w:author="Administrator" w:date="2018-08-13T10:41:00Z">
        <w:r w:rsidR="00A328DA">
          <w:rPr>
            <w:rStyle w:val="CommentReference"/>
            <w:rFonts w:eastAsia="Calibri"/>
          </w:rPr>
          <w:commentReference w:id="846"/>
        </w:r>
      </w:ins>
      <w:ins w:id="848" w:author="Administrator" w:date="2018-08-13T10:10:00Z">
        <w:r>
          <w:rPr>
            <w:rStyle w:val="CommentReference"/>
            <w:rFonts w:eastAsia="Calibri"/>
          </w:rPr>
          <w:commentReference w:id="843"/>
        </w:r>
        <w:commentRangeEnd w:id="844"/>
        <w:r>
          <w:rPr>
            <w:rStyle w:val="CommentReference"/>
            <w:rFonts w:eastAsia="Calibri"/>
          </w:rPr>
          <w:commentReference w:id="844"/>
        </w:r>
        <w:r>
          <w:rPr>
            <w:lang w:val="en-GB"/>
          </w:rPr>
          <w:t xml:space="preserve">. It is teaching to see that when comparing use of PLS-analyzed emission spectrum with peak-picking, the detection threshold decreases by ~3 orders of magnitudes. Several more orders of magnitude of improvement are reached when 3D EEM data analyzed with PLS instead of 2D emission spectrum. </w:t>
        </w:r>
      </w:ins>
    </w:p>
    <w:p w14:paraId="4363042E" w14:textId="77777777" w:rsidR="006731F8" w:rsidRDefault="006731F8" w:rsidP="006731F8">
      <w:pPr>
        <w:rPr>
          <w:ins w:id="849" w:author="Administrator" w:date="2018-08-13T11:17:00Z"/>
          <w:lang w:val="en-GB"/>
        </w:rPr>
      </w:pPr>
      <w:ins w:id="850" w:author="Administrator" w:date="2018-08-13T11:17:00Z">
        <w:r>
          <w:rPr>
            <w:lang w:val="en-GB"/>
          </w:rPr>
          <w:t>Additionally, different species were found to have different detection thresholds, varying between 10-1,000 CFU/ml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Gram negative bacteria (</w:t>
        </w:r>
        <w:r>
          <w:rPr>
            <w:i/>
            <w:lang w:val="en-GB"/>
          </w:rPr>
          <w:t>E. coli, P. aeruginosa</w:t>
        </w:r>
        <w:r>
          <w:rPr>
            <w:lang w:val="en-GB"/>
          </w:rPr>
          <w:t>) were detected at a concentration of 10 CFU/ml, while gram positive bacteria (</w:t>
        </w:r>
        <w:r>
          <w:rPr>
            <w:i/>
            <w:lang w:val="en-GB"/>
          </w:rPr>
          <w:t>B. subtilis</w:t>
        </w:r>
        <w:r>
          <w:rPr>
            <w:lang w:val="en-GB"/>
          </w:rPr>
          <w:t>) were detected only at 10</w:t>
        </w:r>
        <w:r>
          <w:rPr>
            <w:vertAlign w:val="superscript"/>
            <w:lang w:val="en-GB"/>
          </w:rPr>
          <w:t>3</w:t>
        </w:r>
        <w:r>
          <w:rPr>
            <w:lang w:val="en-GB"/>
          </w:rPr>
          <w:t xml:space="preserve"> CFU/ml. </w:t>
        </w:r>
        <w:commentRangeStart w:id="851"/>
        <w:commentRangeStart w:id="852"/>
        <w:r>
          <w:rPr>
            <w:lang w:val="en-GB"/>
          </w:rPr>
          <w:t xml:space="preserve">This may be due to the different nature of the cell wall of these bacteria; since gram positive bacteria have a thick layer of peptidoglycan which does not contain aromatic amino acids </w:t>
        </w:r>
        <w:r>
          <w:rPr>
            <w:lang w:val="en-GB"/>
          </w:rPr>
          <w:fldChar w:fldCharType="begin"/>
        </w:r>
        <w:r>
          <w:rPr>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Pr>
            <w:lang w:val="en-GB"/>
          </w:rPr>
          <w:fldChar w:fldCharType="separate"/>
        </w:r>
        <w:r>
          <w:rPr>
            <w:noProof/>
            <w:lang w:val="en-GB"/>
          </w:rPr>
          <w:t>(Jean and Simorre, 2018)</w:t>
        </w:r>
        <w:r>
          <w:rPr>
            <w:lang w:val="en-GB"/>
          </w:rPr>
          <w:fldChar w:fldCharType="end"/>
        </w:r>
        <w:r>
          <w:rPr>
            <w:lang w:val="en-GB"/>
          </w:rPr>
          <w:t xml:space="preserve"> and may block the light from reaching the inside of the cells. </w:t>
        </w:r>
        <w:commentRangeEnd w:id="851"/>
        <w:r>
          <w:rPr>
            <w:rStyle w:val="CommentReference"/>
            <w:rFonts w:eastAsia="Calibri"/>
          </w:rPr>
          <w:commentReference w:id="851"/>
        </w:r>
        <w:commentRangeEnd w:id="852"/>
        <w:r>
          <w:rPr>
            <w:rStyle w:val="CommentReference"/>
            <w:rFonts w:eastAsia="Calibri"/>
          </w:rPr>
          <w:commentReference w:id="852"/>
        </w:r>
        <w:r>
          <w:rPr>
            <w:lang w:val="en-GB"/>
          </w:rPr>
          <w:t xml:space="preserve">IGram negative bacteria are known to have an outer layer which is abundant with proteins, some of which might contain aromatic side-chains and structures </w:t>
        </w:r>
        <w:r>
          <w:rPr>
            <w:lang w:val="en-GB"/>
          </w:rPr>
          <w:fldChar w:fldCharType="begin"/>
        </w:r>
        <w:r>
          <w:rPr>
            <w:lang w:val="en-GB"/>
          </w:rPr>
          <w:instrText xml:space="preserve"> ADDIN EN.CITE &lt;EndNote&gt;&lt;Cite&gt;&lt;Author&gt;Madigan&lt;/Author&gt;&lt;Year&gt;2006&lt;/Year&gt;&lt;IDText&gt;Brock biology of microorganisms&lt;/IDText&gt;&lt;DisplayText&gt;(Madigan et al., 2006)&lt;/DisplayText&gt;&lt;record&gt;&lt;keywords&gt;&lt;keyword&gt;Microbiology.&lt;/keyword&gt;&lt;/keywords&gt;&lt;urls&gt;&lt;related-urls&gt;&lt;url&gt;http://uli.nli.org.il/~libnet/pqd/opac_tec.pl?002268697&lt;/url&gt;&lt;/related-urls&gt;&lt;/urls&gt;&lt;isbn&gt;0131968939&lt;/isbn&gt;&lt;titles&gt;&lt;title&gt;Brock biology of microorganisms&lt;/title&gt;&lt;/titles&gt;&lt;pages&gt;xxv, 992, [66] p.&lt;/pages&gt;&lt;call-num&gt;Technion&lt;/call-num&gt;&lt;contributors&gt;&lt;authors&gt;&lt;author&gt;Madigan, Michael T.&lt;/author&gt;&lt;author&gt;Martinko, John M.&lt;/author&gt;&lt;author&gt;Brock, Thomas D.&lt;/author&gt;&lt;/authors&gt;&lt;/contributors&gt;&lt;edition&gt;11th&lt;/edition&gt;&lt;added-date format="utc"&gt;1447767888&lt;/added-date&gt;&lt;pub-location&gt;Upper Saddle River, N.J.&lt;/pub-location&gt;&lt;ref-type name="Book"&gt;6&lt;/ref-type&gt;&lt;dates&gt;&lt;year&gt;2006&lt;/year&gt;&lt;/dates&gt;&lt;rec-number&gt;9&lt;/rec-number&gt;&lt;publisher&gt;Pearson/Prentice Hall&lt;/publisher&gt;&lt;last-updated-date format="utc"&gt;1447832137&lt;/last-updated-date&gt;&lt;accession-num&gt;006588858&lt;/accession-num&gt;&lt;/record&gt;&lt;/Cite&gt;&lt;/EndNote&gt;</w:instrText>
        </w:r>
        <w:r>
          <w:rPr>
            <w:lang w:val="en-GB"/>
          </w:rPr>
          <w:fldChar w:fldCharType="separate"/>
        </w:r>
        <w:r>
          <w:rPr>
            <w:noProof/>
            <w:lang w:val="en-GB"/>
          </w:rPr>
          <w:t>(Madigan et al., 2006)</w:t>
        </w:r>
        <w:r>
          <w:rPr>
            <w:lang w:val="en-GB"/>
          </w:rPr>
          <w:fldChar w:fldCharType="end"/>
        </w:r>
        <w:r>
          <w:rPr>
            <w:lang w:val="en-GB"/>
          </w:rPr>
          <w:t xml:space="preserve"> thus increasing the whole emission. </w:t>
        </w:r>
        <w:commentRangeStart w:id="853"/>
        <w:commentRangeStart w:id="854"/>
        <w:r>
          <w:rPr>
            <w:lang w:val="en-GB"/>
          </w:rPr>
          <w:t>This</w:t>
        </w:r>
        <w:commentRangeEnd w:id="853"/>
        <w:r>
          <w:rPr>
            <w:rStyle w:val="CommentReference"/>
            <w:rFonts w:eastAsia="Calibri"/>
          </w:rPr>
          <w:commentReference w:id="853"/>
        </w:r>
        <w:commentRangeEnd w:id="854"/>
        <w:r>
          <w:rPr>
            <w:rStyle w:val="CommentReference"/>
            <w:rFonts w:eastAsia="Calibri"/>
          </w:rPr>
          <w:commentReference w:id="854"/>
        </w:r>
        <w:r>
          <w:rPr>
            <w:lang w:val="en-GB"/>
          </w:rPr>
          <w:t xml:space="preserve"> difference in detection threshold hints that each bacterial species is likely to have its own spectral fingerprint, which may be used to differentiate different bacteria in water samples.</w:t>
        </w:r>
      </w:ins>
    </w:p>
    <w:p w14:paraId="7481215C" w14:textId="4BE950B3" w:rsidR="00AA0A30" w:rsidRDefault="00AA0A30" w:rsidP="00AA0A30">
      <w:pPr>
        <w:pStyle w:val="Heading4"/>
      </w:pPr>
      <w:r>
        <w:t xml:space="preserve">Detection of </w:t>
      </w:r>
      <w:r w:rsidRPr="00AA0A30">
        <w:t>heterotrophic bacteria</w:t>
      </w:r>
      <w:r>
        <w:rPr>
          <w:i/>
          <w:iCs/>
        </w:rPr>
        <w:t xml:space="preserve"> </w:t>
      </w:r>
      <w:r>
        <w:t xml:space="preserve">in groundwater using </w:t>
      </w:r>
      <w:r w:rsidRPr="002E32A9">
        <w:t>PLS-analyzed emission spectrum obtained upon excitation at 280 nm</w:t>
      </w:r>
      <w:r>
        <w:t xml:space="preserve"> or full EEMs </w:t>
      </w:r>
    </w:p>
    <w:p w14:paraId="51E2E440" w14:textId="308A61C1" w:rsidR="004C374A" w:rsidRPr="00F04500" w:rsidRDefault="004C374A" w:rsidP="00C37C97">
      <w:r w:rsidRPr="008B386D">
        <w:rPr>
          <w:rPrChange w:id="855" w:author="Administrator" w:date="2018-08-13T10:03:00Z">
            <w:rPr>
              <w:highlight w:val="green"/>
            </w:rPr>
          </w:rPrChange>
        </w:rPr>
        <w:t xml:space="preserve">In this </w:t>
      </w:r>
      <w:r w:rsidR="00417700" w:rsidRPr="008B386D">
        <w:rPr>
          <w:rPrChange w:id="856" w:author="Administrator" w:date="2018-08-13T10:03:00Z">
            <w:rPr>
              <w:highlight w:val="green"/>
            </w:rPr>
          </w:rPrChange>
        </w:rPr>
        <w:t xml:space="preserve">analysis, </w:t>
      </w:r>
      <w:r w:rsidR="00323C5C" w:rsidRPr="008B386D">
        <w:rPr>
          <w:rPrChange w:id="857" w:author="Administrator" w:date="2018-08-13T10:03:00Z">
            <w:rPr>
              <w:highlight w:val="green"/>
            </w:rPr>
          </w:rPrChange>
        </w:rPr>
        <w:t xml:space="preserve">EEMs of </w:t>
      </w:r>
      <w:r w:rsidR="00417700" w:rsidRPr="008B386D">
        <w:rPr>
          <w:rPrChange w:id="858" w:author="Administrator" w:date="2018-08-13T10:03:00Z">
            <w:rPr>
              <w:highlight w:val="green"/>
            </w:rPr>
          </w:rPrChange>
        </w:rPr>
        <w:t xml:space="preserve">groundwater </w:t>
      </w:r>
      <w:r w:rsidRPr="008B386D">
        <w:rPr>
          <w:rPrChange w:id="859" w:author="Administrator" w:date="2018-08-13T10:03:00Z">
            <w:rPr>
              <w:highlight w:val="green"/>
            </w:rPr>
          </w:rPrChange>
        </w:rPr>
        <w:t xml:space="preserve">samples collected throughout the year were modelled using a PLS </w:t>
      </w:r>
      <w:r w:rsidR="00417700" w:rsidRPr="008B386D">
        <w:rPr>
          <w:rPrChange w:id="860" w:author="Administrator" w:date="2018-08-13T10:03:00Z">
            <w:rPr>
              <w:highlight w:val="green"/>
            </w:rPr>
          </w:rPrChange>
        </w:rPr>
        <w:t>algorithm</w:t>
      </w:r>
      <w:r w:rsidRPr="008B386D">
        <w:rPr>
          <w:rPrChange w:id="861" w:author="Administrator" w:date="2018-08-13T10:03:00Z">
            <w:rPr>
              <w:highlight w:val="green"/>
            </w:rPr>
          </w:rPrChange>
        </w:rPr>
        <w:t xml:space="preserve">. 2 samples were significantly different from all others </w:t>
      </w:r>
      <w:r w:rsidR="006C387D" w:rsidRPr="008B386D">
        <w:rPr>
          <w:rPrChange w:id="862" w:author="Administrator" w:date="2018-08-13T10:03:00Z">
            <w:rPr>
              <w:highlight w:val="green"/>
            </w:rPr>
          </w:rPrChange>
        </w:rPr>
        <w:t xml:space="preserve">which </w:t>
      </w:r>
      <w:r w:rsidRPr="008B386D">
        <w:rPr>
          <w:rPrChange w:id="863" w:author="Administrator" w:date="2018-08-13T10:03:00Z">
            <w:rPr>
              <w:highlight w:val="green"/>
            </w:rPr>
          </w:rPrChange>
        </w:rPr>
        <w:t>could easily be detected visually</w:t>
      </w:r>
      <w:r w:rsidR="006C387D" w:rsidRPr="008B386D">
        <w:rPr>
          <w:rPrChange w:id="864" w:author="Administrator" w:date="2018-08-13T10:03:00Z">
            <w:rPr>
              <w:highlight w:val="green"/>
            </w:rPr>
          </w:rPrChange>
        </w:rPr>
        <w:t>. Both samples were</w:t>
      </w:r>
      <w:r w:rsidRPr="008B386D">
        <w:rPr>
          <w:rPrChange w:id="865" w:author="Administrator" w:date="2018-08-13T10:03:00Z">
            <w:rPr>
              <w:highlight w:val="green"/>
            </w:rPr>
          </w:rPrChange>
        </w:rPr>
        <w:t xml:space="preserve"> from </w:t>
      </w:r>
      <w:r w:rsidR="006C387D" w:rsidRPr="008B386D">
        <w:rPr>
          <w:rPrChange w:id="866" w:author="Administrator" w:date="2018-08-13T10:03:00Z">
            <w:rPr>
              <w:highlight w:val="green"/>
            </w:rPr>
          </w:rPrChange>
        </w:rPr>
        <w:t xml:space="preserve">the </w:t>
      </w:r>
      <w:r w:rsidRPr="008B386D">
        <w:rPr>
          <w:rPrChange w:id="867" w:author="Administrator" w:date="2018-08-13T10:03:00Z">
            <w:rPr>
              <w:highlight w:val="green"/>
            </w:rPr>
          </w:rPrChange>
        </w:rPr>
        <w:t>Shimron 7</w:t>
      </w:r>
      <w:r w:rsidR="006C387D" w:rsidRPr="008B386D">
        <w:rPr>
          <w:rPrChange w:id="868" w:author="Administrator" w:date="2018-08-13T10:03:00Z">
            <w:rPr>
              <w:highlight w:val="green"/>
            </w:rPr>
          </w:rPrChange>
        </w:rPr>
        <w:t xml:space="preserve"> well</w:t>
      </w:r>
      <w:r w:rsidRPr="008B386D">
        <w:rPr>
          <w:rPrChange w:id="869" w:author="Administrator" w:date="2018-08-13T10:03:00Z">
            <w:rPr>
              <w:highlight w:val="green"/>
            </w:rPr>
          </w:rPrChange>
        </w:rPr>
        <w:t xml:space="preserve">, having 770 and 2900 CFU/ml. </w:t>
      </w:r>
      <w:r w:rsidR="006C387D" w:rsidRPr="008B386D">
        <w:rPr>
          <w:rPrChange w:id="870" w:author="Administrator" w:date="2018-08-13T10:03:00Z">
            <w:rPr>
              <w:highlight w:val="green"/>
            </w:rPr>
          </w:rPrChange>
        </w:rPr>
        <w:t>Therefore, prior to modelling t</w:t>
      </w:r>
      <w:r w:rsidRPr="008B386D">
        <w:rPr>
          <w:rPrChange w:id="871" w:author="Administrator" w:date="2018-08-13T10:03:00Z">
            <w:rPr>
              <w:highlight w:val="green"/>
            </w:rPr>
          </w:rPrChange>
        </w:rPr>
        <w:t>hose outliers were excluded</w:t>
      </w:r>
      <w:r w:rsidR="006C387D" w:rsidRPr="008B386D">
        <w:rPr>
          <w:rPrChange w:id="872" w:author="Administrator" w:date="2018-08-13T10:03:00Z">
            <w:rPr>
              <w:highlight w:val="green"/>
            </w:rPr>
          </w:rPrChange>
        </w:rPr>
        <w:t xml:space="preserve"> from the analysis</w:t>
      </w:r>
      <w:r w:rsidRPr="008B386D">
        <w:rPr>
          <w:rPrChange w:id="873" w:author="Administrator" w:date="2018-08-13T10:03:00Z">
            <w:rPr>
              <w:highlight w:val="green"/>
            </w:rPr>
          </w:rPrChange>
        </w:rPr>
        <w:t>. The results of the PLS models are displayed in</w:t>
      </w:r>
      <w:r w:rsidR="0014328C" w:rsidRPr="008B386D">
        <w:rPr>
          <w:rPrChange w:id="874" w:author="Administrator" w:date="2018-08-13T10:03:00Z">
            <w:rPr>
              <w:highlight w:val="green"/>
            </w:rPr>
          </w:rPrChange>
        </w:rPr>
        <w:t xml:space="preserve"> </w:t>
      </w:r>
      <w:r w:rsidR="0014328C" w:rsidRPr="008B386D">
        <w:rPr>
          <w:rPrChange w:id="875" w:author="Administrator" w:date="2018-08-13T10:03:00Z">
            <w:rPr>
              <w:highlight w:val="green"/>
            </w:rPr>
          </w:rPrChange>
        </w:rPr>
        <w:fldChar w:fldCharType="begin"/>
      </w:r>
      <w:r w:rsidR="0014328C" w:rsidRPr="008B386D">
        <w:rPr>
          <w:rPrChange w:id="876" w:author="Administrator" w:date="2018-08-13T10:03:00Z">
            <w:rPr>
              <w:highlight w:val="green"/>
            </w:rPr>
          </w:rPrChange>
        </w:rPr>
        <w:instrText xml:space="preserve"> REF _Ref520642234 \h </w:instrText>
      </w:r>
      <w:r w:rsidR="00F504A2" w:rsidRPr="008B386D">
        <w:rPr>
          <w:rPrChange w:id="877" w:author="Administrator" w:date="2018-08-13T10:03:00Z">
            <w:rPr>
              <w:highlight w:val="green"/>
            </w:rPr>
          </w:rPrChange>
        </w:rPr>
        <w:instrText xml:space="preserve"> \* MERGEFORMAT </w:instrText>
      </w:r>
      <w:r w:rsidR="0014328C" w:rsidRPr="008B386D">
        <w:rPr>
          <w:rPrChange w:id="878" w:author="Administrator" w:date="2018-08-13T10:03:00Z">
            <w:rPr>
              <w:highlight w:val="green"/>
            </w:rPr>
          </w:rPrChange>
        </w:rPr>
      </w:r>
      <w:r w:rsidR="0014328C" w:rsidRPr="008B386D">
        <w:rPr>
          <w:rPrChange w:id="879" w:author="Administrator" w:date="2018-08-13T10:03:00Z">
            <w:rPr>
              <w:highlight w:val="green"/>
            </w:rPr>
          </w:rPrChange>
        </w:rPr>
        <w:fldChar w:fldCharType="separate"/>
      </w:r>
      <w:r w:rsidR="00C37C97" w:rsidRPr="008B386D">
        <w:rPr>
          <w:rPrChange w:id="880" w:author="Administrator" w:date="2018-08-13T10:03:00Z">
            <w:rPr>
              <w:highlight w:val="green"/>
            </w:rPr>
          </w:rPrChange>
        </w:rPr>
        <w:t xml:space="preserve">Figure </w:t>
      </w:r>
      <w:ins w:id="881" w:author="Administrator" w:date="2018-08-08T15:52:00Z">
        <w:r w:rsidR="00C37C97" w:rsidRPr="008B386D">
          <w:rPr>
            <w:noProof/>
            <w:rPrChange w:id="882" w:author="Administrator" w:date="2018-08-13T10:03:00Z">
              <w:rPr>
                <w:noProof/>
                <w:highlight w:val="green"/>
              </w:rPr>
            </w:rPrChange>
          </w:rPr>
          <w:t>19</w:t>
        </w:r>
      </w:ins>
      <w:r w:rsidR="0014328C" w:rsidRPr="008B386D">
        <w:rPr>
          <w:rPrChange w:id="883" w:author="Administrator" w:date="2018-08-13T10:03:00Z">
            <w:rPr>
              <w:highlight w:val="green"/>
            </w:rPr>
          </w:rPrChange>
        </w:rPr>
        <w:fldChar w:fldCharType="end"/>
      </w:r>
      <w:r w:rsidRPr="008B386D">
        <w:rPr>
          <w:rPrChange w:id="884" w:author="Administrator" w:date="2018-08-13T10:03:00Z">
            <w:rPr>
              <w:highlight w:val="green"/>
            </w:rPr>
          </w:rPrChange>
        </w:rPr>
        <w:t>.</w:t>
      </w:r>
    </w:p>
    <w:p w14:paraId="085B48FD" w14:textId="6D6F8133" w:rsidR="004C374A" w:rsidRDefault="00A328DA" w:rsidP="00111D8B">
      <w:ins w:id="885" w:author="Administrator" w:date="2018-08-13T10:43:00Z">
        <w:r>
          <w:rPr>
            <w:noProof/>
            <w:lang w:eastAsia="en-US"/>
          </w:rPr>
          <w:lastRenderedPageBreak/>
          <mc:AlternateContent>
            <mc:Choice Requires="wpg">
              <w:drawing>
                <wp:anchor distT="0" distB="0" distL="114300" distR="114300" simplePos="0" relativeHeight="251720704" behindDoc="0" locked="0" layoutInCell="1" allowOverlap="1" wp14:anchorId="69BC78F6" wp14:editId="11C1E559">
                  <wp:simplePos x="0" y="0"/>
                  <wp:positionH relativeFrom="margin">
                    <wp:posOffset>0</wp:posOffset>
                  </wp:positionH>
                  <wp:positionV relativeFrom="paragraph">
                    <wp:posOffset>334010</wp:posOffset>
                  </wp:positionV>
                  <wp:extent cx="3171190" cy="5094605"/>
                  <wp:effectExtent l="0" t="0" r="0" b="0"/>
                  <wp:wrapTopAndBottom/>
                  <wp:docPr id="121" name="Group 121"/>
                  <wp:cNvGraphicFramePr/>
                  <a:graphic xmlns:a="http://schemas.openxmlformats.org/drawingml/2006/main">
                    <a:graphicData uri="http://schemas.microsoft.com/office/word/2010/wordprocessingGroup">
                      <wpg:wgp>
                        <wpg:cNvGrpSpPr/>
                        <wpg:grpSpPr>
                          <a:xfrm>
                            <a:off x="0" y="0"/>
                            <a:ext cx="3171190" cy="5094605"/>
                            <a:chOff x="0" y="0"/>
                            <a:chExt cx="3171190" cy="5094605"/>
                          </a:xfrm>
                        </wpg:grpSpPr>
                        <wpg:grpSp>
                          <wpg:cNvPr id="136" name="Group 136"/>
                          <wpg:cNvGrpSpPr/>
                          <wpg:grpSpPr>
                            <a:xfrm>
                              <a:off x="0" y="0"/>
                              <a:ext cx="3171190" cy="5094605"/>
                              <a:chOff x="0" y="0"/>
                              <a:chExt cx="3171190" cy="5094605"/>
                            </a:xfrm>
                          </wpg:grpSpPr>
                          <pic:pic xmlns:pic="http://schemas.openxmlformats.org/drawingml/2006/picture">
                            <pic:nvPicPr>
                              <pic:cNvPr id="187" name="Picture 187"/>
                              <pic:cNvPicPr>
                                <a:picLocks noChangeAspect="1"/>
                              </pic:cNvPicPr>
                            </pic:nvPicPr>
                            <pic:blipFill rotWithShape="1">
                              <a:blip r:embed="rId57">
                                <a:extLst>
                                  <a:ext uri="{28A0092B-C50C-407E-A947-70E740481C1C}">
                                    <a14:useLocalDpi xmlns:a14="http://schemas.microsoft.com/office/drawing/2010/main" val="0"/>
                                  </a:ext>
                                </a:extLst>
                              </a:blip>
                              <a:srcRect r="14749"/>
                              <a:stretch/>
                            </pic:blipFill>
                            <pic:spPr bwMode="auto">
                              <a:xfrm>
                                <a:off x="270343" y="0"/>
                                <a:ext cx="2882299" cy="3959225"/>
                              </a:xfrm>
                              <a:prstGeom prst="rect">
                                <a:avLst/>
                              </a:prstGeom>
                              <a:ln>
                                <a:noFill/>
                              </a:ln>
                              <a:extLst>
                                <a:ext uri="{53640926-AAD7-44D8-BBD7-CCE9431645EC}">
                                  <a14:shadowObscured xmlns:a14="http://schemas.microsoft.com/office/drawing/2010/main"/>
                                </a:ext>
                              </a:extLst>
                            </pic:spPr>
                          </pic:pic>
                          <wpg:grpSp>
                            <wpg:cNvPr id="188" name="Group 188"/>
                            <wpg:cNvGrpSpPr/>
                            <wpg:grpSpPr>
                              <a:xfrm>
                                <a:off x="0" y="0"/>
                                <a:ext cx="3171190" cy="5094605"/>
                                <a:chOff x="0" y="165999"/>
                                <a:chExt cx="3171190" cy="5094976"/>
                              </a:xfrm>
                            </wpg:grpSpPr>
                            <wpg:grpSp>
                              <wpg:cNvPr id="189" name="Group 189"/>
                              <wpg:cNvGrpSpPr/>
                              <wpg:grpSpPr>
                                <a:xfrm>
                                  <a:off x="0" y="165999"/>
                                  <a:ext cx="3152643" cy="4235450"/>
                                  <a:chOff x="0" y="165999"/>
                                  <a:chExt cx="3152643" cy="4235450"/>
                                </a:xfrm>
                              </wpg:grpSpPr>
                              <wps:wsp>
                                <wps:cNvPr id="190" name="Text Box 190"/>
                                <wps:cNvSpPr txBox="1"/>
                                <wps:spPr>
                                  <a:xfrm>
                                    <a:off x="0" y="165999"/>
                                    <a:ext cx="433625" cy="3729807"/>
                                  </a:xfrm>
                                  <a:prstGeom prst="rect">
                                    <a:avLst/>
                                  </a:prstGeom>
                                  <a:noFill/>
                                  <a:ln w="6350">
                                    <a:noFill/>
                                  </a:ln>
                                </wps:spPr>
                                <wps:txbx>
                                  <w:txbxContent>
                                    <w:p w14:paraId="47D4EC79" w14:textId="77777777" w:rsidR="00A328DA" w:rsidRPr="00CB4DBB" w:rsidRDefault="00A328DA" w:rsidP="00A328DA">
                                      <w:pPr>
                                        <w:spacing w:before="0"/>
                                        <w:jc w:val="center"/>
                                        <w:rPr>
                                          <w:rFonts w:ascii="Segoe UI" w:hAnsi="Segoe UI" w:cs="Segoe UI"/>
                                        </w:rPr>
                                      </w:pPr>
                                      <w:r w:rsidRPr="00CB4DBB">
                                        <w:rPr>
                                          <w:rFonts w:ascii="Segoe UI" w:hAnsi="Segoe UI" w:cs="Segoe UI"/>
                                        </w:rPr>
                                        <w:t>Predicted Bacterial Concentration [log10(CFU/ml)</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191" name="Picture 191"/>
                                  <pic:cNvPicPr>
                                    <a:picLocks noChangeAspect="1"/>
                                  </pic:cNvPicPr>
                                </pic:nvPicPr>
                                <pic:blipFill rotWithShape="1">
                                  <a:blip r:embed="rId53">
                                    <a:extLst>
                                      <a:ext uri="{28A0092B-C50C-407E-A947-70E740481C1C}">
                                        <a14:useLocalDpi xmlns:a14="http://schemas.microsoft.com/office/drawing/2010/main" val="0"/>
                                      </a:ext>
                                    </a:extLst>
                                  </a:blip>
                                  <a:srcRect l="5405" t="94971" r="9825" b="327"/>
                                  <a:stretch/>
                                </pic:blipFill>
                                <pic:spPr bwMode="auto">
                                  <a:xfrm>
                                    <a:off x="385948" y="4257304"/>
                                    <a:ext cx="2766695" cy="144145"/>
                                  </a:xfrm>
                                  <a:prstGeom prst="rect">
                                    <a:avLst/>
                                  </a:prstGeom>
                                  <a:ln>
                                    <a:noFill/>
                                  </a:ln>
                                  <a:extLst>
                                    <a:ext uri="{53640926-AAD7-44D8-BBD7-CCE9431645EC}">
                                      <a14:shadowObscured xmlns:a14="http://schemas.microsoft.com/office/drawing/2010/main"/>
                                    </a:ext>
                                  </a:extLst>
                                </pic:spPr>
                              </pic:pic>
                            </wpg:grpSp>
                            <wps:wsp>
                              <wps:cNvPr id="192" name="Text Box 192"/>
                              <wps:cNvSpPr txBox="1"/>
                              <wps:spPr>
                                <a:xfrm>
                                  <a:off x="0" y="4458970"/>
                                  <a:ext cx="3171190" cy="802005"/>
                                </a:xfrm>
                                <a:prstGeom prst="rect">
                                  <a:avLst/>
                                </a:prstGeom>
                                <a:solidFill>
                                  <a:prstClr val="white"/>
                                </a:solidFill>
                                <a:ln>
                                  <a:noFill/>
                                </a:ln>
                              </wps:spPr>
                              <wps:txbx>
                                <w:txbxContent>
                                  <w:p w14:paraId="4E80C31C" w14:textId="77777777" w:rsidR="00A328DA" w:rsidRPr="000E5182" w:rsidRDefault="00A328DA" w:rsidP="00A328DA">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rPr>
                                      <w:t>. Box plots of predicted heterotrophic bacteria concentrations using different ??? versus real heterotrophic bacteria counts in groundwater. Astrixes mark significant difference between groups according to a Wilcoxon test, p&lt;0.01. n=57. Boxes illustrate median and interquartile range (IQR), whiskers indicate 25th and 75th percentile, outliers are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s:wsp>
                              <wps:cNvPr id="193" name="Text Box 193"/>
                              <wps:cNvSpPr txBox="1"/>
                              <wps:spPr>
                                <a:xfrm>
                                  <a:off x="1777631" y="2620257"/>
                                  <a:ext cx="206268" cy="259715"/>
                                </a:xfrm>
                                <a:prstGeom prst="rect">
                                  <a:avLst/>
                                </a:prstGeom>
                                <a:noFill/>
                                <a:ln w="6350">
                                  <a:noFill/>
                                </a:ln>
                              </wps:spPr>
                              <wps:txbx>
                                <w:txbxContent>
                                  <w:p w14:paraId="3CC9EB41" w14:textId="77777777" w:rsidR="00A328DA" w:rsidRPr="00073626" w:rsidRDefault="00A328DA" w:rsidP="00A328DA">
                                    <w:pPr>
                                      <w:spacing w:before="0"/>
                                      <w:rPr>
                                        <w:b/>
                                        <w:bCs/>
                                        <w:sz w:val="32"/>
                                        <w:szCs w:val="32"/>
                                      </w:rPr>
                                    </w:pPr>
                                    <w:r w:rsidRPr="00073626">
                                      <w:rPr>
                                        <w:rFonts w:hint="cs"/>
                                        <w:b/>
                                        <w:bCs/>
                                        <w:sz w:val="32"/>
                                        <w:szCs w:val="32"/>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 name="Left Brace 212"/>
                              <wps:cNvSpPr/>
                              <wps:spPr>
                                <a:xfrm rot="5400000">
                                  <a:off x="1849840" y="2413611"/>
                                  <a:ext cx="108945" cy="1041668"/>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213" name="Text Box 213"/>
                          <wps:cNvSpPr txBox="1"/>
                          <wps:spPr>
                            <a:xfrm>
                              <a:off x="1781092" y="1256306"/>
                              <a:ext cx="205740" cy="259080"/>
                            </a:xfrm>
                            <a:prstGeom prst="rect">
                              <a:avLst/>
                            </a:prstGeom>
                            <a:noFill/>
                            <a:ln w="6350">
                              <a:noFill/>
                            </a:ln>
                          </wps:spPr>
                          <wps:txbx>
                            <w:txbxContent>
                              <w:p w14:paraId="2952ED8A" w14:textId="77777777" w:rsidR="00A328DA" w:rsidRPr="00073626" w:rsidRDefault="00A328DA" w:rsidP="00A328DA">
                                <w:pPr>
                                  <w:spacing w:before="0"/>
                                  <w:rPr>
                                    <w:b/>
                                    <w:bCs/>
                                    <w:sz w:val="32"/>
                                    <w:szCs w:val="32"/>
                                  </w:rPr>
                                </w:pPr>
                                <w:r w:rsidRPr="00073626">
                                  <w:rPr>
                                    <w:rFonts w:hint="cs"/>
                                    <w:b/>
                                    <w:bCs/>
                                    <w:sz w:val="32"/>
                                    <w:szCs w:val="32"/>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 name="Left Brace 214"/>
                          <wps:cNvSpPr/>
                          <wps:spPr>
                            <a:xfrm rot="5400000">
                              <a:off x="1856629" y="1053548"/>
                              <a:ext cx="108937" cy="1041668"/>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69BC78F6" id="Group 121" o:spid="_x0000_s1164" style="position:absolute;left:0;text-align:left;margin-left:0;margin-top:26.3pt;width:249.7pt;height:401.15pt;z-index:251720704;mso-position-horizontal-relative:margin" coordsize="31711,50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">
                  <v:group id="Group 136" o:spid="_x0000_s1165" style="position:absolute;width:31711;height:50946" coordsize="31711,50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Picture 187" o:spid="_x0000_s1166" type="#_x0000_t75" style="position:absolute;left:2703;width:28823;height:39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">
                      <v:imagedata r:id="rId58" o:title="" cropright="9666f"/>
                      <v:path arrowok="t"/>
                    </v:shape>
                    <v:group id="Group 188" o:spid="_x0000_s1167" style="position:absolute;width:31711;height:50946" coordorigin=",1659" coordsize="31711,50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oup 189" o:spid="_x0000_s1168" style="position:absolute;top:1659;width:31526;height:42355" coordorigin=",1659" coordsize="31526,42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Text Box 190" o:spid="_x0000_s1169" type="#_x0000_t202" style="position:absolute;top:1659;width:4336;height:37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" filled="f" stroked="f" strokeweight=".5pt">
                          <v:textbox style="layout-flow:vertical;mso-layout-flow-alt:bottom-to-top">
                            <w:txbxContent>
                              <w:p w14:paraId="47D4EC79" w14:textId="77777777" w:rsidR="00A328DA" w:rsidRPr="00CB4DBB" w:rsidRDefault="00A328DA" w:rsidP="00A328DA">
                                <w:pPr>
                                  <w:spacing w:before="0"/>
                                  <w:jc w:val="center"/>
                                  <w:rPr>
                                    <w:rFonts w:ascii="Segoe UI" w:hAnsi="Segoe UI" w:cs="Segoe UI"/>
                                  </w:rPr>
                                </w:pPr>
                                <w:r w:rsidRPr="00CB4DBB">
                                  <w:rPr>
                                    <w:rFonts w:ascii="Segoe UI" w:hAnsi="Segoe UI" w:cs="Segoe UI"/>
                                  </w:rPr>
                                  <w:t>Predicted Bacterial Concentration [log10(CFU/ml)</w:t>
                                </w:r>
                              </w:p>
                            </w:txbxContent>
                          </v:textbox>
                        </v:shape>
                        <v:shape id="Picture 191" o:spid="_x0000_s1170" type="#_x0000_t75" style="position:absolute;left:3859;top:42573;width:27667;height:1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">
                          <v:imagedata r:id="rId56" o:title="" croptop="62240f" cropbottom="214f" cropleft="3542f" cropright="6439f"/>
                          <v:path arrowok="t"/>
                        </v:shape>
                      </v:group>
                      <v:shape id="Text Box 192" o:spid="_x0000_s1171" type="#_x0000_t202" style="position:absolute;top:44589;width:31711;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14:paraId="4E80C31C" w14:textId="77777777" w:rsidR="00A328DA" w:rsidRPr="000E5182" w:rsidRDefault="00A328DA" w:rsidP="00A328DA">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rPr>
                                <w:t>. Box plots of predicted heterotrophic bacteria concentrations using different ??? versus real heterotrophic bacteria counts in groundwater. Astrixes mark significant difference between groups according to a Wilcoxon test, p&lt;0.01. n=57. Boxes illustrate median and interquartile range (IQR), whiskers indicate 25th and 75th percentile, outliers are shown.</w:t>
                              </w:r>
                            </w:p>
                          </w:txbxContent>
                        </v:textbox>
                      </v:shape>
                      <v:shape id="Text Box 193" o:spid="_x0000_s1172" type="#_x0000_t202" style="position:absolute;left:17776;top:26202;width:206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14:paraId="3CC9EB41" w14:textId="77777777" w:rsidR="00A328DA" w:rsidRPr="00073626" w:rsidRDefault="00A328DA" w:rsidP="00A328DA">
                              <w:pPr>
                                <w:spacing w:before="0"/>
                                <w:rPr>
                                  <w:b/>
                                  <w:bCs/>
                                  <w:sz w:val="32"/>
                                  <w:szCs w:val="32"/>
                                </w:rPr>
                              </w:pPr>
                              <w:r w:rsidRPr="00073626">
                                <w:rPr>
                                  <w:rFonts w:hint="cs"/>
                                  <w:b/>
                                  <w:bCs/>
                                  <w:sz w:val="32"/>
                                  <w:szCs w:val="32"/>
                                  <w:rtl/>
                                </w:rPr>
                                <w:t>*</w:t>
                              </w:r>
                            </w:p>
                          </w:txbxContent>
                        </v:textbox>
                      </v:shape>
                      <v:shape id="Left Brace 212" o:spid="_x0000_s1173" type="#_x0000_t87" style="position:absolute;left:18498;top:24135;width:1090;height:104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" adj="1088" strokecolor="black [3213]" strokeweight="1.5pt">
                        <v:stroke joinstyle="miter"/>
                      </v:shape>
                    </v:group>
                  </v:group>
                  <v:shape id="Text Box 213" o:spid="_x0000_s1174" type="#_x0000_t202" style="position:absolute;left:17810;top:12563;width:2058;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PVxgAAANwAAAAPAAAAZHJzL2Rvd25yZXYueG1sRI9Ba8JA&#10;FITvQv/D8gq96caU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x7pj1cYAAADcAAAA&#10;DwAAAAAAAAAAAAAAAAAHAgAAZHJzL2Rvd25yZXYueG1sUEsFBgAAAAADAAMAtwAAAPoCAAAAAA==&#10;" filled="f" stroked="f" strokeweight=".5pt">
                    <v:textbox>
                      <w:txbxContent>
                        <w:p w14:paraId="2952ED8A" w14:textId="77777777" w:rsidR="00A328DA" w:rsidRPr="00073626" w:rsidRDefault="00A328DA" w:rsidP="00A328DA">
                          <w:pPr>
                            <w:spacing w:before="0"/>
                            <w:rPr>
                              <w:b/>
                              <w:bCs/>
                              <w:sz w:val="32"/>
                              <w:szCs w:val="32"/>
                            </w:rPr>
                          </w:pPr>
                          <w:r w:rsidRPr="00073626">
                            <w:rPr>
                              <w:rFonts w:hint="cs"/>
                              <w:b/>
                              <w:bCs/>
                              <w:sz w:val="32"/>
                              <w:szCs w:val="32"/>
                              <w:rtl/>
                            </w:rPr>
                            <w:t>*</w:t>
                          </w:r>
                        </w:p>
                      </w:txbxContent>
                    </v:textbox>
                  </v:shape>
                  <v:shape id="Left Brace 214" o:spid="_x0000_s1175" type="#_x0000_t87" style="position:absolute;left:18566;top:10535;width:1089;height:104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" adj="1088" strokecolor="black [3213]" strokeweight="1.5pt">
                    <v:stroke joinstyle="miter"/>
                  </v:shape>
                  <w10:wrap type="topAndBottom" anchorx="margin"/>
                </v:group>
              </w:pict>
            </mc:Fallback>
          </mc:AlternateContent>
        </w:r>
      </w:ins>
      <w:r w:rsidR="004C374A" w:rsidRPr="00611272">
        <w:rPr>
          <w:noProof/>
        </w:rPr>
        <w:t xml:space="preserve"> </w:t>
      </w:r>
      <w:r w:rsidR="004C374A" w:rsidRPr="00940777">
        <w:rPr>
          <w:noProof/>
        </w:rPr>
        <w:t xml:space="preserve"> </w:t>
      </w:r>
    </w:p>
    <w:p w14:paraId="6BF9F933" w14:textId="77777777" w:rsidR="006378C5" w:rsidRDefault="0014328C" w:rsidP="00815747">
      <w:pPr>
        <w:rPr>
          <w:ins w:id="886" w:author="Administrator" w:date="2018-08-13T11:24:00Z"/>
        </w:rPr>
      </w:pPr>
      <w:r>
        <w:fldChar w:fldCharType="begin"/>
      </w:r>
      <w:r>
        <w:instrText xml:space="preserve"> REF _Ref520642229 \h </w:instrText>
      </w:r>
      <w:r>
        <w:fldChar w:fldCharType="end"/>
      </w:r>
      <w:r>
        <w:fldChar w:fldCharType="begin"/>
      </w:r>
      <w:r>
        <w:instrText xml:space="preserve"> REF _Ref520642234 \h </w:instrText>
      </w:r>
      <w:r>
        <w:fldChar w:fldCharType="separate"/>
      </w:r>
      <w:r w:rsidR="00C37C97">
        <w:t xml:space="preserve">Figure </w:t>
      </w:r>
      <w:ins w:id="887" w:author="Administrator" w:date="2018-08-08T15:52:00Z">
        <w:r w:rsidR="00C37C97">
          <w:rPr>
            <w:noProof/>
          </w:rPr>
          <w:t>19</w:t>
        </w:r>
      </w:ins>
      <w:r>
        <w:fldChar w:fldCharType="end"/>
      </w:r>
      <w:r>
        <w:t xml:space="preserve"> </w:t>
      </w:r>
      <w:r w:rsidR="004C374A">
        <w:t>illustrates the difference between using</w:t>
      </w:r>
      <w:ins w:id="888" w:author="Administrator" w:date="2018-08-13T10:44:00Z">
        <w:r w:rsidR="00A328DA">
          <w:t xml:space="preserve"> a</w:t>
        </w:r>
      </w:ins>
      <w:r w:rsidR="004C374A">
        <w:t xml:space="preserve"> PLS model</w:t>
      </w:r>
      <w:del w:id="889" w:author="Administrator" w:date="2018-08-13T10:44:00Z">
        <w:r w:rsidR="004C374A" w:rsidDel="00A328DA">
          <w:delText>s</w:delText>
        </w:r>
      </w:del>
      <w:ins w:id="890" w:author="Administrator" w:date="2018-08-12T11:53:00Z">
        <w:r w:rsidR="00B74ABC">
          <w:t xml:space="preserve"> for the </w:t>
        </w:r>
      </w:ins>
      <w:ins w:id="891" w:author="Administrator" w:date="2018-08-13T10:43:00Z">
        <w:r w:rsidR="00A328DA">
          <w:t>e</w:t>
        </w:r>
      </w:ins>
      <w:ins w:id="892" w:author="Administrator" w:date="2018-08-12T11:53:00Z">
        <w:r w:rsidR="00B74ABC" w:rsidRPr="00B74ABC">
          <w:t>mission spectrum upon excitation at 275 nm</w:t>
        </w:r>
        <w:r w:rsidR="00B74ABC">
          <w:t>, PLS model for the entire EEM</w:t>
        </w:r>
      </w:ins>
      <w:ins w:id="893" w:author="Administrator" w:date="2018-08-12T15:00:00Z">
        <w:r w:rsidR="00CC15DC">
          <w:t xml:space="preserve"> </w:t>
        </w:r>
      </w:ins>
      <w:del w:id="894" w:author="Administrator" w:date="2018-08-12T11:53:00Z">
        <w:r w:rsidR="004C374A" w:rsidDel="00B74ABC">
          <w:delText xml:space="preserve"> </w:delText>
        </w:r>
      </w:del>
      <w:r w:rsidR="004C374A">
        <w:t xml:space="preserve">and single wavelength </w:t>
      </w:r>
      <w:r w:rsidR="00C37C97">
        <w:t xml:space="preserve">pair </w:t>
      </w:r>
      <w:r w:rsidR="004C374A">
        <w:t>analysis</w:t>
      </w:r>
      <w:ins w:id="895" w:author="Administrator" w:date="2018-08-12T15:00:00Z">
        <w:r w:rsidR="00CC15DC">
          <w:t xml:space="preserve"> (at 275 nm excitation and 362 nm emission)</w:t>
        </w:r>
      </w:ins>
      <w:r w:rsidR="004C374A">
        <w:t>. While the differences are not immediately apparent to the eye, statistical testing shows that by using</w:t>
      </w:r>
      <w:ins w:id="896" w:author="Administrator" w:date="2018-08-12T15:00:00Z">
        <w:r w:rsidR="00CC15DC">
          <w:t xml:space="preserve"> a PLS model based on</w:t>
        </w:r>
      </w:ins>
      <w:r w:rsidR="004C374A">
        <w:t xml:space="preserve"> </w:t>
      </w:r>
      <w:del w:id="897" w:author="Administrator" w:date="2018-08-12T11:54:00Z">
        <w:r w:rsidR="004C374A" w:rsidDel="00B74ABC">
          <w:delText xml:space="preserve">either the 280nm excitation data or </w:delText>
        </w:r>
      </w:del>
      <w:r w:rsidR="004C374A">
        <w:t>the full EEM</w:t>
      </w:r>
      <w:ins w:id="898" w:author="Administrator" w:date="2018-08-13T10:44:00Z">
        <w:r w:rsidR="00A328DA">
          <w:t xml:space="preserve"> or even </w:t>
        </w:r>
        <w:r w:rsidR="00A328DA">
          <w:t>the e</w:t>
        </w:r>
        <w:r w:rsidR="00A328DA" w:rsidRPr="00B74ABC">
          <w:t>mission spectrum upon excitation at 275 nm</w:t>
        </w:r>
      </w:ins>
      <w:r w:rsidR="004C374A">
        <w:t xml:space="preserve">, </w:t>
      </w:r>
      <w:del w:id="899" w:author="Administrator" w:date="2018-08-12T15:01:00Z">
        <w:r w:rsidR="004C374A" w:rsidDel="00CC15DC">
          <w:delText xml:space="preserve">better </w:delText>
        </w:r>
      </w:del>
      <w:r w:rsidR="004C374A">
        <w:t xml:space="preserve">differentiation between samples with over or under 90 CFU/ml can be achieved. </w:t>
      </w:r>
    </w:p>
    <w:p w14:paraId="6FDA1934" w14:textId="77777777" w:rsidR="006378C5" w:rsidRDefault="006378C5" w:rsidP="006378C5">
      <w:pPr>
        <w:rPr>
          <w:ins w:id="900" w:author="Administrator" w:date="2018-08-13T11:24:00Z"/>
          <w:lang w:val="en-GB"/>
        </w:rPr>
      </w:pPr>
      <w:ins w:id="901" w:author="Administrator" w:date="2018-08-13T11:24:00Z">
        <w:r>
          <w:rPr>
            <w:lang w:val="en-GB"/>
          </w:rPr>
          <w:t xml:space="preserve">Currently, based on this study, it is difficult to conclude which approach - the use of EEMs, single emission spectrum or single excitation/emission wavelength pair fluorescence measurements - will be best applied for detection of low concentrations of heterotrophic bacteria in drinking water. </w:t>
        </w:r>
        <w:commentRangeStart w:id="902"/>
        <w:commentRangeStart w:id="903"/>
        <w:r>
          <w:rPr>
            <w:lang w:val="en-GB"/>
          </w:rPr>
          <w:t>However, based on the experience with identification and quantification of pure culture bacteria, one may expect that use of the whole EEM data might be more efficient for successful detection of microbial contamination of water.</w:t>
        </w:r>
        <w:commentRangeEnd w:id="902"/>
        <w:r>
          <w:rPr>
            <w:rStyle w:val="CommentReference"/>
            <w:rFonts w:eastAsia="Calibri"/>
          </w:rPr>
          <w:commentReference w:id="902"/>
        </w:r>
        <w:commentRangeEnd w:id="903"/>
        <w:r>
          <w:rPr>
            <w:rStyle w:val="CommentReference"/>
            <w:rFonts w:eastAsia="Calibri"/>
          </w:rPr>
          <w:commentReference w:id="903"/>
        </w:r>
      </w:ins>
    </w:p>
    <w:p w14:paraId="310BCE4E" w14:textId="30DED193" w:rsidR="004C374A" w:rsidDel="006378C5" w:rsidRDefault="004C374A" w:rsidP="00815747">
      <w:pPr>
        <w:rPr>
          <w:del w:id="904" w:author="Administrator" w:date="2018-08-13T11:24:00Z"/>
        </w:rPr>
      </w:pPr>
      <w:commentRangeStart w:id="905"/>
      <w:del w:id="906" w:author="Administrator" w:date="2018-08-12T14:58:00Z">
        <w:r w:rsidRPr="00CD6EE4" w:rsidDel="00CC15DC">
          <w:rPr>
            <w:highlight w:val="green"/>
            <w:rPrChange w:id="907" w:author="Administrator" w:date="2018-08-12T11:54:00Z">
              <w:rPr/>
            </w:rPrChange>
          </w:rPr>
          <w:delText>However</w:delText>
        </w:r>
        <w:r w:rsidDel="00CC15DC">
          <w:delText xml:space="preserve">, when a </w:delText>
        </w:r>
        <w:commentRangeStart w:id="908"/>
        <w:r w:rsidDel="00CC15DC">
          <w:delText xml:space="preserve">confusion matrix </w:delText>
        </w:r>
        <w:commentRangeEnd w:id="908"/>
        <w:r w:rsidR="00B913E2" w:rsidDel="00CC15DC">
          <w:rPr>
            <w:rStyle w:val="CommentReference"/>
            <w:rFonts w:eastAsia="Calibri"/>
          </w:rPr>
          <w:commentReference w:id="908"/>
        </w:r>
        <w:r w:rsidDel="00CC15DC">
          <w:delText>is calculated and the model is put to the test (</w:delText>
        </w:r>
        <w:r w:rsidR="0014328C" w:rsidDel="00CC15DC">
          <w:fldChar w:fldCharType="begin"/>
        </w:r>
        <w:r w:rsidR="0014328C" w:rsidDel="00CC15DC">
          <w:delInstrText xml:space="preserve"> REF _Ref520642234 \h </w:delInstrText>
        </w:r>
        <w:r w:rsidR="0014328C" w:rsidDel="00CC15DC">
          <w:fldChar w:fldCharType="separate"/>
        </w:r>
        <w:r w:rsidR="000A1912" w:rsidDel="00CC15DC">
          <w:delText xml:space="preserve">Figure </w:delText>
        </w:r>
        <w:r w:rsidR="000A1912" w:rsidDel="00CC15DC">
          <w:rPr>
            <w:noProof/>
          </w:rPr>
          <w:delText>17</w:delText>
        </w:r>
        <w:r w:rsidR="0014328C" w:rsidDel="00CC15DC">
          <w:fldChar w:fldCharType="end"/>
        </w:r>
        <w:r w:rsidDel="00CC15DC">
          <w:delText>), it is clear that all methods are not good predictors, with a Cohen's kappa coefficient of &lt;0.6. While the full EEM</w:delText>
        </w:r>
      </w:del>
      <w:ins w:id="909" w:author="Borisover, Yulia" w:date="2018-08-03T17:50:00Z">
        <w:del w:id="910" w:author="Administrator" w:date="2018-08-12T14:58:00Z">
          <w:r w:rsidR="00B913E2" w:rsidDel="00CC15DC">
            <w:delText>-based</w:delText>
          </w:r>
        </w:del>
      </w:ins>
      <w:del w:id="911" w:author="Administrator" w:date="2018-08-12T14:58:00Z">
        <w:r w:rsidDel="00CC15DC">
          <w:delText xml:space="preserve"> model is slightly more accurate </w:delText>
        </w:r>
        <w:commentRangeStart w:id="912"/>
        <w:r w:rsidDel="00CC15DC">
          <w:delText>than the single wavelength approach</w:delText>
        </w:r>
        <w:commentRangeEnd w:id="912"/>
        <w:r w:rsidR="00B913E2" w:rsidDel="00CC15DC">
          <w:rPr>
            <w:rStyle w:val="CommentReference"/>
            <w:rFonts w:eastAsia="Calibri"/>
          </w:rPr>
          <w:commentReference w:id="912"/>
        </w:r>
        <w:r w:rsidDel="00CC15DC">
          <w:delText xml:space="preserve">, </w:delText>
        </w:r>
      </w:del>
      <w:ins w:id="913" w:author="Borisover, Yulia" w:date="2018-08-03T17:51:00Z">
        <w:del w:id="914" w:author="Administrator" w:date="2018-08-12T14:58:00Z">
          <w:r w:rsidR="00B913E2" w:rsidDel="00CC15DC">
            <w:delText xml:space="preserve">this preference originates from </w:delText>
          </w:r>
        </w:del>
      </w:ins>
      <w:del w:id="915" w:author="Administrator" w:date="2018-08-12T14:58:00Z">
        <w:r w:rsidDel="00CC15DC">
          <w:delText xml:space="preserve">it is only the result of 2 more correctly classified samples, which is of </w:delText>
        </w:r>
      </w:del>
      <w:ins w:id="916" w:author="Borisover, Yulia" w:date="2018-08-03T17:51:00Z">
        <w:del w:id="917" w:author="Administrator" w:date="2018-08-12T14:58:00Z">
          <w:r w:rsidR="00B913E2" w:rsidDel="00CC15DC">
            <w:delText xml:space="preserve">limited </w:delText>
          </w:r>
        </w:del>
      </w:ins>
      <w:del w:id="918" w:author="Administrator" w:date="2018-08-12T14:58:00Z">
        <w:r w:rsidDel="00CC15DC">
          <w:delText>little value.</w:delText>
        </w:r>
        <w:commentRangeEnd w:id="905"/>
        <w:r w:rsidR="00195055" w:rsidDel="00CC15DC">
          <w:rPr>
            <w:rStyle w:val="CommentReference"/>
            <w:rFonts w:eastAsia="Calibri"/>
          </w:rPr>
          <w:commentReference w:id="905"/>
        </w:r>
      </w:del>
    </w:p>
    <w:p w14:paraId="2CF64940" w14:textId="46F14487" w:rsidR="004C374A" w:rsidDel="006378C5" w:rsidRDefault="004C374A" w:rsidP="00815747">
      <w:pPr>
        <w:rPr>
          <w:del w:id="919" w:author="Administrator" w:date="2018-08-13T11:24:00Z"/>
          <w:rtl/>
        </w:rPr>
      </w:pPr>
    </w:p>
    <w:p w14:paraId="7F64D797" w14:textId="39398219" w:rsidR="004C374A" w:rsidDel="006378C5" w:rsidRDefault="004C374A" w:rsidP="00111D8B">
      <w:pPr>
        <w:rPr>
          <w:del w:id="920" w:author="Administrator" w:date="2018-08-13T11:24:00Z"/>
        </w:rPr>
      </w:pPr>
    </w:p>
    <w:p w14:paraId="5AAFB6A9" w14:textId="0D6FAA3D" w:rsidR="004C374A" w:rsidDel="006378C5" w:rsidRDefault="000B2B08" w:rsidP="00111D8B">
      <w:pPr>
        <w:rPr>
          <w:del w:id="921" w:author="Administrator" w:date="2018-08-13T11:24:00Z"/>
        </w:rPr>
      </w:pPr>
      <w:del w:id="922" w:author="Administrator" w:date="2018-08-12T12:14:00Z">
        <w:r w:rsidDel="0089057C">
          <w:rPr>
            <w:noProof/>
            <w:lang w:eastAsia="en-US"/>
          </w:rPr>
          <mc:AlternateContent>
            <mc:Choice Requires="wpg">
              <w:drawing>
                <wp:anchor distT="0" distB="0" distL="114300" distR="114300" simplePos="0" relativeHeight="251683840" behindDoc="0" locked="0" layoutInCell="1" allowOverlap="1" wp14:anchorId="1BDC51AB" wp14:editId="56884E23">
                  <wp:simplePos x="0" y="0"/>
                  <wp:positionH relativeFrom="margin">
                    <wp:align>right</wp:align>
                  </wp:positionH>
                  <wp:positionV relativeFrom="paragraph">
                    <wp:posOffset>5137810</wp:posOffset>
                  </wp:positionV>
                  <wp:extent cx="5275221" cy="3718781"/>
                  <wp:effectExtent l="0" t="0" r="1905" b="0"/>
                  <wp:wrapNone/>
                  <wp:docPr id="133" name="Group 133"/>
                  <wp:cNvGraphicFramePr/>
                  <a:graphic xmlns:a="http://schemas.openxmlformats.org/drawingml/2006/main">
                    <a:graphicData uri="http://schemas.microsoft.com/office/word/2010/wordprocessingGroup">
                      <wpg:wgp>
                        <wpg:cNvGrpSpPr/>
                        <wpg:grpSpPr>
                          <a:xfrm>
                            <a:off x="0" y="0"/>
                            <a:ext cx="5275221" cy="3718781"/>
                            <a:chOff x="0" y="0"/>
                            <a:chExt cx="5275221" cy="3718781"/>
                          </a:xfrm>
                        </wpg:grpSpPr>
                        <wps:wsp>
                          <wps:cNvPr id="123" name="Text Box 122"/>
                          <wps:cNvSpPr txBox="1"/>
                          <wps:spPr>
                            <a:xfrm>
                              <a:off x="2647784" y="1979875"/>
                              <a:ext cx="2627437" cy="648269"/>
                            </a:xfrm>
                            <a:prstGeom prst="rect">
                              <a:avLst/>
                            </a:prstGeom>
                            <a:solidFill>
                              <a:prstClr val="white"/>
                            </a:solidFill>
                            <a:ln>
                              <a:noFill/>
                            </a:ln>
                          </wps:spPr>
                          <wps:txbx>
                            <w:txbxContent>
                              <w:p w14:paraId="6AC797D2" w14:textId="7D37032A" w:rsidR="000756CE" w:rsidRDefault="000756CE" w:rsidP="00111D8B">
                                <w:pPr>
                                  <w:pStyle w:val="Caption"/>
                                  <w:rPr>
                                    <w:noProof/>
                                  </w:rPr>
                                </w:pPr>
                                <w:bookmarkStart w:id="923" w:name="_Ref520642234"/>
                                <w:bookmarkStart w:id="924" w:name="_Toc520445496"/>
                                <w:r>
                                  <w:t xml:space="preserve">Figure </w:t>
                                </w:r>
                                <w:r>
                                  <w:rPr>
                                    <w:noProof/>
                                  </w:rPr>
                                  <w:fldChar w:fldCharType="begin"/>
                                </w:r>
                                <w:r>
                                  <w:rPr>
                                    <w:noProof/>
                                  </w:rPr>
                                  <w:instrText xml:space="preserve"> SEQ Figure \* ARABIC </w:instrText>
                                </w:r>
                                <w:r>
                                  <w:rPr>
                                    <w:noProof/>
                                  </w:rPr>
                                  <w:fldChar w:fldCharType="separate"/>
                                </w:r>
                                <w:ins w:id="925" w:author="Administrator" w:date="2018-08-08T15:52:00Z">
                                  <w:r>
                                    <w:rPr>
                                      <w:noProof/>
                                    </w:rPr>
                                    <w:t>19</w:t>
                                  </w:r>
                                </w:ins>
                                <w:del w:id="926" w:author="Administrator" w:date="2018-08-08T15:52:00Z">
                                  <w:r w:rsidDel="00ED50AB">
                                    <w:rPr>
                                      <w:noProof/>
                                    </w:rPr>
                                    <w:delText>16</w:delText>
                                  </w:r>
                                </w:del>
                                <w:r>
                                  <w:rPr>
                                    <w:noProof/>
                                  </w:rPr>
                                  <w:fldChar w:fldCharType="end"/>
                                </w:r>
                                <w:bookmarkEnd w:id="923"/>
                                <w:r>
                                  <w:rPr>
                                    <w:noProof/>
                                  </w:rPr>
                                  <w:t xml:space="preserve">. Confusion matrices of prediction of bacterial concentration, fluorescence intensity in raman units, against actual bacterial concentration. Cohen's kappa coefficient is shows in each table as </w:t>
                                </w:r>
                                <w:r>
                                  <w:rPr>
                                    <w:rFonts w:ascii="Calibri" w:hAnsi="Calibri" w:cs="Calibri"/>
                                  </w:rPr>
                                  <w:t>κ</w:t>
                                </w:r>
                                <w:r>
                                  <w:t>.</w:t>
                                </w:r>
                                <w:bookmarkEnd w:id="924"/>
                                <w: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31" name="Picture 131"/>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1956021"/>
                              <a:ext cx="2519680" cy="1762760"/>
                            </a:xfrm>
                            <a:prstGeom prst="rect">
                              <a:avLst/>
                            </a:prstGeom>
                            <a:noFill/>
                          </pic:spPr>
                        </pic:pic>
                        <pic:pic xmlns:pic="http://schemas.openxmlformats.org/drawingml/2006/picture">
                          <pic:nvPicPr>
                            <pic:cNvPr id="130" name="Picture 130"/>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2719346" y="7951"/>
                              <a:ext cx="2555875" cy="1787525"/>
                            </a:xfrm>
                            <a:prstGeom prst="rect">
                              <a:avLst/>
                            </a:prstGeom>
                            <a:noFill/>
                          </pic:spPr>
                        </pic:pic>
                        <pic:pic xmlns:pic="http://schemas.openxmlformats.org/drawingml/2006/picture">
                          <pic:nvPicPr>
                            <pic:cNvPr id="132" name="Picture 13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519680" cy="1795145"/>
                            </a:xfrm>
                            <a:prstGeom prst="rect">
                              <a:avLst/>
                            </a:prstGeom>
                            <a:noFill/>
                          </pic:spPr>
                        </pic:pic>
                      </wpg:wgp>
                    </a:graphicData>
                  </a:graphic>
                </wp:anchor>
              </w:drawing>
            </mc:Choice>
            <mc:Fallback>
              <w:pict>
                <v:group w14:anchorId="1BDC51AB" id="Group 133" o:spid="_x0000_s1176" style="position:absolute;left:0;text-align:left;margin-left:364.15pt;margin-top:404.55pt;width:415.35pt;height:292.8pt;z-index:251683840;mso-position-horizontal:right;mso-position-horizontal-relative:margin" coordsize="52752,37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">
                  <v:shape id="Text Box 122" o:spid="_x0000_s1177" type="#_x0000_t202" style="position:absolute;left:26477;top:19798;width:26275;height:6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" stroked="f">
                    <v:textbox inset="0,0,0,0">
                      <w:txbxContent>
                        <w:p w14:paraId="6AC797D2" w14:textId="7D37032A" w:rsidR="000756CE" w:rsidRDefault="000756CE" w:rsidP="00111D8B">
                          <w:pPr>
                            <w:pStyle w:val="Caption"/>
                            <w:rPr>
                              <w:noProof/>
                            </w:rPr>
                          </w:pPr>
                          <w:bookmarkStart w:id="927" w:name="_Ref520642234"/>
                          <w:bookmarkStart w:id="928" w:name="_Toc520445496"/>
                          <w:r>
                            <w:t xml:space="preserve">Figure </w:t>
                          </w:r>
                          <w:r>
                            <w:rPr>
                              <w:noProof/>
                            </w:rPr>
                            <w:fldChar w:fldCharType="begin"/>
                          </w:r>
                          <w:r>
                            <w:rPr>
                              <w:noProof/>
                            </w:rPr>
                            <w:instrText xml:space="preserve"> SEQ Figure \* ARABIC </w:instrText>
                          </w:r>
                          <w:r>
                            <w:rPr>
                              <w:noProof/>
                            </w:rPr>
                            <w:fldChar w:fldCharType="separate"/>
                          </w:r>
                          <w:ins w:id="929" w:author="Administrator" w:date="2018-08-08T15:52:00Z">
                            <w:r>
                              <w:rPr>
                                <w:noProof/>
                              </w:rPr>
                              <w:t>19</w:t>
                            </w:r>
                          </w:ins>
                          <w:del w:id="930" w:author="Administrator" w:date="2018-08-08T15:52:00Z">
                            <w:r w:rsidDel="00ED50AB">
                              <w:rPr>
                                <w:noProof/>
                              </w:rPr>
                              <w:delText>16</w:delText>
                            </w:r>
                          </w:del>
                          <w:r>
                            <w:rPr>
                              <w:noProof/>
                            </w:rPr>
                            <w:fldChar w:fldCharType="end"/>
                          </w:r>
                          <w:bookmarkEnd w:id="927"/>
                          <w:r>
                            <w:rPr>
                              <w:noProof/>
                            </w:rPr>
                            <w:t xml:space="preserve">. Confusion matrices of prediction of bacterial concentration, fluorescence intensity in raman units, against actual bacterial concentration. Cohen's kappa coefficient is shows in each table as </w:t>
                          </w:r>
                          <w:r>
                            <w:rPr>
                              <w:rFonts w:ascii="Calibri" w:hAnsi="Calibri" w:cs="Calibri"/>
                            </w:rPr>
                            <w:t>κ</w:t>
                          </w:r>
                          <w:r>
                            <w:t>.</w:t>
                          </w:r>
                          <w:bookmarkEnd w:id="928"/>
                          <w:r>
                            <w:t xml:space="preserve"> </w:t>
                          </w:r>
                        </w:p>
                      </w:txbxContent>
                    </v:textbox>
                  </v:shape>
                  <v:shape id="Picture 131" o:spid="_x0000_s1178" type="#_x0000_t75" style="position:absolute;top:19560;width:25196;height:17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">
                    <v:imagedata r:id="rId62" o:title=""/>
                    <v:path arrowok="t"/>
                  </v:shape>
                  <v:shape id="Picture 130" o:spid="_x0000_s1179" type="#_x0000_t75" style="position:absolute;left:27193;top:79;width:25559;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">
                    <v:imagedata r:id="rId63" o:title=""/>
                    <v:path arrowok="t"/>
                  </v:shape>
                  <v:shape id="Picture 132" o:spid="_x0000_s1180" type="#_x0000_t75" style="position:absolute;width:25196;height:17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">
                    <v:imagedata r:id="rId64" o:title=""/>
                    <v:path arrowok="t"/>
                  </v:shape>
                  <w10:wrap anchorx="margin"/>
                </v:group>
              </w:pict>
            </mc:Fallback>
          </mc:AlternateContent>
        </w:r>
      </w:del>
    </w:p>
    <w:p w14:paraId="21FF6682" w14:textId="5DB621B3" w:rsidR="004C374A" w:rsidDel="006378C5" w:rsidRDefault="004C374A" w:rsidP="00111D8B">
      <w:pPr>
        <w:rPr>
          <w:del w:id="931" w:author="Administrator" w:date="2018-08-13T11:24:00Z"/>
        </w:rPr>
      </w:pPr>
    </w:p>
    <w:p w14:paraId="5E0C5F65" w14:textId="4AE60F76" w:rsidR="004C374A" w:rsidRDefault="004C374A" w:rsidP="006A4A0F">
      <w:del w:id="932" w:author="Administrator" w:date="2018-08-13T11:24:00Z">
        <w:r w:rsidDel="006378C5">
          <w:br w:type="page"/>
        </w:r>
      </w:del>
    </w:p>
    <w:p w14:paraId="1BB47B30" w14:textId="05F85032" w:rsidR="004C374A" w:rsidRDefault="004C374A" w:rsidP="00E84F73">
      <w:pPr>
        <w:pStyle w:val="Heading3"/>
        <w:numPr>
          <w:ilvl w:val="2"/>
          <w:numId w:val="31"/>
        </w:numPr>
        <w:ind w:left="142" w:hanging="142"/>
      </w:pPr>
      <w:bookmarkStart w:id="933" w:name="_Toc520664328"/>
      <w:r w:rsidRPr="00572D40">
        <w:lastRenderedPageBreak/>
        <w:t xml:space="preserve">Spectral </w:t>
      </w:r>
      <w:r w:rsidR="006C5F9B">
        <w:t>f</w:t>
      </w:r>
      <w:r w:rsidRPr="00572D40">
        <w:t>ingerprints</w:t>
      </w:r>
      <w:bookmarkEnd w:id="839"/>
      <w:bookmarkEnd w:id="933"/>
      <w:r w:rsidR="006C5F9B">
        <w:t xml:space="preserve"> based on </w:t>
      </w:r>
      <w:r w:rsidR="00CC15DC">
        <w:t>PLS model variable importance</w:t>
      </w:r>
    </w:p>
    <w:p w14:paraId="75E69D93" w14:textId="753348AC" w:rsidR="004C374A" w:rsidRDefault="004C374A" w:rsidP="00CC15DC">
      <w:r>
        <w:t xml:space="preserve">In order to see what spectral regions </w:t>
      </w:r>
      <w:r w:rsidR="006C5F9B">
        <w:t xml:space="preserve">of EEM </w:t>
      </w:r>
      <w:r>
        <w:t>are important</w:t>
      </w:r>
      <w:r w:rsidR="006C5F9B">
        <w:t xml:space="preserve"> for detecting microorganisms in water</w:t>
      </w:r>
      <w:r>
        <w:t xml:space="preserve">, </w:t>
      </w:r>
      <w:r w:rsidRPr="00CC15DC">
        <w:rPr>
          <w:highlight w:val="yellow"/>
        </w:rPr>
        <w:t>variable</w:t>
      </w:r>
      <w:r>
        <w:t xml:space="preserve"> importance (VI) was calculated for each excitation-emission wavelength pair</w:t>
      </w:r>
      <w:ins w:id="934" w:author="Administrator" w:date="2018-08-13T11:18:00Z">
        <w:r w:rsidR="006378C5">
          <w:t>.</w:t>
        </w:r>
      </w:ins>
      <w:moveFromRangeStart w:id="935" w:author="Administrator" w:date="2018-08-12T15:03:00Z" w:name="move521849528"/>
      <w:moveFrom w:id="936" w:author="Administrator" w:date="2018-08-12T15:03:00Z">
        <w:r w:rsidDel="00CC15DC">
          <w:t xml:space="preserve">. </w:t>
        </w:r>
        <w:commentRangeStart w:id="937"/>
        <w:commentRangeStart w:id="938"/>
        <w:r w:rsidDel="00CC15DC">
          <w:t xml:space="preserve">VI is </w:t>
        </w:r>
        <w:r w:rsidRPr="00AB2881" w:rsidDel="00CC15DC">
          <w:t>calculated</w:t>
        </w:r>
        <w:r w:rsidRPr="00470835" w:rsidDel="00CC15DC">
          <w:t xml:space="preserve"> by sum of the decrease in error when split by a variable. </w:t>
        </w:r>
        <w:r w:rsidDel="00CC15DC">
          <w:t>Generally, values over 0.8 are considered significant in models with</w:t>
        </w:r>
        <w:r w:rsidR="00432A36" w:rsidDel="00CC15DC">
          <w:t xml:space="preserve"> a lot of variables (</w:t>
        </w:r>
        <w:r w:rsidR="00432A36" w:rsidDel="00CC15DC">
          <w:fldChar w:fldCharType="begin"/>
        </w:r>
        <w:r w:rsidR="00A13910" w:rsidDel="00CC15DC">
          <w:instrText xml:space="preserve"> ADDIN EN.CITE &lt;EndNote&gt;&lt;Cite&gt;&lt;Author&gt;Eriksson&lt;/Author&gt;&lt;Year&gt;2006&lt;/Year&gt;&lt;IDText&gt;Megavariate analysis of environmental QSAR data. Part I – A basic framework founded on principal component analysis (PCA), partial least squares (PLS), and statistical molecular design (SMD)&lt;/IDText&gt;&lt;DisplayText&gt;(Eriksson et al., 2006)&lt;/DisplayText&gt;&lt;record&gt;&lt;urls&gt;&lt;related-urls&gt;&lt;url&gt;https://doi.org/10.1007/s11030-006-9024-6&lt;/url&gt;&lt;/related-urls&gt;&lt;/urls&gt;&lt;isbn&gt;1573-501X&lt;/isbn&gt;&lt;titles&gt;&lt;title&gt;Megavariate analysis of environmental QSAR data. Part I – A basic framework founded on principal component analysis (PCA), partial least squares (PLS), and statistical molecular design (SMD)&lt;/title&gt;&lt;secondary-title&gt;Molecular Diversity&lt;/secondary-title&gt;&lt;/titles&gt;&lt;pages&gt;169-186&lt;/pages&gt;&lt;number&gt;2&lt;/number&gt;&lt;contributors&gt;&lt;authors&gt;&lt;author&gt;Eriksson, Lennart&lt;/author&gt;&lt;author&gt;Andersson, Patrik L.&lt;/author&gt;&lt;author&gt;Johansson, Erik&lt;/author&gt;&lt;author&gt;Tysklind, Mats&lt;/author&gt;&lt;/authors&gt;&lt;/contributors&gt;&lt;added-date format="utc"&gt;1532899624&lt;/added-date&gt;&lt;ref-type name="Journal Article"&gt;17&lt;/ref-type&gt;&lt;dates&gt;&lt;year&gt;2006&lt;/year&gt;&lt;/dates&gt;&lt;rec-number&gt;252&lt;/rec-number&gt;&lt;last-updated-date format="utc"&gt;1532899624&lt;/last-updated-date&gt;&lt;accession-num&gt;Eriksson2006&lt;/accession-num&gt;&lt;electronic-resource-num&gt;10.1007/s11030-006-9024-6&lt;/electronic-resource-num&gt;&lt;volume&gt;10&lt;/volume&gt;&lt;/record&gt;&lt;/Cite&gt;&lt;/EndNote&gt;</w:instrText>
        </w:r>
        <w:r w:rsidR="00432A36" w:rsidDel="00CC15DC">
          <w:fldChar w:fldCharType="separate"/>
        </w:r>
        <w:r w:rsidR="00A13910" w:rsidDel="00CC15DC">
          <w:rPr>
            <w:noProof/>
          </w:rPr>
          <w:t>(Eriksson et al., 2006)</w:t>
        </w:r>
        <w:r w:rsidR="00432A36" w:rsidDel="00CC15DC">
          <w:fldChar w:fldCharType="end"/>
        </w:r>
        <w:r w:rsidDel="00CC15DC">
          <w:t>).</w:t>
        </w:r>
        <w:commentRangeEnd w:id="937"/>
        <w:r w:rsidR="000D694A" w:rsidDel="00CC15DC">
          <w:rPr>
            <w:rStyle w:val="CommentReference"/>
            <w:rFonts w:eastAsia="Calibri"/>
          </w:rPr>
          <w:commentReference w:id="937"/>
        </w:r>
      </w:moveFrom>
      <w:moveFromRangeEnd w:id="935"/>
      <w:commentRangeEnd w:id="938"/>
      <w:r w:rsidR="006731F8">
        <w:rPr>
          <w:rStyle w:val="CommentReference"/>
          <w:rFonts w:eastAsia="Calibri"/>
        </w:rPr>
        <w:commentReference w:id="938"/>
      </w:r>
    </w:p>
    <w:p w14:paraId="2B381900" w14:textId="0C758173" w:rsidR="004C374A" w:rsidRDefault="004C374A" w:rsidP="00815747">
      <w:r>
        <w:t>For this analysis, the VI values were plotted from the</w:t>
      </w:r>
      <w:r w:rsidR="00F60AA7">
        <w:t xml:space="preserve"> PLS model based on the e</w:t>
      </w:r>
      <w:r w:rsidR="00F60AA7" w:rsidRPr="00F60AA7">
        <w:t>mission spectrum upon excitation at 275 nm</w:t>
      </w:r>
      <w:r>
        <w:t xml:space="preserve"> (</w:t>
      </w:r>
      <w:r w:rsidR="0014328C">
        <w:fldChar w:fldCharType="begin"/>
      </w:r>
      <w:r w:rsidR="0014328C">
        <w:instrText xml:space="preserve"> REF _Ref520642327 \h </w:instrText>
      </w:r>
      <w:r w:rsidR="0014328C">
        <w:fldChar w:fldCharType="separate"/>
      </w:r>
      <w:r w:rsidR="000A1912">
        <w:t xml:space="preserve">Figure </w:t>
      </w:r>
      <w:r w:rsidR="000A1912">
        <w:rPr>
          <w:noProof/>
        </w:rPr>
        <w:t>18</w:t>
      </w:r>
      <w:r w:rsidR="0014328C">
        <w:fldChar w:fldCharType="end"/>
      </w:r>
      <w:r>
        <w:t xml:space="preserve">). </w:t>
      </w:r>
      <w:r w:rsidR="000D694A">
        <w:t>T</w:t>
      </w:r>
      <w:r>
        <w:t xml:space="preserve">he </w:t>
      </w:r>
      <w:r w:rsidR="000D694A">
        <w:t xml:space="preserve">upper wavelength limit in Figure 18 is </w:t>
      </w:r>
      <w:r>
        <w:t xml:space="preserve">410 nm because the </w:t>
      </w:r>
      <w:r w:rsidR="000D694A">
        <w:t xml:space="preserve">scans of groundwater samples were made </w:t>
      </w:r>
      <w:del w:id="939" w:author="Administrator" w:date="2018-08-13T11:19:00Z">
        <w:r w:rsidR="000D694A" w:rsidDel="006378C5">
          <w:delText xml:space="preserve">till </w:delText>
        </w:r>
      </w:del>
      <w:ins w:id="940" w:author="Administrator" w:date="2018-08-13T11:19:00Z">
        <w:r w:rsidR="006378C5">
          <w:t>up to</w:t>
        </w:r>
        <w:r w:rsidR="006378C5">
          <w:t xml:space="preserve"> </w:t>
        </w:r>
      </w:ins>
      <w:r w:rsidR="000D694A">
        <w:t>this limit</w:t>
      </w:r>
      <w:del w:id="941" w:author="Administrator" w:date="2018-08-13T11:19:00Z">
        <w:r w:rsidR="000D694A" w:rsidDel="006378C5">
          <w:delText xml:space="preserve"> *</w:delText>
        </w:r>
      </w:del>
      <w:r>
        <w:t xml:space="preserve"> while the pathogen scans ended at 450 nm</w:t>
      </w:r>
      <w:del w:id="942" w:author="Administrator" w:date="2018-08-13T11:19:00Z">
        <w:r w:rsidR="000D694A" w:rsidDel="006378C5">
          <w:delText>)</w:delText>
        </w:r>
      </w:del>
      <w:r>
        <w:t>. The shaded regions illustrate that there are slight differences between different bacteria's spectral fingerprin</w:t>
      </w:r>
      <w:r w:rsidR="00443647">
        <w:t>ts even in a model based only on the emission spectrum of a single excitation wavelength.</w:t>
      </w:r>
    </w:p>
    <w:p w14:paraId="2223CD93" w14:textId="12F3D1E0" w:rsidR="004C374A" w:rsidRDefault="006378C5" w:rsidP="00111D8B">
      <w:pPr>
        <w:rPr>
          <w:highlight w:val="yellow"/>
        </w:rPr>
      </w:pPr>
      <w:r>
        <w:rPr>
          <w:noProof/>
          <w:lang w:eastAsia="en-US"/>
        </w:rPr>
        <mc:AlternateContent>
          <mc:Choice Requires="wpg">
            <w:drawing>
              <wp:anchor distT="0" distB="0" distL="114300" distR="114300" simplePos="0" relativeHeight="251714560" behindDoc="0" locked="0" layoutInCell="1" allowOverlap="1" wp14:anchorId="4F3E9275" wp14:editId="462A8781">
                <wp:simplePos x="0" y="0"/>
                <wp:positionH relativeFrom="margin">
                  <wp:align>right</wp:align>
                </wp:positionH>
                <wp:positionV relativeFrom="paragraph">
                  <wp:posOffset>99971</wp:posOffset>
                </wp:positionV>
                <wp:extent cx="5423535" cy="4201350"/>
                <wp:effectExtent l="0" t="0" r="5715" b="8890"/>
                <wp:wrapNone/>
                <wp:docPr id="236" name="Group 236"/>
                <wp:cNvGraphicFramePr/>
                <a:graphic xmlns:a="http://schemas.openxmlformats.org/drawingml/2006/main">
                  <a:graphicData uri="http://schemas.microsoft.com/office/word/2010/wordprocessingGroup">
                    <wpg:wgp>
                      <wpg:cNvGrpSpPr/>
                      <wpg:grpSpPr>
                        <a:xfrm>
                          <a:off x="0" y="0"/>
                          <a:ext cx="5423535" cy="4201350"/>
                          <a:chOff x="0" y="-190"/>
                          <a:chExt cx="5423535" cy="4201350"/>
                        </a:xfrm>
                      </wpg:grpSpPr>
                      <pic:pic xmlns:pic="http://schemas.openxmlformats.org/drawingml/2006/picture">
                        <pic:nvPicPr>
                          <pic:cNvPr id="237" name="Picture 237"/>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53439" y="106878"/>
                            <a:ext cx="4975860" cy="3599815"/>
                          </a:xfrm>
                          <a:prstGeom prst="rect">
                            <a:avLst/>
                          </a:prstGeom>
                        </pic:spPr>
                      </pic:pic>
                      <wpg:grpSp>
                        <wpg:cNvPr id="238" name="Group 238"/>
                        <wpg:cNvGrpSpPr/>
                        <wpg:grpSpPr>
                          <a:xfrm>
                            <a:off x="0" y="-190"/>
                            <a:ext cx="5423535" cy="4201350"/>
                            <a:chOff x="0" y="-190"/>
                            <a:chExt cx="5424087" cy="4201352"/>
                          </a:xfrm>
                        </wpg:grpSpPr>
                        <wpg:grpSp>
                          <wpg:cNvPr id="239" name="Group 239"/>
                          <wpg:cNvGrpSpPr/>
                          <wpg:grpSpPr>
                            <a:xfrm>
                              <a:off x="0" y="-190"/>
                              <a:ext cx="5424087" cy="4201352"/>
                              <a:chOff x="0" y="-190"/>
                              <a:chExt cx="5424087" cy="4201352"/>
                            </a:xfrm>
                          </wpg:grpSpPr>
                          <wpg:grpSp>
                            <wpg:cNvPr id="240" name="Group 240"/>
                            <wpg:cNvGrpSpPr/>
                            <wpg:grpSpPr>
                              <a:xfrm>
                                <a:off x="0" y="3658"/>
                                <a:ext cx="5424087" cy="4197504"/>
                                <a:chOff x="0" y="286437"/>
                                <a:chExt cx="5424087" cy="4197504"/>
                              </a:xfrm>
                            </wpg:grpSpPr>
                            <wpg:grpSp>
                              <wpg:cNvPr id="241" name="Group 125"/>
                              <wpg:cNvGrpSpPr/>
                              <wpg:grpSpPr>
                                <a:xfrm>
                                  <a:off x="151047" y="286437"/>
                                  <a:ext cx="5273040" cy="4197504"/>
                                  <a:chOff x="-1353" y="460437"/>
                                  <a:chExt cx="5273040" cy="4197562"/>
                                </a:xfrm>
                              </wpg:grpSpPr>
                              <wpg:grpSp>
                                <wpg:cNvPr id="242" name="Group 242"/>
                                <wpg:cNvGrpSpPr/>
                                <wpg:grpSpPr>
                                  <a:xfrm>
                                    <a:off x="-1353" y="460437"/>
                                    <a:ext cx="5273040" cy="4197562"/>
                                    <a:chOff x="49446" y="-1801587"/>
                                    <a:chExt cx="5273458" cy="4199190"/>
                                  </a:xfrm>
                                </wpg:grpSpPr>
                                <wps:wsp>
                                  <wps:cNvPr id="243" name="Text Box 243"/>
                                  <wps:cNvSpPr txBox="1"/>
                                  <wps:spPr>
                                    <a:xfrm>
                                      <a:off x="365403" y="-1801587"/>
                                      <a:ext cx="251893" cy="209838"/>
                                    </a:xfrm>
                                    <a:prstGeom prst="rect">
                                      <a:avLst/>
                                    </a:prstGeom>
                                    <a:noFill/>
                                    <a:ln w="6350">
                                      <a:noFill/>
                                    </a:ln>
                                  </wps:spPr>
                                  <wps:txbx>
                                    <w:txbxContent>
                                      <w:p w14:paraId="4E244C30" w14:textId="77777777" w:rsidR="000756CE" w:rsidRDefault="000756CE" w:rsidP="009F31EC">
                                        <w:pPr>
                                          <w:pStyle w:val="VIplotA"/>
                                          <w:rPr>
                                            <w:rtl/>
                                          </w:rPr>
                                        </w:pPr>
                                        <w: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4" name="Text Box 244"/>
                                  <wps:cNvSpPr txBox="1"/>
                                  <wps:spPr>
                                    <a:xfrm>
                                      <a:off x="49446" y="1933232"/>
                                      <a:ext cx="5273458" cy="464371"/>
                                    </a:xfrm>
                                    <a:prstGeom prst="rect">
                                      <a:avLst/>
                                    </a:prstGeom>
                                    <a:solidFill>
                                      <a:prstClr val="white"/>
                                    </a:solidFill>
                                    <a:ln>
                                      <a:noFill/>
                                    </a:ln>
                                  </wps:spPr>
                                  <wps:txbx>
                                    <w:txbxContent>
                                      <w:p w14:paraId="618BB164" w14:textId="77777777" w:rsidR="000756CE" w:rsidRPr="007E21A7" w:rsidRDefault="000756CE" w:rsidP="009F31EC">
                                        <w:pPr>
                                          <w:pStyle w:val="Caption"/>
                                          <w:rPr>
                                            <w:noProof/>
                                          </w:rPr>
                                        </w:pPr>
                                        <w:bookmarkStart w:id="943" w:name="_Ref520642327"/>
                                        <w:bookmarkStart w:id="944" w:name="_Toc520445497"/>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943"/>
                                        <w:r>
                                          <w:rPr>
                                            <w:noProof/>
                                          </w:rPr>
                                          <w:t>. Variable importance (VI) plots of PLS models made from the e</w:t>
                                        </w:r>
                                        <w:r w:rsidRPr="00F60AA7">
                                          <w:rPr>
                                            <w:noProof/>
                                          </w:rPr>
                                          <w:t>mission spectrum upon excitation at 275 nm</w:t>
                                        </w:r>
                                        <w:r>
                                          <w:rPr>
                                            <w:noProof/>
                                          </w:rPr>
                                          <w:t xml:space="preserve"> spectra. The plots show only values &gt;0.8. Shades A-F indicate areas of significan signals which may be indicative bacterial concentration.</w:t>
                                        </w:r>
                                        <w:bookmarkEnd w:id="944"/>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s:wsp>
                                <wps:cNvPr id="245" name="Rectangle 245"/>
                                <wps:cNvSpPr/>
                                <wps:spPr>
                                  <a:xfrm>
                                    <a:off x="359849" y="674444"/>
                                    <a:ext cx="108000" cy="303788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46" name="Text Box 246"/>
                              <wps:cNvSpPr txBox="1"/>
                              <wps:spPr>
                                <a:xfrm>
                                  <a:off x="0" y="511065"/>
                                  <a:ext cx="559160" cy="3196225"/>
                                </a:xfrm>
                                <a:prstGeom prst="rect">
                                  <a:avLst/>
                                </a:prstGeom>
                                <a:noFill/>
                                <a:ln w="6350">
                                  <a:noFill/>
                                </a:ln>
                              </wps:spPr>
                              <wps:txbx>
                                <w:txbxContent>
                                  <w:p w14:paraId="47214602" w14:textId="77777777" w:rsidR="000756CE" w:rsidRPr="00F60AA7" w:rsidRDefault="000756CE" w:rsidP="009F31EC">
                                    <w:pPr>
                                      <w:pStyle w:val="VIplotA"/>
                                      <w:rPr>
                                        <w:rtl/>
                                      </w:rPr>
                                    </w:pPr>
                                    <w:r w:rsidRPr="00F60AA7">
                                      <w:t>VI</w:t>
                                    </w:r>
                                  </w:p>
                                </w:txbxContent>
                              </wps:txbx>
                              <wps:bodyPr rot="0" spcFirstLastPara="0" vertOverflow="overflow" horzOverflow="overflow" vert="vert270" wrap="square" lIns="91440" tIns="45720" rIns="91440" bIns="45720" numCol="1" spcCol="0" rtlCol="1" fromWordArt="0" anchor="t" anchorCtr="0" forceAA="0" compatLnSpc="1">
                                <a:prstTxWarp prst="textNoShape">
                                  <a:avLst/>
                                </a:prstTxWarp>
                                <a:noAutofit/>
                              </wps:bodyPr>
                            </wps:wsp>
                          </wpg:grpSp>
                          <wps:wsp>
                            <wps:cNvPr id="247" name="Text Box 247"/>
                            <wps:cNvSpPr txBox="1"/>
                            <wps:spPr>
                              <a:xfrm>
                                <a:off x="618134" y="3658"/>
                                <a:ext cx="251846" cy="209740"/>
                              </a:xfrm>
                              <a:prstGeom prst="rect">
                                <a:avLst/>
                              </a:prstGeom>
                              <a:noFill/>
                              <a:ln w="6350">
                                <a:noFill/>
                              </a:ln>
                            </wps:spPr>
                            <wps:txbx>
                              <w:txbxContent>
                                <w:p w14:paraId="62879E28" w14:textId="77777777" w:rsidR="000756CE" w:rsidRDefault="000756CE" w:rsidP="009F31EC">
                                  <w:pPr>
                                    <w:pStyle w:val="VIplotA"/>
                                    <w:rPr>
                                      <w:rtl/>
                                    </w:rPr>
                                  </w:pPr>
                                  <w: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8" name="Text Box 248"/>
                            <wps:cNvSpPr txBox="1"/>
                            <wps:spPr>
                              <a:xfrm>
                                <a:off x="782726" y="3658"/>
                                <a:ext cx="251846" cy="209740"/>
                              </a:xfrm>
                              <a:prstGeom prst="rect">
                                <a:avLst/>
                              </a:prstGeom>
                              <a:noFill/>
                              <a:ln w="6350">
                                <a:noFill/>
                              </a:ln>
                            </wps:spPr>
                            <wps:txbx>
                              <w:txbxContent>
                                <w:p w14:paraId="07CB3FCC" w14:textId="77777777" w:rsidR="000756CE" w:rsidRDefault="000756CE" w:rsidP="009F31EC">
                                  <w:pPr>
                                    <w:pStyle w:val="VIplotA"/>
                                    <w:rPr>
                                      <w:rtl/>
                                    </w:rPr>
                                  </w:pPr>
                                  <w: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9" name="Text Box 249"/>
                            <wps:cNvSpPr txBox="1"/>
                            <wps:spPr>
                              <a:xfrm>
                                <a:off x="1147929" y="-190"/>
                                <a:ext cx="251460" cy="209550"/>
                              </a:xfrm>
                              <a:prstGeom prst="rect">
                                <a:avLst/>
                              </a:prstGeom>
                              <a:noFill/>
                              <a:ln w="6350">
                                <a:noFill/>
                              </a:ln>
                            </wps:spPr>
                            <wps:txbx>
                              <w:txbxContent>
                                <w:p w14:paraId="1B5B31BB" w14:textId="77777777" w:rsidR="000756CE" w:rsidRDefault="000756CE" w:rsidP="009F31EC">
                                  <w:pPr>
                                    <w:pStyle w:val="VIplotA"/>
                                    <w:rPr>
                                      <w:rtl/>
                                    </w:rPr>
                                  </w:pPr>
                                  <w: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50" name="Text Box 250"/>
                            <wps:cNvSpPr txBox="1"/>
                            <wps:spPr>
                              <a:xfrm>
                                <a:off x="1540410" y="-190"/>
                                <a:ext cx="251846" cy="209740"/>
                              </a:xfrm>
                              <a:prstGeom prst="rect">
                                <a:avLst/>
                              </a:prstGeom>
                              <a:noFill/>
                              <a:ln w="6350">
                                <a:noFill/>
                              </a:ln>
                            </wps:spPr>
                            <wps:txbx>
                              <w:txbxContent>
                                <w:p w14:paraId="148F8464" w14:textId="77777777" w:rsidR="000756CE" w:rsidRDefault="000756CE" w:rsidP="009F31EC">
                                  <w:pPr>
                                    <w:pStyle w:val="VIplotA"/>
                                    <w:rPr>
                                      <w:rtl/>
                                    </w:rPr>
                                  </w:pPr>
                                  <w:r>
                                    <w:t>E</w:t>
                                  </w:r>
                                  <w:r w:rsidRPr="00F60AA7">
                                    <w:rPr>
                                      <w:noProof/>
                                      <w:lang w:eastAsia="en-US"/>
                                    </w:rPr>
                                    <w:drawing>
                                      <wp:inline distT="0" distB="0" distL="0" distR="0" wp14:anchorId="60D69F4E" wp14:editId="24AA6F45">
                                        <wp:extent cx="62230" cy="5141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30" cy="5141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51" name="Rectangle 251"/>
                          <wps:cNvSpPr/>
                          <wps:spPr>
                            <a:xfrm>
                              <a:off x="699074" y="219456"/>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2" name="Rectangle 252"/>
                          <wps:cNvSpPr/>
                          <wps:spPr>
                            <a:xfrm>
                              <a:off x="888324"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3" name="Rectangle 253"/>
                          <wps:cNvSpPr/>
                          <wps:spPr>
                            <a:xfrm>
                              <a:off x="1236189"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4" name="Rectangle 254"/>
                          <wps:cNvSpPr/>
                          <wps:spPr>
                            <a:xfrm>
                              <a:off x="1650317"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anchor>
            </w:drawing>
          </mc:Choice>
          <mc:Fallback>
            <w:pict>
              <v:group w14:anchorId="4F3E9275" id="Group 236" o:spid="_x0000_s1181" style="position:absolute;left:0;text-align:left;margin-left:375.85pt;margin-top:7.85pt;width:427.05pt;height:330.8pt;z-index:251714560;mso-position-horizontal:right;mso-position-horizontal-relative:margin" coordorigin=",-1" coordsize="54235,42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">
                <v:shape id="Picture 237" o:spid="_x0000_s1182" type="#_x0000_t75" style="position:absolute;left:534;top:1068;width:49758;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">
                  <v:imagedata r:id="rId67" o:title=""/>
                  <v:path arrowok="t"/>
                </v:shape>
                <v:group id="Group 238" o:spid="_x0000_s1183" style="position:absolute;top:-1;width:54235;height:42012" coordorigin=",-1" coordsize="54240,4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184" style="position:absolute;top:-1;width:54240;height:42012" coordorigin=",-1" coordsize="54240,4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185" style="position:absolute;top:36;width:54240;height:41975" coordorigin=",2864" coordsize="54240,41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125" o:spid="_x0000_s1186" style="position:absolute;left:1510;top:2864;width:52730;height:41975" coordorigin="-13,4604" coordsize="52730,41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187" style="position:absolute;left:-13;top:4604;width:52729;height:41975" coordorigin="494,-18015" coordsize="52734,4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43" o:spid="_x0000_s1188" type="#_x0000_t202" style="position:absolute;left:3654;top:-18015;width:2518;height:2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4E244C30" w14:textId="77777777" w:rsidR="000756CE" w:rsidRDefault="000756CE" w:rsidP="009F31EC">
                                  <w:pPr>
                                    <w:pStyle w:val="VIplotA"/>
                                    <w:rPr>
                                      <w:rtl/>
                                    </w:rPr>
                                  </w:pPr>
                                  <w:r>
                                    <w:t>A</w:t>
                                  </w:r>
                                </w:p>
                              </w:txbxContent>
                            </v:textbox>
                          </v:shape>
                          <v:shape id="Text Box 244" o:spid="_x0000_s1189" type="#_x0000_t202" style="position:absolute;left:494;top:19332;width:52735;height:4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618BB164" w14:textId="77777777" w:rsidR="000756CE" w:rsidRPr="007E21A7" w:rsidRDefault="000756CE" w:rsidP="009F31EC">
                                  <w:pPr>
                                    <w:pStyle w:val="Caption"/>
                                    <w:rPr>
                                      <w:noProof/>
                                    </w:rPr>
                                  </w:pPr>
                                  <w:bookmarkStart w:id="945" w:name="_Ref520642327"/>
                                  <w:bookmarkStart w:id="946" w:name="_Toc520445497"/>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945"/>
                                  <w:r>
                                    <w:rPr>
                                      <w:noProof/>
                                    </w:rPr>
                                    <w:t>. Variable importance (VI) plots of PLS models made from the e</w:t>
                                  </w:r>
                                  <w:r w:rsidRPr="00F60AA7">
                                    <w:rPr>
                                      <w:noProof/>
                                    </w:rPr>
                                    <w:t>mission spectrum upon excitation at 275 nm</w:t>
                                  </w:r>
                                  <w:r>
                                    <w:rPr>
                                      <w:noProof/>
                                    </w:rPr>
                                    <w:t xml:space="preserve"> spectra. The plots show only values &gt;0.8. Shades A-F indicate areas of significan signals which may be indicative bacterial concentration.</w:t>
                                  </w:r>
                                  <w:bookmarkEnd w:id="946"/>
                                  <w:r>
                                    <w:rPr>
                                      <w:noProof/>
                                    </w:rPr>
                                    <w:t xml:space="preserve"> </w:t>
                                  </w:r>
                                </w:p>
                              </w:txbxContent>
                            </v:textbox>
                          </v:shape>
                        </v:group>
                        <v:rect id="Rectangle 245" o:spid="_x0000_s1190" style="position:absolute;left:3598;top:6744;width:1080;height:30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" fillcolor="#5b9bd5 [3204]" stroked="f" strokeweight="1pt">
                          <v:fill opacity="13107f"/>
                        </v:rect>
                      </v:group>
                      <v:shape id="Text Box 246" o:spid="_x0000_s1191" type="#_x0000_t202" style="position:absolute;top:5110;width:5591;height:31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" filled="f" stroked="f" strokeweight=".5pt">
                        <v:textbox style="layout-flow:vertical;mso-layout-flow-alt:bottom-to-top">
                          <w:txbxContent>
                            <w:p w14:paraId="47214602" w14:textId="77777777" w:rsidR="000756CE" w:rsidRPr="00F60AA7" w:rsidRDefault="000756CE" w:rsidP="009F31EC">
                              <w:pPr>
                                <w:pStyle w:val="VIplotA"/>
                                <w:rPr>
                                  <w:rtl/>
                                </w:rPr>
                              </w:pPr>
                              <w:r w:rsidRPr="00F60AA7">
                                <w:t>VI</w:t>
                              </w:r>
                            </w:p>
                          </w:txbxContent>
                        </v:textbox>
                      </v:shape>
                    </v:group>
                    <v:shape id="Text Box 247" o:spid="_x0000_s1192" type="#_x0000_t202" style="position:absolute;left:6181;top:36;width:2518;height: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62879E28" w14:textId="77777777" w:rsidR="000756CE" w:rsidRDefault="000756CE" w:rsidP="009F31EC">
                            <w:pPr>
                              <w:pStyle w:val="VIplotA"/>
                              <w:rPr>
                                <w:rtl/>
                              </w:rPr>
                            </w:pPr>
                            <w:r>
                              <w:t>B</w:t>
                            </w:r>
                          </w:p>
                        </w:txbxContent>
                      </v:textbox>
                    </v:shape>
                    <v:shape id="Text Box 248" o:spid="_x0000_s1193" type="#_x0000_t202" style="position:absolute;left:7827;top:36;width:2518;height: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07CB3FCC" w14:textId="77777777" w:rsidR="000756CE" w:rsidRDefault="000756CE" w:rsidP="009F31EC">
                            <w:pPr>
                              <w:pStyle w:val="VIplotA"/>
                              <w:rPr>
                                <w:rtl/>
                              </w:rPr>
                            </w:pPr>
                            <w:r>
                              <w:t>C</w:t>
                            </w:r>
                          </w:p>
                        </w:txbxContent>
                      </v:textbox>
                    </v:shape>
                    <v:shape id="Text Box 249" o:spid="_x0000_s1194" type="#_x0000_t202" style="position:absolute;left:11479;top:-1;width:2514;height:2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1B5B31BB" w14:textId="77777777" w:rsidR="000756CE" w:rsidRDefault="000756CE" w:rsidP="009F31EC">
                            <w:pPr>
                              <w:pStyle w:val="VIplotA"/>
                              <w:rPr>
                                <w:rtl/>
                              </w:rPr>
                            </w:pPr>
                            <w:r>
                              <w:t>D</w:t>
                            </w:r>
                          </w:p>
                        </w:txbxContent>
                      </v:textbox>
                    </v:shape>
                    <v:shape id="Text Box 250" o:spid="_x0000_s1195" type="#_x0000_t202" style="position:absolute;left:15404;top:-1;width:2518;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" filled="f" stroked="f" strokeweight=".5pt">
                      <v:textbox>
                        <w:txbxContent>
                          <w:p w14:paraId="148F8464" w14:textId="77777777" w:rsidR="000756CE" w:rsidRDefault="000756CE" w:rsidP="009F31EC">
                            <w:pPr>
                              <w:pStyle w:val="VIplotA"/>
                              <w:rPr>
                                <w:rtl/>
                              </w:rPr>
                            </w:pPr>
                            <w:r>
                              <w:t>E</w:t>
                            </w:r>
                            <w:r w:rsidRPr="00F60AA7">
                              <w:rPr>
                                <w:noProof/>
                                <w:lang w:eastAsia="en-US"/>
                              </w:rPr>
                              <w:drawing>
                                <wp:inline distT="0" distB="0" distL="0" distR="0" wp14:anchorId="60D69F4E" wp14:editId="24AA6F45">
                                  <wp:extent cx="62230" cy="5141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30" cy="51414"/>
                                          </a:xfrm>
                                          <a:prstGeom prst="rect">
                                            <a:avLst/>
                                          </a:prstGeom>
                                          <a:noFill/>
                                          <a:ln>
                                            <a:noFill/>
                                          </a:ln>
                                        </pic:spPr>
                                      </pic:pic>
                                    </a:graphicData>
                                  </a:graphic>
                                </wp:inline>
                              </w:drawing>
                            </w:r>
                          </w:p>
                        </w:txbxContent>
                      </v:textbox>
                    </v:shape>
                  </v:group>
                  <v:rect id="Rectangle 251" o:spid="_x0000_s1196" style="position:absolute;left:6990;top:2194;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" fillcolor="#5b9bd5 [3204]" stroked="f" strokeweight="1pt">
                    <v:fill opacity="13107f"/>
                  </v:rect>
                  <v:rect id="Rectangle 252" o:spid="_x0000_s1197" style="position:absolute;left:8883;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" fillcolor="#5b9bd5 [3204]" stroked="f" strokeweight="1pt">
                    <v:fill opacity="13107f"/>
                  </v:rect>
                  <v:rect id="Rectangle 253" o:spid="_x0000_s1198" style="position:absolute;left:12361;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" fillcolor="#5b9bd5 [3204]" stroked="f" strokeweight="1pt">
                    <v:fill opacity="13107f"/>
                  </v:rect>
                  <v:rect id="Rectangle 254" o:spid="_x0000_s1199" style="position:absolute;left:16503;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" fillcolor="#5b9bd5 [3204]" stroked="f" strokeweight="1pt">
                    <v:fill opacity="13107f"/>
                  </v:rect>
                </v:group>
                <w10:wrap anchorx="margin"/>
              </v:group>
            </w:pict>
          </mc:Fallback>
        </mc:AlternateContent>
      </w:r>
      <w:r w:rsidR="004C374A">
        <w:rPr>
          <w:highlight w:val="yellow"/>
        </w:rPr>
        <w:br w:type="page"/>
      </w:r>
    </w:p>
    <w:p w14:paraId="52923932" w14:textId="3D7D212A" w:rsidR="004C374A" w:rsidRDefault="00815747" w:rsidP="00815747">
      <w:r>
        <w:rPr>
          <w:noProof/>
          <w:lang w:eastAsia="en-US"/>
        </w:rPr>
        <w:lastRenderedPageBreak/>
        <mc:AlternateContent>
          <mc:Choice Requires="wpg">
            <w:drawing>
              <wp:anchor distT="0" distB="0" distL="114300" distR="114300" simplePos="0" relativeHeight="251716608" behindDoc="0" locked="0" layoutInCell="1" allowOverlap="1" wp14:anchorId="7C1F9A05" wp14:editId="689D4431">
                <wp:simplePos x="0" y="0"/>
                <wp:positionH relativeFrom="margin">
                  <wp:align>left</wp:align>
                </wp:positionH>
                <wp:positionV relativeFrom="paragraph">
                  <wp:posOffset>1772368</wp:posOffset>
                </wp:positionV>
                <wp:extent cx="5274945" cy="5032690"/>
                <wp:effectExtent l="0" t="0" r="1905" b="0"/>
                <wp:wrapTopAndBottom/>
                <wp:docPr id="257" name="Group 257"/>
                <wp:cNvGraphicFramePr/>
                <a:graphic xmlns:a="http://schemas.openxmlformats.org/drawingml/2006/main">
                  <a:graphicData uri="http://schemas.microsoft.com/office/word/2010/wordprocessingGroup">
                    <wpg:wgp>
                      <wpg:cNvGrpSpPr/>
                      <wpg:grpSpPr>
                        <a:xfrm>
                          <a:off x="0" y="0"/>
                          <a:ext cx="5274945" cy="5032690"/>
                          <a:chOff x="0" y="0"/>
                          <a:chExt cx="5274945" cy="5032690"/>
                        </a:xfrm>
                      </wpg:grpSpPr>
                      <wpg:grpSp>
                        <wpg:cNvPr id="144" name="Group 144"/>
                        <wpg:cNvGrpSpPr/>
                        <wpg:grpSpPr>
                          <a:xfrm>
                            <a:off x="0" y="0"/>
                            <a:ext cx="5274945" cy="5032690"/>
                            <a:chOff x="0" y="0"/>
                            <a:chExt cx="5274945" cy="5033124"/>
                          </a:xfrm>
                        </wpg:grpSpPr>
                        <pic:pic xmlns:pic="http://schemas.openxmlformats.org/drawingml/2006/picture">
                          <pic:nvPicPr>
                            <pic:cNvPr id="145" name="Picture 145"/>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73152" y="482803"/>
                              <a:ext cx="2696210" cy="2015490"/>
                            </a:xfrm>
                            <a:prstGeom prst="rect">
                              <a:avLst/>
                            </a:prstGeom>
                          </pic:spPr>
                        </pic:pic>
                        <pic:pic xmlns:pic="http://schemas.openxmlformats.org/drawingml/2006/picture">
                          <pic:nvPicPr>
                            <pic:cNvPr id="146" name="Picture 146"/>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2567635" y="482803"/>
                              <a:ext cx="2696210" cy="2014855"/>
                            </a:xfrm>
                            <a:prstGeom prst="rect">
                              <a:avLst/>
                            </a:prstGeom>
                          </pic:spPr>
                        </pic:pic>
                        <pic:pic xmlns:pic="http://schemas.openxmlformats.org/drawingml/2006/picture">
                          <pic:nvPicPr>
                            <pic:cNvPr id="148" name="Picture 148"/>
                            <pic:cNvPicPr>
                              <a:picLocks noChangeAspect="1"/>
                            </pic:cNvPicPr>
                          </pic:nvPicPr>
                          <pic:blipFill rotWithShape="1">
                            <a:blip r:embed="rId70">
                              <a:extLst>
                                <a:ext uri="{28A0092B-C50C-407E-A947-70E740481C1C}">
                                  <a14:useLocalDpi xmlns:a14="http://schemas.microsoft.com/office/drawing/2010/main" val="0"/>
                                </a:ext>
                              </a:extLst>
                            </a:blip>
                            <a:srcRect t="91775"/>
                            <a:stretch/>
                          </pic:blipFill>
                          <pic:spPr bwMode="auto">
                            <a:xfrm>
                              <a:off x="0" y="0"/>
                              <a:ext cx="5274945" cy="480695"/>
                            </a:xfrm>
                            <a:prstGeom prst="rect">
                              <a:avLst/>
                            </a:prstGeom>
                            <a:ln>
                              <a:noFill/>
                            </a:ln>
                            <a:extLst>
                              <a:ext uri="{53640926-AAD7-44D8-BBD7-CCE9431645EC}">
                                <a14:shadowObscured xmlns:a14="http://schemas.microsoft.com/office/drawing/2010/main"/>
                              </a:ext>
                            </a:extLst>
                          </pic:spPr>
                        </pic:pic>
                        <wps:wsp>
                          <wps:cNvPr id="149" name="Text Box 149"/>
                          <wps:cNvSpPr txBox="1"/>
                          <wps:spPr>
                            <a:xfrm>
                              <a:off x="373075" y="577901"/>
                              <a:ext cx="1082040" cy="248285"/>
                            </a:xfrm>
                            <a:prstGeom prst="rect">
                              <a:avLst/>
                            </a:prstGeom>
                            <a:solidFill>
                              <a:schemeClr val="lt1"/>
                            </a:solidFill>
                            <a:ln w="6350">
                              <a:noFill/>
                            </a:ln>
                          </wps:spPr>
                          <wps:txbx>
                            <w:txbxContent>
                              <w:p w14:paraId="57D66B37" w14:textId="77777777" w:rsidR="000756CE" w:rsidRPr="00B6488F" w:rsidRDefault="000756CE" w:rsidP="00E84F73">
                                <w:pPr>
                                  <w:pStyle w:val="VIplotA"/>
                                </w:pPr>
                                <w:r w:rsidRPr="00B6488F">
                                  <w:t>E. coli</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0" name="Text Box 150"/>
                          <wps:cNvSpPr txBox="1"/>
                          <wps:spPr>
                            <a:xfrm>
                              <a:off x="87781" y="4681304"/>
                              <a:ext cx="5000181" cy="351820"/>
                            </a:xfrm>
                            <a:prstGeom prst="rect">
                              <a:avLst/>
                            </a:prstGeom>
                            <a:solidFill>
                              <a:prstClr val="white"/>
                            </a:solidFill>
                            <a:ln>
                              <a:noFill/>
                            </a:ln>
                          </wps:spPr>
                          <wps:txbx>
                            <w:txbxContent>
                              <w:p w14:paraId="2D6D5E64" w14:textId="5E5D0128" w:rsidR="000756CE" w:rsidRPr="007E21A7" w:rsidRDefault="000756CE" w:rsidP="00BF2C06">
                                <w:pPr>
                                  <w:pStyle w:val="Caption"/>
                                  <w:rPr>
                                    <w:noProof/>
                                  </w:rPr>
                                </w:pPr>
                                <w:bookmarkStart w:id="947" w:name="_Ref520642350"/>
                                <w:bookmarkStart w:id="948" w:name="_Toc520445498"/>
                                <w:r>
                                  <w:t xml:space="preserve">Figure </w:t>
                                </w:r>
                                <w:r>
                                  <w:rPr>
                                    <w:noProof/>
                                  </w:rPr>
                                  <w:fldChar w:fldCharType="begin"/>
                                </w:r>
                                <w:r>
                                  <w:rPr>
                                    <w:noProof/>
                                  </w:rPr>
                                  <w:instrText xml:space="preserve"> SEQ Figure \* ARABIC </w:instrText>
                                </w:r>
                                <w:r>
                                  <w:rPr>
                                    <w:noProof/>
                                  </w:rPr>
                                  <w:fldChar w:fldCharType="separate"/>
                                </w:r>
                                <w:ins w:id="949" w:author="Administrator" w:date="2018-08-08T15:52:00Z">
                                  <w:r>
                                    <w:rPr>
                                      <w:noProof/>
                                    </w:rPr>
                                    <w:t>21</w:t>
                                  </w:r>
                                </w:ins>
                                <w:del w:id="950" w:author="Administrator" w:date="2018-08-08T15:52:00Z">
                                  <w:r w:rsidDel="00ED50AB">
                                    <w:rPr>
                                      <w:noProof/>
                                    </w:rPr>
                                    <w:delText>18</w:delText>
                                  </w:r>
                                </w:del>
                                <w:r>
                                  <w:rPr>
                                    <w:noProof/>
                                  </w:rPr>
                                  <w:fldChar w:fldCharType="end"/>
                                </w:r>
                                <w:bookmarkEnd w:id="947"/>
                                <w:r>
                                  <w:rPr>
                                    <w:noProof/>
                                  </w:rPr>
                                  <w:t>. Variable importance (VI) plots of PLS models made from entire EEMs. The plots show only values &gt;0.8.</w:t>
                                </w:r>
                                <w:bookmarkEnd w:id="948"/>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151" name="Picture 15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73152" y="2509113"/>
                              <a:ext cx="2696210" cy="2015490"/>
                            </a:xfrm>
                            <a:prstGeom prst="rect">
                              <a:avLst/>
                            </a:prstGeom>
                          </pic:spPr>
                        </pic:pic>
                        <wps:wsp>
                          <wps:cNvPr id="153" name="Text Box 153"/>
                          <wps:cNvSpPr txBox="1"/>
                          <wps:spPr>
                            <a:xfrm>
                              <a:off x="2940711" y="577901"/>
                              <a:ext cx="1082611" cy="248712"/>
                            </a:xfrm>
                            <a:prstGeom prst="rect">
                              <a:avLst/>
                            </a:prstGeom>
                            <a:solidFill>
                              <a:schemeClr val="lt1"/>
                            </a:solidFill>
                            <a:ln w="6350">
                              <a:noFill/>
                            </a:ln>
                          </wps:spPr>
                          <wps:txbx>
                            <w:txbxContent>
                              <w:p w14:paraId="21724CB5" w14:textId="77777777" w:rsidR="000756CE" w:rsidRPr="00B6488F" w:rsidRDefault="000756CE" w:rsidP="00E84F73">
                                <w:pPr>
                                  <w:pStyle w:val="VIplotA"/>
                                </w:pPr>
                                <w:r w:rsidRPr="00B6488F">
                                  <w:t>B. subtilis</w:t>
                                </w:r>
                              </w:p>
                              <w:p w14:paraId="38F58F73" w14:textId="77777777" w:rsidR="000756CE" w:rsidRPr="00B6488F" w:rsidRDefault="000756CE"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5" name="Text Box 155"/>
                          <wps:cNvSpPr txBox="1"/>
                          <wps:spPr>
                            <a:xfrm>
                              <a:off x="380391" y="2603988"/>
                              <a:ext cx="1082611" cy="282513"/>
                            </a:xfrm>
                            <a:prstGeom prst="rect">
                              <a:avLst/>
                            </a:prstGeom>
                            <a:solidFill>
                              <a:schemeClr val="lt1"/>
                            </a:solidFill>
                            <a:ln w="6350">
                              <a:noFill/>
                            </a:ln>
                          </wps:spPr>
                          <wps:txbx>
                            <w:txbxContent>
                              <w:p w14:paraId="0721A466" w14:textId="77777777" w:rsidR="000756CE" w:rsidRPr="00B6488F" w:rsidRDefault="000756CE" w:rsidP="00E84F73">
                                <w:pPr>
                                  <w:pStyle w:val="VIplotA"/>
                                </w:pPr>
                                <w:r w:rsidRPr="00B6488F">
                                  <w:t>P. aeruginos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pic:pic xmlns:pic="http://schemas.openxmlformats.org/drawingml/2006/picture">
                          <pic:nvPicPr>
                            <pic:cNvPr id="147" name="Picture 147"/>
                            <pic:cNvPicPr>
                              <a:picLocks noChangeAspect="1"/>
                            </pic:cNvPicPr>
                          </pic:nvPicPr>
                          <pic:blipFill rotWithShape="1">
                            <a:blip r:embed="rId72" cstate="print">
                              <a:extLst>
                                <a:ext uri="{28A0092B-C50C-407E-A947-70E740481C1C}">
                                  <a14:useLocalDpi xmlns:a14="http://schemas.microsoft.com/office/drawing/2010/main" val="0"/>
                                </a:ext>
                              </a:extLst>
                            </a:blip>
                            <a:srcRect r="14237"/>
                            <a:stretch/>
                          </pic:blipFill>
                          <pic:spPr bwMode="auto">
                            <a:xfrm>
                              <a:off x="2567634" y="2596285"/>
                              <a:ext cx="2313927" cy="2004695"/>
                            </a:xfrm>
                            <a:prstGeom prst="rect">
                              <a:avLst/>
                            </a:prstGeom>
                            <a:ln>
                              <a:noFill/>
                            </a:ln>
                            <a:extLst>
                              <a:ext uri="{53640926-AAD7-44D8-BBD7-CCE9431645EC}">
                                <a14:shadowObscured xmlns:a14="http://schemas.microsoft.com/office/drawing/2010/main"/>
                              </a:ext>
                            </a:extLst>
                          </pic:spPr>
                        </pic:pic>
                        <wps:wsp>
                          <wps:cNvPr id="156" name="Text Box 156"/>
                          <wps:cNvSpPr txBox="1"/>
                          <wps:spPr>
                            <a:xfrm>
                              <a:off x="2940711" y="2735232"/>
                              <a:ext cx="1082040" cy="497205"/>
                            </a:xfrm>
                            <a:prstGeom prst="rect">
                              <a:avLst/>
                            </a:prstGeom>
                            <a:solidFill>
                              <a:schemeClr val="lt1"/>
                            </a:solidFill>
                            <a:ln w="6350">
                              <a:noFill/>
                            </a:ln>
                          </wps:spPr>
                          <wps:txbx>
                            <w:txbxContent>
                              <w:p w14:paraId="6839F72E" w14:textId="77777777" w:rsidR="000756CE" w:rsidRPr="00B6488F" w:rsidRDefault="000756CE" w:rsidP="00111D8B">
                                <w:r>
                                  <w:t>Heterotrophic Bacteria</w:t>
                                </w:r>
                              </w:p>
                              <w:p w14:paraId="12CC7D99" w14:textId="77777777" w:rsidR="000756CE" w:rsidRPr="00B6488F" w:rsidRDefault="000756CE"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56" name="Rectangle 256"/>
                        <wps:cNvSpPr/>
                        <wps:spPr>
                          <a:xfrm>
                            <a:off x="4857750" y="2705100"/>
                            <a:ext cx="45719" cy="61436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C1F9A05" id="Group 257" o:spid="_x0000_s1200" style="position:absolute;left:0;text-align:left;margin-left:0;margin-top:139.55pt;width:415.35pt;height:396.25pt;z-index:251716608;mso-position-horizontal:left;mso-position-horizontal-relative:margin;mso-height-relative:margin" coordsize="52749,50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">
                <v:group id="Group 144" o:spid="_x0000_s1201" style="position:absolute;width:52749;height:50326" coordsize="52749,5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145" o:spid="_x0000_s1202" type="#_x0000_t75" style="position:absolute;left:731;top:4828;width:26962;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">
                    <v:imagedata r:id="rId73" o:title=""/>
                    <v:path arrowok="t"/>
                  </v:shape>
                  <v:shape id="Picture 146" o:spid="_x0000_s1203" type="#_x0000_t75" style="position:absolute;left:25676;top:4828;width:26962;height:20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">
                    <v:imagedata r:id="rId74" o:title=""/>
                    <v:path arrowok="t"/>
                  </v:shape>
                  <v:shape id="Picture 148" o:spid="_x0000_s1204" type="#_x0000_t75" style="position:absolute;width:52749;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">
                    <v:imagedata r:id="rId75" o:title="" croptop="60146f"/>
                    <v:path arrowok="t"/>
                  </v:shape>
                  <v:shape id="Text Box 149" o:spid="_x0000_s1205" type="#_x0000_t202" style="position:absolute;left:3730;top:5779;width:10821;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" fillcolor="white [3201]" stroked="f" strokeweight=".5pt">
                    <v:textbox>
                      <w:txbxContent>
                        <w:p w14:paraId="57D66B37" w14:textId="77777777" w:rsidR="000756CE" w:rsidRPr="00B6488F" w:rsidRDefault="000756CE" w:rsidP="00E84F73">
                          <w:pPr>
                            <w:pStyle w:val="VIplotA"/>
                          </w:pPr>
                          <w:r w:rsidRPr="00B6488F">
                            <w:t>E. coli</w:t>
                          </w:r>
                        </w:p>
                      </w:txbxContent>
                    </v:textbox>
                  </v:shape>
                  <v:shape id="Text Box 150" o:spid="_x0000_s1206" type="#_x0000_t202" style="position:absolute;left:877;top:46813;width:50002;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QZr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IAFBmvHAAAA3AAA&#10;AA8AAAAAAAAAAAAAAAAABwIAAGRycy9kb3ducmV2LnhtbFBLBQYAAAAAAwADALcAAAD7AgAAAAA=&#10;" stroked="f">
                    <v:textbox style="mso-fit-shape-to-text:t" inset="0,0,0,0">
                      <w:txbxContent>
                        <w:p w14:paraId="2D6D5E64" w14:textId="5E5D0128" w:rsidR="000756CE" w:rsidRPr="007E21A7" w:rsidRDefault="000756CE" w:rsidP="00BF2C06">
                          <w:pPr>
                            <w:pStyle w:val="Caption"/>
                            <w:rPr>
                              <w:noProof/>
                            </w:rPr>
                          </w:pPr>
                          <w:bookmarkStart w:id="951" w:name="_Ref520642350"/>
                          <w:bookmarkStart w:id="952" w:name="_Toc520445498"/>
                          <w:r>
                            <w:t xml:space="preserve">Figure </w:t>
                          </w:r>
                          <w:r>
                            <w:rPr>
                              <w:noProof/>
                            </w:rPr>
                            <w:fldChar w:fldCharType="begin"/>
                          </w:r>
                          <w:r>
                            <w:rPr>
                              <w:noProof/>
                            </w:rPr>
                            <w:instrText xml:space="preserve"> SEQ Figure \* ARABIC </w:instrText>
                          </w:r>
                          <w:r>
                            <w:rPr>
                              <w:noProof/>
                            </w:rPr>
                            <w:fldChar w:fldCharType="separate"/>
                          </w:r>
                          <w:ins w:id="953" w:author="Administrator" w:date="2018-08-08T15:52:00Z">
                            <w:r>
                              <w:rPr>
                                <w:noProof/>
                              </w:rPr>
                              <w:t>21</w:t>
                            </w:r>
                          </w:ins>
                          <w:del w:id="954" w:author="Administrator" w:date="2018-08-08T15:52:00Z">
                            <w:r w:rsidDel="00ED50AB">
                              <w:rPr>
                                <w:noProof/>
                              </w:rPr>
                              <w:delText>18</w:delText>
                            </w:r>
                          </w:del>
                          <w:r>
                            <w:rPr>
                              <w:noProof/>
                            </w:rPr>
                            <w:fldChar w:fldCharType="end"/>
                          </w:r>
                          <w:bookmarkEnd w:id="951"/>
                          <w:r>
                            <w:rPr>
                              <w:noProof/>
                            </w:rPr>
                            <w:t>. Variable importance (VI) plots of PLS models made from entire EEMs. The plots show only values &gt;0.8.</w:t>
                          </w:r>
                          <w:bookmarkEnd w:id="952"/>
                          <w:r>
                            <w:rPr>
                              <w:noProof/>
                            </w:rPr>
                            <w:t xml:space="preserve"> </w:t>
                          </w:r>
                        </w:p>
                      </w:txbxContent>
                    </v:textbox>
                  </v:shape>
                  <v:shape id="Picture 151" o:spid="_x0000_s1207" type="#_x0000_t75" style="position:absolute;left:731;top:25091;width:26962;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">
                    <v:imagedata r:id="rId76" o:title=""/>
                    <v:path arrowok="t"/>
                  </v:shape>
                  <v:shape id="Text Box 153" o:spid="_x0000_s1208" type="#_x0000_t202" style="position:absolute;left:29407;top:5779;width:10826;height:2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" fillcolor="white [3201]" stroked="f" strokeweight=".5pt">
                    <v:textbox>
                      <w:txbxContent>
                        <w:p w14:paraId="21724CB5" w14:textId="77777777" w:rsidR="000756CE" w:rsidRPr="00B6488F" w:rsidRDefault="000756CE" w:rsidP="00E84F73">
                          <w:pPr>
                            <w:pStyle w:val="VIplotA"/>
                          </w:pPr>
                          <w:r w:rsidRPr="00B6488F">
                            <w:t>B. subtilis</w:t>
                          </w:r>
                        </w:p>
                        <w:p w14:paraId="38F58F73" w14:textId="77777777" w:rsidR="000756CE" w:rsidRPr="00B6488F" w:rsidRDefault="000756CE" w:rsidP="00111D8B"/>
                      </w:txbxContent>
                    </v:textbox>
                  </v:shape>
                  <v:shape id="Text Box 155" o:spid="_x0000_s1209" type="#_x0000_t202" style="position:absolute;left:3803;top:26039;width:1082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" fillcolor="white [3201]" stroked="f" strokeweight=".5pt">
                    <v:textbox>
                      <w:txbxContent>
                        <w:p w14:paraId="0721A466" w14:textId="77777777" w:rsidR="000756CE" w:rsidRPr="00B6488F" w:rsidRDefault="000756CE" w:rsidP="00E84F73">
                          <w:pPr>
                            <w:pStyle w:val="VIplotA"/>
                          </w:pPr>
                          <w:r w:rsidRPr="00B6488F">
                            <w:t>P. aeruginosa</w:t>
                          </w:r>
                        </w:p>
                      </w:txbxContent>
                    </v:textbox>
                  </v:shape>
                  <v:shape id="Picture 147" o:spid="_x0000_s1210" type="#_x0000_t75" style="position:absolute;left:25676;top:25962;width:23139;height:20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">
                    <v:imagedata r:id="rId77" o:title="" cropright="9330f"/>
                    <v:path arrowok="t"/>
                  </v:shape>
                  <v:shape id="Text Box 156" o:spid="_x0000_s1211" type="#_x0000_t202" style="position:absolute;left:29407;top:27352;width:10820;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" fillcolor="white [3201]" stroked="f" strokeweight=".5pt">
                    <v:textbox>
                      <w:txbxContent>
                        <w:p w14:paraId="6839F72E" w14:textId="77777777" w:rsidR="000756CE" w:rsidRPr="00B6488F" w:rsidRDefault="000756CE" w:rsidP="00111D8B">
                          <w:r>
                            <w:t>Heterotrophic Bacteria</w:t>
                          </w:r>
                        </w:p>
                        <w:p w14:paraId="12CC7D99" w14:textId="77777777" w:rsidR="000756CE" w:rsidRPr="00B6488F" w:rsidRDefault="000756CE" w:rsidP="00111D8B"/>
                      </w:txbxContent>
                    </v:textbox>
                  </v:shape>
                </v:group>
                <v:rect id="Rectangle 256" o:spid="_x0000_s1212" style="position:absolute;left:48577;top:27051;width:457;height:6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" fillcolor="white [3212]" strokecolor="white [3212]" strokeweight="1pt"/>
                <w10:wrap type="topAndBottom" anchorx="margin"/>
              </v:group>
            </w:pict>
          </mc:Fallback>
        </mc:AlternateContent>
      </w:r>
      <w:r w:rsidR="004C374A">
        <w:t xml:space="preserve">When the VI values of entire EEM, </w:t>
      </w:r>
      <w:r w:rsidR="006E384D">
        <w:t>characteristic for the</w:t>
      </w:r>
      <w:r w:rsidR="004C374A">
        <w:t xml:space="preserve"> excitation </w:t>
      </w:r>
      <w:r w:rsidR="006E384D">
        <w:t xml:space="preserve">wavelength </w:t>
      </w:r>
      <w:r w:rsidR="004C374A">
        <w:t xml:space="preserve">range of 210-400 nm and </w:t>
      </w:r>
      <w:r w:rsidR="006E384D">
        <w:t xml:space="preserve">the </w:t>
      </w:r>
      <w:r w:rsidR="004C374A">
        <w:t xml:space="preserve">emission </w:t>
      </w:r>
      <w:r w:rsidR="006E384D">
        <w:t xml:space="preserve">wavelength </w:t>
      </w:r>
      <w:r w:rsidR="004C374A">
        <w:t>of 220-4</w:t>
      </w:r>
      <w:r w:rsidR="005C0786">
        <w:t>5</w:t>
      </w:r>
      <w:r w:rsidR="004C374A">
        <w:t>0 nm were plotted (</w:t>
      </w:r>
      <w:r w:rsidR="003B6890">
        <w:fldChar w:fldCharType="begin"/>
      </w:r>
      <w:r w:rsidR="003B6890">
        <w:instrText xml:space="preserve"> REF _Ref520642350 \h </w:instrText>
      </w:r>
      <w:r w:rsidR="003B6890">
        <w:fldChar w:fldCharType="separate"/>
      </w:r>
      <w:r w:rsidR="003B6890">
        <w:t xml:space="preserve">Figure </w:t>
      </w:r>
      <w:ins w:id="955" w:author="Administrator" w:date="2018-08-08T15:52:00Z">
        <w:r w:rsidR="003B6890">
          <w:rPr>
            <w:noProof/>
          </w:rPr>
          <w:t>21</w:t>
        </w:r>
      </w:ins>
      <w:r w:rsidR="003B6890">
        <w:fldChar w:fldCharType="end"/>
      </w:r>
      <w:r w:rsidR="003B6890">
        <w:t>)</w:t>
      </w:r>
      <w:r w:rsidR="004C374A">
        <w:t>, a difference between the spectral fingerprints could be observed. While most of the signal came from the protein</w:t>
      </w:r>
      <w:ins w:id="956" w:author="Administrator" w:date="2018-08-13T11:20:00Z">
        <w:r w:rsidR="006378C5">
          <w:t>aceus</w:t>
        </w:r>
      </w:ins>
      <w:del w:id="957" w:author="Administrator" w:date="2018-08-13T11:20:00Z">
        <w:r w:rsidR="004C374A" w:rsidDel="006378C5">
          <w:delText>-like</w:delText>
        </w:r>
      </w:del>
      <w:r w:rsidR="004C374A">
        <w:t xml:space="preserve"> fluorescence region (</w:t>
      </w:r>
      <w:r w:rsidR="006E384D">
        <w:t xml:space="preserve">excitation wavelengths in the </w:t>
      </w:r>
      <w:r w:rsidR="004C374A">
        <w:t xml:space="preserve">220-230, 270-300 </w:t>
      </w:r>
      <w:r w:rsidR="006E384D">
        <w:t xml:space="preserve">nm range, the emission in the </w:t>
      </w:r>
      <w:r w:rsidR="00432A36">
        <w:t xml:space="preserve">300-360 nm </w:t>
      </w:r>
      <w:r w:rsidR="006E384D">
        <w:t>range</w:t>
      </w:r>
      <w:r w:rsidR="00432A36">
        <w:t xml:space="preserve">, </w:t>
      </w:r>
      <w:r w:rsidR="00432A36">
        <w:fldChar w:fldCharType="begin"/>
      </w:r>
      <w:r w:rsidR="00A13910">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rsidR="00432A36">
        <w:fldChar w:fldCharType="separate"/>
      </w:r>
      <w:r w:rsidR="00A13910">
        <w:rPr>
          <w:noProof/>
        </w:rPr>
        <w:t>(Yang et al., 2015)</w:t>
      </w:r>
      <w:r w:rsidR="00432A36">
        <w:fldChar w:fldCharType="end"/>
      </w:r>
      <w:r w:rsidR="005C0786">
        <w:t>)</w:t>
      </w:r>
      <w:r w:rsidR="004C374A">
        <w:t xml:space="preserve">, certain </w:t>
      </w:r>
      <w:r w:rsidR="005C0786">
        <w:t>differences</w:t>
      </w:r>
      <w:r w:rsidR="004C374A">
        <w:t xml:space="preserve"> in this region </w:t>
      </w:r>
      <w:r w:rsidR="005C0786">
        <w:t xml:space="preserve">between the different bacteria </w:t>
      </w:r>
      <w:r w:rsidR="004C374A">
        <w:t xml:space="preserve">are visible. Furthermore, it appears that the scatter region (where the excitation and emission </w:t>
      </w:r>
      <w:r w:rsidR="006E384D">
        <w:t xml:space="preserve">wavelengths do not differ more than by </w:t>
      </w:r>
      <w:r w:rsidR="004C374A">
        <w:t xml:space="preserve">10 nm) of the map is also of high importance to the </w:t>
      </w:r>
      <w:commentRangeStart w:id="958"/>
      <w:commentRangeStart w:id="959"/>
      <w:r w:rsidR="004C374A">
        <w:t>model</w:t>
      </w:r>
      <w:commentRangeEnd w:id="958"/>
      <w:r w:rsidR="006E384D">
        <w:rPr>
          <w:rStyle w:val="CommentReference"/>
          <w:rFonts w:eastAsia="Calibri"/>
        </w:rPr>
        <w:commentReference w:id="958"/>
      </w:r>
      <w:commentRangeEnd w:id="959"/>
      <w:r w:rsidR="005C0786">
        <w:rPr>
          <w:rStyle w:val="CommentReference"/>
          <w:rFonts w:eastAsia="Calibri"/>
        </w:rPr>
        <w:commentReference w:id="959"/>
      </w:r>
      <w:r w:rsidR="004C374A">
        <w:t xml:space="preserve">. </w:t>
      </w:r>
    </w:p>
    <w:p w14:paraId="4EA9273A" w14:textId="6AC8B756" w:rsidR="004C374A" w:rsidDel="00815747" w:rsidRDefault="004C374A" w:rsidP="00111D8B">
      <w:pPr>
        <w:rPr>
          <w:del w:id="960" w:author="Administrator" w:date="2018-08-13T11:26:00Z"/>
        </w:rPr>
      </w:pPr>
    </w:p>
    <w:p w14:paraId="642B9DA4" w14:textId="77777777" w:rsidR="00815747" w:rsidRDefault="00815747" w:rsidP="00111D8B">
      <w:pPr>
        <w:rPr>
          <w:ins w:id="961" w:author="Administrator" w:date="2018-08-13T11:27:00Z"/>
        </w:rPr>
      </w:pPr>
      <w:ins w:id="962" w:author="Administrator" w:date="2018-08-13T11:26:00Z">
        <w:r>
          <w:rPr>
            <w:lang w:val="en-GB"/>
          </w:rPr>
          <w:t>I</w:t>
        </w:r>
        <w:commentRangeStart w:id="963"/>
        <w:commentRangeStart w:id="964"/>
        <w:r>
          <w:rPr>
            <w:lang w:val="en-GB"/>
          </w:rPr>
          <w:t>t is surprising to see the importance of the Rayleigh scatter region and the Raman scatter region for the quantification of bacteria</w:t>
        </w:r>
        <w:commentRangeEnd w:id="963"/>
        <w:r>
          <w:rPr>
            <w:rStyle w:val="CommentReference"/>
            <w:rFonts w:eastAsia="Calibri"/>
          </w:rPr>
          <w:commentReference w:id="963"/>
        </w:r>
        <w:commentRangeEnd w:id="964"/>
        <w:r>
          <w:rPr>
            <w:rStyle w:val="CommentReference"/>
            <w:rFonts w:eastAsia="Calibri"/>
          </w:rPr>
          <w:commentReference w:id="964"/>
        </w:r>
        <w:r>
          <w:rPr>
            <w:lang w:val="en-GB"/>
          </w:rPr>
          <w:t xml:space="preserve">. It appears that all strains have some effect on light </w:t>
        </w:r>
        <w:commentRangeStart w:id="965"/>
        <w:commentRangeStart w:id="966"/>
        <w:r>
          <w:rPr>
            <w:lang w:val="en-GB"/>
          </w:rPr>
          <w:t>scattering</w:t>
        </w:r>
        <w:commentRangeEnd w:id="965"/>
        <w:r>
          <w:rPr>
            <w:rStyle w:val="CommentReference"/>
            <w:rFonts w:eastAsia="Calibri"/>
          </w:rPr>
          <w:commentReference w:id="965"/>
        </w:r>
        <w:commentRangeEnd w:id="966"/>
        <w:r>
          <w:rPr>
            <w:rStyle w:val="CommentReference"/>
            <w:rFonts w:eastAsia="Calibri"/>
          </w:rPr>
          <w:commentReference w:id="966"/>
        </w:r>
        <w:r>
          <w:rPr>
            <w:lang w:val="en-GB"/>
          </w:rPr>
          <w:t xml:space="preserve">, </w:t>
        </w:r>
        <w:r>
          <w:rPr>
            <w:lang w:val="en-GB"/>
          </w:rPr>
          <w:t xml:space="preserve">both Raman and Rayleigh, </w:t>
        </w:r>
        <w:r>
          <w:rPr>
            <w:lang w:val="en-GB"/>
          </w:rPr>
          <w:t xml:space="preserve">which was surprising since Raman spectrometry did not yield good results. </w:t>
        </w:r>
      </w:ins>
    </w:p>
    <w:p w14:paraId="784B9955" w14:textId="6545A7C2" w:rsidR="00815747" w:rsidRDefault="00815747" w:rsidP="006A4A0F">
      <w:pPr>
        <w:rPr>
          <w:ins w:id="967" w:author="Administrator" w:date="2018-08-13T11:27:00Z"/>
          <w:lang w:val="en-GB"/>
        </w:rPr>
      </w:pPr>
      <w:commentRangeStart w:id="968"/>
      <w:commentRangeStart w:id="969"/>
      <w:commentRangeStart w:id="970"/>
      <w:commentRangeStart w:id="971"/>
      <w:ins w:id="972" w:author="Administrator" w:date="2018-08-13T11:27:00Z">
        <w:r>
          <w:rPr>
            <w:lang w:val="en-GB"/>
          </w:rPr>
          <w:t>One</w:t>
        </w:r>
        <w:commentRangeEnd w:id="968"/>
        <w:r>
          <w:rPr>
            <w:rStyle w:val="CommentReference"/>
            <w:rFonts w:eastAsia="Calibri"/>
          </w:rPr>
          <w:commentReference w:id="968"/>
        </w:r>
        <w:commentRangeEnd w:id="971"/>
        <w:r>
          <w:rPr>
            <w:rStyle w:val="CommentReference"/>
            <w:rFonts w:eastAsia="Calibri"/>
          </w:rPr>
          <w:commentReference w:id="971"/>
        </w:r>
        <w:r>
          <w:rPr>
            <w:lang w:val="en-GB"/>
          </w:rPr>
          <w:t xml:space="preserve"> explanation for this is that while the low resolution Raman spectrum was measured with excitation by near-infrared light (</w:t>
        </w:r>
        <w:r w:rsidRPr="005A4DDA">
          <w:rPr>
            <w:lang w:val="en-GB"/>
          </w:rPr>
          <w:t>785</w:t>
        </w:r>
        <w:r>
          <w:rPr>
            <w:lang w:val="en-GB"/>
          </w:rPr>
          <w:t xml:space="preserve"> nm), the EEM were obtained using UV light (200-400 nm) which has much higher energy levels.</w:t>
        </w:r>
        <w:commentRangeEnd w:id="969"/>
        <w:r>
          <w:rPr>
            <w:rStyle w:val="CommentReference"/>
            <w:rFonts w:eastAsia="Calibri"/>
          </w:rPr>
          <w:commentReference w:id="969"/>
        </w:r>
        <w:commentRangeEnd w:id="970"/>
        <w:r>
          <w:rPr>
            <w:rStyle w:val="CommentReference"/>
            <w:rFonts w:eastAsia="Calibri"/>
          </w:rPr>
          <w:commentReference w:id="970"/>
        </w:r>
        <w:r>
          <w:rPr>
            <w:lang w:val="en-GB"/>
          </w:rPr>
          <w:t xml:space="preserve"> It is difficult to explain currently how chemical composition present in different bacterial cells may be responsible for different fluorescence spectra of species. It is clear that </w:t>
        </w:r>
        <w:r w:rsidRPr="00A35BB3">
          <w:rPr>
            <w:lang w:val="en-GB"/>
          </w:rPr>
          <w:t xml:space="preserve">proteinaceous </w:t>
        </w:r>
        <w:r>
          <w:rPr>
            <w:lang w:val="en-GB"/>
          </w:rPr>
          <w:t xml:space="preserve">substances demonstrating tryptophan-like </w:t>
        </w:r>
        <w:r>
          <w:rPr>
            <w:lang w:val="en-GB"/>
          </w:rPr>
          <w:lastRenderedPageBreak/>
          <w:t>fluorescence form a large part of the spectral fingerprint, but they may represent entire cells</w:t>
        </w:r>
        <w:r>
          <w:rPr>
            <w:lang w:val="en-GB"/>
          </w:rPr>
          <w:t>, live or d</w:t>
        </w:r>
      </w:ins>
      <w:ins w:id="973" w:author="Administrator" w:date="2018-08-13T11:29:00Z">
        <w:r>
          <w:rPr>
            <w:lang w:val="en-GB"/>
          </w:rPr>
          <w:t>ea</w:t>
        </w:r>
      </w:ins>
      <w:ins w:id="974" w:author="Administrator" w:date="2018-08-13T11:27:00Z">
        <w:r>
          <w:rPr>
            <w:lang w:val="en-GB"/>
          </w:rPr>
          <w:t xml:space="preserve">d, </w:t>
        </w:r>
        <w:commentRangeStart w:id="975"/>
        <w:commentRangeStart w:id="976"/>
        <w:r>
          <w:rPr>
            <w:lang w:val="en-GB"/>
          </w:rPr>
          <w:t>cell wall components</w:t>
        </w:r>
        <w:commentRangeEnd w:id="975"/>
        <w:r>
          <w:rPr>
            <w:rStyle w:val="CommentReference"/>
            <w:rFonts w:eastAsia="Calibri"/>
          </w:rPr>
          <w:commentReference w:id="975"/>
        </w:r>
      </w:ins>
      <w:commentRangeEnd w:id="976"/>
      <w:ins w:id="977" w:author="Administrator" w:date="2018-08-13T11:28:00Z">
        <w:r>
          <w:rPr>
            <w:rStyle w:val="CommentReference"/>
            <w:rFonts w:eastAsia="Calibri"/>
          </w:rPr>
          <w:commentReference w:id="976"/>
        </w:r>
      </w:ins>
      <w:ins w:id="978" w:author="Administrator" w:date="2018-08-13T11:27:00Z">
        <w:r>
          <w:rPr>
            <w:lang w:val="en-GB"/>
          </w:rPr>
          <w:t xml:space="preserve"> or dissolved proteins and peptides which were excreted by the bacteria. Further studies are needed to elucidate the chemical and biological components leading t</w:t>
        </w:r>
      </w:ins>
      <w:ins w:id="979" w:author="Administrator" w:date="2018-08-13T11:29:00Z">
        <w:r>
          <w:rPr>
            <w:lang w:val="en-GB"/>
          </w:rPr>
          <w:t>o</w:t>
        </w:r>
      </w:ins>
      <w:ins w:id="980" w:author="Administrator" w:date="2018-08-13T11:27:00Z">
        <w:r>
          <w:rPr>
            <w:lang w:val="en-GB"/>
          </w:rPr>
          <w:t xml:space="preserve"> the observed fluorescence fingerprints. It is clear however that intensity of these fluorescence fingerprints correlates with the concentration of </w:t>
        </w:r>
      </w:ins>
      <w:ins w:id="981" w:author="Administrator" w:date="2018-08-13T11:29:00Z">
        <w:r>
          <w:rPr>
            <w:lang w:val="en-GB"/>
          </w:rPr>
          <w:t>bacterial species</w:t>
        </w:r>
      </w:ins>
      <w:ins w:id="982" w:author="Administrator" w:date="2018-08-13T11:28:00Z">
        <w:r>
          <w:rPr>
            <w:lang w:val="en-GB"/>
          </w:rPr>
          <w:t>.</w:t>
        </w:r>
      </w:ins>
    </w:p>
    <w:p w14:paraId="4A52C3C5" w14:textId="6FB09406" w:rsidR="004C374A" w:rsidRDefault="004C374A" w:rsidP="00111D8B">
      <w:pPr>
        <w:rPr>
          <w:rFonts w:asciiTheme="majorHAnsi" w:eastAsiaTheme="majorEastAsia" w:hAnsiTheme="majorHAnsi" w:cstheme="majorBidi"/>
          <w:color w:val="2E74B5" w:themeColor="accent1" w:themeShade="BF"/>
          <w:sz w:val="26"/>
          <w:szCs w:val="26"/>
        </w:rPr>
      </w:pPr>
      <w:r>
        <w:br w:type="page"/>
      </w:r>
    </w:p>
    <w:p w14:paraId="642D4564" w14:textId="77777777" w:rsidR="004C374A" w:rsidRDefault="004C374A">
      <w:pPr>
        <w:pStyle w:val="Heading3"/>
        <w:numPr>
          <w:ilvl w:val="2"/>
          <w:numId w:val="31"/>
        </w:numPr>
        <w:ind w:left="142" w:hanging="142"/>
        <w:pPrChange w:id="983" w:author="Borisover, Yulia" w:date="2018-08-03T07:13:00Z">
          <w:pPr>
            <w:pStyle w:val="Heading3"/>
          </w:pPr>
        </w:pPrChange>
      </w:pPr>
      <w:bookmarkStart w:id="984" w:name="_Toc520220780"/>
      <w:bookmarkStart w:id="985" w:name="_Toc520664329"/>
      <w:r w:rsidRPr="00900BF8">
        <w:lastRenderedPageBreak/>
        <w:t>Differentiation between different species</w:t>
      </w:r>
      <w:bookmarkEnd w:id="984"/>
      <w:bookmarkEnd w:id="985"/>
    </w:p>
    <w:p w14:paraId="37CBEB97" w14:textId="0A27C7F1" w:rsidR="004C374A" w:rsidRDefault="004C374A" w:rsidP="00BF2C06">
      <w:r>
        <w:t xml:space="preserve">In order to </w:t>
      </w:r>
      <w:r w:rsidR="00252F0D">
        <w:t xml:space="preserve">examine the ability of this approach to differentiate </w:t>
      </w:r>
      <w:r>
        <w:t>bacteria</w:t>
      </w:r>
      <w:r w:rsidR="00051C79">
        <w:t>l species</w:t>
      </w:r>
      <w:r>
        <w:t xml:space="preserve"> </w:t>
      </w:r>
      <w:r w:rsidR="00252F0D">
        <w:t xml:space="preserve">present </w:t>
      </w:r>
      <w:r>
        <w:t xml:space="preserve">in water, samples were divided into 4 categories: </w:t>
      </w:r>
    </w:p>
    <w:p w14:paraId="2519C6AA" w14:textId="77777777" w:rsidR="004C374A" w:rsidRDefault="004C374A" w:rsidP="00111D8B">
      <w:pPr>
        <w:pStyle w:val="ListParagraph"/>
        <w:numPr>
          <w:ilvl w:val="0"/>
          <w:numId w:val="27"/>
        </w:numPr>
      </w:pPr>
      <w:r>
        <w:rPr>
          <w:i/>
          <w:iCs/>
        </w:rPr>
        <w:t>E. coli</w:t>
      </w:r>
      <w:r>
        <w:t xml:space="preserve"> &gt;10</w:t>
      </w:r>
      <w:r>
        <w:rPr>
          <w:vertAlign w:val="superscript"/>
        </w:rPr>
        <w:t>4</w:t>
      </w:r>
      <w:r>
        <w:t xml:space="preserve"> CFU/ml</w:t>
      </w:r>
    </w:p>
    <w:p w14:paraId="68E7342F" w14:textId="77777777" w:rsidR="004C374A" w:rsidRPr="004102A6" w:rsidRDefault="004C374A" w:rsidP="00111D8B">
      <w:pPr>
        <w:pStyle w:val="ListParagraph"/>
        <w:numPr>
          <w:ilvl w:val="0"/>
          <w:numId w:val="27"/>
        </w:numPr>
      </w:pPr>
      <w:r>
        <w:t>B. subtilis &gt; 10</w:t>
      </w:r>
      <w:r>
        <w:rPr>
          <w:vertAlign w:val="superscript"/>
        </w:rPr>
        <w:t>4</w:t>
      </w:r>
      <w:r>
        <w:t xml:space="preserve"> CFU/ml </w:t>
      </w:r>
    </w:p>
    <w:p w14:paraId="08C9D368" w14:textId="77777777" w:rsidR="004C374A" w:rsidRDefault="004C374A" w:rsidP="00111D8B">
      <w:pPr>
        <w:pStyle w:val="ListParagraph"/>
        <w:numPr>
          <w:ilvl w:val="0"/>
          <w:numId w:val="27"/>
        </w:numPr>
      </w:pPr>
      <w:r>
        <w:t>P. aeruginosa &gt; 10</w:t>
      </w:r>
      <w:r>
        <w:rPr>
          <w:vertAlign w:val="superscript"/>
        </w:rPr>
        <w:t>4</w:t>
      </w:r>
      <w:r>
        <w:t xml:space="preserve"> CFU/ml </w:t>
      </w:r>
    </w:p>
    <w:p w14:paraId="41BFF893" w14:textId="77777777" w:rsidR="004C374A" w:rsidRDefault="004C374A" w:rsidP="00111D8B">
      <w:pPr>
        <w:pStyle w:val="ListParagraph"/>
        <w:numPr>
          <w:ilvl w:val="0"/>
          <w:numId w:val="27"/>
        </w:numPr>
      </w:pPr>
      <w:r>
        <w:t xml:space="preserve">All samples at </w:t>
      </w:r>
      <w:r>
        <w:rPr>
          <w:rFonts w:ascii="Arial" w:hAnsi="Arial" w:cs="Arial"/>
        </w:rPr>
        <w:t>≤</w:t>
      </w:r>
      <w:r>
        <w:t>1 CFU/ml – classified as "water"</w:t>
      </w:r>
    </w:p>
    <w:p w14:paraId="7CAFF74A" w14:textId="558B5739" w:rsidR="004C374A" w:rsidRPr="001030B6" w:rsidRDefault="004C374A" w:rsidP="00231FE7">
      <w:r>
        <w:t>A PLS-DA model was</w:t>
      </w:r>
      <w:del w:id="986" w:author="Administrator" w:date="2018-08-13T12:52:00Z">
        <w:r w:rsidDel="00231FE7">
          <w:delText xml:space="preserve"> </w:delText>
        </w:r>
        <w:commentRangeStart w:id="987"/>
        <w:commentRangeStart w:id="988"/>
        <w:r w:rsidR="00252F0D" w:rsidRPr="00BF2C06" w:rsidDel="00231FE7">
          <w:rPr>
            <w:b/>
            <w:bCs/>
          </w:rPr>
          <w:delText>applied</w:delText>
        </w:r>
        <w:r w:rsidR="00BF2C06" w:rsidDel="00231FE7">
          <w:delText xml:space="preserve"> </w:delText>
        </w:r>
        <w:r w:rsidR="00252F0D" w:rsidDel="00231FE7">
          <w:delText>?</w:delText>
        </w:r>
      </w:del>
      <w:r>
        <w:t>calculated</w:t>
      </w:r>
      <w:commentRangeEnd w:id="987"/>
      <w:r w:rsidR="00252F0D">
        <w:rPr>
          <w:rStyle w:val="CommentReference"/>
          <w:rFonts w:eastAsia="Calibri"/>
        </w:rPr>
        <w:commentReference w:id="987"/>
      </w:r>
      <w:commentRangeEnd w:id="988"/>
      <w:r w:rsidR="00BF2C06">
        <w:rPr>
          <w:rStyle w:val="CommentReference"/>
          <w:rFonts w:eastAsia="Calibri"/>
        </w:rPr>
        <w:commentReference w:id="988"/>
      </w:r>
      <w:r>
        <w:t xml:space="preserve">, in an attempt to classify these samples correctly, with the same training-validation ratio of 6:4. </w:t>
      </w:r>
      <w:r w:rsidR="00805AE7">
        <w:fldChar w:fldCharType="begin"/>
      </w:r>
      <w:r w:rsidR="00805AE7">
        <w:instrText xml:space="preserve"> REF _Ref520643048 \h </w:instrText>
      </w:r>
      <w:r w:rsidR="00F404F4">
        <w:instrText xml:space="preserve"> \* MERGEFORMAT </w:instrText>
      </w:r>
      <w:r w:rsidR="00805AE7">
        <w:fldChar w:fldCharType="separate"/>
      </w:r>
      <w:r w:rsidR="000A1912">
        <w:t xml:space="preserve">Table </w:t>
      </w:r>
      <w:r w:rsidR="000A1912">
        <w:rPr>
          <w:noProof/>
        </w:rPr>
        <w:t>9</w:t>
      </w:r>
      <w:r w:rsidR="00805AE7">
        <w:fldChar w:fldCharType="end"/>
      </w:r>
      <w:r w:rsidR="00805AE7">
        <w:t xml:space="preserve"> </w:t>
      </w:r>
      <w:r>
        <w:t xml:space="preserve">illustrates the model's ability to accurately differentiate between different bacteria. </w:t>
      </w:r>
      <w:r>
        <w:rPr>
          <w:i/>
          <w:iCs/>
        </w:rPr>
        <w:t>E. coli</w:t>
      </w:r>
      <w:r>
        <w:t xml:space="preserve">, </w:t>
      </w:r>
      <w:r>
        <w:rPr>
          <w:i/>
          <w:iCs/>
        </w:rPr>
        <w:t>B. subtilis</w:t>
      </w:r>
      <w:r>
        <w:t xml:space="preserve"> and </w:t>
      </w:r>
      <w:r>
        <w:rPr>
          <w:i/>
          <w:iCs/>
        </w:rPr>
        <w:t>P. aeruginosa</w:t>
      </w:r>
      <w:r>
        <w:t>,</w:t>
      </w:r>
      <w:r w:rsidR="00C910BD">
        <w:t xml:space="preserve"> may indeed be differentiated</w:t>
      </w:r>
      <w:r>
        <w:t xml:space="preserve"> however, </w:t>
      </w:r>
      <w:r w:rsidR="00C910BD">
        <w:t>the</w:t>
      </w:r>
      <w:r>
        <w:t xml:space="preserve"> differentiat</w:t>
      </w:r>
      <w:r w:rsidR="00C910BD">
        <w:t>ion</w:t>
      </w:r>
      <w:r>
        <w:t xml:space="preserve"> between </w:t>
      </w:r>
      <w:r>
        <w:rPr>
          <w:i/>
          <w:iCs/>
        </w:rPr>
        <w:t xml:space="preserve">P. aeruginosa </w:t>
      </w:r>
      <w:r>
        <w:t xml:space="preserve">and water </w:t>
      </w:r>
      <w:r w:rsidR="00C910BD">
        <w:t xml:space="preserve">is </w:t>
      </w:r>
      <w:r w:rsidR="00BF2C06">
        <w:t>weak</w:t>
      </w:r>
      <w:r>
        <w:t xml:space="preserve">. </w:t>
      </w:r>
      <w:commentRangeStart w:id="989"/>
      <w:commentRangeStart w:id="990"/>
      <w:r>
        <w:t xml:space="preserve">This model has substantial agreement </w:t>
      </w:r>
      <w:commentRangeEnd w:id="989"/>
      <w:r w:rsidR="00C910BD">
        <w:rPr>
          <w:rStyle w:val="CommentReference"/>
          <w:rFonts w:eastAsia="Calibri"/>
        </w:rPr>
        <w:commentReference w:id="989"/>
      </w:r>
      <w:commentRangeEnd w:id="990"/>
      <w:r w:rsidR="00BF2C06">
        <w:rPr>
          <w:rStyle w:val="CommentReference"/>
          <w:rFonts w:eastAsia="Calibri"/>
        </w:rPr>
        <w:commentReference w:id="990"/>
      </w:r>
      <w:r>
        <w:t>according to its Cohen's kappa coefficient of 0.78</w:t>
      </w:r>
      <w:r w:rsidR="00BF2C06">
        <w:t>; which means it can correctly classify most of the samples.</w:t>
      </w:r>
    </w:p>
    <w:p w14:paraId="05AED490" w14:textId="77777777" w:rsidR="004C374A" w:rsidRPr="00E913F0" w:rsidRDefault="004C374A" w:rsidP="00111D8B">
      <w:pPr>
        <w:pStyle w:val="Caption"/>
      </w:pPr>
      <w:bookmarkStart w:id="991" w:name="_Ref520643048"/>
      <w:bookmarkStart w:id="992" w:name="_Toc520445484"/>
      <w:r>
        <w:t xml:space="preserve">Table </w:t>
      </w:r>
      <w:r>
        <w:rPr>
          <w:noProof/>
        </w:rPr>
        <w:fldChar w:fldCharType="begin"/>
      </w:r>
      <w:r>
        <w:rPr>
          <w:noProof/>
        </w:rPr>
        <w:instrText xml:space="preserve"> SEQ Table \* ARABIC </w:instrText>
      </w:r>
      <w:r>
        <w:rPr>
          <w:noProof/>
        </w:rPr>
        <w:fldChar w:fldCharType="separate"/>
      </w:r>
      <w:r w:rsidR="000A1912">
        <w:rPr>
          <w:noProof/>
        </w:rPr>
        <w:t>9</w:t>
      </w:r>
      <w:r>
        <w:rPr>
          <w:noProof/>
        </w:rPr>
        <w:fldChar w:fldCharType="end"/>
      </w:r>
      <w:bookmarkEnd w:id="991"/>
      <w:r>
        <w:t>. Confusion matrix of classification of microbes by PLS-DA, based on entire EEMs, at concentrations &gt;10</w:t>
      </w:r>
      <w:r>
        <w:rPr>
          <w:vertAlign w:val="superscript"/>
        </w:rPr>
        <w:t>4</w:t>
      </w:r>
      <w:r>
        <w:t xml:space="preserve"> CFU/ml. Only validation set is displayed. K=0.78</w:t>
      </w:r>
      <w:bookmarkEnd w:id="992"/>
    </w:p>
    <w:tbl>
      <w:tblPr>
        <w:tblStyle w:val="TableGrid"/>
        <w:tblW w:w="7196" w:type="dxa"/>
        <w:tblLayout w:type="fixed"/>
        <w:tblLook w:val="04A0" w:firstRow="1" w:lastRow="0" w:firstColumn="1" w:lastColumn="0" w:noHBand="0" w:noVBand="1"/>
      </w:tblPr>
      <w:tblGrid>
        <w:gridCol w:w="421"/>
        <w:gridCol w:w="1505"/>
        <w:gridCol w:w="1174"/>
        <w:gridCol w:w="844"/>
        <w:gridCol w:w="1540"/>
        <w:gridCol w:w="899"/>
        <w:gridCol w:w="780"/>
        <w:gridCol w:w="33"/>
      </w:tblGrid>
      <w:tr w:rsidR="004C374A" w14:paraId="23B0DCB9" w14:textId="77777777" w:rsidTr="00051C79">
        <w:tc>
          <w:tcPr>
            <w:tcW w:w="421" w:type="dxa"/>
            <w:shd w:val="clear" w:color="auto" w:fill="E7E6E6" w:themeFill="background2"/>
            <w:vAlign w:val="center"/>
          </w:tcPr>
          <w:p w14:paraId="1F1D4366" w14:textId="77777777" w:rsidR="004C374A" w:rsidRDefault="004C374A" w:rsidP="00111D8B"/>
        </w:tc>
        <w:tc>
          <w:tcPr>
            <w:tcW w:w="6775" w:type="dxa"/>
            <w:gridSpan w:val="7"/>
            <w:shd w:val="clear" w:color="auto" w:fill="E7E6E6" w:themeFill="background2"/>
          </w:tcPr>
          <w:p w14:paraId="40AF648A" w14:textId="77777777" w:rsidR="004C374A" w:rsidRPr="0040652C" w:rsidRDefault="004C374A" w:rsidP="00111D8B">
            <w:r w:rsidRPr="0040652C">
              <w:t>Prediction</w:t>
            </w:r>
          </w:p>
        </w:tc>
      </w:tr>
      <w:tr w:rsidR="004C374A" w14:paraId="3183A64C" w14:textId="77777777" w:rsidTr="00051C79">
        <w:trPr>
          <w:gridAfter w:val="1"/>
          <w:wAfter w:w="33" w:type="dxa"/>
        </w:trPr>
        <w:tc>
          <w:tcPr>
            <w:tcW w:w="421" w:type="dxa"/>
            <w:vMerge w:val="restart"/>
            <w:shd w:val="clear" w:color="auto" w:fill="E7E6E6" w:themeFill="background2"/>
            <w:textDirection w:val="tbRl"/>
          </w:tcPr>
          <w:p w14:paraId="53106FD6" w14:textId="77777777" w:rsidR="004C374A" w:rsidRPr="0040652C" w:rsidRDefault="004C374A" w:rsidP="00051C79">
            <w:pPr>
              <w:jc w:val="center"/>
            </w:pPr>
            <w:r w:rsidRPr="0040652C">
              <w:t>Actual</w:t>
            </w:r>
          </w:p>
        </w:tc>
        <w:tc>
          <w:tcPr>
            <w:tcW w:w="1505" w:type="dxa"/>
            <w:vAlign w:val="center"/>
          </w:tcPr>
          <w:p w14:paraId="389F3B49" w14:textId="77777777" w:rsidR="004C374A" w:rsidRDefault="004C374A" w:rsidP="00111D8B"/>
        </w:tc>
        <w:tc>
          <w:tcPr>
            <w:tcW w:w="1174" w:type="dxa"/>
            <w:vAlign w:val="center"/>
          </w:tcPr>
          <w:p w14:paraId="4FB2317E" w14:textId="77777777" w:rsidR="004C374A" w:rsidRPr="002A6385" w:rsidRDefault="004C374A" w:rsidP="00111D8B">
            <w:r w:rsidRPr="002A6385">
              <w:t>B. subtilis</w:t>
            </w:r>
          </w:p>
        </w:tc>
        <w:tc>
          <w:tcPr>
            <w:tcW w:w="844" w:type="dxa"/>
            <w:vAlign w:val="center"/>
          </w:tcPr>
          <w:p w14:paraId="02217DAD" w14:textId="77777777" w:rsidR="004C374A" w:rsidRPr="002A6385" w:rsidRDefault="004C374A" w:rsidP="00111D8B">
            <w:r w:rsidRPr="002A6385">
              <w:t>E. coli</w:t>
            </w:r>
          </w:p>
        </w:tc>
        <w:tc>
          <w:tcPr>
            <w:tcW w:w="1540" w:type="dxa"/>
          </w:tcPr>
          <w:p w14:paraId="59DF1396" w14:textId="77777777" w:rsidR="004C374A" w:rsidRPr="002A6385" w:rsidRDefault="004C374A" w:rsidP="00111D8B">
            <w:r w:rsidRPr="002A6385">
              <w:t>P. aeruginosa</w:t>
            </w:r>
          </w:p>
        </w:tc>
        <w:tc>
          <w:tcPr>
            <w:tcW w:w="899" w:type="dxa"/>
          </w:tcPr>
          <w:p w14:paraId="5DFF551B" w14:textId="77777777" w:rsidR="004C374A" w:rsidRPr="00FC080C" w:rsidRDefault="004C374A" w:rsidP="00111D8B">
            <w:r w:rsidRPr="00FC080C">
              <w:t>Water</w:t>
            </w:r>
          </w:p>
        </w:tc>
        <w:tc>
          <w:tcPr>
            <w:tcW w:w="780" w:type="dxa"/>
            <w:vAlign w:val="center"/>
          </w:tcPr>
          <w:p w14:paraId="2770E811" w14:textId="77777777" w:rsidR="004C374A" w:rsidRPr="00FC080C" w:rsidRDefault="004C374A" w:rsidP="00111D8B">
            <w:r w:rsidRPr="00FC080C">
              <w:t>Total</w:t>
            </w:r>
          </w:p>
        </w:tc>
      </w:tr>
      <w:tr w:rsidR="004C374A" w14:paraId="52E5B13A" w14:textId="77777777" w:rsidTr="00051C79">
        <w:trPr>
          <w:gridAfter w:val="1"/>
          <w:wAfter w:w="33" w:type="dxa"/>
        </w:trPr>
        <w:tc>
          <w:tcPr>
            <w:tcW w:w="421" w:type="dxa"/>
            <w:vMerge/>
            <w:shd w:val="clear" w:color="auto" w:fill="E7E6E6" w:themeFill="background2"/>
            <w:vAlign w:val="center"/>
          </w:tcPr>
          <w:p w14:paraId="228F8E73" w14:textId="77777777" w:rsidR="004C374A" w:rsidRDefault="004C374A" w:rsidP="00111D8B"/>
        </w:tc>
        <w:tc>
          <w:tcPr>
            <w:tcW w:w="1505" w:type="dxa"/>
            <w:vAlign w:val="center"/>
          </w:tcPr>
          <w:p w14:paraId="78588746" w14:textId="77777777" w:rsidR="004C374A" w:rsidRPr="002A6385" w:rsidRDefault="004C374A" w:rsidP="00111D8B">
            <w:r w:rsidRPr="002A6385">
              <w:t>B. subtilis</w:t>
            </w:r>
          </w:p>
        </w:tc>
        <w:tc>
          <w:tcPr>
            <w:tcW w:w="1174" w:type="dxa"/>
            <w:shd w:val="clear" w:color="auto" w:fill="E7E6E6" w:themeFill="background2"/>
            <w:vAlign w:val="center"/>
          </w:tcPr>
          <w:p w14:paraId="774A7CCA" w14:textId="77777777" w:rsidR="004C374A" w:rsidRDefault="004C374A" w:rsidP="00111D8B">
            <w:r>
              <w:t>8</w:t>
            </w:r>
          </w:p>
        </w:tc>
        <w:tc>
          <w:tcPr>
            <w:tcW w:w="844" w:type="dxa"/>
            <w:vAlign w:val="center"/>
          </w:tcPr>
          <w:p w14:paraId="7FA25507" w14:textId="77777777" w:rsidR="004C374A" w:rsidRDefault="004C374A" w:rsidP="00111D8B">
            <w:r>
              <w:t>0</w:t>
            </w:r>
          </w:p>
        </w:tc>
        <w:tc>
          <w:tcPr>
            <w:tcW w:w="1540" w:type="dxa"/>
          </w:tcPr>
          <w:p w14:paraId="11A4F34B" w14:textId="77777777" w:rsidR="004C374A" w:rsidRDefault="004C374A" w:rsidP="00111D8B">
            <w:r>
              <w:t>0</w:t>
            </w:r>
          </w:p>
        </w:tc>
        <w:tc>
          <w:tcPr>
            <w:tcW w:w="899" w:type="dxa"/>
          </w:tcPr>
          <w:p w14:paraId="00164091" w14:textId="77777777" w:rsidR="004C374A" w:rsidRDefault="004C374A" w:rsidP="00111D8B">
            <w:r>
              <w:t>0</w:t>
            </w:r>
          </w:p>
        </w:tc>
        <w:tc>
          <w:tcPr>
            <w:tcW w:w="780" w:type="dxa"/>
            <w:vAlign w:val="center"/>
          </w:tcPr>
          <w:p w14:paraId="70B7B69E" w14:textId="77777777" w:rsidR="004C374A" w:rsidRDefault="004C374A" w:rsidP="00111D8B">
            <w:r>
              <w:t>8</w:t>
            </w:r>
          </w:p>
        </w:tc>
      </w:tr>
      <w:tr w:rsidR="004C374A" w14:paraId="0B5C6472" w14:textId="77777777" w:rsidTr="00051C79">
        <w:trPr>
          <w:gridAfter w:val="1"/>
          <w:wAfter w:w="33" w:type="dxa"/>
        </w:trPr>
        <w:tc>
          <w:tcPr>
            <w:tcW w:w="421" w:type="dxa"/>
            <w:vMerge/>
            <w:shd w:val="clear" w:color="auto" w:fill="E7E6E6" w:themeFill="background2"/>
            <w:vAlign w:val="center"/>
          </w:tcPr>
          <w:p w14:paraId="50CCDFDA" w14:textId="77777777" w:rsidR="004C374A" w:rsidRDefault="004C374A" w:rsidP="00111D8B"/>
        </w:tc>
        <w:tc>
          <w:tcPr>
            <w:tcW w:w="1505" w:type="dxa"/>
            <w:vAlign w:val="center"/>
          </w:tcPr>
          <w:p w14:paraId="5EB4899B" w14:textId="77777777" w:rsidR="004C374A" w:rsidRPr="002A6385" w:rsidRDefault="004C374A" w:rsidP="00111D8B">
            <w:r w:rsidRPr="002A6385">
              <w:t>E. coli</w:t>
            </w:r>
          </w:p>
        </w:tc>
        <w:tc>
          <w:tcPr>
            <w:tcW w:w="1174" w:type="dxa"/>
            <w:vAlign w:val="center"/>
          </w:tcPr>
          <w:p w14:paraId="4F0FF03A" w14:textId="77777777" w:rsidR="004C374A" w:rsidRDefault="004C374A" w:rsidP="00111D8B">
            <w:r>
              <w:t>0</w:t>
            </w:r>
          </w:p>
        </w:tc>
        <w:tc>
          <w:tcPr>
            <w:tcW w:w="844" w:type="dxa"/>
            <w:shd w:val="clear" w:color="auto" w:fill="E7E6E6" w:themeFill="background2"/>
            <w:vAlign w:val="center"/>
          </w:tcPr>
          <w:p w14:paraId="317FB0A5" w14:textId="77777777" w:rsidR="004C374A" w:rsidRDefault="004C374A" w:rsidP="00111D8B">
            <w:r>
              <w:t>8</w:t>
            </w:r>
          </w:p>
        </w:tc>
        <w:tc>
          <w:tcPr>
            <w:tcW w:w="1540" w:type="dxa"/>
          </w:tcPr>
          <w:p w14:paraId="0AA8800A" w14:textId="77777777" w:rsidR="004C374A" w:rsidRDefault="004C374A" w:rsidP="00111D8B">
            <w:r>
              <w:t>0</w:t>
            </w:r>
          </w:p>
        </w:tc>
        <w:tc>
          <w:tcPr>
            <w:tcW w:w="899" w:type="dxa"/>
          </w:tcPr>
          <w:p w14:paraId="7D44A7CA" w14:textId="77777777" w:rsidR="004C374A" w:rsidRDefault="004C374A" w:rsidP="00111D8B">
            <w:r>
              <w:t>1</w:t>
            </w:r>
          </w:p>
        </w:tc>
        <w:tc>
          <w:tcPr>
            <w:tcW w:w="780" w:type="dxa"/>
            <w:vAlign w:val="center"/>
          </w:tcPr>
          <w:p w14:paraId="4DE5FE5F" w14:textId="77777777" w:rsidR="004C374A" w:rsidRDefault="004C374A" w:rsidP="00111D8B">
            <w:r>
              <w:t>9</w:t>
            </w:r>
          </w:p>
        </w:tc>
      </w:tr>
      <w:tr w:rsidR="004C374A" w14:paraId="11EDFE2D" w14:textId="77777777" w:rsidTr="00051C79">
        <w:trPr>
          <w:gridAfter w:val="1"/>
          <w:wAfter w:w="33" w:type="dxa"/>
        </w:trPr>
        <w:tc>
          <w:tcPr>
            <w:tcW w:w="421" w:type="dxa"/>
            <w:vMerge/>
            <w:shd w:val="clear" w:color="auto" w:fill="E7E6E6" w:themeFill="background2"/>
            <w:vAlign w:val="center"/>
          </w:tcPr>
          <w:p w14:paraId="72862C66" w14:textId="77777777" w:rsidR="004C374A" w:rsidRDefault="004C374A" w:rsidP="00111D8B"/>
        </w:tc>
        <w:tc>
          <w:tcPr>
            <w:tcW w:w="1505" w:type="dxa"/>
          </w:tcPr>
          <w:p w14:paraId="20622DBB" w14:textId="77777777" w:rsidR="004C374A" w:rsidRPr="002A6385" w:rsidRDefault="004C374A" w:rsidP="00111D8B">
            <w:r w:rsidRPr="002A6385">
              <w:t>P. aeruginosa</w:t>
            </w:r>
          </w:p>
        </w:tc>
        <w:tc>
          <w:tcPr>
            <w:tcW w:w="1174" w:type="dxa"/>
            <w:vAlign w:val="center"/>
          </w:tcPr>
          <w:p w14:paraId="71812F54" w14:textId="77777777" w:rsidR="004C374A" w:rsidRDefault="004C374A" w:rsidP="00111D8B">
            <w:r>
              <w:t>0</w:t>
            </w:r>
          </w:p>
        </w:tc>
        <w:tc>
          <w:tcPr>
            <w:tcW w:w="844" w:type="dxa"/>
            <w:vAlign w:val="center"/>
          </w:tcPr>
          <w:p w14:paraId="0401A5E7" w14:textId="77777777" w:rsidR="004C374A" w:rsidRDefault="004C374A" w:rsidP="00111D8B">
            <w:r>
              <w:t>0</w:t>
            </w:r>
          </w:p>
        </w:tc>
        <w:tc>
          <w:tcPr>
            <w:tcW w:w="1540" w:type="dxa"/>
            <w:shd w:val="clear" w:color="auto" w:fill="E7E6E6" w:themeFill="background2"/>
          </w:tcPr>
          <w:p w14:paraId="4E46301C" w14:textId="77777777" w:rsidR="004C374A" w:rsidRDefault="004C374A" w:rsidP="00111D8B">
            <w:r>
              <w:t>5</w:t>
            </w:r>
          </w:p>
        </w:tc>
        <w:tc>
          <w:tcPr>
            <w:tcW w:w="899" w:type="dxa"/>
          </w:tcPr>
          <w:p w14:paraId="75B08DEA" w14:textId="77777777" w:rsidR="004C374A" w:rsidRDefault="004C374A" w:rsidP="00111D8B">
            <w:r>
              <w:t>7</w:t>
            </w:r>
          </w:p>
        </w:tc>
        <w:tc>
          <w:tcPr>
            <w:tcW w:w="780" w:type="dxa"/>
            <w:vAlign w:val="center"/>
          </w:tcPr>
          <w:p w14:paraId="114151DB" w14:textId="77777777" w:rsidR="004C374A" w:rsidRDefault="004C374A" w:rsidP="00111D8B">
            <w:r>
              <w:t>12</w:t>
            </w:r>
          </w:p>
        </w:tc>
      </w:tr>
      <w:tr w:rsidR="004C374A" w14:paraId="6838423D" w14:textId="77777777" w:rsidTr="00051C79">
        <w:trPr>
          <w:gridAfter w:val="1"/>
          <w:wAfter w:w="33" w:type="dxa"/>
        </w:trPr>
        <w:tc>
          <w:tcPr>
            <w:tcW w:w="421" w:type="dxa"/>
            <w:vMerge/>
            <w:shd w:val="clear" w:color="auto" w:fill="E7E6E6" w:themeFill="background2"/>
            <w:vAlign w:val="center"/>
          </w:tcPr>
          <w:p w14:paraId="723CBFFD" w14:textId="77777777" w:rsidR="004C374A" w:rsidRDefault="004C374A" w:rsidP="00111D8B"/>
        </w:tc>
        <w:tc>
          <w:tcPr>
            <w:tcW w:w="1505" w:type="dxa"/>
          </w:tcPr>
          <w:p w14:paraId="1F9E3D3B" w14:textId="77777777" w:rsidR="004C374A" w:rsidRPr="00FC080C" w:rsidRDefault="004C374A" w:rsidP="00111D8B">
            <w:r w:rsidRPr="00FC080C">
              <w:t>Water</w:t>
            </w:r>
          </w:p>
        </w:tc>
        <w:tc>
          <w:tcPr>
            <w:tcW w:w="1174" w:type="dxa"/>
            <w:vAlign w:val="center"/>
          </w:tcPr>
          <w:p w14:paraId="149FBEB4" w14:textId="77777777" w:rsidR="004C374A" w:rsidRDefault="004C374A" w:rsidP="00111D8B">
            <w:r>
              <w:t>0</w:t>
            </w:r>
          </w:p>
        </w:tc>
        <w:tc>
          <w:tcPr>
            <w:tcW w:w="844" w:type="dxa"/>
            <w:vAlign w:val="center"/>
          </w:tcPr>
          <w:p w14:paraId="4F63B0B1" w14:textId="77777777" w:rsidR="004C374A" w:rsidRDefault="004C374A" w:rsidP="00111D8B">
            <w:r>
              <w:t>0</w:t>
            </w:r>
          </w:p>
        </w:tc>
        <w:tc>
          <w:tcPr>
            <w:tcW w:w="1540" w:type="dxa"/>
          </w:tcPr>
          <w:p w14:paraId="3E7E6412" w14:textId="77777777" w:rsidR="004C374A" w:rsidRDefault="004C374A" w:rsidP="00111D8B">
            <w:r>
              <w:t>1</w:t>
            </w:r>
          </w:p>
        </w:tc>
        <w:tc>
          <w:tcPr>
            <w:tcW w:w="899" w:type="dxa"/>
            <w:shd w:val="clear" w:color="auto" w:fill="E7E6E6" w:themeFill="background2"/>
          </w:tcPr>
          <w:p w14:paraId="11D1E45A" w14:textId="77777777" w:rsidR="004C374A" w:rsidRDefault="004C374A" w:rsidP="00111D8B">
            <w:r>
              <w:t>50</w:t>
            </w:r>
          </w:p>
        </w:tc>
        <w:tc>
          <w:tcPr>
            <w:tcW w:w="780" w:type="dxa"/>
            <w:vAlign w:val="center"/>
          </w:tcPr>
          <w:p w14:paraId="3C32140E" w14:textId="77777777" w:rsidR="004C374A" w:rsidRDefault="004C374A" w:rsidP="00111D8B">
            <w:r>
              <w:t>51</w:t>
            </w:r>
          </w:p>
        </w:tc>
      </w:tr>
      <w:tr w:rsidR="004C374A" w14:paraId="11EDD2F3" w14:textId="77777777" w:rsidTr="00051C79">
        <w:trPr>
          <w:gridAfter w:val="1"/>
          <w:wAfter w:w="33" w:type="dxa"/>
        </w:trPr>
        <w:tc>
          <w:tcPr>
            <w:tcW w:w="421" w:type="dxa"/>
            <w:vMerge/>
            <w:shd w:val="clear" w:color="auto" w:fill="E7E6E6" w:themeFill="background2"/>
            <w:vAlign w:val="center"/>
          </w:tcPr>
          <w:p w14:paraId="5152003E" w14:textId="77777777" w:rsidR="004C374A" w:rsidRDefault="004C374A" w:rsidP="00111D8B"/>
        </w:tc>
        <w:tc>
          <w:tcPr>
            <w:tcW w:w="1505" w:type="dxa"/>
            <w:vAlign w:val="center"/>
          </w:tcPr>
          <w:p w14:paraId="51E01B72" w14:textId="77777777" w:rsidR="004C374A" w:rsidRPr="00FC080C" w:rsidRDefault="004C374A" w:rsidP="00111D8B">
            <w:r w:rsidRPr="00FC080C">
              <w:t>Total</w:t>
            </w:r>
          </w:p>
        </w:tc>
        <w:tc>
          <w:tcPr>
            <w:tcW w:w="1174" w:type="dxa"/>
            <w:vAlign w:val="center"/>
          </w:tcPr>
          <w:p w14:paraId="1D89C4D9" w14:textId="77777777" w:rsidR="004C374A" w:rsidRDefault="004C374A" w:rsidP="00111D8B">
            <w:r>
              <w:t>8</w:t>
            </w:r>
          </w:p>
        </w:tc>
        <w:tc>
          <w:tcPr>
            <w:tcW w:w="844" w:type="dxa"/>
            <w:vAlign w:val="center"/>
          </w:tcPr>
          <w:p w14:paraId="495189E7" w14:textId="77777777" w:rsidR="004C374A" w:rsidRDefault="004C374A" w:rsidP="00111D8B">
            <w:r>
              <w:t>8</w:t>
            </w:r>
          </w:p>
        </w:tc>
        <w:tc>
          <w:tcPr>
            <w:tcW w:w="1540" w:type="dxa"/>
          </w:tcPr>
          <w:p w14:paraId="58245149" w14:textId="77777777" w:rsidR="004C374A" w:rsidRDefault="004C374A" w:rsidP="00111D8B">
            <w:r>
              <w:t>6</w:t>
            </w:r>
          </w:p>
        </w:tc>
        <w:tc>
          <w:tcPr>
            <w:tcW w:w="899" w:type="dxa"/>
          </w:tcPr>
          <w:p w14:paraId="044F4CB8" w14:textId="77777777" w:rsidR="004C374A" w:rsidRDefault="004C374A" w:rsidP="00111D8B">
            <w:r>
              <w:t>58</w:t>
            </w:r>
          </w:p>
        </w:tc>
        <w:tc>
          <w:tcPr>
            <w:tcW w:w="780" w:type="dxa"/>
            <w:vAlign w:val="center"/>
          </w:tcPr>
          <w:p w14:paraId="713ED13C" w14:textId="77777777" w:rsidR="004C374A" w:rsidRDefault="004C374A" w:rsidP="00111D8B">
            <w:r>
              <w:t>80</w:t>
            </w:r>
          </w:p>
        </w:tc>
      </w:tr>
    </w:tbl>
    <w:p w14:paraId="6BC27A55" w14:textId="77777777" w:rsidR="004C374A" w:rsidRDefault="004C374A" w:rsidP="00111D8B"/>
    <w:bookmarkEnd w:id="838"/>
    <w:p w14:paraId="1FA55DDB" w14:textId="5692875F" w:rsidR="006A4A0F" w:rsidRDefault="006A4A0F" w:rsidP="006A4A0F">
      <w:pPr>
        <w:rPr>
          <w:ins w:id="993" w:author="Administrator" w:date="2018-08-13T11:30:00Z"/>
        </w:rPr>
      </w:pPr>
      <w:ins w:id="994" w:author="Administrator" w:date="2018-08-13T11:30:00Z">
        <w:r>
          <w:rPr>
            <w:lang w:val="en-GB"/>
          </w:rPr>
          <w:t xml:space="preserve">It is not clear why </w:t>
        </w:r>
        <w:r>
          <w:rPr>
            <w:i/>
            <w:iCs/>
            <w:lang w:val="en-GB"/>
          </w:rPr>
          <w:t>P. aeruginosa</w:t>
        </w:r>
        <w:r>
          <w:rPr>
            <w:lang w:val="en-GB"/>
          </w:rPr>
          <w:t xml:space="preserve"> </w:t>
        </w:r>
        <w:r>
          <w:rPr>
            <w:lang w:val="en-GB"/>
          </w:rPr>
          <w:t>was</w:t>
        </w:r>
        <w:r>
          <w:rPr>
            <w:lang w:val="en-GB"/>
          </w:rPr>
          <w:t xml:space="preserve"> poorly distinguished.</w:t>
        </w:r>
        <w:r>
          <w:rPr>
            <w:lang w:val="en-GB"/>
          </w:rPr>
          <w:t xml:space="preserve"> </w:t>
        </w:r>
      </w:ins>
      <w:ins w:id="995" w:author="Administrator" w:date="2018-08-13T11:31:00Z">
        <w:r>
          <w:rPr>
            <w:lang w:val="en-GB"/>
          </w:rPr>
          <w:t xml:space="preserve">Nonetheless, </w:t>
        </w:r>
      </w:ins>
      <w:ins w:id="996" w:author="Administrator" w:date="2018-08-13T11:30:00Z">
        <w:r>
          <w:rPr>
            <w:lang w:val="en-GB"/>
          </w:rPr>
          <w:t>the data analysis suggests that fluorescence spectroscopy of EEMs can be used to differentiate species of bacteria in pure, dense cultures</w:t>
        </w:r>
      </w:ins>
      <w:ins w:id="997" w:author="Administrator" w:date="2018-08-13T11:31:00Z">
        <w:r>
          <w:t>.</w:t>
        </w:r>
      </w:ins>
    </w:p>
    <w:p w14:paraId="1EDC08B7" w14:textId="68F59A5F" w:rsidR="004C374A" w:rsidDel="006A4A0F" w:rsidRDefault="004C374A" w:rsidP="00111D8B">
      <w:pPr>
        <w:rPr>
          <w:del w:id="998" w:author="Administrator" w:date="2018-08-13T11:30:00Z"/>
        </w:rPr>
      </w:pPr>
      <w:del w:id="999" w:author="Administrator" w:date="2018-08-13T11:30:00Z">
        <w:r w:rsidDel="006A4A0F">
          <w:delText xml:space="preserve"> </w:delText>
        </w:r>
      </w:del>
    </w:p>
    <w:p w14:paraId="7A471571" w14:textId="77777777" w:rsidR="00051C79" w:rsidRDefault="00051C79">
      <w:pPr>
        <w:spacing w:before="0" w:after="160" w:line="259" w:lineRule="auto"/>
        <w:jc w:val="left"/>
      </w:pPr>
      <w:r>
        <w:rPr>
          <w:b/>
          <w:bCs/>
        </w:rPr>
        <w:br w:type="page"/>
      </w:r>
    </w:p>
    <w:p w14:paraId="1D3B4543" w14:textId="77777777" w:rsidR="00E72E06" w:rsidRDefault="004C374A">
      <w:pPr>
        <w:pStyle w:val="Heading1"/>
        <w:numPr>
          <w:ilvl w:val="0"/>
          <w:numId w:val="31"/>
        </w:numPr>
        <w:pPrChange w:id="1000" w:author="Borisover, Yulia" w:date="2018-08-03T07:13:00Z">
          <w:pPr>
            <w:pStyle w:val="Heading1"/>
          </w:pPr>
        </w:pPrChange>
      </w:pPr>
      <w:bookmarkStart w:id="1001" w:name="_Toc520664337"/>
      <w:commentRangeStart w:id="1002"/>
      <w:r>
        <w:lastRenderedPageBreak/>
        <w:t>Conclusions</w:t>
      </w:r>
      <w:bookmarkEnd w:id="1001"/>
      <w:commentRangeEnd w:id="1002"/>
      <w:r w:rsidR="002B3674">
        <w:rPr>
          <w:rStyle w:val="CommentReference"/>
          <w:rFonts w:eastAsia="Calibri"/>
          <w:b w:val="0"/>
          <w:bCs w:val="0"/>
          <w:color w:val="auto"/>
          <w:lang w:eastAsia="he-IL"/>
        </w:rPr>
        <w:commentReference w:id="1002"/>
      </w:r>
    </w:p>
    <w:p w14:paraId="05DCCD05" w14:textId="088A117A" w:rsidR="00446E30" w:rsidRDefault="00446E30" w:rsidP="00A13910">
      <w:r>
        <w:t>In conclusion, this study demonstrate</w:t>
      </w:r>
      <w:r w:rsidR="00221A01">
        <w:t>d</w:t>
      </w:r>
      <w:r>
        <w:t xml:space="preserve"> a high potential </w:t>
      </w:r>
      <w:r w:rsidR="00221A01">
        <w:t xml:space="preserve">of </w:t>
      </w:r>
      <w:r>
        <w:t xml:space="preserve">fluorescence spectroscopy </w:t>
      </w:r>
      <w:r w:rsidR="00221A01">
        <w:t xml:space="preserve">for detecting microorganisms </w:t>
      </w:r>
      <w:r>
        <w:t xml:space="preserve">in water. This method can quickly and </w:t>
      </w:r>
      <w:r w:rsidR="00A35BB3">
        <w:t>accurately</w:t>
      </w:r>
      <w:r>
        <w:t xml:space="preserve"> detect bacterial presence in water, without the need for complex sample preparation or expensive reagents. It can also be applied for fast discrimination between different bacterial species in dense cultures, which has industrial and medical significance, such as quickly identifying a specific pathogen in a patient's urine and prescribing th</w:t>
      </w:r>
      <w:r w:rsidR="008A51C8">
        <w:t xml:space="preserve">e suitable antibiotic </w:t>
      </w:r>
      <w:r w:rsidR="008A51C8">
        <w:fldChar w:fldCharType="begin"/>
      </w:r>
      <w:r w:rsidR="00A13910">
        <w:instrText xml:space="preserve"> ADDIN EN.CITE &lt;EndNote&gt;&lt;Cite&gt;&lt;Author&gt;Pazos-Perez&lt;/Author&gt;&lt;Year&gt;2016&lt;/Year&gt;&lt;IDText&gt;Ultrasensitive multiplex optical quantification of bacteria in large samples of biofluids&lt;/IDText&gt;&lt;DisplayText&gt;(Pazos-Perez et al., 2016)&lt;/DisplayText&gt;&lt;record&gt;&lt;dates&gt;&lt;pub-dates&gt;&lt;date&gt;Jul&lt;/date&gt;&lt;/pub-dates&gt;&lt;year&gt;2016&lt;/year&gt;&lt;/dates&gt;&lt;urls&gt;&lt;related-urls&gt;&lt;url&gt;https://www.ncbi.nlm.nih.gov/pubmed/27364357&lt;/url&gt;&lt;/related-urls&gt;&lt;/urls&gt;&lt;isbn&gt;2045-2322&lt;/isbn&gt;&lt;custom2&gt;PMC4929498&lt;/custom2&gt;&lt;titles&gt;&lt;title&gt;Ultrasensitive multiplex optical quantification of bacteria in large samples of biofluids&lt;/title&gt;&lt;secondary-title&gt;Sci Rep&lt;/secondary-title&gt;&lt;/titles&gt;&lt;pages&gt;29014&lt;/pages&gt;&lt;contributors&gt;&lt;authors&gt;&lt;author&gt;Pazos-Perez, N.&lt;/author&gt;&lt;author&gt;Pazos, E.&lt;/author&gt;&lt;author&gt;Catala, C.&lt;/author&gt;&lt;author&gt;Mir-Simon, B.&lt;/author&gt;&lt;author&gt;Gómez-de Pedro, S.&lt;/author&gt;&lt;author&gt;Sagales, J.&lt;/author&gt;&lt;author&gt;Villanueva, C.&lt;/author&gt;&lt;author&gt;Vila, J.&lt;/author&gt;&lt;author&gt;Soriano, A.&lt;/author&gt;&lt;author&gt;García de Abajo, F. J.&lt;/author&gt;&lt;author&gt;Alvarez-Puebla, R. A.&lt;/author&gt;&lt;/authors&gt;&lt;/contributors&gt;&lt;edition&gt;2016/07/01&lt;/edition&gt;&lt;language&gt;eng&lt;/language&gt;&lt;added-date format="utc"&gt;1519809504&lt;/added-date&gt;&lt;ref-type name="Journal Article"&gt;17&lt;/ref-type&gt;&lt;rec-number&gt;178&lt;/rec-number&gt;&lt;last-updated-date format="utc"&gt;1519809504&lt;/last-updated-date&gt;&lt;accession-num&gt;27364357&lt;/accession-num&gt;&lt;electronic-resource-num&gt;10.1038/srep29014&lt;/electronic-resource-num&gt;&lt;volume&gt;6&lt;/volume&gt;&lt;/record&gt;&lt;/Cite&gt;&lt;/EndNote&gt;</w:instrText>
      </w:r>
      <w:r w:rsidR="008A51C8">
        <w:fldChar w:fldCharType="separate"/>
      </w:r>
      <w:r w:rsidR="00A13910">
        <w:rPr>
          <w:noProof/>
        </w:rPr>
        <w:t>(Pazos-Perez et al., 2016)</w:t>
      </w:r>
      <w:r w:rsidR="008A51C8">
        <w:fldChar w:fldCharType="end"/>
      </w:r>
      <w:r>
        <w:t>, or being able to tell if the wine-fermenting bacteria in a barrel are actually spoilers rathe</w:t>
      </w:r>
      <w:r w:rsidR="008A51C8">
        <w:t xml:space="preserve">r than the fermenters of aroma </w:t>
      </w:r>
      <w:r w:rsidR="008A51C8">
        <w:fldChar w:fldCharType="begin"/>
      </w:r>
      <w:r w:rsidR="00A13910">
        <w:instrText xml:space="preserve"> ADDIN EN.CITE &lt;EndNote&gt;&lt;Cite&gt;&lt;Author&gt;Rodriguez&lt;/Author&gt;&lt;Year&gt;2013&lt;/Year&gt;&lt;IDText&gt;Raman Spectroscopy and Chemometrics for Identification and Strain Discrimination of the Wine Spoilage Yeasts Saccharomyces cerevisiae, Zygosaccharomyces bailii, and Brettanomyces bruxellensis&lt;/IDText&gt;&lt;DisplayText&gt;(Rodriguez et al., 2013)&lt;/DisplayText&gt;&lt;record&gt;&lt;urls&gt;&lt;related-urls&gt;&lt;url&gt;http://www.ncbi.nlm.nih.gov/pmc/articles/PMC3811183/&lt;/url&gt;&lt;/related-urls&gt;&lt;/urls&gt;&lt;isbn&gt;0099-2240&amp;#xD;1098-5336&lt;/isbn&gt;&lt;titles&gt;&lt;title&gt;Raman Spectroscopy and Chemometrics for Identification and Strain Discrimination of the Wine Spoilage Yeasts Saccharomyces cerevisiae, Zygosaccharomyces bailii, and Brettanomyces bruxellensis&lt;/title&gt;&lt;secondary-title&gt;Applied and Environmental Microbiology&lt;/secondary-title&gt;&lt;/titles&gt;&lt;pages&gt;6264-6270&lt;/pages&gt;&lt;number&gt;20&lt;/number&gt;&lt;contributors&gt;&lt;authors&gt;&lt;author&gt;Rodriguez, Susan B.&lt;/author&gt;&lt;author&gt;Thornton, Mark A.&lt;/author&gt;&lt;author&gt;Thornton, Roy J.&lt;/author&gt;&lt;/authors&gt;&lt;/contributors&gt;&lt;added-date format="utc"&gt;1528962833&lt;/added-date&gt;&lt;pub-location&gt;1752 N St., N.W., Washington, DC&lt;/pub-location&gt;&lt;ref-type name="Journal Article"&gt;17&lt;/ref-type&gt;&lt;dates&gt;&lt;year&gt;2013&lt;/year&gt;&lt;/dates&gt;&lt;rec-number&gt;206&lt;/rec-number&gt;&lt;publisher&gt;American Society for Microbiology&lt;/publisher&gt;&lt;last-updated-date format="utc"&gt;1528962833&lt;/last-updated-date&gt;&lt;electronic-resource-num&gt;10.1128/AEM.01886-13&lt;/electronic-resource-num&gt;&lt;volume&gt;79&lt;/volume&gt;&lt;remote-database-name&gt;Pmc&lt;/remote-database-name&gt;&lt;/record&gt;&lt;/Cite&gt;&lt;/EndNote&gt;</w:instrText>
      </w:r>
      <w:r w:rsidR="008A51C8">
        <w:fldChar w:fldCharType="separate"/>
      </w:r>
      <w:r w:rsidR="00A13910">
        <w:rPr>
          <w:noProof/>
        </w:rPr>
        <w:t>(Rodriguez et al., 2013)</w:t>
      </w:r>
      <w:r w:rsidR="008A51C8">
        <w:fldChar w:fldCharType="end"/>
      </w:r>
      <w:r>
        <w:t xml:space="preserve">. </w:t>
      </w:r>
    </w:p>
    <w:p w14:paraId="02B1FCB5" w14:textId="2B8CA806" w:rsidR="00E72E06" w:rsidRDefault="00446E30" w:rsidP="00446E30">
      <w:pPr>
        <w:rPr>
          <w:rFonts w:ascii="Calibri" w:hAnsi="Calibri" w:cs="Calibri"/>
          <w:color w:val="000000"/>
          <w:sz w:val="28"/>
          <w:szCs w:val="28"/>
          <w:lang w:eastAsia="en-US"/>
        </w:rPr>
      </w:pPr>
      <w:r>
        <w:t>That being said, fu</w:t>
      </w:r>
      <w:r w:rsidR="00EC0F0A">
        <w:t>r</w:t>
      </w:r>
      <w:r>
        <w:t xml:space="preserve">ther studies are needed to optimize the system for real drinking water </w:t>
      </w:r>
      <w:r w:rsidR="00221A01">
        <w:t xml:space="preserve">in </w:t>
      </w:r>
      <w:r>
        <w:t xml:space="preserve">general, and in Israel particularly. Collection of a larger set of data, that will be more diverse and include more contamination events, </w:t>
      </w:r>
      <w:r w:rsidR="00221A01">
        <w:t xml:space="preserve">could contribute to a more </w:t>
      </w:r>
      <w:r>
        <w:t>accurate</w:t>
      </w:r>
      <w:r w:rsidR="00221A01">
        <w:t>,</w:t>
      </w:r>
      <w:r>
        <w:t xml:space="preserve"> </w:t>
      </w:r>
      <w:r w:rsidR="00221A01">
        <w:t xml:space="preserve">quick and efficient </w:t>
      </w:r>
      <w:r>
        <w:t xml:space="preserve">detection of bacteria in </w:t>
      </w:r>
      <w:r w:rsidR="00221A01">
        <w:t xml:space="preserve">different types of water and specifically that one intended for </w:t>
      </w:r>
      <w:r>
        <w:t>drinking</w:t>
      </w:r>
      <w:r w:rsidR="00221A01">
        <w:t xml:space="preserve"> use. </w:t>
      </w:r>
      <w:r w:rsidR="00E72E06">
        <w:br w:type="page"/>
      </w:r>
    </w:p>
    <w:p w14:paraId="01384E9A" w14:textId="77777777" w:rsidR="004C374A" w:rsidRDefault="004C374A" w:rsidP="00111D8B"/>
    <w:p w14:paraId="682C08D1" w14:textId="77777777" w:rsidR="00E72E06" w:rsidRDefault="00E72E06">
      <w:pPr>
        <w:pStyle w:val="Heading1"/>
        <w:numPr>
          <w:ilvl w:val="0"/>
          <w:numId w:val="31"/>
        </w:numPr>
        <w:pPrChange w:id="1003" w:author="Borisover, Yulia" w:date="2018-08-03T07:13:00Z">
          <w:pPr>
            <w:pStyle w:val="Heading1"/>
          </w:pPr>
        </w:pPrChange>
      </w:pPr>
      <w:bookmarkStart w:id="1004" w:name="_Toc520664338"/>
      <w:r>
        <w:t>References</w:t>
      </w:r>
      <w:bookmarkEnd w:id="1004"/>
    </w:p>
    <w:p w14:paraId="7C5B2477" w14:textId="77777777" w:rsidR="00E72E06" w:rsidRDefault="00E72E06" w:rsidP="00111D8B">
      <w:pPr>
        <w:rPr>
          <w:lang w:eastAsia="en-US"/>
        </w:rPr>
      </w:pPr>
    </w:p>
    <w:p w14:paraId="4F92E191" w14:textId="77777777" w:rsidR="00E72E06" w:rsidRDefault="00E72E06" w:rsidP="00111D8B">
      <w:pPr>
        <w:rPr>
          <w:lang w:eastAsia="en-US"/>
        </w:rPr>
      </w:pPr>
      <w:r>
        <w:rPr>
          <w:lang w:eastAsia="en-US"/>
        </w:rPr>
        <w:br w:type="page"/>
      </w:r>
    </w:p>
    <w:p w14:paraId="50E446B9" w14:textId="77777777" w:rsidR="00E72E06" w:rsidRDefault="00E72E06" w:rsidP="003D0280">
      <w:pPr>
        <w:pStyle w:val="Heading1"/>
        <w:numPr>
          <w:ilvl w:val="0"/>
          <w:numId w:val="0"/>
        </w:numPr>
        <w:bidi/>
        <w:ind w:left="360"/>
        <w:jc w:val="center"/>
        <w:rPr>
          <w:rtl/>
        </w:rPr>
      </w:pPr>
      <w:bookmarkStart w:id="1005" w:name="_Toc520664339"/>
      <w:r>
        <w:rPr>
          <w:rFonts w:hint="cs"/>
          <w:rtl/>
        </w:rPr>
        <w:lastRenderedPageBreak/>
        <w:t>תקציר</w:t>
      </w:r>
      <w:bookmarkEnd w:id="1005"/>
    </w:p>
    <w:p w14:paraId="607A193F" w14:textId="77777777" w:rsidR="00CE1675" w:rsidRDefault="00CE1675" w:rsidP="00CE1675">
      <w:pPr>
        <w:bidi/>
        <w:rPr>
          <w:lang w:eastAsia="en-US"/>
        </w:rPr>
      </w:pPr>
      <w:r>
        <w:rPr>
          <w:rtl/>
          <w:lang w:eastAsia="en-US"/>
        </w:rPr>
        <w:t xml:space="preserve">זיהום בקטריאלי של מי שתייה מהווה </w:t>
      </w:r>
      <w:r>
        <w:rPr>
          <w:rFonts w:hint="cs"/>
          <w:rtl/>
          <w:lang w:eastAsia="en-US"/>
        </w:rPr>
        <w:t>סכנה</w:t>
      </w:r>
      <w:r>
        <w:rPr>
          <w:rtl/>
          <w:lang w:eastAsia="en-US"/>
        </w:rPr>
        <w:t xml:space="preserve"> רבה לבריאות הציבור. מדי שנה, אלפי אנשים </w:t>
      </w:r>
      <w:r>
        <w:rPr>
          <w:rFonts w:hint="cs"/>
          <w:rtl/>
          <w:lang w:eastAsia="en-US"/>
        </w:rPr>
        <w:t>חולים</w:t>
      </w:r>
      <w:r>
        <w:rPr>
          <w:rtl/>
          <w:lang w:eastAsia="en-US"/>
        </w:rPr>
        <w:t xml:space="preserve"> </w:t>
      </w:r>
      <w:r>
        <w:rPr>
          <w:rFonts w:hint="cs"/>
          <w:rtl/>
          <w:lang w:eastAsia="en-US"/>
        </w:rPr>
        <w:t>ב</w:t>
      </w:r>
      <w:r>
        <w:rPr>
          <w:rtl/>
          <w:lang w:eastAsia="en-US"/>
        </w:rPr>
        <w:t xml:space="preserve">מחלות </w:t>
      </w:r>
      <w:r>
        <w:rPr>
          <w:rFonts w:hint="cs"/>
          <w:rtl/>
          <w:lang w:eastAsia="en-US"/>
        </w:rPr>
        <w:t>הנישאות ב</w:t>
      </w:r>
      <w:r>
        <w:rPr>
          <w:rtl/>
          <w:lang w:eastAsia="en-US"/>
        </w:rPr>
        <w:t>מים במדינות מפותחות, ומיליונים במדינות מ</w:t>
      </w:r>
      <w:r>
        <w:rPr>
          <w:rFonts w:hint="cs"/>
          <w:rtl/>
          <w:lang w:eastAsia="en-US"/>
        </w:rPr>
        <w:t>ת</w:t>
      </w:r>
      <w:r>
        <w:rPr>
          <w:rtl/>
          <w:lang w:eastAsia="en-US"/>
        </w:rPr>
        <w:t xml:space="preserve">פתחות. בעוד רשויות המים </w:t>
      </w:r>
      <w:r>
        <w:rPr>
          <w:rFonts w:hint="cs"/>
          <w:rtl/>
          <w:lang w:eastAsia="en-US"/>
        </w:rPr>
        <w:t>מבצעות</w:t>
      </w:r>
      <w:r>
        <w:rPr>
          <w:rtl/>
          <w:lang w:eastAsia="en-US"/>
        </w:rPr>
        <w:t xml:space="preserve"> </w:t>
      </w:r>
      <w:r>
        <w:rPr>
          <w:rFonts w:hint="cs"/>
          <w:rtl/>
          <w:lang w:eastAsia="en-US"/>
        </w:rPr>
        <w:t>פעולות</w:t>
      </w:r>
      <w:r>
        <w:rPr>
          <w:rtl/>
          <w:lang w:eastAsia="en-US"/>
        </w:rPr>
        <w:t xml:space="preserve"> </w:t>
      </w:r>
      <w:r>
        <w:rPr>
          <w:rFonts w:hint="cs"/>
          <w:rtl/>
          <w:lang w:eastAsia="en-US"/>
        </w:rPr>
        <w:t>רבות</w:t>
      </w:r>
      <w:r>
        <w:rPr>
          <w:rtl/>
          <w:lang w:eastAsia="en-US"/>
        </w:rPr>
        <w:t xml:space="preserve"> כדי להבטיח את בטיחות מי השתייה, השיטות לבדיק</w:t>
      </w:r>
      <w:r>
        <w:rPr>
          <w:rFonts w:hint="cs"/>
          <w:rtl/>
          <w:lang w:eastAsia="en-US"/>
        </w:rPr>
        <w:t>ו</w:t>
      </w:r>
      <w:r>
        <w:rPr>
          <w:rtl/>
          <w:lang w:eastAsia="en-US"/>
        </w:rPr>
        <w:t xml:space="preserve">ת </w:t>
      </w:r>
      <w:r>
        <w:rPr>
          <w:rFonts w:hint="cs"/>
          <w:rtl/>
          <w:lang w:eastAsia="en-US"/>
        </w:rPr>
        <w:t>סניטציה</w:t>
      </w:r>
      <w:r>
        <w:rPr>
          <w:rtl/>
          <w:lang w:eastAsia="en-US"/>
        </w:rPr>
        <w:t xml:space="preserve"> של מים הן איטיות מדי, </w:t>
      </w:r>
      <w:r>
        <w:rPr>
          <w:rFonts w:hint="cs"/>
          <w:rtl/>
          <w:lang w:eastAsia="en-US"/>
        </w:rPr>
        <w:t xml:space="preserve">ולוקחות </w:t>
      </w:r>
      <w:r>
        <w:rPr>
          <w:rtl/>
          <w:lang w:eastAsia="en-US"/>
        </w:rPr>
        <w:t xml:space="preserve">בין 12-72 שעות כדי לייצר תוצאות. שיטות מודרניות מולקולריות הוצעו </w:t>
      </w:r>
      <w:r>
        <w:rPr>
          <w:rFonts w:hint="cs"/>
          <w:rtl/>
          <w:lang w:eastAsia="en-US"/>
        </w:rPr>
        <w:t>כתחליפים לשיטות</w:t>
      </w:r>
      <w:r>
        <w:rPr>
          <w:rtl/>
          <w:lang w:eastAsia="en-US"/>
        </w:rPr>
        <w:t xml:space="preserve"> </w:t>
      </w:r>
      <w:r>
        <w:rPr>
          <w:rFonts w:hint="cs"/>
          <w:rtl/>
          <w:lang w:eastAsia="en-US"/>
        </w:rPr>
        <w:t>הסטנדרטיות</w:t>
      </w:r>
      <w:r>
        <w:rPr>
          <w:rtl/>
          <w:lang w:eastAsia="en-US"/>
        </w:rPr>
        <w:t xml:space="preserve">, כולל </w:t>
      </w:r>
      <w:r>
        <w:rPr>
          <w:rFonts w:hint="cs"/>
          <w:rtl/>
          <w:lang w:eastAsia="en-US"/>
        </w:rPr>
        <w:t xml:space="preserve">הגברת רצפי דנ"א, </w:t>
      </w:r>
      <w:r w:rsidRPr="00CE1675">
        <w:rPr>
          <w:lang w:eastAsia="en-US"/>
        </w:rPr>
        <w:t xml:space="preserve">Enzyme-Linked Immunosorbent Assay (ELISA) </w:t>
      </w:r>
      <w:r>
        <w:rPr>
          <w:rFonts w:hint="cs"/>
          <w:rtl/>
          <w:lang w:eastAsia="en-US"/>
        </w:rPr>
        <w:t xml:space="preserve"> </w:t>
      </w:r>
      <w:r>
        <w:rPr>
          <w:rtl/>
          <w:lang w:eastAsia="en-US"/>
        </w:rPr>
        <w:t>וספקטרומטריית מס</w:t>
      </w:r>
      <w:r>
        <w:rPr>
          <w:rFonts w:hint="cs"/>
          <w:rtl/>
          <w:lang w:eastAsia="en-US"/>
        </w:rPr>
        <w:t>ות</w:t>
      </w:r>
      <w:r>
        <w:rPr>
          <w:rtl/>
          <w:lang w:eastAsia="en-US"/>
        </w:rPr>
        <w:t xml:space="preserve">. </w:t>
      </w:r>
      <w:r>
        <w:rPr>
          <w:rFonts w:hint="cs"/>
          <w:rtl/>
          <w:lang w:eastAsia="en-US"/>
        </w:rPr>
        <w:t>על אף זאת, שיטות אלה אינן מתאימות ל</w:t>
      </w:r>
      <w:r>
        <w:rPr>
          <w:rtl/>
          <w:lang w:eastAsia="en-US"/>
        </w:rPr>
        <w:t xml:space="preserve">בדיקות בקנה מידה תעשייתי </w:t>
      </w:r>
      <w:r>
        <w:rPr>
          <w:rFonts w:hint="cs"/>
          <w:rtl/>
          <w:lang w:eastAsia="en-US"/>
        </w:rPr>
        <w:t>היות והן</w:t>
      </w:r>
      <w:r>
        <w:rPr>
          <w:rtl/>
          <w:lang w:eastAsia="en-US"/>
        </w:rPr>
        <w:t xml:space="preserve"> יקר</w:t>
      </w:r>
      <w:r>
        <w:rPr>
          <w:rFonts w:hint="cs"/>
          <w:rtl/>
          <w:lang w:eastAsia="en-US"/>
        </w:rPr>
        <w:t>ות</w:t>
      </w:r>
      <w:r>
        <w:rPr>
          <w:rtl/>
          <w:lang w:eastAsia="en-US"/>
        </w:rPr>
        <w:t xml:space="preserve"> מדי או </w:t>
      </w:r>
      <w:r>
        <w:rPr>
          <w:rFonts w:hint="cs"/>
          <w:rtl/>
          <w:lang w:eastAsia="en-US"/>
        </w:rPr>
        <w:t>אינן מדויקות מספיק</w:t>
      </w:r>
      <w:r>
        <w:rPr>
          <w:rtl/>
          <w:lang w:eastAsia="en-US"/>
        </w:rPr>
        <w:t xml:space="preserve">. גישות </w:t>
      </w:r>
      <w:r>
        <w:rPr>
          <w:rFonts w:hint="cs"/>
          <w:rtl/>
          <w:lang w:eastAsia="en-US"/>
        </w:rPr>
        <w:t xml:space="preserve">מבוססות </w:t>
      </w:r>
      <w:r>
        <w:rPr>
          <w:rtl/>
          <w:lang w:eastAsia="en-US"/>
        </w:rPr>
        <w:t>ספקטרוסקופי</w:t>
      </w:r>
      <w:r>
        <w:rPr>
          <w:rFonts w:hint="cs"/>
          <w:rtl/>
          <w:lang w:eastAsia="en-US"/>
        </w:rPr>
        <w:t>ית</w:t>
      </w:r>
      <w:r>
        <w:rPr>
          <w:rtl/>
          <w:lang w:eastAsia="en-US"/>
        </w:rPr>
        <w:t xml:space="preserve"> אור, כגון ראמאן וספקטרוסקופי</w:t>
      </w:r>
      <w:r>
        <w:rPr>
          <w:rFonts w:hint="cs"/>
          <w:rtl/>
          <w:lang w:eastAsia="en-US"/>
        </w:rPr>
        <w:t>ית</w:t>
      </w:r>
      <w:r>
        <w:rPr>
          <w:rtl/>
          <w:lang w:eastAsia="en-US"/>
        </w:rPr>
        <w:t xml:space="preserve"> פלואורס</w:t>
      </w:r>
      <w:r>
        <w:rPr>
          <w:rFonts w:hint="cs"/>
          <w:rtl/>
          <w:lang w:eastAsia="en-US"/>
        </w:rPr>
        <w:t>נ</w:t>
      </w:r>
      <w:r>
        <w:rPr>
          <w:rtl/>
          <w:lang w:eastAsia="en-US"/>
        </w:rPr>
        <w:t>צ</w:t>
      </w:r>
      <w:r>
        <w:rPr>
          <w:rFonts w:hint="cs"/>
          <w:rtl/>
          <w:lang w:eastAsia="en-US"/>
        </w:rPr>
        <w:t>יה</w:t>
      </w:r>
      <w:r>
        <w:rPr>
          <w:rtl/>
          <w:lang w:eastAsia="en-US"/>
        </w:rPr>
        <w:t xml:space="preserve"> ה</w:t>
      </w:r>
      <w:r>
        <w:rPr>
          <w:rFonts w:hint="cs"/>
          <w:rtl/>
          <w:lang w:eastAsia="en-US"/>
        </w:rPr>
        <w:t xml:space="preserve">ן שיטות אנליטיות מודרניות ומהירות </w:t>
      </w:r>
      <w:r>
        <w:rPr>
          <w:rtl/>
          <w:lang w:eastAsia="en-US"/>
        </w:rPr>
        <w:t xml:space="preserve">אשר ניתן להחיל על </w:t>
      </w:r>
      <w:r>
        <w:rPr>
          <w:rFonts w:hint="cs"/>
          <w:rtl/>
          <w:lang w:eastAsia="en-US"/>
        </w:rPr>
        <w:t>גילוי</w:t>
      </w:r>
      <w:r>
        <w:rPr>
          <w:rtl/>
          <w:lang w:eastAsia="en-US"/>
        </w:rPr>
        <w:t xml:space="preserve"> של חיידקים במי שתייה. שיטות אלה מבוססות על </w:t>
      </w:r>
      <w:r>
        <w:rPr>
          <w:rFonts w:hint="cs"/>
          <w:rtl/>
          <w:lang w:eastAsia="en-US"/>
        </w:rPr>
        <w:t>הארת דוגמה באמצעות מקור אור</w:t>
      </w:r>
      <w:r>
        <w:rPr>
          <w:rtl/>
          <w:lang w:eastAsia="en-US"/>
        </w:rPr>
        <w:t xml:space="preserve"> </w:t>
      </w:r>
      <w:r>
        <w:rPr>
          <w:rFonts w:hint="cs"/>
          <w:rtl/>
          <w:lang w:eastAsia="en-US"/>
        </w:rPr>
        <w:t>ו</w:t>
      </w:r>
      <w:r>
        <w:rPr>
          <w:rtl/>
          <w:lang w:eastAsia="en-US"/>
        </w:rPr>
        <w:t xml:space="preserve">מדידות ההשפעה של </w:t>
      </w:r>
      <w:r>
        <w:rPr>
          <w:rFonts w:hint="cs"/>
          <w:rtl/>
          <w:lang w:eastAsia="en-US"/>
        </w:rPr>
        <w:t>הדוגמה</w:t>
      </w:r>
      <w:r>
        <w:rPr>
          <w:rtl/>
          <w:lang w:eastAsia="en-US"/>
        </w:rPr>
        <w:t xml:space="preserve"> על האור הנפלט.</w:t>
      </w:r>
    </w:p>
    <w:p w14:paraId="47277142" w14:textId="77777777" w:rsidR="00CE1675" w:rsidRDefault="00CE1675" w:rsidP="00D50383">
      <w:pPr>
        <w:bidi/>
        <w:rPr>
          <w:lang w:eastAsia="en-US"/>
        </w:rPr>
      </w:pPr>
      <w:r>
        <w:rPr>
          <w:rtl/>
          <w:lang w:eastAsia="en-US"/>
        </w:rPr>
        <w:t>במחקר זה, ספקטרוסקופי</w:t>
      </w:r>
      <w:r>
        <w:rPr>
          <w:rFonts w:hint="cs"/>
          <w:rtl/>
          <w:lang w:eastAsia="en-US"/>
        </w:rPr>
        <w:t>ית</w:t>
      </w:r>
      <w:r>
        <w:rPr>
          <w:rtl/>
          <w:lang w:eastAsia="en-US"/>
        </w:rPr>
        <w:t xml:space="preserve"> ראמאן </w:t>
      </w:r>
      <w:r>
        <w:rPr>
          <w:rFonts w:hint="cs"/>
          <w:rtl/>
          <w:lang w:eastAsia="en-US"/>
        </w:rPr>
        <w:t>ב</w:t>
      </w:r>
      <w:r>
        <w:rPr>
          <w:rtl/>
          <w:lang w:eastAsia="en-US"/>
        </w:rPr>
        <w:t xml:space="preserve">רזולוציה נמוכה </w:t>
      </w:r>
      <w:r>
        <w:rPr>
          <w:rFonts w:hint="cs"/>
          <w:rtl/>
          <w:lang w:eastAsia="en-US"/>
        </w:rPr>
        <w:t xml:space="preserve">וספקטרוסקופיית </w:t>
      </w:r>
      <w:r>
        <w:rPr>
          <w:rtl/>
          <w:lang w:eastAsia="en-US"/>
        </w:rPr>
        <w:t>פלואורס</w:t>
      </w:r>
      <w:r>
        <w:rPr>
          <w:rFonts w:hint="cs"/>
          <w:rtl/>
          <w:lang w:eastAsia="en-US"/>
        </w:rPr>
        <w:t>נציה</w:t>
      </w:r>
      <w:r>
        <w:rPr>
          <w:rtl/>
          <w:lang w:eastAsia="en-US"/>
        </w:rPr>
        <w:t xml:space="preserve"> שימשו כדי לנסות </w:t>
      </w:r>
      <w:r>
        <w:rPr>
          <w:rFonts w:hint="cs"/>
          <w:rtl/>
          <w:lang w:eastAsia="en-US"/>
        </w:rPr>
        <w:t>לגלות</w:t>
      </w:r>
      <w:r>
        <w:rPr>
          <w:rtl/>
          <w:lang w:eastAsia="en-US"/>
        </w:rPr>
        <w:t xml:space="preserve"> חיידקים, </w:t>
      </w:r>
      <w:r>
        <w:rPr>
          <w:rFonts w:hint="cs"/>
          <w:rtl/>
          <w:lang w:eastAsia="en-US"/>
        </w:rPr>
        <w:t>תחילה</w:t>
      </w:r>
      <w:r>
        <w:rPr>
          <w:rtl/>
          <w:lang w:eastAsia="en-US"/>
        </w:rPr>
        <w:t xml:space="preserve"> במערכת מודל ולאחר מכן במי שתייה אמיתיים.</w:t>
      </w:r>
      <w:r>
        <w:rPr>
          <w:rFonts w:hint="cs"/>
          <w:rtl/>
          <w:lang w:eastAsia="en-US"/>
        </w:rPr>
        <w:t xml:space="preserve"> חיידקי </w:t>
      </w:r>
      <w:r>
        <w:rPr>
          <w:i/>
          <w:iCs/>
          <w:lang w:eastAsia="en-US"/>
        </w:rPr>
        <w:t>E. coli</w:t>
      </w:r>
      <w:r>
        <w:rPr>
          <w:rFonts w:hint="cs"/>
          <w:i/>
          <w:iCs/>
          <w:rtl/>
          <w:lang w:eastAsia="en-US"/>
        </w:rPr>
        <w:t xml:space="preserve">, </w:t>
      </w:r>
      <w:r>
        <w:rPr>
          <w:lang w:eastAsia="en-US"/>
        </w:rPr>
        <w:t>B. subtilis</w:t>
      </w:r>
      <w:r>
        <w:rPr>
          <w:rFonts w:hint="cs"/>
          <w:rtl/>
          <w:lang w:eastAsia="en-US"/>
        </w:rPr>
        <w:t xml:space="preserve"> ו-</w:t>
      </w:r>
      <w:r>
        <w:rPr>
          <w:i/>
          <w:iCs/>
          <w:lang w:eastAsia="en-US"/>
        </w:rPr>
        <w:t>P. aeruginosa</w:t>
      </w:r>
      <w:r>
        <w:rPr>
          <w:rFonts w:hint="cs"/>
          <w:i/>
          <w:iCs/>
          <w:rtl/>
          <w:lang w:eastAsia="en-US"/>
        </w:rPr>
        <w:t xml:space="preserve"> </w:t>
      </w:r>
      <w:r>
        <w:rPr>
          <w:rtl/>
          <w:lang w:eastAsia="en-US"/>
        </w:rPr>
        <w:t xml:space="preserve">שימשו </w:t>
      </w:r>
      <w:r>
        <w:rPr>
          <w:rFonts w:hint="cs"/>
          <w:rtl/>
          <w:lang w:eastAsia="en-US"/>
        </w:rPr>
        <w:t>להערכת ספי הגילוי של ה</w:t>
      </w:r>
      <w:r>
        <w:rPr>
          <w:rtl/>
          <w:lang w:eastAsia="en-US"/>
        </w:rPr>
        <w:t xml:space="preserve">שיטות </w:t>
      </w:r>
      <w:r>
        <w:rPr>
          <w:rFonts w:hint="cs"/>
          <w:rtl/>
          <w:lang w:eastAsia="en-US"/>
        </w:rPr>
        <w:t>ה</w:t>
      </w:r>
      <w:r>
        <w:rPr>
          <w:rtl/>
          <w:lang w:eastAsia="en-US"/>
        </w:rPr>
        <w:t>שונות, על ידי מדידת ספקטרום האור באמצעות ספקטרומטר ראמאן א</w:t>
      </w:r>
      <w:r>
        <w:rPr>
          <w:rFonts w:hint="cs"/>
          <w:rtl/>
          <w:lang w:eastAsia="en-US"/>
        </w:rPr>
        <w:t xml:space="preserve">ו בעזרת ספקטרופלואורומטר. </w:t>
      </w:r>
      <w:r>
        <w:rPr>
          <w:rtl/>
          <w:lang w:eastAsia="en-US"/>
        </w:rPr>
        <w:t>אנליז</w:t>
      </w:r>
      <w:r>
        <w:rPr>
          <w:rFonts w:hint="cs"/>
          <w:rtl/>
          <w:lang w:eastAsia="en-US"/>
        </w:rPr>
        <w:t xml:space="preserve">ת </w:t>
      </w:r>
      <w:r>
        <w:rPr>
          <w:lang w:eastAsia="en-US"/>
        </w:rPr>
        <w:t>Partial Least Squares</w:t>
      </w:r>
      <w:r>
        <w:rPr>
          <w:rFonts w:hint="cs"/>
          <w:rtl/>
          <w:lang w:eastAsia="en-US"/>
        </w:rPr>
        <w:t xml:space="preserve"> (</w:t>
      </w:r>
      <w:r>
        <w:rPr>
          <w:rFonts w:hint="cs"/>
          <w:lang w:eastAsia="en-US"/>
        </w:rPr>
        <w:t>PLS</w:t>
      </w:r>
      <w:r>
        <w:rPr>
          <w:rFonts w:hint="cs"/>
          <w:rtl/>
          <w:lang w:eastAsia="en-US"/>
        </w:rPr>
        <w:t>)</w:t>
      </w:r>
      <w:r w:rsidR="00D50383">
        <w:rPr>
          <w:rtl/>
          <w:lang w:eastAsia="en-US"/>
        </w:rPr>
        <w:t xml:space="preserve"> שימשה לניתוח הספקטרה המורכב</w:t>
      </w:r>
      <w:r w:rsidR="00D50383">
        <w:rPr>
          <w:rFonts w:hint="cs"/>
          <w:rtl/>
          <w:lang w:eastAsia="en-US"/>
        </w:rPr>
        <w:t>ים</w:t>
      </w:r>
      <w:r>
        <w:rPr>
          <w:rtl/>
          <w:lang w:eastAsia="en-US"/>
        </w:rPr>
        <w:t xml:space="preserve">, כיוון שלא נמצאו </w:t>
      </w:r>
      <w:r w:rsidR="00D50383">
        <w:rPr>
          <w:rFonts w:hint="cs"/>
          <w:rtl/>
          <w:lang w:eastAsia="en-US"/>
        </w:rPr>
        <w:t>שיאים (</w:t>
      </w:r>
      <w:r w:rsidR="00D50383">
        <w:rPr>
          <w:lang w:eastAsia="en-US"/>
        </w:rPr>
        <w:t>Peaks</w:t>
      </w:r>
      <w:r w:rsidR="00D50383">
        <w:rPr>
          <w:rFonts w:hint="cs"/>
          <w:rtl/>
          <w:lang w:eastAsia="en-US"/>
        </w:rPr>
        <w:t xml:space="preserve">) </w:t>
      </w:r>
      <w:r>
        <w:rPr>
          <w:rtl/>
          <w:lang w:eastAsia="en-US"/>
        </w:rPr>
        <w:t>מובהק</w:t>
      </w:r>
      <w:r w:rsidR="00D50383">
        <w:rPr>
          <w:rFonts w:hint="cs"/>
          <w:rtl/>
          <w:lang w:eastAsia="en-US"/>
        </w:rPr>
        <w:t>ים</w:t>
      </w:r>
      <w:r>
        <w:rPr>
          <w:rtl/>
          <w:lang w:eastAsia="en-US"/>
        </w:rPr>
        <w:t xml:space="preserve">. לאחר מכן, נמדדו מי שתייה אמיתיים מבארות בצפון </w:t>
      </w:r>
      <w:r w:rsidR="00D50383">
        <w:rPr>
          <w:rFonts w:hint="cs"/>
          <w:rtl/>
          <w:lang w:eastAsia="en-US"/>
        </w:rPr>
        <w:t>ישראל</w:t>
      </w:r>
      <w:r>
        <w:rPr>
          <w:rtl/>
          <w:lang w:eastAsia="en-US"/>
        </w:rPr>
        <w:t xml:space="preserve"> באמצעות ספקטרומטריית </w:t>
      </w:r>
      <w:r w:rsidR="00D50383">
        <w:rPr>
          <w:rFonts w:hint="cs"/>
          <w:rtl/>
          <w:lang w:eastAsia="en-US"/>
        </w:rPr>
        <w:t>פלואורסנציה</w:t>
      </w:r>
      <w:r>
        <w:rPr>
          <w:rtl/>
          <w:lang w:eastAsia="en-US"/>
        </w:rPr>
        <w:t>, על מנת לקבוע את היכולת של השיטה לזהות זיהום של מי שתייה אמיתיים.</w:t>
      </w:r>
    </w:p>
    <w:p w14:paraId="4F30D5FB" w14:textId="77777777" w:rsidR="00CE1675" w:rsidRDefault="00D50383" w:rsidP="00B96873">
      <w:pPr>
        <w:bidi/>
        <w:rPr>
          <w:lang w:eastAsia="en-US"/>
        </w:rPr>
      </w:pPr>
      <w:r>
        <w:rPr>
          <w:rtl/>
          <w:lang w:eastAsia="en-US"/>
        </w:rPr>
        <w:t>נמצא כי ספקטרוסקופי</w:t>
      </w:r>
      <w:r>
        <w:rPr>
          <w:rFonts w:hint="cs"/>
          <w:rtl/>
          <w:lang w:eastAsia="en-US"/>
        </w:rPr>
        <w:t xml:space="preserve">ית ראמאן ברזולוציה נמוכה </w:t>
      </w:r>
      <w:r w:rsidR="00CE1675">
        <w:rPr>
          <w:rtl/>
          <w:lang w:eastAsia="en-US"/>
        </w:rPr>
        <w:t>אינ</w:t>
      </w:r>
      <w:r>
        <w:rPr>
          <w:rFonts w:hint="cs"/>
          <w:rtl/>
          <w:lang w:eastAsia="en-US"/>
        </w:rPr>
        <w:t>ה</w:t>
      </w:r>
      <w:r w:rsidR="00CE1675">
        <w:rPr>
          <w:rtl/>
          <w:lang w:eastAsia="en-US"/>
        </w:rPr>
        <w:t xml:space="preserve"> כלי בעל ערך רב עבור זיהוי של חיידקים במים, </w:t>
      </w:r>
      <w:r>
        <w:rPr>
          <w:rFonts w:hint="cs"/>
          <w:rtl/>
          <w:lang w:eastAsia="en-US"/>
        </w:rPr>
        <w:t xml:space="preserve">עם ספי גילוי של </w:t>
      </w:r>
      <w:r>
        <w:rPr>
          <w:lang w:eastAsia="en-US"/>
        </w:rPr>
        <w:t>10</w:t>
      </w:r>
      <w:r>
        <w:rPr>
          <w:vertAlign w:val="superscript"/>
          <w:lang w:eastAsia="en-US"/>
        </w:rPr>
        <w:t>8</w:t>
      </w:r>
      <w:r>
        <w:rPr>
          <w:rFonts w:hint="cs"/>
          <w:rtl/>
          <w:lang w:eastAsia="en-US"/>
        </w:rPr>
        <w:t xml:space="preserve"> ו-</w:t>
      </w:r>
      <w:r>
        <w:rPr>
          <w:lang w:eastAsia="en-US"/>
        </w:rPr>
        <w:t>10</w:t>
      </w:r>
      <w:r>
        <w:rPr>
          <w:vertAlign w:val="superscript"/>
          <w:lang w:eastAsia="en-US"/>
        </w:rPr>
        <w:t>4</w:t>
      </w:r>
      <w:r>
        <w:rPr>
          <w:rFonts w:hint="cs"/>
          <w:rtl/>
          <w:lang w:eastAsia="en-US"/>
        </w:rPr>
        <w:t xml:space="preserve"> </w:t>
      </w:r>
      <w:r>
        <w:rPr>
          <w:lang w:eastAsia="en-US"/>
        </w:rPr>
        <w:t>CFU/ml</w:t>
      </w:r>
      <w:r>
        <w:rPr>
          <w:rFonts w:hint="cs"/>
          <w:rtl/>
          <w:lang w:eastAsia="en-US"/>
        </w:rPr>
        <w:t xml:space="preserve"> </w:t>
      </w:r>
      <w:r w:rsidR="00CE1675">
        <w:rPr>
          <w:rFonts w:ascii="Arial" w:hAnsi="Arial" w:cs="Arial" w:hint="cs"/>
          <w:rtl/>
          <w:lang w:eastAsia="en-US"/>
        </w:rPr>
        <w:t>​​</w:t>
      </w:r>
      <w:r w:rsidR="00CE1675">
        <w:rPr>
          <w:rFonts w:hint="cs"/>
          <w:rtl/>
          <w:lang w:eastAsia="en-US"/>
        </w:rPr>
        <w:t>עבו</w:t>
      </w:r>
      <w:r>
        <w:rPr>
          <w:rFonts w:hint="cs"/>
          <w:rtl/>
          <w:lang w:eastAsia="en-US"/>
        </w:rPr>
        <w:t xml:space="preserve">ר </w:t>
      </w:r>
      <w:r>
        <w:rPr>
          <w:i/>
          <w:iCs/>
          <w:lang w:eastAsia="en-US"/>
        </w:rPr>
        <w:t>E. coli</w:t>
      </w:r>
      <w:r>
        <w:rPr>
          <w:rFonts w:hint="cs"/>
          <w:i/>
          <w:iCs/>
          <w:rtl/>
          <w:lang w:eastAsia="en-US"/>
        </w:rPr>
        <w:t xml:space="preserve"> </w:t>
      </w:r>
      <w:r>
        <w:rPr>
          <w:rFonts w:hint="cs"/>
          <w:rtl/>
          <w:lang w:eastAsia="en-US"/>
        </w:rPr>
        <w:t>ו-</w:t>
      </w:r>
      <w:r>
        <w:rPr>
          <w:i/>
          <w:iCs/>
          <w:lang w:eastAsia="en-US"/>
        </w:rPr>
        <w:t>B. subtilis</w:t>
      </w:r>
      <w:r>
        <w:rPr>
          <w:rFonts w:hint="cs"/>
          <w:rtl/>
          <w:lang w:eastAsia="en-US"/>
        </w:rPr>
        <w:t xml:space="preserve"> בהת</w:t>
      </w:r>
      <w:r w:rsidR="00CE1675">
        <w:rPr>
          <w:rtl/>
          <w:lang w:eastAsia="en-US"/>
        </w:rPr>
        <w:t>אמה. ספקטרוסקופי</w:t>
      </w:r>
      <w:r>
        <w:rPr>
          <w:rFonts w:hint="cs"/>
          <w:rtl/>
          <w:lang w:eastAsia="en-US"/>
        </w:rPr>
        <w:t xml:space="preserve">ית </w:t>
      </w:r>
      <w:r w:rsidR="00B96873">
        <w:rPr>
          <w:rtl/>
          <w:lang w:eastAsia="en-US"/>
        </w:rPr>
        <w:t>פלואורס</w:t>
      </w:r>
      <w:r w:rsidR="00B96873">
        <w:rPr>
          <w:rFonts w:hint="cs"/>
          <w:rtl/>
          <w:lang w:eastAsia="en-US"/>
        </w:rPr>
        <w:t>נציה</w:t>
      </w:r>
      <w:r w:rsidR="00B96873">
        <w:rPr>
          <w:rtl/>
          <w:lang w:eastAsia="en-US"/>
        </w:rPr>
        <w:t xml:space="preserve"> </w:t>
      </w:r>
      <w:r>
        <w:rPr>
          <w:rFonts w:hint="cs"/>
          <w:rtl/>
          <w:lang w:eastAsia="en-US"/>
        </w:rPr>
        <w:t>לעומת זאת</w:t>
      </w:r>
      <w:r w:rsidR="00CE1675">
        <w:rPr>
          <w:rtl/>
          <w:lang w:eastAsia="en-US"/>
        </w:rPr>
        <w:t>, הרא</w:t>
      </w:r>
      <w:r>
        <w:rPr>
          <w:rFonts w:hint="cs"/>
          <w:rtl/>
          <w:lang w:eastAsia="en-US"/>
        </w:rPr>
        <w:t>ת</w:t>
      </w:r>
      <w:r w:rsidR="00CE1675">
        <w:rPr>
          <w:rtl/>
          <w:lang w:eastAsia="en-US"/>
        </w:rPr>
        <w:t xml:space="preserve">ה פוטנציאל גדול לזיהוי וכימות של חיידקים </w:t>
      </w:r>
      <w:r w:rsidR="00B96873">
        <w:rPr>
          <w:rtl/>
          <w:lang w:eastAsia="en-US"/>
        </w:rPr>
        <w:t>במים, גילוי חיידקים</w:t>
      </w:r>
      <w:r w:rsidR="00B96873">
        <w:rPr>
          <w:rFonts w:hint="cs"/>
          <w:rtl/>
          <w:lang w:eastAsia="en-US"/>
        </w:rPr>
        <w:t xml:space="preserve"> בסף גילוי נמוך עד כדי 10 </w:t>
      </w:r>
      <w:r w:rsidR="00B96873">
        <w:rPr>
          <w:lang w:eastAsia="en-US"/>
        </w:rPr>
        <w:t>CFU/ml</w:t>
      </w:r>
      <w:r w:rsidR="00B96873">
        <w:rPr>
          <w:rFonts w:hint="cs"/>
          <w:rtl/>
          <w:lang w:eastAsia="en-US"/>
        </w:rPr>
        <w:t xml:space="preserve"> </w:t>
      </w:r>
      <w:r w:rsidR="00CE1675">
        <w:rPr>
          <w:rtl/>
          <w:lang w:eastAsia="en-US"/>
        </w:rPr>
        <w:t>עבור מינים מסוימים. יתר על כן, מודל סיווג היה מסוגל להבדיל במדויק בין</w:t>
      </w:r>
      <w:r w:rsidR="00B96873">
        <w:rPr>
          <w:rFonts w:hint="cs"/>
          <w:rtl/>
          <w:lang w:eastAsia="en-US"/>
        </w:rPr>
        <w:t xml:space="preserve"> </w:t>
      </w:r>
      <w:r w:rsidR="00B96873">
        <w:rPr>
          <w:i/>
          <w:iCs/>
          <w:lang w:eastAsia="en-US"/>
        </w:rPr>
        <w:t>E. coli</w:t>
      </w:r>
      <w:r w:rsidR="00B96873">
        <w:rPr>
          <w:rFonts w:hint="cs"/>
          <w:rtl/>
          <w:lang w:eastAsia="en-US"/>
        </w:rPr>
        <w:t xml:space="preserve">, </w:t>
      </w:r>
      <w:r w:rsidR="00B96873">
        <w:rPr>
          <w:i/>
          <w:iCs/>
          <w:lang w:eastAsia="en-US"/>
        </w:rPr>
        <w:t>B. subtilis</w:t>
      </w:r>
      <w:r w:rsidR="00B96873">
        <w:rPr>
          <w:rFonts w:hint="cs"/>
          <w:rtl/>
          <w:lang w:eastAsia="en-US"/>
        </w:rPr>
        <w:t xml:space="preserve"> ו-</w:t>
      </w:r>
      <w:r w:rsidR="00B96873">
        <w:rPr>
          <w:i/>
          <w:iCs/>
          <w:lang w:eastAsia="en-US"/>
        </w:rPr>
        <w:t>P. aeruginosa</w:t>
      </w:r>
      <w:r w:rsidR="00B96873">
        <w:rPr>
          <w:rtl/>
          <w:lang w:eastAsia="en-US"/>
        </w:rPr>
        <w:t xml:space="preserve"> בריכוזים גבוהים, </w:t>
      </w:r>
      <w:r w:rsidR="00B96873">
        <w:rPr>
          <w:rFonts w:hint="cs"/>
          <w:rtl/>
          <w:lang w:eastAsia="en-US"/>
        </w:rPr>
        <w:t>ממצא המצביע על</w:t>
      </w:r>
      <w:r w:rsidR="00CE1675">
        <w:rPr>
          <w:rtl/>
          <w:lang w:eastAsia="en-US"/>
        </w:rPr>
        <w:t xml:space="preserve"> טביעות אצבע </w:t>
      </w:r>
      <w:r w:rsidR="00B96873">
        <w:rPr>
          <w:rFonts w:hint="cs"/>
          <w:rtl/>
          <w:lang w:eastAsia="en-US"/>
        </w:rPr>
        <w:t xml:space="preserve">ספקטרליות </w:t>
      </w:r>
      <w:r w:rsidR="00CE1675">
        <w:rPr>
          <w:rtl/>
          <w:lang w:eastAsia="en-US"/>
        </w:rPr>
        <w:t xml:space="preserve">שונות בין המינים. במי השתייה האמיתיים נמצא כי במערך הנתונים יש מעט מאוד מקרים של זיהום, כאשר רק מדגם אחד מזוהם באופן רשמי לאורך </w:t>
      </w:r>
      <w:r w:rsidR="00B96873">
        <w:rPr>
          <w:rFonts w:hint="cs"/>
          <w:rtl/>
          <w:lang w:eastAsia="en-US"/>
        </w:rPr>
        <w:t xml:space="preserve">כל </w:t>
      </w:r>
      <w:r w:rsidR="00CE1675">
        <w:rPr>
          <w:rtl/>
          <w:lang w:eastAsia="en-US"/>
        </w:rPr>
        <w:t xml:space="preserve">תקופת הדגימה. </w:t>
      </w:r>
      <w:r w:rsidR="00B96873">
        <w:rPr>
          <w:rFonts w:hint="cs"/>
          <w:rtl/>
          <w:lang w:eastAsia="en-US"/>
        </w:rPr>
        <w:t>ב</w:t>
      </w:r>
      <w:r w:rsidR="00CE1675">
        <w:rPr>
          <w:rtl/>
          <w:lang w:eastAsia="en-US"/>
        </w:rPr>
        <w:t xml:space="preserve">מדגם זה </w:t>
      </w:r>
      <w:r w:rsidR="00B96873">
        <w:rPr>
          <w:rFonts w:hint="cs"/>
          <w:rtl/>
          <w:lang w:eastAsia="en-US"/>
        </w:rPr>
        <w:t>ניתן</w:t>
      </w:r>
      <w:r w:rsidR="00CE1675">
        <w:rPr>
          <w:rtl/>
          <w:lang w:eastAsia="en-US"/>
        </w:rPr>
        <w:t xml:space="preserve">, </w:t>
      </w:r>
      <w:r w:rsidR="00B96873">
        <w:rPr>
          <w:rFonts w:hint="cs"/>
          <w:rtl/>
          <w:lang w:eastAsia="en-US"/>
        </w:rPr>
        <w:t>בכל זאת</w:t>
      </w:r>
      <w:r w:rsidR="00CE1675">
        <w:rPr>
          <w:rtl/>
          <w:lang w:eastAsia="en-US"/>
        </w:rPr>
        <w:t>, להבחין</w:t>
      </w:r>
      <w:r w:rsidR="00B96873">
        <w:rPr>
          <w:rFonts w:hint="cs"/>
          <w:rtl/>
          <w:lang w:eastAsia="en-US"/>
        </w:rPr>
        <w:t xml:space="preserve"> בזיהום</w:t>
      </w:r>
      <w:r w:rsidR="00CE1675">
        <w:rPr>
          <w:rtl/>
          <w:lang w:eastAsia="en-US"/>
        </w:rPr>
        <w:t xml:space="preserve"> בקלות באמצעות ספקטרוסקופי</w:t>
      </w:r>
      <w:r w:rsidR="00B96873">
        <w:rPr>
          <w:rFonts w:hint="cs"/>
          <w:rtl/>
          <w:lang w:eastAsia="en-US"/>
        </w:rPr>
        <w:t>ית</w:t>
      </w:r>
      <w:r w:rsidR="00CE1675">
        <w:rPr>
          <w:rtl/>
          <w:lang w:eastAsia="en-US"/>
        </w:rPr>
        <w:t xml:space="preserve"> פלואורס</w:t>
      </w:r>
      <w:r w:rsidR="00B96873">
        <w:rPr>
          <w:rFonts w:hint="cs"/>
          <w:rtl/>
          <w:lang w:eastAsia="en-US"/>
        </w:rPr>
        <w:t>נציה, ו</w:t>
      </w:r>
      <w:r w:rsidR="00CE1675">
        <w:rPr>
          <w:rtl/>
          <w:lang w:eastAsia="en-US"/>
        </w:rPr>
        <w:t>טיפול ב</w:t>
      </w:r>
      <w:r w:rsidR="00B96873">
        <w:rPr>
          <w:rFonts w:hint="cs"/>
          <w:rtl/>
          <w:lang w:eastAsia="en-US"/>
        </w:rPr>
        <w:t xml:space="preserve">מים </w:t>
      </w:r>
      <w:r w:rsidR="00CE1675">
        <w:rPr>
          <w:rtl/>
          <w:lang w:eastAsia="en-US"/>
        </w:rPr>
        <w:t xml:space="preserve">על ידי כלור או סינון הפחית את טביעת אצבע </w:t>
      </w:r>
      <w:r w:rsidR="00B96873">
        <w:rPr>
          <w:rFonts w:hint="cs"/>
          <w:rtl/>
          <w:lang w:eastAsia="en-US"/>
        </w:rPr>
        <w:t>הספקטרלית כמעט לחלוטין</w:t>
      </w:r>
      <w:r w:rsidR="00CE1675">
        <w:rPr>
          <w:rtl/>
          <w:lang w:eastAsia="en-US"/>
        </w:rPr>
        <w:t xml:space="preserve">, </w:t>
      </w:r>
      <w:r w:rsidR="00B96873">
        <w:rPr>
          <w:rFonts w:hint="cs"/>
          <w:rtl/>
          <w:lang w:eastAsia="en-US"/>
        </w:rPr>
        <w:t xml:space="preserve">ממצא </w:t>
      </w:r>
      <w:r w:rsidR="00CE1675">
        <w:rPr>
          <w:rtl/>
          <w:lang w:eastAsia="en-US"/>
        </w:rPr>
        <w:t xml:space="preserve">המציין את הקשר בין זיהום מיקרוביאלי </w:t>
      </w:r>
      <w:r w:rsidR="00B96873">
        <w:rPr>
          <w:rFonts w:hint="cs"/>
          <w:rtl/>
          <w:lang w:eastAsia="en-US"/>
        </w:rPr>
        <w:t>ו</w:t>
      </w:r>
      <w:r w:rsidR="00CE1675">
        <w:rPr>
          <w:rtl/>
          <w:lang w:eastAsia="en-US"/>
        </w:rPr>
        <w:t>פלואורס</w:t>
      </w:r>
      <w:r w:rsidR="00B96873">
        <w:rPr>
          <w:rFonts w:hint="cs"/>
          <w:rtl/>
          <w:lang w:eastAsia="en-US"/>
        </w:rPr>
        <w:t>נציה.</w:t>
      </w:r>
    </w:p>
    <w:p w14:paraId="1F8DD255" w14:textId="77777777" w:rsidR="00CE1675" w:rsidRPr="00CE1675" w:rsidRDefault="00B96873" w:rsidP="00B96873">
      <w:pPr>
        <w:bidi/>
        <w:rPr>
          <w:lang w:eastAsia="en-US"/>
        </w:rPr>
      </w:pPr>
      <w:r>
        <w:rPr>
          <w:rFonts w:hint="cs"/>
          <w:rtl/>
          <w:lang w:eastAsia="en-US"/>
        </w:rPr>
        <w:t>הן</w:t>
      </w:r>
      <w:r w:rsidR="00CE1675">
        <w:rPr>
          <w:rtl/>
          <w:lang w:eastAsia="en-US"/>
        </w:rPr>
        <w:t xml:space="preserve"> </w:t>
      </w:r>
      <w:r>
        <w:rPr>
          <w:rFonts w:hint="cs"/>
          <w:rtl/>
          <w:lang w:eastAsia="en-US"/>
        </w:rPr>
        <w:t>ב</w:t>
      </w:r>
      <w:r w:rsidR="00CE1675">
        <w:rPr>
          <w:rtl/>
          <w:lang w:eastAsia="en-US"/>
        </w:rPr>
        <w:t xml:space="preserve">ניסויים </w:t>
      </w:r>
      <w:r>
        <w:rPr>
          <w:rFonts w:hint="cs"/>
          <w:rtl/>
          <w:lang w:eastAsia="en-US"/>
        </w:rPr>
        <w:t xml:space="preserve">מבוקרים </w:t>
      </w:r>
      <w:r w:rsidR="00CE1675">
        <w:rPr>
          <w:rtl/>
          <w:lang w:eastAsia="en-US"/>
        </w:rPr>
        <w:t>במעבדה והן במי שתייה אמיתיים, ספקטרוסקופי</w:t>
      </w:r>
      <w:r>
        <w:rPr>
          <w:rFonts w:hint="cs"/>
          <w:rtl/>
          <w:lang w:eastAsia="en-US"/>
        </w:rPr>
        <w:t>ית</w:t>
      </w:r>
      <w:r w:rsidR="00CE1675">
        <w:rPr>
          <w:rtl/>
          <w:lang w:eastAsia="en-US"/>
        </w:rPr>
        <w:t xml:space="preserve"> פלואורס</w:t>
      </w:r>
      <w:r>
        <w:rPr>
          <w:rFonts w:hint="cs"/>
          <w:rtl/>
          <w:lang w:eastAsia="en-US"/>
        </w:rPr>
        <w:t>נ</w:t>
      </w:r>
      <w:r w:rsidR="00CE1675">
        <w:rPr>
          <w:rtl/>
          <w:lang w:eastAsia="en-US"/>
        </w:rPr>
        <w:t>צ</w:t>
      </w:r>
      <w:r>
        <w:rPr>
          <w:rFonts w:hint="cs"/>
          <w:rtl/>
          <w:lang w:eastAsia="en-US"/>
        </w:rPr>
        <w:t>יה</w:t>
      </w:r>
      <w:r w:rsidR="00CE1675">
        <w:rPr>
          <w:rtl/>
          <w:lang w:eastAsia="en-US"/>
        </w:rPr>
        <w:t xml:space="preserve"> הראתה יכולת </w:t>
      </w:r>
      <w:r>
        <w:rPr>
          <w:rFonts w:hint="cs"/>
          <w:rtl/>
          <w:lang w:eastAsia="en-US"/>
        </w:rPr>
        <w:t>לגלות</w:t>
      </w:r>
      <w:r w:rsidR="00CE1675">
        <w:rPr>
          <w:rtl/>
          <w:lang w:eastAsia="en-US"/>
        </w:rPr>
        <w:t xml:space="preserve"> חיידקים בריכוז של</w:t>
      </w:r>
      <w:r>
        <w:rPr>
          <w:rFonts w:hint="cs"/>
          <w:rtl/>
          <w:lang w:eastAsia="en-US"/>
        </w:rPr>
        <w:t xml:space="preserve"> 1,000 </w:t>
      </w:r>
      <w:r>
        <w:rPr>
          <w:lang w:eastAsia="en-US"/>
        </w:rPr>
        <w:t>CFU/ml</w:t>
      </w:r>
      <w:r>
        <w:rPr>
          <w:rFonts w:hint="cs"/>
          <w:rtl/>
          <w:lang w:eastAsia="en-US"/>
        </w:rPr>
        <w:t xml:space="preserve"> </w:t>
      </w:r>
      <w:r w:rsidR="00CE1675">
        <w:rPr>
          <w:rtl/>
          <w:lang w:eastAsia="en-US"/>
        </w:rPr>
        <w:t xml:space="preserve">המהווה את הסטנדרט התעשייתי הנדרש. יתר על כן, המחקר ממחיש את </w:t>
      </w:r>
      <w:r>
        <w:rPr>
          <w:rFonts w:hint="cs"/>
          <w:rtl/>
          <w:lang w:eastAsia="en-US"/>
        </w:rPr>
        <w:t>בשיפור</w:t>
      </w:r>
      <w:r w:rsidR="00CE1675">
        <w:rPr>
          <w:rtl/>
          <w:lang w:eastAsia="en-US"/>
        </w:rPr>
        <w:t xml:space="preserve"> ברגישות אשר ניתן ל</w:t>
      </w:r>
      <w:r>
        <w:rPr>
          <w:rFonts w:hint="cs"/>
          <w:rtl/>
          <w:lang w:eastAsia="en-US"/>
        </w:rPr>
        <w:t>השיג</w:t>
      </w:r>
      <w:r w:rsidR="00CE1675">
        <w:rPr>
          <w:rtl/>
          <w:lang w:eastAsia="en-US"/>
        </w:rPr>
        <w:t xml:space="preserve"> </w:t>
      </w:r>
      <w:r>
        <w:rPr>
          <w:rFonts w:hint="cs"/>
          <w:rtl/>
          <w:lang w:eastAsia="en-US"/>
        </w:rPr>
        <w:t xml:space="preserve">באמצעות </w:t>
      </w:r>
      <w:r w:rsidR="00CE1675">
        <w:rPr>
          <w:rtl/>
          <w:lang w:eastAsia="en-US"/>
        </w:rPr>
        <w:t xml:space="preserve">ניתוח </w:t>
      </w:r>
      <w:r>
        <w:rPr>
          <w:rFonts w:hint="cs"/>
          <w:rtl/>
          <w:lang w:eastAsia="en-US"/>
        </w:rPr>
        <w:t>ה</w:t>
      </w:r>
      <w:r>
        <w:rPr>
          <w:rtl/>
          <w:lang w:eastAsia="en-US"/>
        </w:rPr>
        <w:t>ספקטרום</w:t>
      </w:r>
      <w:r w:rsidR="00CE1675">
        <w:rPr>
          <w:rtl/>
          <w:lang w:eastAsia="en-US"/>
        </w:rPr>
        <w:t xml:space="preserve"> </w:t>
      </w:r>
      <w:r>
        <w:rPr>
          <w:rFonts w:hint="cs"/>
          <w:rtl/>
          <w:lang w:eastAsia="en-US"/>
        </w:rPr>
        <w:t>התלת-</w:t>
      </w:r>
      <w:r w:rsidR="00A35BB3">
        <w:rPr>
          <w:rFonts w:hint="cs"/>
          <w:rtl/>
          <w:lang w:eastAsia="en-US"/>
        </w:rPr>
        <w:t>ממדי</w:t>
      </w:r>
      <w:r w:rsidR="00CE1675">
        <w:rPr>
          <w:rtl/>
          <w:lang w:eastAsia="en-US"/>
        </w:rPr>
        <w:t xml:space="preserve"> </w:t>
      </w:r>
      <w:r>
        <w:rPr>
          <w:rFonts w:hint="cs"/>
          <w:rtl/>
          <w:lang w:eastAsia="en-US"/>
        </w:rPr>
        <w:t>ה</w:t>
      </w:r>
      <w:r w:rsidR="00CE1675">
        <w:rPr>
          <w:rtl/>
          <w:lang w:eastAsia="en-US"/>
        </w:rPr>
        <w:t>מורכב של ספקטרוסקופי</w:t>
      </w:r>
      <w:r>
        <w:rPr>
          <w:rFonts w:hint="cs"/>
          <w:rtl/>
          <w:lang w:eastAsia="en-US"/>
        </w:rPr>
        <w:t>ית</w:t>
      </w:r>
      <w:r w:rsidR="00CE1675">
        <w:rPr>
          <w:rtl/>
          <w:lang w:eastAsia="en-US"/>
        </w:rPr>
        <w:t xml:space="preserve"> פלואורס</w:t>
      </w:r>
      <w:r w:rsidR="00A35BB3">
        <w:rPr>
          <w:rFonts w:hint="cs"/>
          <w:rtl/>
          <w:lang w:eastAsia="en-US"/>
        </w:rPr>
        <w:t>נ</w:t>
      </w:r>
      <w:r w:rsidR="00CE1675">
        <w:rPr>
          <w:rtl/>
          <w:lang w:eastAsia="en-US"/>
        </w:rPr>
        <w:t>צ</w:t>
      </w:r>
      <w:r>
        <w:rPr>
          <w:rFonts w:hint="cs"/>
          <w:rtl/>
          <w:lang w:eastAsia="en-US"/>
        </w:rPr>
        <w:t>יה</w:t>
      </w:r>
      <w:r w:rsidR="00CE1675">
        <w:rPr>
          <w:rtl/>
          <w:lang w:eastAsia="en-US"/>
        </w:rPr>
        <w:t xml:space="preserve"> </w:t>
      </w:r>
      <w:r>
        <w:rPr>
          <w:rFonts w:hint="cs"/>
          <w:rtl/>
          <w:lang w:eastAsia="en-US"/>
        </w:rPr>
        <w:t>לעומת שימוש באורך גל יחיד "</w:t>
      </w:r>
      <w:r>
        <w:rPr>
          <w:lang w:eastAsia="en-US"/>
        </w:rPr>
        <w:t>Peak Picking</w:t>
      </w:r>
      <w:r>
        <w:rPr>
          <w:rFonts w:hint="cs"/>
          <w:rtl/>
          <w:lang w:eastAsia="en-US"/>
        </w:rPr>
        <w:t>"</w:t>
      </w:r>
      <w:r w:rsidR="00CE1675">
        <w:rPr>
          <w:rtl/>
          <w:lang w:eastAsia="en-US"/>
        </w:rPr>
        <w:t xml:space="preserve">. בניסוי מבוקר, אלגוריתם </w:t>
      </w:r>
      <w:r>
        <w:rPr>
          <w:rFonts w:hint="cs"/>
          <w:lang w:eastAsia="en-US"/>
        </w:rPr>
        <w:t>PLS</w:t>
      </w:r>
      <w:r>
        <w:rPr>
          <w:rFonts w:hint="cs"/>
          <w:rtl/>
          <w:lang w:eastAsia="en-US"/>
        </w:rPr>
        <w:t xml:space="preserve"> שחושב</w:t>
      </w:r>
      <w:r>
        <w:rPr>
          <w:rtl/>
          <w:lang w:eastAsia="en-US"/>
        </w:rPr>
        <w:t xml:space="preserve"> על מפת </w:t>
      </w:r>
      <w:r>
        <w:rPr>
          <w:rFonts w:hint="cs"/>
          <w:rtl/>
          <w:lang w:eastAsia="en-US"/>
        </w:rPr>
        <w:t>עירור-פליטה</w:t>
      </w:r>
      <w:r w:rsidR="00CE1675">
        <w:rPr>
          <w:rtl/>
          <w:lang w:eastAsia="en-US"/>
        </w:rPr>
        <w:t xml:space="preserve"> מלאה</w:t>
      </w:r>
      <w:r>
        <w:rPr>
          <w:rFonts w:hint="cs"/>
          <w:rtl/>
          <w:lang w:eastAsia="en-US"/>
        </w:rPr>
        <w:t xml:space="preserve"> (</w:t>
      </w:r>
      <w:r>
        <w:rPr>
          <w:lang w:eastAsia="en-US"/>
        </w:rPr>
        <w:t>Excitation Emission Map</w:t>
      </w:r>
      <w:r>
        <w:rPr>
          <w:rFonts w:hint="cs"/>
          <w:rtl/>
          <w:lang w:eastAsia="en-US"/>
        </w:rPr>
        <w:t xml:space="preserve">, </w:t>
      </w:r>
      <w:r>
        <w:rPr>
          <w:lang w:eastAsia="en-US"/>
        </w:rPr>
        <w:t>EEM</w:t>
      </w:r>
      <w:r>
        <w:rPr>
          <w:rFonts w:hint="cs"/>
          <w:rtl/>
          <w:lang w:eastAsia="en-US"/>
        </w:rPr>
        <w:t>)</w:t>
      </w:r>
      <w:r w:rsidR="00CE1675">
        <w:rPr>
          <w:lang w:eastAsia="en-US"/>
        </w:rPr>
        <w:t xml:space="preserve"> </w:t>
      </w:r>
      <w:r>
        <w:rPr>
          <w:rtl/>
          <w:lang w:eastAsia="en-US"/>
        </w:rPr>
        <w:t xml:space="preserve">בטווח של 210-400 ננומטר </w:t>
      </w:r>
      <w:r>
        <w:rPr>
          <w:rFonts w:hint="cs"/>
          <w:rtl/>
          <w:lang w:eastAsia="en-US"/>
        </w:rPr>
        <w:t xml:space="preserve">עירור </w:t>
      </w:r>
      <w:r w:rsidR="00CE1675">
        <w:rPr>
          <w:rtl/>
          <w:lang w:eastAsia="en-US"/>
        </w:rPr>
        <w:t>ו</w:t>
      </w:r>
      <w:r>
        <w:rPr>
          <w:rFonts w:hint="cs"/>
          <w:rtl/>
          <w:lang w:eastAsia="en-US"/>
        </w:rPr>
        <w:t>-</w:t>
      </w:r>
      <w:r w:rsidR="00CE1675">
        <w:rPr>
          <w:rtl/>
          <w:lang w:eastAsia="en-US"/>
        </w:rPr>
        <w:t xml:space="preserve">220-450 ננומטר פליטה הגדיל את הרגישות </w:t>
      </w:r>
      <w:r>
        <w:rPr>
          <w:rFonts w:hint="cs"/>
          <w:rtl/>
          <w:lang w:eastAsia="en-US"/>
        </w:rPr>
        <w:t>מ-</w:t>
      </w:r>
      <w:r>
        <w:rPr>
          <w:lang w:eastAsia="en-US"/>
        </w:rPr>
        <w:t>10</w:t>
      </w:r>
      <w:r>
        <w:rPr>
          <w:vertAlign w:val="superscript"/>
          <w:lang w:eastAsia="en-US"/>
        </w:rPr>
        <w:t>5</w:t>
      </w:r>
      <w:r>
        <w:rPr>
          <w:rFonts w:hint="cs"/>
          <w:rtl/>
          <w:lang w:eastAsia="en-US"/>
        </w:rPr>
        <w:t xml:space="preserve"> </w:t>
      </w:r>
      <w:r>
        <w:rPr>
          <w:lang w:eastAsia="en-US"/>
        </w:rPr>
        <w:t>CFU/ml</w:t>
      </w:r>
      <w:r>
        <w:rPr>
          <w:rFonts w:hint="cs"/>
          <w:rtl/>
          <w:lang w:eastAsia="en-US"/>
        </w:rPr>
        <w:t xml:space="preserve"> עד 10 </w:t>
      </w:r>
      <w:r>
        <w:rPr>
          <w:lang w:eastAsia="en-US"/>
        </w:rPr>
        <w:t>CFU/ml</w:t>
      </w:r>
      <w:r w:rsidR="00CE1675">
        <w:rPr>
          <w:rtl/>
          <w:lang w:eastAsia="en-US"/>
        </w:rPr>
        <w:t xml:space="preserve">. שיטה זו גם מאפשרת הבחנה </w:t>
      </w:r>
      <w:r>
        <w:rPr>
          <w:rFonts w:hint="cs"/>
          <w:rtl/>
          <w:lang w:eastAsia="en-US"/>
        </w:rPr>
        <w:t>בין</w:t>
      </w:r>
      <w:r w:rsidR="00CE1675">
        <w:rPr>
          <w:rtl/>
          <w:lang w:eastAsia="en-US"/>
        </w:rPr>
        <w:t xml:space="preserve"> מינים שונים על פי טביעת </w:t>
      </w:r>
      <w:r>
        <w:rPr>
          <w:rFonts w:hint="cs"/>
          <w:rtl/>
          <w:lang w:eastAsia="en-US"/>
        </w:rPr>
        <w:t>ה</w:t>
      </w:r>
      <w:r w:rsidR="00CE1675">
        <w:rPr>
          <w:rtl/>
          <w:lang w:eastAsia="en-US"/>
        </w:rPr>
        <w:t>אצבע הספקטר</w:t>
      </w:r>
      <w:r>
        <w:rPr>
          <w:rFonts w:hint="cs"/>
          <w:rtl/>
          <w:lang w:eastAsia="en-US"/>
        </w:rPr>
        <w:t>לית</w:t>
      </w:r>
      <w:r w:rsidR="00CE1675">
        <w:rPr>
          <w:rtl/>
          <w:lang w:eastAsia="en-US"/>
        </w:rPr>
        <w:t xml:space="preserve"> שלהם. מחקר זה ממחיש את הפוטנציאל הגבוה של ספקטרוסקופיה </w:t>
      </w:r>
      <w:r>
        <w:rPr>
          <w:rFonts w:hint="cs"/>
          <w:rtl/>
          <w:lang w:eastAsia="en-US"/>
        </w:rPr>
        <w:t>פלואורסנציה</w:t>
      </w:r>
      <w:r w:rsidR="00CE1675">
        <w:rPr>
          <w:rtl/>
          <w:lang w:eastAsia="en-US"/>
        </w:rPr>
        <w:t xml:space="preserve"> לזיהוי מהיר ומדויק של חיידקים במי השתייה.</w:t>
      </w:r>
    </w:p>
    <w:p w14:paraId="1ECAB9AF" w14:textId="77777777" w:rsidR="004C374A" w:rsidRDefault="004C374A" w:rsidP="00111D8B">
      <w:pPr>
        <w:rPr>
          <w:lang w:eastAsia="en-US"/>
        </w:rPr>
      </w:pPr>
    </w:p>
    <w:p w14:paraId="624227E5" w14:textId="77777777" w:rsidR="00111D8B" w:rsidRDefault="00111D8B" w:rsidP="00111D8B">
      <w:pPr>
        <w:rPr>
          <w:lang w:eastAsia="en-US"/>
        </w:rPr>
      </w:pPr>
    </w:p>
    <w:p w14:paraId="1F01544F" w14:textId="77777777" w:rsidR="002A702B" w:rsidRDefault="002A702B" w:rsidP="00111D8B">
      <w:pPr>
        <w:rPr>
          <w:lang w:eastAsia="en-US"/>
        </w:rPr>
      </w:pPr>
    </w:p>
    <w:p w14:paraId="110C258E" w14:textId="77777777" w:rsidR="002A702B" w:rsidRDefault="002A702B" w:rsidP="00111D8B">
      <w:pPr>
        <w:rPr>
          <w:lang w:eastAsia="en-US"/>
        </w:rPr>
      </w:pPr>
    </w:p>
    <w:p w14:paraId="1A097DAC" w14:textId="77777777" w:rsidR="00A13910" w:rsidRPr="00A13910" w:rsidRDefault="002A702B" w:rsidP="00A13910">
      <w:pPr>
        <w:pStyle w:val="EndNoteBibliography"/>
        <w:spacing w:after="0"/>
      </w:pPr>
      <w:r>
        <w:rPr>
          <w:lang w:eastAsia="en-US"/>
        </w:rPr>
        <w:lastRenderedPageBreak/>
        <w:fldChar w:fldCharType="begin"/>
      </w:r>
      <w:r>
        <w:rPr>
          <w:lang w:eastAsia="en-US"/>
        </w:rPr>
        <w:instrText xml:space="preserve"> ADDIN EN.REFLIST </w:instrText>
      </w:r>
      <w:r>
        <w:rPr>
          <w:lang w:eastAsia="en-US"/>
        </w:rPr>
        <w:fldChar w:fldCharType="separate"/>
      </w:r>
      <w:r w:rsidR="00A13910" w:rsidRPr="00A13910">
        <w:t>. Kaiser Optical Systems -  Raman Spectroscopy - A Tutorial.</w:t>
      </w:r>
    </w:p>
    <w:p w14:paraId="7926F517" w14:textId="77777777" w:rsidR="00A13910" w:rsidRPr="00A13910" w:rsidRDefault="00A13910" w:rsidP="00A13910">
      <w:pPr>
        <w:pStyle w:val="EndNoteBibliography"/>
        <w:spacing w:after="0"/>
      </w:pPr>
      <w:r w:rsidRPr="00A13910">
        <w:t xml:space="preserve">(2013). </w:t>
      </w:r>
      <w:r w:rsidRPr="00A13910">
        <w:rPr>
          <w:rtl/>
        </w:rPr>
        <w:t>תקנות בריאות העם - איכותם התברואית של מי־שתיה ומיתקני מי שתיה</w:t>
      </w:r>
      <w:r w:rsidRPr="00A13910">
        <w:t>.</w:t>
      </w:r>
    </w:p>
    <w:p w14:paraId="669569BD" w14:textId="77777777" w:rsidR="00A13910" w:rsidRPr="00A13910" w:rsidRDefault="00A13910" w:rsidP="00A13910">
      <w:pPr>
        <w:pStyle w:val="EndNoteBibliography"/>
        <w:spacing w:after="0"/>
      </w:pPr>
      <w:r w:rsidRPr="00A13910">
        <w:t xml:space="preserve">(2016). </w:t>
      </w:r>
      <w:r w:rsidRPr="00A13910">
        <w:rPr>
          <w:rtl/>
        </w:rPr>
        <w:t>הנחיות לדיגום מים</w:t>
      </w:r>
      <w:r w:rsidRPr="00A13910">
        <w:t>.</w:t>
      </w:r>
    </w:p>
    <w:p w14:paraId="0D067791" w14:textId="77777777" w:rsidR="00A13910" w:rsidRPr="00A13910" w:rsidRDefault="00A13910" w:rsidP="00A13910">
      <w:pPr>
        <w:pStyle w:val="EndNoteBibliography"/>
        <w:spacing w:after="0"/>
      </w:pPr>
      <w:r w:rsidRPr="00A13910">
        <w:t xml:space="preserve">(2017). </w:t>
      </w:r>
      <w:r w:rsidRPr="00A13910">
        <w:rPr>
          <w:rtl/>
        </w:rPr>
        <w:t>הנחיות המנהל להגשת תכנית, לתפעול וניטור מתקן טיפול במי שתיה</w:t>
      </w:r>
      <w:r w:rsidRPr="00A13910">
        <w:t>.</w:t>
      </w:r>
    </w:p>
    <w:p w14:paraId="4C25AB79" w14:textId="77777777" w:rsidR="00A13910" w:rsidRPr="00A13910" w:rsidRDefault="00A13910" w:rsidP="00A13910">
      <w:pPr>
        <w:pStyle w:val="EndNoteBibliography"/>
        <w:spacing w:after="0"/>
      </w:pPr>
      <w:r w:rsidRPr="00A13910">
        <w:t>Allen, M.J., Edberg, S.C., and Reasoner, D.J. (2004). Heterotrophic plate count bacteria—what is their significance in drinking water? International Journal of Food Microbiology</w:t>
      </w:r>
      <w:r w:rsidRPr="00A13910">
        <w:rPr>
          <w:i/>
        </w:rPr>
        <w:t xml:space="preserve"> 92</w:t>
      </w:r>
      <w:r w:rsidRPr="00A13910">
        <w:t>, 265-274.</w:t>
      </w:r>
    </w:p>
    <w:p w14:paraId="5C302AD4" w14:textId="77777777" w:rsidR="00A13910" w:rsidRPr="00A13910" w:rsidRDefault="00A13910" w:rsidP="00A13910">
      <w:pPr>
        <w:pStyle w:val="EndNoteBibliography"/>
        <w:spacing w:after="0"/>
      </w:pPr>
      <w:r w:rsidRPr="00A13910">
        <w:t>Ashbolt, N.J. (2015). Microbial Contamination of Drinking Water and Human Health from Community Water Systems. Curr Environ Health Rep</w:t>
      </w:r>
      <w:r w:rsidRPr="00A13910">
        <w:rPr>
          <w:i/>
        </w:rPr>
        <w:t xml:space="preserve"> 2</w:t>
      </w:r>
      <w:r w:rsidRPr="00A13910">
        <w:t>, 95-106.</w:t>
      </w:r>
    </w:p>
    <w:p w14:paraId="3EE7FA1B" w14:textId="77777777" w:rsidR="00A13910" w:rsidRPr="00A13910" w:rsidRDefault="00A13910" w:rsidP="00A13910">
      <w:pPr>
        <w:pStyle w:val="EndNoteBibliography"/>
        <w:spacing w:after="0"/>
      </w:pPr>
      <w:r w:rsidRPr="00A13910">
        <w:t>Baghoth, S.A., Sharma, S.K., and Amy, G.L. (2011). Tracking natural organic matter (NOM) in a drinking water treatment plant using fluorescence excitation–emission matrices and PARAFAC. Water Research</w:t>
      </w:r>
      <w:r w:rsidRPr="00A13910">
        <w:rPr>
          <w:i/>
        </w:rPr>
        <w:t xml:space="preserve"> 45</w:t>
      </w:r>
      <w:r w:rsidRPr="00A13910">
        <w:t>, 797-809.</w:t>
      </w:r>
    </w:p>
    <w:p w14:paraId="6472B7A5" w14:textId="77777777" w:rsidR="00A13910" w:rsidRPr="00A13910" w:rsidRDefault="00A13910" w:rsidP="00A13910">
      <w:pPr>
        <w:pStyle w:val="EndNoteBibliography"/>
        <w:spacing w:after="0"/>
      </w:pPr>
      <w:r w:rsidRPr="00A13910">
        <w:t>Baker, A., Cumberland, S.A., Bradley, C., Buckley, C., and Bridgeman, J. (2015). To what extent can portable fluorescence spectroscopy be used in the real-time assessment of microbial water quality? Science of The Total Environment</w:t>
      </w:r>
      <w:r w:rsidRPr="00A13910">
        <w:rPr>
          <w:i/>
        </w:rPr>
        <w:t xml:space="preserve"> 532</w:t>
      </w:r>
      <w:r w:rsidRPr="00A13910">
        <w:t>, 14-19.</w:t>
      </w:r>
    </w:p>
    <w:p w14:paraId="1FFC2CFB" w14:textId="77777777" w:rsidR="00A13910" w:rsidRPr="00A13910" w:rsidRDefault="00A13910" w:rsidP="00A13910">
      <w:pPr>
        <w:pStyle w:val="EndNoteBibliography"/>
        <w:spacing w:after="0"/>
      </w:pPr>
      <w:r w:rsidRPr="00A13910">
        <w:t>Belal, T., Romdhane, K., Jean-Louis, B., Tahar, B., Eric, D., and Françoise, L. (2011). Optical fiber-based synchronous fluorescence spectroscopy for bacterial discrimination directly from colonies on agar plates. Analytical Methods</w:t>
      </w:r>
      <w:r w:rsidRPr="00A13910">
        <w:rPr>
          <w:i/>
        </w:rPr>
        <w:t xml:space="preserve"> 3</w:t>
      </w:r>
      <w:r w:rsidRPr="00A13910">
        <w:t>, 133-143.</w:t>
      </w:r>
    </w:p>
    <w:p w14:paraId="28564C36" w14:textId="77777777" w:rsidR="00A13910" w:rsidRPr="00A13910" w:rsidRDefault="00A13910" w:rsidP="00A13910">
      <w:pPr>
        <w:pStyle w:val="EndNoteBibliography"/>
        <w:spacing w:after="0"/>
      </w:pPr>
      <w:r w:rsidRPr="00A13910">
        <w:t>Bernhard, S. (1995). Special techniques and applications. In Infrared and Raman Spectroscopy - Methods and Application, S. Bernhard, ed. (Weinheim, Federal Republic of Germany: VCH Verlagsgesellschaft).</w:t>
      </w:r>
    </w:p>
    <w:p w14:paraId="11B681D8" w14:textId="77777777" w:rsidR="00A13910" w:rsidRPr="00A13910" w:rsidRDefault="00A13910" w:rsidP="00A13910">
      <w:pPr>
        <w:pStyle w:val="EndNoteBibliography"/>
        <w:spacing w:after="0"/>
      </w:pPr>
      <w:r w:rsidRPr="00A13910">
        <w:t>Bernhard, S. (1995  ). General survey of vibrational spectroscopy. In Infrared and Raman Spectroscopy - Methods and Application, S. Bernhard, ed. (Weinheim, Federal Republic of Germany: VCH Verlagsgesellschaft).</w:t>
      </w:r>
    </w:p>
    <w:p w14:paraId="21A00739" w14:textId="77777777" w:rsidR="00A13910" w:rsidRPr="00A13910" w:rsidRDefault="00A13910" w:rsidP="00A13910">
      <w:pPr>
        <w:pStyle w:val="EndNoteBibliography"/>
        <w:spacing w:after="0"/>
      </w:pPr>
      <w:r w:rsidRPr="00A13910">
        <w:t>Bieroza, M., Baker, A., and Bridgeman, J. (2009). Exploratory analysis of excitation-emission matrix fluorescence spectra with self-organizing maps as a basis for determination of organic matter removal efficiency at water treatment works. Journal of Geophysical Research-Biogeosciences</w:t>
      </w:r>
      <w:r w:rsidRPr="00A13910">
        <w:rPr>
          <w:i/>
        </w:rPr>
        <w:t xml:space="preserve"> 114</w:t>
      </w:r>
      <w:r w:rsidRPr="00A13910">
        <w:t>.</w:t>
      </w:r>
    </w:p>
    <w:p w14:paraId="1341E1B0" w14:textId="77777777" w:rsidR="00A13910" w:rsidRPr="00A13910" w:rsidRDefault="00A13910" w:rsidP="00A13910">
      <w:pPr>
        <w:pStyle w:val="EndNoteBibliography"/>
        <w:spacing w:after="0"/>
      </w:pPr>
      <w:r w:rsidRPr="00A13910">
        <w:t>Borisover, M., Laor, Y., Parparov, A., Bukhanovsky, N., and Lado, M. (2009). Spatial and seasonal patterns of fluorescent organic matter in Lake Kinneret (Sea of Galilee) and its catchment basin. Water Research</w:t>
      </w:r>
      <w:r w:rsidRPr="00A13910">
        <w:rPr>
          <w:i/>
        </w:rPr>
        <w:t xml:space="preserve"> 43</w:t>
      </w:r>
      <w:r w:rsidRPr="00A13910">
        <w:t>, 3104-3116.</w:t>
      </w:r>
    </w:p>
    <w:p w14:paraId="617BD774" w14:textId="77777777" w:rsidR="00A13910" w:rsidRPr="00A13910" w:rsidRDefault="00A13910" w:rsidP="00A13910">
      <w:pPr>
        <w:pStyle w:val="EndNoteBibliography"/>
        <w:spacing w:after="0"/>
      </w:pPr>
      <w:r w:rsidRPr="00A13910">
        <w:t>Boyaci, I.H., Temiz, H.T., Geni</w:t>
      </w:r>
      <w:r w:rsidRPr="00A13910">
        <w:rPr>
          <w:rFonts w:ascii="Calibri" w:hAnsi="Calibri" w:cs="Calibri"/>
        </w:rPr>
        <w:t>ş</w:t>
      </w:r>
      <w:r w:rsidRPr="00A13910">
        <w:t xml:space="preserve">, H.E., Acar Soykut, E., Yazgan, N.N., Güven, B., Uysal, R.S., Bozkurt, A.G., </w:t>
      </w:r>
      <w:r w:rsidRPr="00A13910">
        <w:rPr>
          <w:rFonts w:ascii="Calibri" w:hAnsi="Calibri" w:cs="Calibri"/>
        </w:rPr>
        <w:t>İ</w:t>
      </w:r>
      <w:r w:rsidRPr="00A13910">
        <w:t>laslan, K., Torun, O.</w:t>
      </w:r>
      <w:r w:rsidRPr="00A13910">
        <w:rPr>
          <w:i/>
        </w:rPr>
        <w:t>, et al.</w:t>
      </w:r>
      <w:r w:rsidRPr="00A13910">
        <w:t xml:space="preserve"> (2015). Dispersive and FT-Raman spectroscopic methods in food analysis. RSC Advances</w:t>
      </w:r>
      <w:r w:rsidRPr="00A13910">
        <w:rPr>
          <w:i/>
        </w:rPr>
        <w:t xml:space="preserve"> 5</w:t>
      </w:r>
      <w:r w:rsidRPr="00A13910">
        <w:t>, 56606-56624.</w:t>
      </w:r>
    </w:p>
    <w:p w14:paraId="67057805" w14:textId="77777777" w:rsidR="00A13910" w:rsidRPr="00A13910" w:rsidRDefault="00A13910" w:rsidP="00A13910">
      <w:pPr>
        <w:pStyle w:val="EndNoteBibliography"/>
        <w:spacing w:after="0"/>
      </w:pPr>
      <w:r w:rsidRPr="00A13910">
        <w:t>Bridgeman, J., Baker, A., Brown, D., and Boxall, J.B. (2015). Portable LED fluorescence instrumentation for the rapid assessment of potable water quality. Science of The Total Environment</w:t>
      </w:r>
      <w:r w:rsidRPr="00A13910">
        <w:rPr>
          <w:i/>
        </w:rPr>
        <w:t xml:space="preserve"> 524-525</w:t>
      </w:r>
      <w:r w:rsidRPr="00A13910">
        <w:t>, 338-346.</w:t>
      </w:r>
    </w:p>
    <w:p w14:paraId="57DA53D2" w14:textId="77777777" w:rsidR="00A13910" w:rsidRPr="00A13910" w:rsidRDefault="00A13910" w:rsidP="00A13910">
      <w:pPr>
        <w:pStyle w:val="EndNoteBibliography"/>
        <w:spacing w:after="0"/>
      </w:pPr>
      <w:r w:rsidRPr="00A13910">
        <w:t>Cabral, J.P. (2010). Water microbiology. Bacterial pathogens and water. Int J Environ Res Public Health</w:t>
      </w:r>
      <w:r w:rsidRPr="00A13910">
        <w:rPr>
          <w:i/>
        </w:rPr>
        <w:t xml:space="preserve"> 7</w:t>
      </w:r>
      <w:r w:rsidRPr="00A13910">
        <w:t>, 3657-3703.</w:t>
      </w:r>
    </w:p>
    <w:p w14:paraId="6DCE90BA" w14:textId="77777777" w:rsidR="00A13910" w:rsidRPr="00A13910" w:rsidRDefault="00A13910" w:rsidP="00A13910">
      <w:pPr>
        <w:pStyle w:val="EndNoteBibliography"/>
        <w:spacing w:after="0"/>
      </w:pPr>
      <w:r w:rsidRPr="00A13910">
        <w:t>Carstea, E.M., Bridgeman, J., Baker, A., and Reynolds, D.M. (2016). Fluorescence spectroscopy for wastewater monitoring: A review. Water Research</w:t>
      </w:r>
      <w:r w:rsidRPr="00A13910">
        <w:rPr>
          <w:i/>
        </w:rPr>
        <w:t xml:space="preserve"> 95</w:t>
      </w:r>
      <w:r w:rsidRPr="00A13910">
        <w:t>, 205-219.</w:t>
      </w:r>
    </w:p>
    <w:p w14:paraId="28932FED" w14:textId="77777777" w:rsidR="00A13910" w:rsidRPr="00A13910" w:rsidRDefault="00A13910" w:rsidP="00A13910">
      <w:pPr>
        <w:pStyle w:val="EndNoteBibliography"/>
        <w:spacing w:after="0"/>
      </w:pPr>
      <w:r w:rsidRPr="00A13910">
        <w:t>Cohen, E., Levy, G.J., and Borisover, M. (2014). Fluorescent components of organic matter in wastewater: efficacy and selectivity of the water treatment. Water Research</w:t>
      </w:r>
      <w:r w:rsidRPr="00A13910">
        <w:rPr>
          <w:i/>
        </w:rPr>
        <w:t xml:space="preserve"> 55</w:t>
      </w:r>
      <w:r w:rsidRPr="00A13910">
        <w:t>, 323-334.</w:t>
      </w:r>
    </w:p>
    <w:p w14:paraId="31A2506B" w14:textId="77777777" w:rsidR="00A13910" w:rsidRPr="00A13910" w:rsidRDefault="00A13910" w:rsidP="00A13910">
      <w:pPr>
        <w:pStyle w:val="EndNoteBibliography"/>
        <w:spacing w:after="0"/>
      </w:pPr>
      <w:r w:rsidRPr="00A13910">
        <w:t>Collier, S.A., Stockman, L.J., Hicks, L.A., Garrison, L.E., Zhou, F.J., and Beach, M.J. (2012). Direct healthcare costs of selected diseases primarily or partially transmitted by water. Epidemiol Infect</w:t>
      </w:r>
      <w:r w:rsidRPr="00A13910">
        <w:rPr>
          <w:i/>
        </w:rPr>
        <w:t xml:space="preserve"> 140</w:t>
      </w:r>
      <w:r w:rsidRPr="00A13910">
        <w:t>, 2003-2013.</w:t>
      </w:r>
    </w:p>
    <w:p w14:paraId="3AF3F0FD" w14:textId="77777777" w:rsidR="00A13910" w:rsidRPr="00A13910" w:rsidRDefault="00A13910" w:rsidP="00A13910">
      <w:pPr>
        <w:pStyle w:val="EndNoteBibliography"/>
        <w:spacing w:after="0"/>
      </w:pPr>
      <w:r w:rsidRPr="00A13910">
        <w:t>Costa, D., Bousseau, A., Thevenot, S., Dufour, X., Laland, C., Burucoa, C., and Castel, O. (2015). Nosocomial outbreak of Pseudomonas aeruginosa associated with a drinking water fountain. J Hosp Infect</w:t>
      </w:r>
      <w:r w:rsidRPr="00A13910">
        <w:rPr>
          <w:i/>
        </w:rPr>
        <w:t xml:space="preserve"> 91</w:t>
      </w:r>
      <w:r w:rsidRPr="00A13910">
        <w:t>, 271-274.</w:t>
      </w:r>
    </w:p>
    <w:p w14:paraId="3B70E4C4" w14:textId="77777777" w:rsidR="00A13910" w:rsidRPr="00A13910" w:rsidRDefault="00A13910" w:rsidP="00A13910">
      <w:pPr>
        <w:pStyle w:val="EndNoteBibliography"/>
        <w:spacing w:after="0"/>
      </w:pPr>
      <w:r w:rsidRPr="00A13910">
        <w:t>Cumberland, S., Bridgeman, J., Baker, A., Sterling, M., and Ward, D. (2012). Fluorescence spectroscopy as a tool for determining microbial quality in potable water applications. Environmental Technology</w:t>
      </w:r>
      <w:r w:rsidRPr="00A13910">
        <w:rPr>
          <w:i/>
        </w:rPr>
        <w:t xml:space="preserve"> 33</w:t>
      </w:r>
      <w:r w:rsidRPr="00A13910">
        <w:t>, 687-693.</w:t>
      </w:r>
    </w:p>
    <w:p w14:paraId="7504F849" w14:textId="77777777" w:rsidR="00A13910" w:rsidRPr="00A13910" w:rsidRDefault="00A13910" w:rsidP="00A13910">
      <w:pPr>
        <w:pStyle w:val="EndNoteBibliography"/>
        <w:spacing w:after="0"/>
      </w:pPr>
      <w:r w:rsidRPr="00A13910">
        <w:lastRenderedPageBreak/>
        <w:t>Determann, S., Lobbes, J.M., Reuter, R., and Rullkötter, J. (1998). Ultraviolet fluorescence excitation and emission spectroscopy of marine algae and bacteria. Marine Chemistry</w:t>
      </w:r>
      <w:r w:rsidRPr="00A13910">
        <w:rPr>
          <w:i/>
        </w:rPr>
        <w:t xml:space="preserve"> 62</w:t>
      </w:r>
      <w:r w:rsidRPr="00A13910">
        <w:t>, 137-156.</w:t>
      </w:r>
    </w:p>
    <w:p w14:paraId="5AB5F47D" w14:textId="77777777" w:rsidR="00A13910" w:rsidRPr="00A13910" w:rsidRDefault="00A13910" w:rsidP="00A13910">
      <w:pPr>
        <w:pStyle w:val="EndNoteBibliography"/>
        <w:spacing w:after="0"/>
      </w:pPr>
      <w:r w:rsidRPr="00A13910">
        <w:t>Duanis-Assaf, D., Duanis-Assaf, T., Zeng, G., Meyer, R.L., Reches, M., Steinberg, D., and Shemesh, M. (2018). Cell wall associated protein TasA provides an initial binding component to extracellular polysaccharides in dual-species biofilm. Sci Rep</w:t>
      </w:r>
      <w:r w:rsidRPr="00A13910">
        <w:rPr>
          <w:i/>
        </w:rPr>
        <w:t xml:space="preserve"> 8</w:t>
      </w:r>
      <w:r w:rsidRPr="00A13910">
        <w:t>, 9350.</w:t>
      </w:r>
    </w:p>
    <w:p w14:paraId="117155E0" w14:textId="77777777" w:rsidR="00A13910" w:rsidRPr="00A13910" w:rsidRDefault="00A13910" w:rsidP="00A13910">
      <w:pPr>
        <w:pStyle w:val="EndNoteBibliography"/>
        <w:spacing w:after="0"/>
      </w:pPr>
      <w:r w:rsidRPr="00A13910">
        <w:t>Eaton, A., Clesceri, L.S., Rice, E.W., Greenberg, A.E., and Franson, M. (2005). APHA: standard methods for the examination of water and wastewater. Centennial Edition, APHA, AWWA, WEF, Washington, DC.</w:t>
      </w:r>
    </w:p>
    <w:p w14:paraId="43F82C85" w14:textId="77777777" w:rsidR="00A13910" w:rsidRPr="00A13910" w:rsidRDefault="00A13910" w:rsidP="00A13910">
      <w:pPr>
        <w:pStyle w:val="EndNoteBibliography"/>
        <w:spacing w:after="0"/>
      </w:pPr>
      <w:r w:rsidRPr="00A13910">
        <w:t>Eberhardt, K., Stiebing C Fau - Matthaus, C., Matthaus C Fau - Schmitt, M., Schmitt M Fau - Popp, J., and Popp, J. Advantages and limitations of Raman spectroscopy for molecular diagnostics: an update.</w:t>
      </w:r>
    </w:p>
    <w:p w14:paraId="22D0C25C" w14:textId="77777777" w:rsidR="00A13910" w:rsidRPr="00A13910" w:rsidRDefault="00A13910" w:rsidP="00A13910">
      <w:pPr>
        <w:pStyle w:val="EndNoteBibliography"/>
        <w:spacing w:after="0"/>
      </w:pPr>
      <w:r w:rsidRPr="00A13910">
        <w:t>Edberg, S.C., Rice, E.W., Karlin, R.J., and Allen, M.J. (2000). Escherichia coli: the best biological drinking water indicator for public health protection. Symp Ser Soc Appl Microbiol, 106S-116S.</w:t>
      </w:r>
    </w:p>
    <w:p w14:paraId="3DBD074F" w14:textId="77777777" w:rsidR="00A13910" w:rsidRPr="00A13910" w:rsidRDefault="00A13910" w:rsidP="00A13910">
      <w:pPr>
        <w:pStyle w:val="EndNoteBibliography"/>
        <w:spacing w:after="0"/>
      </w:pPr>
      <w:r w:rsidRPr="00A13910">
        <w:t>Elliott, S., Lead, J.R., and Baker, A. (2006). Characterisation of the fluorescence from freshwater, planktonic bacteria. Water Research</w:t>
      </w:r>
      <w:r w:rsidRPr="00A13910">
        <w:rPr>
          <w:i/>
        </w:rPr>
        <w:t xml:space="preserve"> 40</w:t>
      </w:r>
      <w:r w:rsidRPr="00A13910">
        <w:t>, 2075-2083.</w:t>
      </w:r>
    </w:p>
    <w:p w14:paraId="17CE2AE8" w14:textId="77777777" w:rsidR="00A13910" w:rsidRPr="00A13910" w:rsidRDefault="00A13910" w:rsidP="00A13910">
      <w:pPr>
        <w:pStyle w:val="EndNoteBibliography"/>
        <w:spacing w:after="0"/>
      </w:pPr>
      <w:r w:rsidRPr="00A13910">
        <w:t>Eriksson, L., Andersson, P.L., Johansson, E., and Tysklind, M. (2006). Megavariate analysis of environmental QSAR data. Part I – A basic framework founded on principal component analysis (PCA), partial least squares (PLS), and statistical molecular design (SMD). Molecular Diversity</w:t>
      </w:r>
      <w:r w:rsidRPr="00A13910">
        <w:rPr>
          <w:i/>
        </w:rPr>
        <w:t xml:space="preserve"> 10</w:t>
      </w:r>
      <w:r w:rsidRPr="00A13910">
        <w:t>, 169-186.</w:t>
      </w:r>
    </w:p>
    <w:p w14:paraId="5B50CB83" w14:textId="77777777" w:rsidR="00A13910" w:rsidRPr="00A13910" w:rsidRDefault="00A13910" w:rsidP="00A13910">
      <w:pPr>
        <w:pStyle w:val="EndNoteBibliography"/>
        <w:spacing w:after="0"/>
      </w:pPr>
      <w:r w:rsidRPr="00A13910">
        <w:t>Fearn, T. (2002). Assessing Calibrations: SEP, RPD, RER and R2. NIR news</w:t>
      </w:r>
      <w:r w:rsidRPr="00A13910">
        <w:rPr>
          <w:i/>
        </w:rPr>
        <w:t xml:space="preserve"> 13</w:t>
      </w:r>
      <w:r w:rsidRPr="00A13910">
        <w:t>, 12-13.</w:t>
      </w:r>
    </w:p>
    <w:p w14:paraId="459C5A80" w14:textId="77777777" w:rsidR="00A13910" w:rsidRPr="00A13910" w:rsidRDefault="00A13910" w:rsidP="00A13910">
      <w:pPr>
        <w:pStyle w:val="EndNoteBibliography"/>
        <w:spacing w:after="0"/>
      </w:pPr>
      <w:r w:rsidRPr="00A13910">
        <w:t>Fehrmann, A., Franz, M., Hoffmann, A., Rudzik, L., and Wüst, E. (1995). Dairy product analysis: identification of microorganisms by mid-infrared spectroscopy and determination of constituents by Raman spectroscopy. J AOAC Int</w:t>
      </w:r>
      <w:r w:rsidRPr="00A13910">
        <w:rPr>
          <w:i/>
        </w:rPr>
        <w:t xml:space="preserve"> 78</w:t>
      </w:r>
      <w:r w:rsidRPr="00A13910">
        <w:t>, 1537-1542.</w:t>
      </w:r>
    </w:p>
    <w:p w14:paraId="1A48A849" w14:textId="77777777" w:rsidR="00A13910" w:rsidRPr="00A13910" w:rsidRDefault="00A13910" w:rsidP="00A13910">
      <w:pPr>
        <w:pStyle w:val="EndNoteBibliography"/>
        <w:spacing w:after="0"/>
      </w:pPr>
      <w:r w:rsidRPr="00A13910">
        <w:t>Frolich, L., Vaizel-Ohayon, D., and Fishbain, B. (2017). Prediction of Bacterial Contamination Outbursts in Water Wells through Sparse Coding. Scientific Reports</w:t>
      </w:r>
      <w:r w:rsidRPr="00A13910">
        <w:rPr>
          <w:i/>
        </w:rPr>
        <w:t xml:space="preserve"> 7</w:t>
      </w:r>
      <w:r w:rsidRPr="00A13910">
        <w:t>, 799.</w:t>
      </w:r>
    </w:p>
    <w:p w14:paraId="706CAC71" w14:textId="77777777" w:rsidR="00A13910" w:rsidRPr="00A13910" w:rsidRDefault="00A13910" w:rsidP="00A13910">
      <w:pPr>
        <w:pStyle w:val="EndNoteBibliography"/>
        <w:spacing w:after="0"/>
      </w:pPr>
      <w:r w:rsidRPr="00A13910">
        <w:t>Geladi, P., and Kowalski, B.R. (1986). Partial least-squares regression: a tutorial. Analytica Chimica Acta</w:t>
      </w:r>
      <w:r w:rsidRPr="00A13910">
        <w:rPr>
          <w:i/>
        </w:rPr>
        <w:t xml:space="preserve"> 185</w:t>
      </w:r>
      <w:r w:rsidRPr="00A13910">
        <w:t>, 1-17.</w:t>
      </w:r>
    </w:p>
    <w:p w14:paraId="14206689" w14:textId="77777777" w:rsidR="00A13910" w:rsidRPr="00A13910" w:rsidRDefault="00A13910" w:rsidP="00A13910">
      <w:pPr>
        <w:pStyle w:val="EndNoteBibliography"/>
        <w:spacing w:after="0"/>
      </w:pPr>
      <w:r w:rsidRPr="00A13910">
        <w:t>George, S. (2001). Infrared and Raman Characteristic Group Frequencies (Chichester, England: John Wiley &amp; sons Ltd.).</w:t>
      </w:r>
    </w:p>
    <w:p w14:paraId="3A0A566F" w14:textId="77777777" w:rsidR="00A13910" w:rsidRPr="00A13910" w:rsidRDefault="00A13910" w:rsidP="00A13910">
      <w:pPr>
        <w:pStyle w:val="EndNoteBibliography"/>
        <w:spacing w:after="0"/>
      </w:pPr>
      <w:r w:rsidRPr="00A13910">
        <w:t>Gholizadeh, A., Boruvka, L., Saberioon, M., Kozák, J., Vašát, R., and N</w:t>
      </w:r>
      <w:r w:rsidRPr="00A13910">
        <w:rPr>
          <w:rFonts w:ascii="Calibri" w:hAnsi="Calibri" w:cs="Calibri"/>
        </w:rPr>
        <w:t>ě</w:t>
      </w:r>
      <w:r w:rsidRPr="00A13910">
        <w:t>me</w:t>
      </w:r>
      <w:r w:rsidRPr="00A13910">
        <w:rPr>
          <w:rFonts w:ascii="Calibri" w:hAnsi="Calibri" w:cs="Calibri"/>
        </w:rPr>
        <w:t>č</w:t>
      </w:r>
      <w:r w:rsidRPr="00A13910">
        <w:t>ek, K. (2015). Comparing Different Data Preprocessing Methods for Monitoring Soil Heavy Metals Based on Soil Spectral Features.</w:t>
      </w:r>
    </w:p>
    <w:p w14:paraId="39A2B0CC" w14:textId="77777777" w:rsidR="00A13910" w:rsidRPr="00A13910" w:rsidRDefault="00A13910" w:rsidP="00A13910">
      <w:pPr>
        <w:pStyle w:val="EndNoteBibliography"/>
        <w:spacing w:after="0"/>
      </w:pPr>
      <w:r w:rsidRPr="00A13910">
        <w:t>Heibati, M., Stedmon, C.A., Stenroth, K., Rauch, S., Toljander, J., Säve-Söderbergh, M., and Murphy, K.R. (2017). Assessment of drinking water quality at the tap using fluorescence spectroscopy. Water Research</w:t>
      </w:r>
      <w:r w:rsidRPr="00A13910">
        <w:rPr>
          <w:i/>
        </w:rPr>
        <w:t xml:space="preserve"> 125</w:t>
      </w:r>
      <w:r w:rsidRPr="00A13910">
        <w:t>, 1-10.</w:t>
      </w:r>
    </w:p>
    <w:p w14:paraId="31655F19" w14:textId="77777777" w:rsidR="00A13910" w:rsidRPr="00A13910" w:rsidRDefault="00A13910" w:rsidP="00A13910">
      <w:pPr>
        <w:pStyle w:val="EndNoteBibliography"/>
        <w:spacing w:after="0"/>
      </w:pPr>
      <w:r w:rsidRPr="00A13910">
        <w:t>Hennekinne, J.A., De Buyser, M.L., and Dragacci, S. (2012). Staphylococcus aureus and its food poisoning toxins: characterization and outbreak investigation. FEMS Microbiol Rev</w:t>
      </w:r>
      <w:r w:rsidRPr="00A13910">
        <w:rPr>
          <w:i/>
        </w:rPr>
        <w:t xml:space="preserve"> 36</w:t>
      </w:r>
      <w:r w:rsidRPr="00A13910">
        <w:t>, 815-836.</w:t>
      </w:r>
    </w:p>
    <w:p w14:paraId="18FE0585" w14:textId="77777777" w:rsidR="00A13910" w:rsidRPr="00A13910" w:rsidRDefault="00A13910" w:rsidP="00A13910">
      <w:pPr>
        <w:pStyle w:val="EndNoteBibliography"/>
        <w:spacing w:after="0"/>
      </w:pPr>
      <w:r w:rsidRPr="00A13910">
        <w:t>Information, N.C.f.B. (2018). Tyrosine CID=6057, Phenylalanine CID=6305, Tryptophan CID=6140 (PubChem Compound Database).</w:t>
      </w:r>
    </w:p>
    <w:p w14:paraId="64268513" w14:textId="77777777" w:rsidR="00A13910" w:rsidRPr="00A13910" w:rsidRDefault="00A13910" w:rsidP="00A13910">
      <w:pPr>
        <w:pStyle w:val="EndNoteBibliography"/>
        <w:spacing w:after="0"/>
      </w:pPr>
      <w:r w:rsidRPr="00A13910">
        <w:t>Ishii, S.K.L., and Boyer, T.H. (2012). Behavior of Reoccurring PARAFAC Components in Fluorescent Dissolved Organic Matter in Natural and Engineered Systems: A Critical Review. Environmental Science &amp; Technology</w:t>
      </w:r>
      <w:r w:rsidRPr="00A13910">
        <w:rPr>
          <w:i/>
        </w:rPr>
        <w:t xml:space="preserve"> 46</w:t>
      </w:r>
      <w:r w:rsidRPr="00A13910">
        <w:t>, 2006-2017.</w:t>
      </w:r>
    </w:p>
    <w:p w14:paraId="34CC07DD" w14:textId="77777777" w:rsidR="00A13910" w:rsidRPr="00A13910" w:rsidRDefault="00A13910" w:rsidP="00A13910">
      <w:pPr>
        <w:pStyle w:val="EndNoteBibliography"/>
        <w:spacing w:after="0"/>
      </w:pPr>
      <w:r w:rsidRPr="00A13910">
        <w:t>Jarvis, R.M., Brooker, A., and Goodacre, R. (2006). Surface-enhanced Raman scattering for the rapid discrimination of bacteria. Faraday Discuss</w:t>
      </w:r>
      <w:r w:rsidRPr="00A13910">
        <w:rPr>
          <w:i/>
        </w:rPr>
        <w:t xml:space="preserve"> 132</w:t>
      </w:r>
      <w:r w:rsidRPr="00A13910">
        <w:t>, 281-292; discussion 309-219.</w:t>
      </w:r>
    </w:p>
    <w:p w14:paraId="12567A96" w14:textId="77777777" w:rsidR="00A13910" w:rsidRPr="00A13910" w:rsidRDefault="00A13910" w:rsidP="00A13910">
      <w:pPr>
        <w:pStyle w:val="EndNoteBibliography"/>
        <w:spacing w:after="0"/>
      </w:pPr>
      <w:r w:rsidRPr="00A13910">
        <w:t>Jean, N.B., C, and Simorre, J.P. (2018). The Structure of Bacterial Cell Wall.</w:t>
      </w:r>
    </w:p>
    <w:p w14:paraId="1AA9830B" w14:textId="77777777" w:rsidR="00A13910" w:rsidRPr="00A13910" w:rsidRDefault="00A13910" w:rsidP="00A13910">
      <w:pPr>
        <w:pStyle w:val="EndNoteBibliography"/>
        <w:spacing w:after="0"/>
      </w:pPr>
      <w:r w:rsidRPr="00A13910">
        <w:t>Krafft, C., and Popp, J. The many facets of Raman spectroscopy for biomedical analysis.</w:t>
      </w:r>
    </w:p>
    <w:p w14:paraId="7414F976" w14:textId="77777777" w:rsidR="00A13910" w:rsidRPr="00A13910" w:rsidRDefault="00A13910" w:rsidP="00A13910">
      <w:pPr>
        <w:pStyle w:val="EndNoteBibliography"/>
        <w:spacing w:after="0"/>
      </w:pPr>
      <w:r w:rsidRPr="00A13910">
        <w:t>Kriegsmann, J., Casadonte, R., Kriegsmann, K., Longuespée, R., and Kriegsmann, M. (2018). Mass spectrometry in pathology – Vision for a future workflow. Pathology - Research and Practice.</w:t>
      </w:r>
    </w:p>
    <w:p w14:paraId="63B3141C" w14:textId="77777777" w:rsidR="00A13910" w:rsidRPr="00A13910" w:rsidRDefault="00A13910" w:rsidP="00A13910">
      <w:pPr>
        <w:pStyle w:val="EndNoteBibliography"/>
        <w:spacing w:after="0"/>
      </w:pPr>
      <w:r w:rsidRPr="00A13910">
        <w:lastRenderedPageBreak/>
        <w:t>L, Z., and S, E. (2005). Surface-enhanced Raman spectroscopy of bacteria: the effect of excitation wavelength and chemical modification of the colloidal milieu. Journal of Raman Spectroscopy</w:t>
      </w:r>
      <w:r w:rsidRPr="00A13910">
        <w:rPr>
          <w:i/>
        </w:rPr>
        <w:t xml:space="preserve"> 36</w:t>
      </w:r>
      <w:r w:rsidRPr="00A13910">
        <w:t>, 667-675.</w:t>
      </w:r>
    </w:p>
    <w:p w14:paraId="681753E8" w14:textId="77777777" w:rsidR="00A13910" w:rsidRPr="00A13910" w:rsidRDefault="00A13910" w:rsidP="00A13910">
      <w:pPr>
        <w:pStyle w:val="EndNoteBibliography"/>
        <w:spacing w:after="0"/>
      </w:pPr>
      <w:r w:rsidRPr="00A13910">
        <w:t xml:space="preserve">Lakowicz, J.R. (2006). </w:t>
      </w:r>
      <w:r w:rsidRPr="00A13910">
        <w:rPr>
          <w:b/>
        </w:rPr>
        <w:t>Introduction to Fluorescence</w:t>
      </w:r>
      <w:r w:rsidRPr="00A13910">
        <w:t xml:space="preserve">. In </w:t>
      </w:r>
      <w:r w:rsidRPr="00A13910">
        <w:rPr>
          <w:i/>
        </w:rPr>
        <w:t>Principles of Fluorescence Spectroscopy</w:t>
      </w:r>
      <w:r w:rsidRPr="00A13910">
        <w:t>, J.R. Lakowicz, ed. (Maryland, USA: Springer).</w:t>
      </w:r>
    </w:p>
    <w:p w14:paraId="61FACE09" w14:textId="77777777" w:rsidR="00A13910" w:rsidRPr="00A13910" w:rsidRDefault="00A13910" w:rsidP="00A13910">
      <w:pPr>
        <w:pStyle w:val="EndNoteBibliography"/>
        <w:spacing w:after="0"/>
      </w:pPr>
      <w:r w:rsidRPr="00A13910">
        <w:t>Landis, J.R., and Koch, G.G. (1977). The Measurement of Observer Agreement for Categorical Data. Biometrics</w:t>
      </w:r>
      <w:r w:rsidRPr="00A13910">
        <w:rPr>
          <w:i/>
        </w:rPr>
        <w:t xml:space="preserve"> 33</w:t>
      </w:r>
      <w:r w:rsidRPr="00A13910">
        <w:t>, 159-174.</w:t>
      </w:r>
    </w:p>
    <w:p w14:paraId="6DBF188B" w14:textId="77777777" w:rsidR="00A13910" w:rsidRPr="00A13910" w:rsidRDefault="00A13910" w:rsidP="00A13910">
      <w:pPr>
        <w:pStyle w:val="EndNoteBibliography"/>
        <w:spacing w:after="0"/>
      </w:pPr>
      <w:r w:rsidRPr="00A13910">
        <w:t>Leclerc, H., Schwartzbrod, L., and Dei-Cas, E. (2002). Microbial Agents Associated with Waterborne Diseases. Critical Reviews in Microbiology</w:t>
      </w:r>
      <w:r w:rsidRPr="00A13910">
        <w:rPr>
          <w:i/>
        </w:rPr>
        <w:t xml:space="preserve"> 28</w:t>
      </w:r>
      <w:r w:rsidRPr="00A13910">
        <w:t>, 371-409.</w:t>
      </w:r>
    </w:p>
    <w:p w14:paraId="571D6E34" w14:textId="77777777" w:rsidR="00A13910" w:rsidRPr="00A13910" w:rsidRDefault="00A13910" w:rsidP="00A13910">
      <w:pPr>
        <w:pStyle w:val="EndNoteBibliography"/>
        <w:spacing w:after="0"/>
      </w:pPr>
      <w:r w:rsidRPr="00A13910">
        <w:t>Li, Y.-S., and Church, J.S. (2014). Raman spectroscopy in the analysis of food and pharmaceutical nanomaterials. Journal of Food and Drug Analysis</w:t>
      </w:r>
      <w:r w:rsidRPr="00A13910">
        <w:rPr>
          <w:i/>
        </w:rPr>
        <w:t xml:space="preserve"> 22</w:t>
      </w:r>
      <w:r w:rsidRPr="00A13910">
        <w:t>, 29-48.</w:t>
      </w:r>
    </w:p>
    <w:p w14:paraId="1F199556" w14:textId="77777777" w:rsidR="00A13910" w:rsidRPr="00A13910" w:rsidRDefault="00A13910" w:rsidP="00A13910">
      <w:pPr>
        <w:pStyle w:val="EndNoteBibliography"/>
        <w:spacing w:after="0"/>
      </w:pPr>
      <w:r w:rsidRPr="00A13910">
        <w:t>Madigan, M.T., Martinko, J.M., and Brock, T.D. (2006). Brock biology of microorganisms, 11th edn (Upper Saddle River, N.J.: Pearson/Prentice Hall).</w:t>
      </w:r>
    </w:p>
    <w:p w14:paraId="3382D2EB" w14:textId="77777777" w:rsidR="00A13910" w:rsidRPr="00A13910" w:rsidRDefault="00A13910" w:rsidP="00A13910">
      <w:pPr>
        <w:pStyle w:val="EndNoteBibliography"/>
        <w:spacing w:after="0"/>
      </w:pPr>
      <w:r w:rsidRPr="00A13910">
        <w:t>Manoharan, R., Ghiamati, E., Dalterio, R.A., Britton, K.A., Nelson, W.H., and Sperry, J.F. (1990). UV resonance Raman spectra of bacteria, bacterial spores, protoplasts and calcium dipicolinate. Journal of Microbiological Methods</w:t>
      </w:r>
      <w:r w:rsidRPr="00A13910">
        <w:rPr>
          <w:i/>
        </w:rPr>
        <w:t xml:space="preserve"> 11</w:t>
      </w:r>
      <w:r w:rsidRPr="00A13910">
        <w:t>, 1-15.</w:t>
      </w:r>
    </w:p>
    <w:p w14:paraId="3CE25092" w14:textId="77777777" w:rsidR="00A13910" w:rsidRPr="00A13910" w:rsidRDefault="00A13910" w:rsidP="00A13910">
      <w:pPr>
        <w:pStyle w:val="EndNoteBibliography"/>
        <w:spacing w:after="0"/>
      </w:pPr>
      <w:r w:rsidRPr="00A13910">
        <w:t>Maquelin, K., Choo-Smith, L.P., van Vreeswijk, T., Endtz, H.P., Smith, B., Bennett, R., Bruining, H.A., and Puppels, G.J. (2000). Raman spectroscopic method for identification of clinically relevant microorganisms growing on solid culture medium. Anal Chem</w:t>
      </w:r>
      <w:r w:rsidRPr="00A13910">
        <w:rPr>
          <w:i/>
        </w:rPr>
        <w:t xml:space="preserve"> 72</w:t>
      </w:r>
      <w:r w:rsidRPr="00A13910">
        <w:t>, 12-19.</w:t>
      </w:r>
    </w:p>
    <w:p w14:paraId="5139CAA7" w14:textId="77777777" w:rsidR="00A13910" w:rsidRPr="00A13910" w:rsidRDefault="00A13910" w:rsidP="00A13910">
      <w:pPr>
        <w:pStyle w:val="EndNoteBibliography"/>
        <w:spacing w:after="0"/>
      </w:pPr>
      <w:r w:rsidRPr="00A13910">
        <w:t>Meisel, S., Stöckel, S., Elschner, M., Melzer, F., Rösch, P., and Popp, J. (2012). Raman spectroscopy as a potential tool for detection of Brucella spp. in milk. Appl Environ Microbiol</w:t>
      </w:r>
      <w:r w:rsidRPr="00A13910">
        <w:rPr>
          <w:i/>
        </w:rPr>
        <w:t xml:space="preserve"> 78</w:t>
      </w:r>
      <w:r w:rsidRPr="00A13910">
        <w:t>, 5575-5583.</w:t>
      </w:r>
    </w:p>
    <w:p w14:paraId="31204BCD" w14:textId="77777777" w:rsidR="00A13910" w:rsidRPr="00A13910" w:rsidRDefault="00A13910" w:rsidP="00A13910">
      <w:pPr>
        <w:pStyle w:val="EndNoteBibliography"/>
        <w:spacing w:after="0"/>
      </w:pPr>
      <w:r w:rsidRPr="00A13910">
        <w:t>Meisel, S., Stöckel, S., Rösch, P., and Popp, J. (2014). Identification of meat-associated pathogens via Raman microspectroscopy. Food Microbiol</w:t>
      </w:r>
      <w:r w:rsidRPr="00A13910">
        <w:rPr>
          <w:i/>
        </w:rPr>
        <w:t xml:space="preserve"> 38</w:t>
      </w:r>
      <w:r w:rsidRPr="00A13910">
        <w:t>, 36-43.</w:t>
      </w:r>
    </w:p>
    <w:p w14:paraId="3F08B6DD" w14:textId="77777777" w:rsidR="00A13910" w:rsidRPr="00A13910" w:rsidRDefault="00A13910" w:rsidP="00A13910">
      <w:pPr>
        <w:pStyle w:val="EndNoteBibliography"/>
        <w:spacing w:after="0"/>
      </w:pPr>
      <w:r w:rsidRPr="00A13910">
        <w:t>Mello, C., Ribeiro, D., Novaes, F., and Poppi, R.J. (2005). Rapid differentiation among bacteria that cause gastroenteritis by use of low-resolution Raman spectroscopy and PLS discriminant analysis. Anal Bioanal Chem</w:t>
      </w:r>
      <w:r w:rsidRPr="00A13910">
        <w:rPr>
          <w:i/>
        </w:rPr>
        <w:t xml:space="preserve"> 383</w:t>
      </w:r>
      <w:r w:rsidRPr="00A13910">
        <w:t>, 701-706.</w:t>
      </w:r>
    </w:p>
    <w:p w14:paraId="4C5C0963" w14:textId="77777777" w:rsidR="00A13910" w:rsidRPr="00A13910" w:rsidRDefault="00A13910" w:rsidP="00A13910">
      <w:pPr>
        <w:pStyle w:val="EndNoteBibliography"/>
        <w:spacing w:after="0"/>
      </w:pPr>
      <w:r w:rsidRPr="00A13910">
        <w:t>Mizrach, A., Schmilovitch, Z.e., Korotic, R., Irudayaraj, J., and Shapira, R. (2007). Yeast Detection in Apple Juice Using Raman Spectroscopy and Chemometric Methods.</w:t>
      </w:r>
    </w:p>
    <w:p w14:paraId="01E0F149" w14:textId="77777777" w:rsidR="00A13910" w:rsidRPr="00A13910" w:rsidRDefault="00A13910" w:rsidP="00A13910">
      <w:pPr>
        <w:pStyle w:val="EndNoteBibliography"/>
        <w:spacing w:after="0"/>
      </w:pPr>
      <w:r w:rsidRPr="00A13910">
        <w:t>Naumann, D., Keller, S., Helm, D., Schultz, C., and Schrader, B. (1995). FT-IR spectroscopy and FT-Raman spectroscopy are powerful analytical tools for the non-invasive characterization of intact microbial cells. Journal of Molecular Structure</w:t>
      </w:r>
      <w:r w:rsidRPr="00A13910">
        <w:rPr>
          <w:i/>
        </w:rPr>
        <w:t xml:space="preserve"> 347</w:t>
      </w:r>
      <w:r w:rsidRPr="00A13910">
        <w:t>, 399-405.</w:t>
      </w:r>
    </w:p>
    <w:p w14:paraId="2D953A96" w14:textId="77777777" w:rsidR="00A13910" w:rsidRPr="00A13910" w:rsidRDefault="00A13910" w:rsidP="00A13910">
      <w:pPr>
        <w:pStyle w:val="EndNoteBibliography"/>
        <w:spacing w:after="0"/>
      </w:pPr>
      <w:r w:rsidRPr="00A13910">
        <w:t>Nebbioso, A., and Piccolo, A. Molecular characterization of dissolved organic matter (DOM): a critical review.</w:t>
      </w:r>
    </w:p>
    <w:p w14:paraId="50F567C2" w14:textId="77777777" w:rsidR="00A13910" w:rsidRPr="00A13910" w:rsidRDefault="00A13910" w:rsidP="00A13910">
      <w:pPr>
        <w:pStyle w:val="EndNoteBibliography"/>
        <w:spacing w:after="0"/>
      </w:pPr>
      <w:r w:rsidRPr="00A13910">
        <w:t>Nicolaou, N., Xu, Y., and Goodacre, R. (2011). Fourier transform infrared and Raman spectroscopies for the rapid detection, enumeration, and growth interaction of the bacteria Staphylococcus aureus and Lactococcus lactis ssp. cremoris in milk. Anal Chem</w:t>
      </w:r>
      <w:r w:rsidRPr="00A13910">
        <w:rPr>
          <w:i/>
        </w:rPr>
        <w:t xml:space="preserve"> 83</w:t>
      </w:r>
      <w:r w:rsidRPr="00A13910">
        <w:t>, 5681-5687.</w:t>
      </w:r>
    </w:p>
    <w:p w14:paraId="719A5118" w14:textId="77777777" w:rsidR="00A13910" w:rsidRPr="00A13910" w:rsidRDefault="00A13910" w:rsidP="00A13910">
      <w:pPr>
        <w:pStyle w:val="EndNoteBibliography"/>
        <w:spacing w:after="0"/>
      </w:pPr>
      <w:r w:rsidRPr="00A13910">
        <w:t>Pahlow, S., Meisel, S., Cialla-May, D., Weber, K., Rösch, P., and Popp, J. (2015). Isolation and identification of bacteria by means of Raman spectroscopy. Adv Drug Deliv Rev</w:t>
      </w:r>
      <w:r w:rsidRPr="00A13910">
        <w:rPr>
          <w:i/>
        </w:rPr>
        <w:t xml:space="preserve"> 89</w:t>
      </w:r>
      <w:r w:rsidRPr="00A13910">
        <w:t>, 105-120.</w:t>
      </w:r>
    </w:p>
    <w:p w14:paraId="4825FAD5" w14:textId="77777777" w:rsidR="00A13910" w:rsidRPr="00A13910" w:rsidRDefault="00A13910" w:rsidP="00A13910">
      <w:pPr>
        <w:pStyle w:val="EndNoteBibliography"/>
        <w:spacing w:after="0"/>
      </w:pPr>
      <w:r w:rsidRPr="00A13910">
        <w:t>Pazos-Perez, N., Pazos, E., Catala, C., Mir-Simon, B., Gómez-de Pedro, S., Sagales, J., Villanueva, C., Vila, J., Soriano, A., García de Abajo, F.J.</w:t>
      </w:r>
      <w:r w:rsidRPr="00A13910">
        <w:rPr>
          <w:i/>
        </w:rPr>
        <w:t>, et al.</w:t>
      </w:r>
      <w:r w:rsidRPr="00A13910">
        <w:t xml:space="preserve"> (2016). Ultrasensitive multiplex optical quantification of bacteria in large samples of biofluids. Sci Rep</w:t>
      </w:r>
      <w:r w:rsidRPr="00A13910">
        <w:rPr>
          <w:i/>
        </w:rPr>
        <w:t xml:space="preserve"> 6</w:t>
      </w:r>
      <w:r w:rsidRPr="00A13910">
        <w:t>, 29014.</w:t>
      </w:r>
    </w:p>
    <w:p w14:paraId="7414939E" w14:textId="77777777" w:rsidR="00A13910" w:rsidRPr="00A13910" w:rsidRDefault="00A13910" w:rsidP="00A13910">
      <w:pPr>
        <w:pStyle w:val="EndNoteBibliography"/>
        <w:spacing w:after="0"/>
      </w:pPr>
      <w:r w:rsidRPr="00A13910">
        <w:t>Premasiri, W.R., Chen, Y., Williamson, P.M., Bandarage, D.C., Pyles, C., and Ziegler, L.D. (2017). Rapid urinary tract infection diagnostics by surface-enhanced Raman spectroscopy (SERS): identification and antibiotic susceptibilities. Anal Bioanal Chem</w:t>
      </w:r>
      <w:r w:rsidRPr="00A13910">
        <w:rPr>
          <w:i/>
        </w:rPr>
        <w:t xml:space="preserve"> 409</w:t>
      </w:r>
      <w:r w:rsidRPr="00A13910">
        <w:t>, 3043-3054.</w:t>
      </w:r>
    </w:p>
    <w:p w14:paraId="54701739" w14:textId="77777777" w:rsidR="00A13910" w:rsidRPr="00A13910" w:rsidRDefault="00A13910" w:rsidP="00A13910">
      <w:pPr>
        <w:pStyle w:val="EndNoteBibliography"/>
        <w:spacing w:after="0"/>
      </w:pPr>
      <w:r w:rsidRPr="00A13910">
        <w:t>Premasiri, W.R., Moir, D.T., Klempner, M.S., Krieger, N., Jones, G., and Ziegler, L.D. (2005). Characterization of the Surface Enhanced Raman Scattering (SERS) of Bacteria. The Journal of Physical Chemistry B</w:t>
      </w:r>
      <w:r w:rsidRPr="00A13910">
        <w:rPr>
          <w:i/>
        </w:rPr>
        <w:t xml:space="preserve"> 109</w:t>
      </w:r>
      <w:r w:rsidRPr="00A13910">
        <w:t>, 312-320.</w:t>
      </w:r>
    </w:p>
    <w:p w14:paraId="6B37C53D" w14:textId="77777777" w:rsidR="00A13910" w:rsidRPr="00A13910" w:rsidRDefault="00A13910" w:rsidP="00A13910">
      <w:pPr>
        <w:pStyle w:val="EndNoteBibliography"/>
        <w:spacing w:after="0"/>
      </w:pPr>
      <w:r w:rsidRPr="00A13910">
        <w:t>R., L.J. (2006). Protein Fluorescnce. In Principles of   Fluorescence Spectroscopy (Singapore: Springer), pp. 529-570 </w:t>
      </w:r>
    </w:p>
    <w:p w14:paraId="5596A5B4" w14:textId="77777777" w:rsidR="00A13910" w:rsidRPr="00A13910" w:rsidRDefault="00A13910" w:rsidP="00A13910">
      <w:pPr>
        <w:pStyle w:val="EndNoteBibliography"/>
        <w:spacing w:after="0"/>
      </w:pPr>
      <w:r w:rsidRPr="00A13910">
        <w:t xml:space="preserve">Rodriguez, S.B., Thornton, M.A., and Thornton, R.J. (2013). Raman Spectroscopy and Chemometrics for Identification and Strain Discrimination of the Wine Spoilage Yeasts </w:t>
      </w:r>
      <w:r w:rsidRPr="00A13910">
        <w:lastRenderedPageBreak/>
        <w:t>Saccharomyces cerevisiae, Zygosaccharomyces bailii, and Brettanomyces bruxellensis. Applied and Environmental Microbiology</w:t>
      </w:r>
      <w:r w:rsidRPr="00A13910">
        <w:rPr>
          <w:i/>
        </w:rPr>
        <w:t xml:space="preserve"> 79</w:t>
      </w:r>
      <w:r w:rsidRPr="00A13910">
        <w:t>, 6264-6270.</w:t>
      </w:r>
    </w:p>
    <w:p w14:paraId="0F5FBDA4" w14:textId="77777777" w:rsidR="00A13910" w:rsidRPr="00A13910" w:rsidRDefault="00A13910" w:rsidP="00A13910">
      <w:pPr>
        <w:pStyle w:val="EndNoteBibliography"/>
        <w:spacing w:after="0"/>
      </w:pPr>
      <w:r w:rsidRPr="00A13910">
        <w:t>Rompré, A., Servais, P., Baudart, J., de-Roubin, M.-R., and Laurent, P. (2002). Detection and enumeration of coliforms in drinking water: current methods and emerging approaches. Journal of Microbiological Methods</w:t>
      </w:r>
      <w:r w:rsidRPr="00A13910">
        <w:rPr>
          <w:i/>
        </w:rPr>
        <w:t xml:space="preserve"> 49</w:t>
      </w:r>
      <w:r w:rsidRPr="00A13910">
        <w:t>, 31-54.</w:t>
      </w:r>
    </w:p>
    <w:p w14:paraId="66FAE87C" w14:textId="77777777" w:rsidR="00A13910" w:rsidRPr="00A13910" w:rsidRDefault="00A13910" w:rsidP="00A13910">
      <w:pPr>
        <w:pStyle w:val="EndNoteBibliography"/>
        <w:spacing w:after="0"/>
      </w:pPr>
      <w:r w:rsidRPr="00A13910">
        <w:t>Rösch, P., Harz, M., Schmitt, M., Peschke, K.D., Ronneberger, O., Burkhardt, H., Motzkus, H.W., Lankers, M., Hofer, S., Thiele, H.</w:t>
      </w:r>
      <w:r w:rsidRPr="00A13910">
        <w:rPr>
          <w:i/>
        </w:rPr>
        <w:t>, et al.</w:t>
      </w:r>
      <w:r w:rsidRPr="00A13910">
        <w:t xml:space="preserve"> (2005). Chemotaxonomic identification of single bacteria by micro-Raman spectroscopy: application to clean-room-relevant biological contaminations. Appl Environ Microbiol</w:t>
      </w:r>
      <w:r w:rsidRPr="00A13910">
        <w:rPr>
          <w:i/>
        </w:rPr>
        <w:t xml:space="preserve"> 71</w:t>
      </w:r>
      <w:r w:rsidRPr="00A13910">
        <w:t>, 1626-1637.</w:t>
      </w:r>
    </w:p>
    <w:p w14:paraId="42B5C7D2" w14:textId="77777777" w:rsidR="00A13910" w:rsidRPr="00A13910" w:rsidRDefault="00A13910" w:rsidP="00A13910">
      <w:pPr>
        <w:pStyle w:val="EndNoteBibliography"/>
        <w:spacing w:after="0"/>
      </w:pPr>
      <w:r w:rsidRPr="00A13910">
        <w:t>Schmilovitch, Z., Mizrach, A., Alchanatis, V., Kritzman, G., Korotic, R., Irudayaraj, J., and Debroy, C. (2005). DETECTION OF BACTERIA WITH LOW-RESOLUTION  RAMAN SPECTROSCOPY   Transactions of the American Society of Agricultural Engineers</w:t>
      </w:r>
      <w:r w:rsidRPr="00A13910">
        <w:rPr>
          <w:i/>
        </w:rPr>
        <w:t xml:space="preserve"> 48</w:t>
      </w:r>
      <w:r w:rsidRPr="00A13910">
        <w:t>, 1843-1850.</w:t>
      </w:r>
    </w:p>
    <w:p w14:paraId="52BF96E9" w14:textId="77777777" w:rsidR="00A13910" w:rsidRPr="00A13910" w:rsidRDefault="00A13910" w:rsidP="00A13910">
      <w:pPr>
        <w:pStyle w:val="EndNoteBibliography"/>
        <w:spacing w:after="0"/>
      </w:pPr>
      <w:r w:rsidRPr="00A13910">
        <w:t>Simelane, K.S. (2013). Application of Fluorescence Spectroscopy for Monitoring Microbial Contamination of Drinking Water. In &lt;div ng-repeat="value in detailvalues" style="box-sizing: border-box;"&gt;&lt;div aria-hidden="false" class="word-break layout-column" layout="column" ng-repeat="curValue in $ctrlgetValuesOfValueItems(value) track by $index" ng-show="$first || !detailisCollapsible || !detailshowMore" style="box-sizing: border-box; display: flex; flex-direction: column; word-wrap: break-word;"&gt;&lt;div aria-hidden="false" class="" ng-show="!valueisLinkable" style="box-sizing: border-box;"&gt;&lt;prm-highlight ng-if="!$ctrlisSuprima()" style="box-sizing: border-box;" terms="$ctrlhl(valuekeyt)" text="curValue"&gt;Faculty of Agriculture, Food and Environment&lt;/prm-highlight&gt; (Hebrew University of Jerusalem).</w:t>
      </w:r>
    </w:p>
    <w:p w14:paraId="1B0D3766" w14:textId="77777777" w:rsidR="00A13910" w:rsidRPr="00A13910" w:rsidRDefault="00A13910" w:rsidP="00A13910">
      <w:pPr>
        <w:pStyle w:val="EndNoteBibliography"/>
        <w:spacing w:after="0"/>
      </w:pPr>
      <w:r w:rsidRPr="00A13910">
        <w:t>Socrates, G. (2001). Infrared and Raman Characteristic Group Frequencies (Chichester, England: John Wiley &amp; sons Ltd.).</w:t>
      </w:r>
    </w:p>
    <w:p w14:paraId="6512F3DB" w14:textId="77777777" w:rsidR="00A13910" w:rsidRPr="00A13910" w:rsidRDefault="00A13910" w:rsidP="00A13910">
      <w:pPr>
        <w:pStyle w:val="EndNoteBibliography"/>
        <w:spacing w:after="0"/>
      </w:pPr>
      <w:r w:rsidRPr="00A13910">
        <w:t>Sorensen, J.P.R., Baker, A., Cumberland, S.A., Lapworth, D.J., MacDonald, A.M., Pedley, S., Taylor, R.G., and Ward, J.S.T. (2018a). Real-time detection of faecally contaminated drinking water with tryptophan-like fluorescence: defining threshold values. Science of The Total Environment</w:t>
      </w:r>
      <w:r w:rsidRPr="00A13910">
        <w:rPr>
          <w:i/>
        </w:rPr>
        <w:t xml:space="preserve"> 622-623</w:t>
      </w:r>
      <w:r w:rsidRPr="00A13910">
        <w:t>, 1250-1257.</w:t>
      </w:r>
    </w:p>
    <w:p w14:paraId="2322146B" w14:textId="77777777" w:rsidR="00A13910" w:rsidRPr="00A13910" w:rsidRDefault="00A13910" w:rsidP="00A13910">
      <w:pPr>
        <w:pStyle w:val="EndNoteBibliography"/>
        <w:spacing w:after="0"/>
      </w:pPr>
      <w:r w:rsidRPr="00A13910">
        <w:t>Sorensen, J.P.R., Lapworth, D.J., Marchant, B.P., Nkhuwa, D.C.W., Pedley, S., Stuart, M.E., Bell, R.A., Chirwa, M., Kabika, J., Liemisa, M.</w:t>
      </w:r>
      <w:r w:rsidRPr="00A13910">
        <w:rPr>
          <w:i/>
        </w:rPr>
        <w:t>, et al.</w:t>
      </w:r>
      <w:r w:rsidRPr="00A13910">
        <w:t xml:space="preserve"> (2015). In-situ tryptophan-like fluorescence: A real-time indicator of faecal contamination in drinking water supplies. Water Research</w:t>
      </w:r>
      <w:r w:rsidRPr="00A13910">
        <w:rPr>
          <w:i/>
        </w:rPr>
        <w:t xml:space="preserve"> 81</w:t>
      </w:r>
      <w:r w:rsidRPr="00A13910">
        <w:t>, 38-46.</w:t>
      </w:r>
    </w:p>
    <w:p w14:paraId="6D760A03" w14:textId="77777777" w:rsidR="00A13910" w:rsidRPr="00A13910" w:rsidRDefault="00A13910" w:rsidP="00A13910">
      <w:pPr>
        <w:pStyle w:val="EndNoteBibliography"/>
        <w:spacing w:after="0"/>
      </w:pPr>
      <w:r w:rsidRPr="00A13910">
        <w:t>Sorensen, J.P.R., Vivanco, A., Ascott, M.J., Gooddy, D.C., Lapworth, D.J., Read, D.S., Rushworth, C.M., Bucknall, J., Herbert, K., Karapanos, I.</w:t>
      </w:r>
      <w:r w:rsidRPr="00A13910">
        <w:rPr>
          <w:i/>
        </w:rPr>
        <w:t>, et al.</w:t>
      </w:r>
      <w:r w:rsidRPr="00A13910">
        <w:t xml:space="preserve"> (2018b). Online fluorescence spectroscopy for the real-time evaluation of the microbial quality of drinking water. Water Research</w:t>
      </w:r>
      <w:r w:rsidRPr="00A13910">
        <w:rPr>
          <w:i/>
        </w:rPr>
        <w:t xml:space="preserve"> 137</w:t>
      </w:r>
      <w:r w:rsidRPr="00A13910">
        <w:t>, 301-309.</w:t>
      </w:r>
    </w:p>
    <w:p w14:paraId="646AF752" w14:textId="77777777" w:rsidR="00A13910" w:rsidRPr="00A13910" w:rsidRDefault="00A13910" w:rsidP="00A13910">
      <w:pPr>
        <w:pStyle w:val="EndNoteBibliography"/>
        <w:spacing w:after="0"/>
      </w:pPr>
      <w:r w:rsidRPr="00A13910">
        <w:t>Stedmon, C.A., Thomas, D.N., Granskog, M., Kaartokallio, H., Papadimitriou, S., and Kuosa, H. (2007). Characteristics of Dissolved Organic Matter in Baltic Coastal Sea Ice:  Allochthonous or Autochthonous Origins? Environmental Science &amp; Technology</w:t>
      </w:r>
      <w:r w:rsidRPr="00A13910">
        <w:rPr>
          <w:i/>
        </w:rPr>
        <w:t xml:space="preserve"> 41</w:t>
      </w:r>
      <w:r w:rsidRPr="00A13910">
        <w:t>, 7273-7279.</w:t>
      </w:r>
    </w:p>
    <w:p w14:paraId="769EE3B8" w14:textId="77777777" w:rsidR="00A13910" w:rsidRPr="00A13910" w:rsidRDefault="00A13910" w:rsidP="00A13910">
      <w:pPr>
        <w:pStyle w:val="EndNoteBibliography"/>
        <w:spacing w:after="0"/>
      </w:pPr>
      <w:r w:rsidRPr="00A13910">
        <w:t>Stöckel, S., Kirchhoff, J., Neugebauer, U., Röscha, P., and Popp, J. (2015). The application of Raman spectroscopy for the  detection and identification of microorganisms   Journal of Raman Spectroscopy, 89-109.</w:t>
      </w:r>
    </w:p>
    <w:p w14:paraId="48930F5E" w14:textId="77777777" w:rsidR="00A13910" w:rsidRPr="00A13910" w:rsidRDefault="00A13910" w:rsidP="00A13910">
      <w:pPr>
        <w:pStyle w:val="EndNoteBibliography"/>
        <w:spacing w:after="0"/>
      </w:pPr>
      <w:r w:rsidRPr="00A13910">
        <w:t>Stöckel, S., Schumacher, W., Meisel, S., Elschner, M., Rösch, P., and Popp, J. (2010). Raman spectroscopy-compatible inactivation method for pathogenic endospores. Appl Environ Microbiol</w:t>
      </w:r>
      <w:r w:rsidRPr="00A13910">
        <w:rPr>
          <w:i/>
        </w:rPr>
        <w:t xml:space="preserve"> 76</w:t>
      </w:r>
      <w:r w:rsidRPr="00A13910">
        <w:t>, 2895-2907.</w:t>
      </w:r>
    </w:p>
    <w:p w14:paraId="4CC15700" w14:textId="77777777" w:rsidR="00A13910" w:rsidRPr="00A13910" w:rsidRDefault="00A13910" w:rsidP="00A13910">
      <w:pPr>
        <w:pStyle w:val="EndNoteBibliography"/>
        <w:spacing w:after="0"/>
      </w:pPr>
      <w:r w:rsidRPr="00A13910">
        <w:t>Sundaram, J., Park, B., Hinton, A., Lawrence, K.C., and Kwon, Y. (2013a). Detection and differentiation of Salmonella serotypes using surface enhanced Raman scattering (SERS) technique. Journal of Food Measurement and Characterization</w:t>
      </w:r>
      <w:r w:rsidRPr="00A13910">
        <w:rPr>
          <w:i/>
        </w:rPr>
        <w:t xml:space="preserve"> 7</w:t>
      </w:r>
      <w:r w:rsidRPr="00A13910">
        <w:t>, 1-12.</w:t>
      </w:r>
    </w:p>
    <w:p w14:paraId="30336A47" w14:textId="77777777" w:rsidR="00A13910" w:rsidRPr="00A13910" w:rsidRDefault="00A13910" w:rsidP="00A13910">
      <w:pPr>
        <w:pStyle w:val="EndNoteBibliography"/>
        <w:spacing w:after="0"/>
      </w:pPr>
      <w:r w:rsidRPr="00A13910">
        <w:t>Sundaram, J., Park, B., Kwon, Y., and Lawrence, K.C. (2013b). Surface enhanced Raman scattering (SERS) with biopolymer encapsulated silver nanosubstrates for rapid detection of foodborne pathogens. Int J Food Microbiol</w:t>
      </w:r>
      <w:r w:rsidRPr="00A13910">
        <w:rPr>
          <w:i/>
        </w:rPr>
        <w:t xml:space="preserve"> 167</w:t>
      </w:r>
      <w:r w:rsidRPr="00A13910">
        <w:t>, 67-73.</w:t>
      </w:r>
    </w:p>
    <w:p w14:paraId="3F80E003" w14:textId="77777777" w:rsidR="00A13910" w:rsidRPr="00A13910" w:rsidRDefault="00A13910" w:rsidP="00A13910">
      <w:pPr>
        <w:pStyle w:val="EndNoteBibliography"/>
        <w:spacing w:after="0"/>
      </w:pPr>
      <w:r w:rsidRPr="00A13910">
        <w:t>Tedetti, M., Joffre, P., and Goutx, M. (2013). Development of a field-portable fluorometer based on deep ultraviolet LEDs for the detection of phenanthrene- and tryptophan-like compounds in natural waters. Sensors and Actuators B: Chemical</w:t>
      </w:r>
      <w:r w:rsidRPr="00A13910">
        <w:rPr>
          <w:i/>
        </w:rPr>
        <w:t xml:space="preserve"> 182</w:t>
      </w:r>
      <w:r w:rsidRPr="00A13910">
        <w:t>, 416-423.</w:t>
      </w:r>
    </w:p>
    <w:p w14:paraId="4E1EB219" w14:textId="77777777" w:rsidR="00A13910" w:rsidRPr="00A13910" w:rsidRDefault="00A13910" w:rsidP="00A13910">
      <w:pPr>
        <w:pStyle w:val="EndNoteBibliography"/>
        <w:spacing w:after="0"/>
      </w:pPr>
      <w:r w:rsidRPr="00A13910">
        <w:lastRenderedPageBreak/>
        <w:t>Walsh, J.D., Hyman, J.M., Borzhemskaya, L., Bowen, A., McKellar, C., Ullery, M., Mathias, E., Ronsick, C., Link, J., Wilson, M.</w:t>
      </w:r>
      <w:r w:rsidRPr="00A13910">
        <w:rPr>
          <w:i/>
        </w:rPr>
        <w:t>, et al.</w:t>
      </w:r>
      <w:r w:rsidRPr="00A13910">
        <w:t xml:space="preserve"> (2013). Rapid intrinsic fluorescence method for direct identification of pathogens in blood cultures. MBio</w:t>
      </w:r>
      <w:r w:rsidRPr="00A13910">
        <w:rPr>
          <w:i/>
        </w:rPr>
        <w:t xml:space="preserve"> 4</w:t>
      </w:r>
      <w:r w:rsidRPr="00A13910">
        <w:t>, e00865-00813.</w:t>
      </w:r>
    </w:p>
    <w:p w14:paraId="0AA34F36" w14:textId="77777777" w:rsidR="00A13910" w:rsidRPr="00A13910" w:rsidRDefault="00A13910" w:rsidP="00A13910">
      <w:pPr>
        <w:pStyle w:val="EndNoteBibliography"/>
        <w:spacing w:after="0"/>
      </w:pPr>
      <w:r w:rsidRPr="00A13910">
        <w:t>Wang, J., Xie, X., Feng, J., Chen, J.C., Du, X.J., Luo, J., Lu, X., and Wang, S. (2015). Rapid detection of Listeria monocytogenes in milk using confocal micro-Raman spectroscopy and chemometric analysis. Int J Food Microbiol</w:t>
      </w:r>
      <w:r w:rsidRPr="00A13910">
        <w:rPr>
          <w:i/>
        </w:rPr>
        <w:t xml:space="preserve"> 204</w:t>
      </w:r>
      <w:r w:rsidRPr="00A13910">
        <w:t>, 66-74.</w:t>
      </w:r>
    </w:p>
    <w:p w14:paraId="36229433" w14:textId="77777777" w:rsidR="00A13910" w:rsidRPr="00A13910" w:rsidRDefault="00A13910" w:rsidP="00A13910">
      <w:pPr>
        <w:pStyle w:val="EndNoteBibliography"/>
        <w:spacing w:after="0"/>
      </w:pPr>
      <w:r w:rsidRPr="00A13910">
        <w:t>Willemse-Erix, D.F., Scholtes-Timmerman, M.J., Jachtenberg, J.W., van Leeuwen, W.B., Horst-Kreft, D., Bakker Schut, T.C., Deurenberg, R.H., Puppels, G.J., van Belkum, A., Vos, M.C.</w:t>
      </w:r>
      <w:r w:rsidRPr="00A13910">
        <w:rPr>
          <w:i/>
        </w:rPr>
        <w:t>, et al.</w:t>
      </w:r>
      <w:r w:rsidRPr="00A13910">
        <w:t xml:space="preserve"> (2009). Optical fingerprinting in bacterial epidemiology: Raman spectroscopy as a real-time typing method. J Clin Microbiol</w:t>
      </w:r>
      <w:r w:rsidRPr="00A13910">
        <w:rPr>
          <w:i/>
        </w:rPr>
        <w:t xml:space="preserve"> 47</w:t>
      </w:r>
      <w:r w:rsidRPr="00A13910">
        <w:t>, 652-659.</w:t>
      </w:r>
    </w:p>
    <w:p w14:paraId="679C2A3D" w14:textId="77777777" w:rsidR="00A13910" w:rsidRPr="00A13910" w:rsidRDefault="00A13910" w:rsidP="00A13910">
      <w:pPr>
        <w:pStyle w:val="EndNoteBibliography"/>
        <w:spacing w:after="0"/>
      </w:pPr>
      <w:r w:rsidRPr="00A13910">
        <w:t>Williams, A.C., and Edwards, H.G.M. (1994). Fourier transform Raman spectroscopy of bacterial cell walls. Journal of Raman Spectroscopy</w:t>
      </w:r>
      <w:r w:rsidRPr="00A13910">
        <w:rPr>
          <w:i/>
        </w:rPr>
        <w:t xml:space="preserve"> 25</w:t>
      </w:r>
      <w:r w:rsidRPr="00A13910">
        <w:t>, 673-677.</w:t>
      </w:r>
    </w:p>
    <w:p w14:paraId="6D0D4B76" w14:textId="77777777" w:rsidR="00A13910" w:rsidRPr="00A13910" w:rsidRDefault="00A13910" w:rsidP="00A13910">
      <w:pPr>
        <w:pStyle w:val="EndNoteBibliography"/>
        <w:spacing w:after="0"/>
      </w:pPr>
      <w:r w:rsidRPr="00A13910">
        <w:t>Williams, P., and Norris, K.H. (2001). Near-infrared technology in the agricultural and food industries / ed. by Phil Williams, Karl Norris.</w:t>
      </w:r>
    </w:p>
    <w:p w14:paraId="3214DDE3" w14:textId="77777777" w:rsidR="00A13910" w:rsidRPr="00A13910" w:rsidRDefault="00A13910" w:rsidP="00A13910">
      <w:pPr>
        <w:pStyle w:val="EndNoteBibliography"/>
        <w:spacing w:after="0"/>
      </w:pPr>
      <w:r w:rsidRPr="00A13910">
        <w:t>Yamashita, Y., Panton, A., Mahaffey, C., and Jaffé, R. (2011). Assessing the spatial and temporal variability of dissolved organic matter in Liverpool Bay using excitation–emission matrix fluorescence and parallel factor analysis. Ocean Dynamics</w:t>
      </w:r>
      <w:r w:rsidRPr="00A13910">
        <w:rPr>
          <w:i/>
        </w:rPr>
        <w:t xml:space="preserve"> 61</w:t>
      </w:r>
      <w:r w:rsidRPr="00A13910">
        <w:t>, 569-579.</w:t>
      </w:r>
    </w:p>
    <w:p w14:paraId="65911638" w14:textId="77777777" w:rsidR="00A13910" w:rsidRPr="00A13910" w:rsidRDefault="00A13910" w:rsidP="00A13910">
      <w:pPr>
        <w:pStyle w:val="EndNoteBibliography"/>
        <w:spacing w:after="0"/>
      </w:pPr>
      <w:r w:rsidRPr="00A13910">
        <w:t>Yang, L., Hur, J., and Zhuang, W. (2015). Occurrence and behaviors of fluorescence EEM-PARAFAC components in drinking water and wastewater treatment systems and their applications: a review. Environmental Science and Pollution Research</w:t>
      </w:r>
      <w:r w:rsidRPr="00A13910">
        <w:rPr>
          <w:i/>
        </w:rPr>
        <w:t xml:space="preserve"> 22</w:t>
      </w:r>
      <w:r w:rsidRPr="00A13910">
        <w:t>, 6500-6510.</w:t>
      </w:r>
    </w:p>
    <w:p w14:paraId="0A0E4A7F" w14:textId="77777777" w:rsidR="00A13910" w:rsidRPr="00A13910" w:rsidRDefault="00A13910" w:rsidP="00A13910">
      <w:pPr>
        <w:pStyle w:val="EndNoteBibliography"/>
        <w:spacing w:after="0"/>
      </w:pPr>
      <w:r w:rsidRPr="00A13910">
        <w:t>Zeiri, L., Bronk, B.V., Shabtai, Y., Eichler, J., and Efrima, S. (2004). Surface-enhanced Raman spectroscopy as a tool for probing specific biochemical components in bacteria. Appl Spectrosc</w:t>
      </w:r>
      <w:r w:rsidRPr="00A13910">
        <w:rPr>
          <w:i/>
        </w:rPr>
        <w:t xml:space="preserve"> 58</w:t>
      </w:r>
      <w:r w:rsidRPr="00A13910">
        <w:t>, 33-40.</w:t>
      </w:r>
    </w:p>
    <w:p w14:paraId="614CB00B" w14:textId="77777777" w:rsidR="00A13910" w:rsidRPr="00A13910" w:rsidRDefault="00A13910" w:rsidP="00A13910">
      <w:pPr>
        <w:pStyle w:val="EndNoteBibliography"/>
        <w:spacing w:after="0"/>
      </w:pPr>
      <w:r w:rsidRPr="00A13910">
        <w:t>Zeiri, L., and Efrima, S. (2010). Surface-Enhanced Raman Scattering (SERS) of Microorganisms. Israel Journal of Chemistry</w:t>
      </w:r>
      <w:r w:rsidRPr="00A13910">
        <w:rPr>
          <w:i/>
        </w:rPr>
        <w:t xml:space="preserve"> 46</w:t>
      </w:r>
      <w:r w:rsidRPr="00A13910">
        <w:t>, 337-346.</w:t>
      </w:r>
    </w:p>
    <w:p w14:paraId="560A81E4" w14:textId="77777777" w:rsidR="00A13910" w:rsidRPr="00A13910" w:rsidRDefault="00A13910" w:rsidP="00A13910">
      <w:pPr>
        <w:pStyle w:val="EndNoteBibliography"/>
      </w:pPr>
      <w:r w:rsidRPr="00A13910">
        <w:t>Zhou, H., Yang, D., Ivleva, N.P., Mircescu, N.E., Niessner, R., and Haisch, C. (2014). SERS detection of bacteria in water by in situ coating with Ag nanoparticles. Anal Chem</w:t>
      </w:r>
      <w:r w:rsidRPr="00A13910">
        <w:rPr>
          <w:i/>
        </w:rPr>
        <w:t xml:space="preserve"> 86</w:t>
      </w:r>
      <w:r w:rsidRPr="00A13910">
        <w:t>, 1525-1533.</w:t>
      </w:r>
    </w:p>
    <w:p w14:paraId="6C25F73E" w14:textId="77777777" w:rsidR="004D278A" w:rsidRDefault="002A702B" w:rsidP="004D278A">
      <w:pPr>
        <w:rPr>
          <w:lang w:eastAsia="en-US"/>
        </w:rPr>
      </w:pPr>
      <w:r>
        <w:rPr>
          <w:lang w:eastAsia="en-US"/>
        </w:rPr>
        <w:fldChar w:fldCharType="end"/>
      </w:r>
    </w:p>
    <w:sectPr w:rsidR="004D278A" w:rsidSect="001F7351">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Michael Borisover" w:date="2018-07-31T15:17:00Z" w:initials="MB">
    <w:p w14:paraId="074DA286" w14:textId="0CEAC412" w:rsidR="000756CE" w:rsidRDefault="000756CE" w:rsidP="002A5E2B">
      <w:pPr>
        <w:pStyle w:val="CommentText"/>
      </w:pPr>
      <w:r>
        <w:rPr>
          <w:rStyle w:val="CommentReference"/>
        </w:rPr>
        <w:annotationRef/>
      </w:r>
      <w:r>
        <w:t>I recommend you to check yourself and be precise. What do you measure? The scattered light intensity? What is the X axis? It is not wavelength and not the energy shift. You show (difference?0 in wavenu,ber which is proportional to frequency and to energy. But currently, there are inaccuracies. Scattered intensity is plotted vs…shift in wavenumber determined relatively to the exciting laser wavenumber where the latter is proportional to energy or its change</w:t>
      </w:r>
    </w:p>
  </w:comment>
  <w:comment w:id="23" w:author="Administrator" w:date="2018-08-05T10:09:00Z" w:initials="A">
    <w:p w14:paraId="3297184D" w14:textId="05B89E41" w:rsidR="000756CE" w:rsidRDefault="000756CE" w:rsidP="00546AE5">
      <w:pPr>
        <w:pStyle w:val="CommentText"/>
      </w:pPr>
      <w:r>
        <w:rPr>
          <w:rStyle w:val="CommentReference"/>
        </w:rPr>
        <w:annotationRef/>
      </w:r>
      <w:r>
        <w:rPr>
          <w:rStyle w:val="CommentReference"/>
        </w:rPr>
        <w:t>I think this is correctly displayed and leave for Schmilo for evaluation.</w:t>
      </w:r>
    </w:p>
  </w:comment>
  <w:comment w:id="25" w:author="Michael Borisover" w:date="2018-07-31T15:20:00Z" w:initials="MB">
    <w:p w14:paraId="257097EB" w14:textId="015E53DE" w:rsidR="000756CE" w:rsidRDefault="000756CE" w:rsidP="002A5E2B">
      <w:pPr>
        <w:pStyle w:val="CommentText"/>
      </w:pPr>
      <w:r>
        <w:rPr>
          <w:rStyle w:val="CommentReference"/>
        </w:rPr>
        <w:annotationRef/>
      </w:r>
      <w:r>
        <w:t>If you took it from any source, I recommend you to add a reference or at least the link. If it is your data, indicate it. Finally your Master will be freel;y available in the Web, and you want to be sure that all the credits are given, and all the definitions are correct.</w:t>
      </w:r>
    </w:p>
  </w:comment>
  <w:comment w:id="26" w:author="Administrator" w:date="2018-08-13T11:41:00Z" w:initials="A">
    <w:p w14:paraId="79FD94E9" w14:textId="0F6A1882" w:rsidR="00E83DB1" w:rsidRDefault="00E83DB1">
      <w:pPr>
        <w:pStyle w:val="CommentText"/>
      </w:pPr>
      <w:r>
        <w:rPr>
          <w:rStyle w:val="CommentReference"/>
        </w:rPr>
        <w:annotationRef/>
      </w:r>
      <w:r>
        <w:t>It is our data. How do I indicate it?</w:t>
      </w:r>
    </w:p>
  </w:comment>
  <w:comment w:id="29" w:author="Michael Borisover" w:date="2018-07-31T15:27:00Z" w:initials="MB">
    <w:p w14:paraId="6B0358E6" w14:textId="43317D2F" w:rsidR="000756CE" w:rsidRDefault="000756CE">
      <w:pPr>
        <w:pStyle w:val="CommentText"/>
      </w:pPr>
      <w:r>
        <w:rPr>
          <w:rStyle w:val="CommentReference"/>
        </w:rPr>
        <w:annotationRef/>
      </w:r>
      <w:r>
        <w:t>Which study?</w:t>
      </w:r>
    </w:p>
  </w:comment>
  <w:comment w:id="30" w:author="Administrator" w:date="2018-08-13T11:42:00Z" w:initials="A">
    <w:p w14:paraId="1DDA6DAF" w14:textId="2BA42A8F" w:rsidR="00E83DB1" w:rsidRDefault="00E83DB1">
      <w:pPr>
        <w:pStyle w:val="CommentText"/>
      </w:pPr>
      <w:r>
        <w:rPr>
          <w:rStyle w:val="CommentReference"/>
        </w:rPr>
        <w:annotationRef/>
      </w:r>
      <w:r>
        <w:t>I moved the citation. Meisel et al 2012.</w:t>
      </w:r>
    </w:p>
  </w:comment>
  <w:comment w:id="32" w:author="Michael Borisover" w:date="2018-07-31T15:27:00Z" w:initials="MB">
    <w:p w14:paraId="79A3A00C" w14:textId="01EA220B" w:rsidR="000756CE" w:rsidRDefault="000756CE">
      <w:pPr>
        <w:pStyle w:val="CommentText"/>
      </w:pPr>
      <w:r>
        <w:rPr>
          <w:rStyle w:val="CommentReference"/>
        </w:rPr>
        <w:annotationRef/>
      </w:r>
      <w:r>
        <w:t>Why is it important?</w:t>
      </w:r>
    </w:p>
  </w:comment>
  <w:comment w:id="33" w:author="Administrator" w:date="2018-08-05T10:15:00Z" w:initials="A">
    <w:p w14:paraId="310CF806" w14:textId="4C732E21" w:rsidR="000756CE" w:rsidRDefault="000756CE">
      <w:pPr>
        <w:pStyle w:val="CommentText"/>
      </w:pPr>
      <w:r>
        <w:rPr>
          <w:rStyle w:val="CommentReference"/>
        </w:rPr>
        <w:annotationRef/>
      </w:r>
      <w:r>
        <w:t>Because milk is a more complex system.</w:t>
      </w:r>
    </w:p>
  </w:comment>
  <w:comment w:id="35" w:author="Michael Borisover" w:date="2018-07-31T15:31:00Z" w:initials="MB">
    <w:p w14:paraId="7382B2D0" w14:textId="148021F8" w:rsidR="000756CE" w:rsidRDefault="000756CE">
      <w:pPr>
        <w:pStyle w:val="CommentText"/>
      </w:pPr>
      <w:r>
        <w:rPr>
          <w:rStyle w:val="CommentReference"/>
        </w:rPr>
        <w:annotationRef/>
      </w:r>
      <w:r>
        <w:t>Only these metals? Perhaps there are other more cheap?</w:t>
      </w:r>
    </w:p>
  </w:comment>
  <w:comment w:id="36" w:author="Administrator" w:date="2018-08-05T10:14:00Z" w:initials="A">
    <w:p w14:paraId="36C4653D" w14:textId="01EB5612" w:rsidR="000756CE" w:rsidRDefault="000756CE">
      <w:pPr>
        <w:pStyle w:val="CommentText"/>
      </w:pPr>
      <w:r>
        <w:rPr>
          <w:rStyle w:val="CommentReference"/>
        </w:rPr>
        <w:annotationRef/>
      </w:r>
      <w:r>
        <w:t>Few to non have done it with aluminum.</w:t>
      </w:r>
      <w:r w:rsidR="00E83DB1">
        <w:t xml:space="preserve"> It is done using gold.</w:t>
      </w:r>
    </w:p>
  </w:comment>
  <w:comment w:id="55" w:author="Michael Borisover" w:date="2018-08-02T12:56:00Z" w:initials="MB">
    <w:p w14:paraId="50D5E9E9" w14:textId="40239BF8" w:rsidR="000756CE" w:rsidRDefault="000756CE">
      <w:pPr>
        <w:pStyle w:val="CommentText"/>
      </w:pPr>
      <w:r>
        <w:rPr>
          <w:rStyle w:val="CommentReference"/>
        </w:rPr>
        <w:annotationRef/>
      </w:r>
      <w:r>
        <w:t>No correlation or the emission was at the noise level? In your case I suppose the emission was at the moise level but in their case???? If it was a noise level, it becomes an issue of sensitivity. If sensitivity was sufficiently high, and the signal of fluorescence was strong…then????this indicates that measured standard indicators do not control actual components contributing to fluorescence! This is the important issue to understand and get from your literature analysis. This may be a principal limitation for all this method when looking correlating with CFU. The limitation originating from microbilogy</w:t>
      </w:r>
    </w:p>
  </w:comment>
  <w:comment w:id="57" w:author="Michael Borisover" w:date="2018-08-02T12:58:00Z" w:initials="MB">
    <w:p w14:paraId="31235807" w14:textId="6B4F2ED4" w:rsidR="000756CE" w:rsidRDefault="000756CE">
      <w:pPr>
        <w:pStyle w:val="CommentText"/>
      </w:pPr>
      <w:r>
        <w:rPr>
          <w:rStyle w:val="CommentReference"/>
        </w:rPr>
        <w:annotationRef/>
      </w:r>
      <w:r>
        <w:t>? see my comment above; in our instrument, it is indeed not sensitive since you work at the noise level. In their case????</w:t>
      </w:r>
    </w:p>
  </w:comment>
  <w:comment w:id="59" w:author="Michael Borisover" w:date="2018-08-02T13:03:00Z" w:initials="MB">
    <w:p w14:paraId="2296ADA0" w14:textId="38F83631" w:rsidR="000756CE" w:rsidRDefault="000756CE">
      <w:pPr>
        <w:pStyle w:val="CommentText"/>
      </w:pPr>
      <w:r>
        <w:rPr>
          <w:rStyle w:val="CommentReference"/>
        </w:rPr>
        <w:annotationRef/>
      </w:r>
      <w:r>
        <w:t>Did they use water as is or diluted for measurements?! It is interesting</w:t>
      </w:r>
    </w:p>
  </w:comment>
  <w:comment w:id="61" w:author="Michael Borisover" w:date="2018-08-02T13:04:00Z" w:initials="MB">
    <w:p w14:paraId="53316388" w14:textId="0EC1E1FB" w:rsidR="000756CE" w:rsidRDefault="000756CE">
      <w:pPr>
        <w:pStyle w:val="CommentText"/>
      </w:pPr>
      <w:r>
        <w:rPr>
          <w:rStyle w:val="CommentReference"/>
        </w:rPr>
        <w:annotationRef/>
      </w:r>
      <w:r>
        <w:t>Did they use it separately or in a sequence, i.e., the PARAFAC results were analyzed with PLS?</w:t>
      </w:r>
    </w:p>
  </w:comment>
  <w:comment w:id="62" w:author="Administrator" w:date="2018-08-05T11:17:00Z" w:initials="A">
    <w:p w14:paraId="4B8DA49D" w14:textId="5DADFB19" w:rsidR="000756CE" w:rsidRDefault="000756CE">
      <w:pPr>
        <w:pStyle w:val="CommentText"/>
      </w:pPr>
      <w:r>
        <w:rPr>
          <w:rStyle w:val="CommentReference"/>
        </w:rPr>
        <w:annotationRef/>
      </w:r>
      <w:r>
        <w:t>Sequence.</w:t>
      </w:r>
    </w:p>
  </w:comment>
  <w:comment w:id="64" w:author="Michael Borisover" w:date="2018-08-02T13:06:00Z" w:initials="MB">
    <w:p w14:paraId="36E6A92A" w14:textId="7A813C2A" w:rsidR="000756CE" w:rsidRDefault="000756CE">
      <w:pPr>
        <w:pStyle w:val="CommentText"/>
      </w:pPr>
      <w:r>
        <w:rPr>
          <w:rStyle w:val="CommentReference"/>
        </w:rPr>
        <w:annotationRef/>
      </w:r>
      <w:r>
        <w:t>Positive or NEGATIVE????</w:t>
      </w:r>
    </w:p>
  </w:comment>
  <w:comment w:id="65" w:author="Administrator" w:date="2018-08-06T09:05:00Z" w:initials="A">
    <w:p w14:paraId="59BFB19E" w14:textId="090196F0" w:rsidR="000756CE" w:rsidRDefault="000756CE">
      <w:pPr>
        <w:pStyle w:val="CommentText"/>
      </w:pPr>
      <w:r>
        <w:rPr>
          <w:rStyle w:val="CommentReference"/>
        </w:rPr>
        <w:annotationRef/>
      </w:r>
      <w:r>
        <w:t>They were negative, I do not want to go too deep into it…</w:t>
      </w:r>
    </w:p>
  </w:comment>
  <w:comment w:id="66" w:author="Borisover, Yulia" w:date="2018-08-03T06:19:00Z" w:initials="BY">
    <w:p w14:paraId="30978ED8" w14:textId="5CEC7190" w:rsidR="000756CE" w:rsidRDefault="000756CE">
      <w:pPr>
        <w:pStyle w:val="CommentText"/>
      </w:pPr>
      <w:r>
        <w:rPr>
          <w:rStyle w:val="CommentReference"/>
        </w:rPr>
        <w:annotationRef/>
      </w:r>
      <w:r>
        <w:t xml:space="preserve">So why are you doing your work? Why do you think you may succeed more? Provocative question. </w:t>
      </w:r>
    </w:p>
  </w:comment>
  <w:comment w:id="67" w:author="Administrator" w:date="2018-08-06T09:05:00Z" w:initials="A">
    <w:p w14:paraId="1D081BB4" w14:textId="1BA0ADAF" w:rsidR="000756CE" w:rsidRDefault="000756CE">
      <w:pPr>
        <w:pStyle w:val="CommentText"/>
      </w:pPr>
      <w:r>
        <w:rPr>
          <w:rStyle w:val="CommentReference"/>
        </w:rPr>
        <w:annotationRef/>
      </w:r>
      <w:r>
        <w:t>Because the water they used was TOO clean. We hoped to get water with a few contamination events and variation (we failed…)</w:t>
      </w:r>
    </w:p>
  </w:comment>
  <w:comment w:id="68" w:author="Administrator" w:date="2018-08-13T13:27:00Z" w:initials="A">
    <w:p w14:paraId="3AA04DA3" w14:textId="52CD9EC5" w:rsidR="004F029F" w:rsidRDefault="004F029F">
      <w:pPr>
        <w:pStyle w:val="CommentText"/>
      </w:pPr>
      <w:r>
        <w:rPr>
          <w:rStyle w:val="CommentReference"/>
        </w:rPr>
        <w:annotationRef/>
      </w:r>
      <w:r>
        <w:t>Further – these works were published WHILE I WAS DOING MY THESIS!</w:t>
      </w:r>
    </w:p>
  </w:comment>
  <w:comment w:id="69" w:author="Michael Borisover" w:date="2018-08-02T14:23:00Z" w:initials="MB">
    <w:p w14:paraId="398F5F08" w14:textId="56EBF703" w:rsidR="000756CE" w:rsidRDefault="000756CE" w:rsidP="00C834F4">
      <w:pPr>
        <w:pStyle w:val="CommentText"/>
      </w:pPr>
      <w:r>
        <w:rPr>
          <w:rStyle w:val="CommentReference"/>
        </w:rPr>
        <w:annotationRef/>
      </w:r>
      <w:r>
        <w:t>I am confused a bit: is it correct to say that it is not sensitive? Is the signal distinguished from the noise and baseline? If yes, what is the origin of the signal and why it does not correlate with bacteria? In your case, as far as I can remember, it is indeed that the signal is very weak and you cannot use it. Most probabl;y, it was not distinguishable from the baseline and PLS works as a smart amplifier. In the case of literature studies, was the same story? Was it possible to understand?</w:t>
      </w:r>
    </w:p>
  </w:comment>
  <w:comment w:id="70" w:author="Administrator" w:date="2018-08-05T11:20:00Z" w:initials="A">
    <w:p w14:paraId="7F853031" w14:textId="333C14A0" w:rsidR="000756CE" w:rsidRDefault="000756CE">
      <w:pPr>
        <w:pStyle w:val="CommentText"/>
      </w:pPr>
      <w:r>
        <w:rPr>
          <w:rStyle w:val="CommentReference"/>
        </w:rPr>
        <w:annotationRef/>
      </w:r>
      <w:r>
        <w:rPr>
          <w:rStyle w:val="CommentReference"/>
        </w:rPr>
        <w:t>I think this is the case. They generally show that they cannot distinguish low levels of contamination.</w:t>
      </w:r>
    </w:p>
  </w:comment>
  <w:comment w:id="71" w:author="Michael Borisover" w:date="2018-08-02T14:44:00Z" w:initials="MB">
    <w:p w14:paraId="35701BDC" w14:textId="559AF2F6" w:rsidR="000756CE" w:rsidRDefault="000756CE" w:rsidP="00C834F4">
      <w:pPr>
        <w:pStyle w:val="CommentText"/>
      </w:pPr>
      <w:r>
        <w:rPr>
          <w:rStyle w:val="CommentReference"/>
        </w:rPr>
        <w:annotationRef/>
      </w:r>
      <w:r>
        <w:t>And in what do you see the need after Heibati? We are supposed to justify it, and for your Master and for the paper: why do we feel not satisfied by the Heibati results? Did they shown weak negative correlation? Did they use on too high number of bacteria? If there is no clear difference in the systems, between you and Heibati, and if you may say that it was a rare case of using fluorescence in high quality water, then, you may clearly say that to your best knowledge, only one paper was published in which EEM was used to correlate with CFU or whatever in high quality water, and yet there is no clarity, and we have chosen to perform our experiment. Your final results will say something new despite from a beginning we might not know that</w:t>
      </w:r>
    </w:p>
  </w:comment>
  <w:comment w:id="72" w:author="Administrator" w:date="2018-08-05T11:22:00Z" w:initials="A">
    <w:p w14:paraId="494F4B39" w14:textId="49006BD8" w:rsidR="000756CE" w:rsidRDefault="000756CE">
      <w:pPr>
        <w:pStyle w:val="CommentText"/>
      </w:pPr>
      <w:r>
        <w:rPr>
          <w:rStyle w:val="CommentReference"/>
        </w:rPr>
        <w:annotationRef/>
      </w:r>
      <w:r>
        <w:t>Their water was too perfect. We were hoping to have less perfect water (and failed… though we could not guess it)</w:t>
      </w:r>
    </w:p>
  </w:comment>
  <w:comment w:id="73" w:author="Michael Borisover" w:date="2018-08-02T14:49:00Z" w:initials="MB">
    <w:p w14:paraId="4C01A060" w14:textId="77777777" w:rsidR="000756CE" w:rsidRDefault="000756CE">
      <w:pPr>
        <w:pStyle w:val="CommentText"/>
      </w:pPr>
      <w:r>
        <w:rPr>
          <w:rStyle w:val="CommentReference"/>
        </w:rPr>
        <w:annotationRef/>
      </w:r>
      <w:r>
        <w:t>To strengthen your case you might add that you went, as distinct from Heibati, to check a pure model system, containing only bacteria (did they do so also?) and also expand the number opf mbacterial species, which adds novelty in your case.</w:t>
      </w:r>
    </w:p>
    <w:p w14:paraId="589B36B8" w14:textId="77777777" w:rsidR="000756CE" w:rsidRDefault="000756CE">
      <w:pPr>
        <w:pStyle w:val="CommentText"/>
      </w:pPr>
    </w:p>
    <w:p w14:paraId="1C663445" w14:textId="3E1F07D8" w:rsidR="000756CE" w:rsidRDefault="000756CE">
      <w:pPr>
        <w:pStyle w:val="CommentText"/>
      </w:pPr>
      <w:r>
        <w:t>In paper writing you need to explain very clearly NOVELTY and more time NOVELTY</w:t>
      </w:r>
    </w:p>
  </w:comment>
  <w:comment w:id="93" w:author="Borisover, Yulia" w:date="2018-08-03T06:32:00Z" w:initials="BY">
    <w:p w14:paraId="7A796431" w14:textId="77777777" w:rsidR="000756CE" w:rsidRDefault="000756CE" w:rsidP="009E5B90">
      <w:pPr>
        <w:pStyle w:val="CommentText"/>
      </w:pPr>
      <w:r>
        <w:rPr>
          <w:rStyle w:val="CommentReference"/>
        </w:rPr>
        <w:annotationRef/>
      </w:r>
      <w:r>
        <w:rPr>
          <w:rStyle w:val="CommentReference"/>
        </w:rPr>
        <w:annotationRef/>
      </w:r>
      <w:r>
        <w:t>In Equation: what does “wavelength” mean when you deal with EEM? You have either excitation or emission wavelengths? For a given excitation wavelength, you have many emissions wavlengths? Why is there is double indexing ij?</w:t>
      </w:r>
    </w:p>
    <w:p w14:paraId="1C67BADF" w14:textId="5278AC5E" w:rsidR="000756CE" w:rsidRDefault="000756CE">
      <w:pPr>
        <w:pStyle w:val="CommentText"/>
      </w:pPr>
    </w:p>
  </w:comment>
  <w:comment w:id="94" w:author="Administrator" w:date="2018-08-06T09:12:00Z" w:initials="A">
    <w:p w14:paraId="5546FA2E" w14:textId="22875219" w:rsidR="000756CE" w:rsidRDefault="000756CE">
      <w:pPr>
        <w:pStyle w:val="CommentText"/>
      </w:pPr>
      <w:r>
        <w:rPr>
          <w:rStyle w:val="CommentReference"/>
        </w:rPr>
        <w:annotationRef/>
      </w:r>
      <w:r>
        <w:t>You are correct, but it is not how PLS works. In PLS there is only one index, in order to simplify I squash the EEM into a 2-dimentional vector.</w:t>
      </w:r>
    </w:p>
  </w:comment>
  <w:comment w:id="95" w:author="Borisover, Yulia" w:date="2018-08-03T06:32:00Z" w:initials="BY">
    <w:p w14:paraId="1E05A809" w14:textId="45152ACA" w:rsidR="000756CE" w:rsidRDefault="000756CE" w:rsidP="009E5B90">
      <w:pPr>
        <w:pStyle w:val="CommentText"/>
      </w:pPr>
      <w:r>
        <w:rPr>
          <w:rStyle w:val="CommentReference"/>
        </w:rPr>
        <w:annotationRef/>
      </w:r>
      <w:r>
        <w:t>I do not think it is correct, and your quotation marks ( “predict”) are just rising doubts, Remove this sentence.</w:t>
      </w:r>
    </w:p>
  </w:comment>
  <w:comment w:id="97" w:author="Borisover, Yulia" w:date="2018-08-03T06:34:00Z" w:initials="BY">
    <w:p w14:paraId="7A439C5E" w14:textId="0152921F" w:rsidR="000756CE" w:rsidRDefault="000756CE">
      <w:pPr>
        <w:pStyle w:val="CommentText"/>
      </w:pPr>
      <w:r>
        <w:rPr>
          <w:rStyle w:val="CommentReference"/>
        </w:rPr>
        <w:annotationRef/>
      </w:r>
      <w:r>
        <w:t>Not clear what you want to say</w:t>
      </w:r>
    </w:p>
  </w:comment>
  <w:comment w:id="98" w:author="Administrator" w:date="2018-08-13T13:23:00Z" w:initials="A">
    <w:p w14:paraId="72F7B422" w14:textId="70D34CC4" w:rsidR="00F2580F" w:rsidRDefault="00F2580F">
      <w:pPr>
        <w:pStyle w:val="CommentText"/>
      </w:pPr>
      <w:r>
        <w:rPr>
          <w:rStyle w:val="CommentReference"/>
        </w:rPr>
        <w:annotationRef/>
      </w:r>
      <w:r>
        <w:t>Hope I clarified.</w:t>
      </w:r>
    </w:p>
  </w:comment>
  <w:comment w:id="105" w:author="Borisover, Yulia" w:date="2018-08-03T06:41:00Z" w:initials="BY">
    <w:p w14:paraId="0ED7A37A" w14:textId="2F5293A2" w:rsidR="000756CE" w:rsidRDefault="000756CE">
      <w:pPr>
        <w:pStyle w:val="CommentText"/>
      </w:pPr>
      <w:r>
        <w:rPr>
          <w:rStyle w:val="CommentReference"/>
        </w:rPr>
        <w:annotationRef/>
      </w:r>
      <w:r>
        <w:t>Do you have a “general” aim?</w:t>
      </w:r>
    </w:p>
  </w:comment>
  <w:comment w:id="106" w:author="Administrator" w:date="2018-08-06T09:18:00Z" w:initials="A">
    <w:p w14:paraId="11C6A08A" w14:textId="2525469E" w:rsidR="000756CE" w:rsidRDefault="000756CE">
      <w:pPr>
        <w:pStyle w:val="CommentText"/>
      </w:pPr>
      <w:r>
        <w:rPr>
          <w:rStyle w:val="CommentReference"/>
        </w:rPr>
        <w:annotationRef/>
      </w:r>
      <w:r>
        <w:t>Yes, it is written in the row above… I'm not sure how to arrange it better.</w:t>
      </w:r>
    </w:p>
  </w:comment>
  <w:comment w:id="107" w:author="Borisover, Yulia" w:date="2018-08-03T06:48:00Z" w:initials="BY">
    <w:p w14:paraId="1CEBA229" w14:textId="3601AD2F" w:rsidR="000756CE" w:rsidRDefault="000756CE">
      <w:pPr>
        <w:pStyle w:val="CommentText"/>
      </w:pPr>
      <w:r>
        <w:rPr>
          <w:rStyle w:val="CommentReference"/>
        </w:rPr>
        <w:annotationRef/>
      </w:r>
      <w:r>
        <w:t>Which one?</w:t>
      </w:r>
    </w:p>
  </w:comment>
  <w:comment w:id="108" w:author="Administrator" w:date="2018-08-06T09:19:00Z" w:initials="A">
    <w:p w14:paraId="67DC1E2A" w14:textId="012B7383" w:rsidR="000756CE" w:rsidRDefault="000756CE">
      <w:pPr>
        <w:pStyle w:val="CommentText"/>
      </w:pPr>
      <w:r>
        <w:rPr>
          <w:rStyle w:val="CommentReference"/>
        </w:rPr>
        <w:annotationRef/>
      </w:r>
      <w:r>
        <w:t>Whichever will prove as better ;)</w:t>
      </w:r>
    </w:p>
  </w:comment>
  <w:comment w:id="113" w:author="Borisover, Yulia" w:date="2018-08-03T06:49:00Z" w:initials="BY">
    <w:p w14:paraId="60276466" w14:textId="517841F3" w:rsidR="000756CE" w:rsidRDefault="000756CE">
      <w:pPr>
        <w:pStyle w:val="CommentText"/>
      </w:pPr>
      <w:r>
        <w:rPr>
          <w:rStyle w:val="CommentReference"/>
        </w:rPr>
        <w:annotationRef/>
      </w:r>
      <w:r>
        <w:t>Purity grades of chemicals?</w:t>
      </w:r>
    </w:p>
  </w:comment>
  <w:comment w:id="114" w:author="Administrator" w:date="2018-08-06T09:20:00Z" w:initials="A">
    <w:p w14:paraId="250CF530" w14:textId="7CC4E0BC" w:rsidR="000756CE" w:rsidRDefault="000756CE">
      <w:pPr>
        <w:pStyle w:val="CommentText"/>
      </w:pPr>
      <w:r>
        <w:rPr>
          <w:rStyle w:val="CommentReference"/>
        </w:rPr>
        <w:annotationRef/>
      </w:r>
      <w:r>
        <w:t>Will check</w:t>
      </w:r>
    </w:p>
  </w:comment>
  <w:comment w:id="161" w:author="Borisover, Yulia" w:date="2018-08-04T08:25:00Z" w:initials="BY">
    <w:p w14:paraId="5D153203" w14:textId="77777777" w:rsidR="003566CC" w:rsidRDefault="003566CC" w:rsidP="003566CC">
      <w:pPr>
        <w:pStyle w:val="CommentText"/>
      </w:pPr>
      <w:r>
        <w:rPr>
          <w:rStyle w:val="CommentReference"/>
        </w:rPr>
        <w:annotationRef/>
      </w:r>
      <w:r>
        <w:t>This sentence is for either introduction or materials and methods where you should justify and explain why did you choose these three bacteria. But he discussion section is not a place to explain why did you choose it.</w:t>
      </w:r>
    </w:p>
  </w:comment>
  <w:comment w:id="162" w:author="Administrator" w:date="2018-08-13T10:05:00Z" w:initials="A">
    <w:p w14:paraId="112C87F1" w14:textId="087C6393" w:rsidR="003566CC" w:rsidRDefault="003566CC">
      <w:pPr>
        <w:pStyle w:val="CommentText"/>
      </w:pPr>
      <w:r>
        <w:rPr>
          <w:rStyle w:val="CommentReference"/>
        </w:rPr>
        <w:annotationRef/>
      </w:r>
      <w:r>
        <w:t>I moved it here.</w:t>
      </w:r>
    </w:p>
  </w:comment>
  <w:comment w:id="164" w:author="Borisover, Yulia" w:date="2018-08-03T07:31:00Z" w:initials="BY">
    <w:p w14:paraId="535AD744" w14:textId="109A465D" w:rsidR="000756CE" w:rsidRDefault="000756CE">
      <w:pPr>
        <w:pStyle w:val="CommentText"/>
      </w:pPr>
      <w:r>
        <w:rPr>
          <w:rStyle w:val="CommentReference"/>
        </w:rPr>
        <w:annotationRef/>
      </w:r>
      <w:r>
        <w:t>3.2 and 3.3 may be combined</w:t>
      </w:r>
    </w:p>
  </w:comment>
  <w:comment w:id="165" w:author="Administrator" w:date="2018-08-06T09:21:00Z" w:initials="A">
    <w:p w14:paraId="78BD314F" w14:textId="757D284E" w:rsidR="000756CE" w:rsidRDefault="000756CE">
      <w:pPr>
        <w:pStyle w:val="CommentText"/>
      </w:pPr>
      <w:r>
        <w:rPr>
          <w:rStyle w:val="CommentReference"/>
        </w:rPr>
        <w:annotationRef/>
      </w:r>
      <w:r>
        <w:t>Not common in microbiology</w:t>
      </w:r>
    </w:p>
  </w:comment>
  <w:comment w:id="168" w:author="Borisover, Yulia" w:date="2018-08-03T06:52:00Z" w:initials="BY">
    <w:p w14:paraId="75AC794F" w14:textId="1249562A" w:rsidR="000756CE" w:rsidRDefault="000756CE">
      <w:pPr>
        <w:pStyle w:val="CommentText"/>
      </w:pPr>
      <w:r>
        <w:rPr>
          <w:rStyle w:val="CommentReference"/>
        </w:rPr>
        <w:annotationRef/>
      </w:r>
      <w:r>
        <w:t>No ref?</w:t>
      </w:r>
    </w:p>
  </w:comment>
  <w:comment w:id="169" w:author="Administrator" w:date="2018-08-06T09:21:00Z" w:initials="A">
    <w:p w14:paraId="39CB756B" w14:textId="70130FA4" w:rsidR="000756CE" w:rsidRDefault="000756CE">
      <w:pPr>
        <w:pStyle w:val="CommentText"/>
      </w:pPr>
      <w:r>
        <w:rPr>
          <w:rStyle w:val="CommentReference"/>
        </w:rPr>
        <w:annotationRef/>
      </w:r>
      <w:r>
        <w:t>No. this is very common in microbiology</w:t>
      </w:r>
    </w:p>
  </w:comment>
  <w:comment w:id="172" w:author="Administrator" w:date="2018-08-06T09:34:00Z" w:initials="A">
    <w:p w14:paraId="0AB52715" w14:textId="55BACF96" w:rsidR="000756CE" w:rsidRDefault="000756CE">
      <w:pPr>
        <w:pStyle w:val="CommentText"/>
      </w:pPr>
      <w:r>
        <w:rPr>
          <w:rStyle w:val="CommentReference"/>
        </w:rPr>
        <w:annotationRef/>
      </w:r>
      <w:r>
        <w:t>I honestly do not know… Is it important?</w:t>
      </w:r>
    </w:p>
  </w:comment>
  <w:comment w:id="173" w:author="Administrator" w:date="2018-08-13T12:38:00Z" w:initials="A">
    <w:p w14:paraId="5FF5C186" w14:textId="4F0A3B90" w:rsidR="002403B2" w:rsidRDefault="002403B2">
      <w:pPr>
        <w:pStyle w:val="CommentText"/>
      </w:pPr>
      <w:r>
        <w:rPr>
          <w:rStyle w:val="CommentReference"/>
        </w:rPr>
        <w:annotationRef/>
      </w:r>
      <w:r>
        <w:t>It is by using sodium hypochlorite solution. I think not important.</w:t>
      </w:r>
    </w:p>
  </w:comment>
  <w:comment w:id="176" w:author="Administrator" w:date="2018-08-06T09:35:00Z" w:initials="A">
    <w:p w14:paraId="3E7D1CB9" w14:textId="42C2F702" w:rsidR="000756CE" w:rsidRDefault="000756CE">
      <w:pPr>
        <w:pStyle w:val="CommentText"/>
      </w:pPr>
      <w:r>
        <w:rPr>
          <w:rStyle w:val="CommentReference"/>
        </w:rPr>
        <w:annotationRef/>
      </w:r>
      <w:r>
        <w:t>Using Ice packs… Difficult to say.</w:t>
      </w:r>
    </w:p>
  </w:comment>
  <w:comment w:id="177" w:author="Borisover, Yulia" w:date="2018-08-03T07:19:00Z" w:initials="BY">
    <w:p w14:paraId="439C6D70" w14:textId="3B57D308" w:rsidR="000756CE" w:rsidRDefault="000756CE">
      <w:pPr>
        <w:pStyle w:val="CommentText"/>
      </w:pPr>
      <w:r>
        <w:rPr>
          <w:rStyle w:val="CommentReference"/>
        </w:rPr>
        <w:annotationRef/>
      </w:r>
      <w:r>
        <w:t>How long typically?</w:t>
      </w:r>
    </w:p>
  </w:comment>
  <w:comment w:id="178" w:author="Administrator" w:date="2018-08-06T09:35:00Z" w:initials="A">
    <w:p w14:paraId="780E4E67" w14:textId="4ECB9BC1" w:rsidR="000756CE" w:rsidRDefault="000756CE">
      <w:pPr>
        <w:pStyle w:val="CommentText"/>
      </w:pPr>
      <w:r>
        <w:rPr>
          <w:rStyle w:val="CommentReference"/>
        </w:rPr>
        <w:annotationRef/>
      </w:r>
      <w:r>
        <w:rPr>
          <w:rStyle w:val="CommentReference"/>
        </w:rPr>
        <w:t>Ususally 24-48 hours. But a few times longer. This is why I did not elaborate.</w:t>
      </w:r>
    </w:p>
  </w:comment>
  <w:comment w:id="179" w:author="Borisover, Yulia" w:date="2018-08-03T07:19:00Z" w:initials="BY">
    <w:p w14:paraId="34765F43" w14:textId="56FD8E24" w:rsidR="000756CE" w:rsidRDefault="000756CE">
      <w:pPr>
        <w:pStyle w:val="CommentText"/>
      </w:pPr>
      <w:r>
        <w:rPr>
          <w:rStyle w:val="CommentReference"/>
        </w:rPr>
        <w:annotationRef/>
      </w:r>
      <w:r>
        <w:t>Was there any analysis except fluorescence?</w:t>
      </w:r>
    </w:p>
  </w:comment>
  <w:comment w:id="180" w:author="Administrator" w:date="2018-08-06T09:36:00Z" w:initials="A">
    <w:p w14:paraId="002DE32B" w14:textId="1DD6D805" w:rsidR="000756CE" w:rsidRDefault="000756CE">
      <w:pPr>
        <w:pStyle w:val="CommentText"/>
      </w:pPr>
      <w:r>
        <w:rPr>
          <w:rStyle w:val="CommentReference"/>
        </w:rPr>
        <w:annotationRef/>
      </w:r>
      <w:r>
        <w:t>Yes, pH, EC and UV absorbance. It is not however mentioned.</w:t>
      </w:r>
    </w:p>
  </w:comment>
  <w:comment w:id="181" w:author="Administrator" w:date="2018-08-06T09:37:00Z" w:initials="A">
    <w:p w14:paraId="0C5FF952" w14:textId="3F897E18" w:rsidR="000756CE" w:rsidRDefault="000756CE">
      <w:pPr>
        <w:pStyle w:val="CommentText"/>
      </w:pPr>
      <w:r>
        <w:rPr>
          <w:rStyle w:val="CommentReference"/>
        </w:rPr>
        <w:annotationRef/>
      </w:r>
      <w:r>
        <w:t>This is important because the numbers in the table are not perfect. Monthly testing over a year should be 12, but it is 11 or 10 etc.</w:t>
      </w:r>
    </w:p>
  </w:comment>
  <w:comment w:id="184" w:author="Borisover, Yulia" w:date="2018-08-03T07:21:00Z" w:initials="BY">
    <w:p w14:paraId="6C6B1C98" w14:textId="3086F274" w:rsidR="000756CE" w:rsidRDefault="000756CE">
      <w:pPr>
        <w:pStyle w:val="CommentText"/>
      </w:pPr>
      <w:r>
        <w:rPr>
          <w:rStyle w:val="CommentReference"/>
        </w:rPr>
        <w:annotationRef/>
      </w:r>
      <w:r>
        <w:t>Why only prior to? You said earlier that also “after chlorination”?</w:t>
      </w:r>
    </w:p>
  </w:comment>
  <w:comment w:id="185" w:author="Administrator" w:date="2018-08-06T09:38:00Z" w:initials="A">
    <w:p w14:paraId="3B783497" w14:textId="0B1E2CB9" w:rsidR="000756CE" w:rsidRDefault="000756CE">
      <w:pPr>
        <w:pStyle w:val="CommentText"/>
      </w:pPr>
      <w:r>
        <w:rPr>
          <w:rStyle w:val="CommentReference"/>
        </w:rPr>
        <w:annotationRef/>
      </w:r>
      <w:r>
        <w:t>The number is prior. You can just multiply it by 2, but it seemed more clear to me. Can go either way.</w:t>
      </w:r>
    </w:p>
  </w:comment>
  <w:comment w:id="194" w:author="Borisover, Yulia" w:date="2018-08-03T07:25:00Z" w:initials="BY">
    <w:p w14:paraId="6FA2CFE9" w14:textId="5E69D415" w:rsidR="000756CE" w:rsidRDefault="000756CE">
      <w:pPr>
        <w:pStyle w:val="CommentText"/>
      </w:pPr>
      <w:r>
        <w:rPr>
          <w:rStyle w:val="CommentReference"/>
        </w:rPr>
        <w:annotationRef/>
      </w:r>
      <w:r>
        <w:t>?</w:t>
      </w:r>
    </w:p>
  </w:comment>
  <w:comment w:id="205" w:author="Administrator" w:date="2018-08-13T12:46:00Z" w:initials="A">
    <w:p w14:paraId="36238F8B" w14:textId="26589683" w:rsidR="00231FE7" w:rsidRDefault="00231FE7">
      <w:pPr>
        <w:pStyle w:val="CommentText"/>
      </w:pPr>
      <w:r>
        <w:rPr>
          <w:rStyle w:val="CommentReference"/>
        </w:rPr>
        <w:annotationRef/>
      </w:r>
      <w:r>
        <w:t>Waiting for Dalit</w:t>
      </w:r>
    </w:p>
  </w:comment>
  <w:comment w:id="215" w:author="Borisover, Yulia" w:date="2018-08-03T07:33:00Z" w:initials="BY">
    <w:p w14:paraId="47F7F39E" w14:textId="42430F6F" w:rsidR="000756CE" w:rsidRDefault="000756CE">
      <w:pPr>
        <w:pStyle w:val="CommentText"/>
      </w:pPr>
      <w:r>
        <w:rPr>
          <w:rStyle w:val="CommentReference"/>
        </w:rPr>
        <w:annotationRef/>
      </w:r>
      <w:r>
        <w:t xml:space="preserve">What does “optimal condition” mean? With air-conditioning? </w:t>
      </w:r>
    </w:p>
  </w:comment>
  <w:comment w:id="216" w:author="Administrator" w:date="2018-08-06T09:41:00Z" w:initials="A">
    <w:p w14:paraId="3F18FB90" w14:textId="6A09975A" w:rsidR="000756CE" w:rsidRDefault="000756CE">
      <w:pPr>
        <w:pStyle w:val="CommentText"/>
      </w:pPr>
      <w:r>
        <w:rPr>
          <w:rStyle w:val="CommentReference"/>
        </w:rPr>
        <w:annotationRef/>
      </w:r>
      <w:r>
        <w:t>Common microbiology jargon. It is elaborated in the bacterial strains section. Basically, 37 degrees C</w:t>
      </w:r>
    </w:p>
  </w:comment>
  <w:comment w:id="219" w:author="Borisover, Yulia" w:date="2018-08-03T07:35:00Z" w:initials="BY">
    <w:p w14:paraId="78438486" w14:textId="5B661627" w:rsidR="000756CE" w:rsidRDefault="000756CE">
      <w:pPr>
        <w:pStyle w:val="CommentText"/>
      </w:pPr>
      <w:r>
        <w:rPr>
          <w:rStyle w:val="CommentReference"/>
        </w:rPr>
        <w:annotationRef/>
      </w:r>
      <w:r>
        <w:t>Diluted?</w:t>
      </w:r>
    </w:p>
  </w:comment>
  <w:comment w:id="221" w:author="Borisover, Yulia" w:date="2018-08-03T07:36:00Z" w:initials="BY">
    <w:p w14:paraId="678AE83C" w14:textId="63E9DD87" w:rsidR="000756CE" w:rsidRDefault="000756CE">
      <w:pPr>
        <w:pStyle w:val="CommentText"/>
      </w:pPr>
      <w:r>
        <w:rPr>
          <w:rStyle w:val="CommentReference"/>
        </w:rPr>
        <w:annotationRef/>
      </w:r>
      <w:r>
        <w:t>Why was there a need to wait for 1-3 hours?</w:t>
      </w:r>
    </w:p>
  </w:comment>
  <w:comment w:id="224" w:author="Borisover, Yulia" w:date="2018-08-03T07:37:00Z" w:initials="BY">
    <w:p w14:paraId="5ACBE1EF" w14:textId="57BC6210" w:rsidR="000756CE" w:rsidRDefault="000756CE">
      <w:pPr>
        <w:pStyle w:val="CommentText"/>
      </w:pPr>
      <w:r>
        <w:rPr>
          <w:rStyle w:val="CommentReference"/>
        </w:rPr>
        <w:annotationRef/>
      </w:r>
      <w:r>
        <w:t>Not clear what do you mean</w:t>
      </w:r>
    </w:p>
  </w:comment>
  <w:comment w:id="220" w:author="Administrator" w:date="2018-08-06T09:42:00Z" w:initials="A">
    <w:p w14:paraId="4CEE9709" w14:textId="4E99DE0D" w:rsidR="000756CE" w:rsidRDefault="000756CE">
      <w:pPr>
        <w:pStyle w:val="CommentText"/>
      </w:pPr>
      <w:r>
        <w:rPr>
          <w:rStyle w:val="CommentReference"/>
        </w:rPr>
        <w:annotationRef/>
      </w:r>
      <w:r>
        <w:t xml:space="preserve">I will address all 3 comments here, perhaps you can help: </w:t>
      </w:r>
    </w:p>
    <w:p w14:paraId="7FE87A20" w14:textId="4A5D3FD2" w:rsidR="000756CE" w:rsidRDefault="000756CE">
      <w:pPr>
        <w:pStyle w:val="CommentText"/>
      </w:pPr>
      <w:r>
        <w:t>The work with the spectrometer and transferring the bacteria to the engineering department took 1-3 hours. It is important because in that time (theoretically) things happen to the microbes.</w:t>
      </w:r>
    </w:p>
  </w:comment>
  <w:comment w:id="232" w:author="Borisover, Yulia" w:date="2018-08-03T08:01:00Z" w:initials="BY">
    <w:p w14:paraId="0D7AAA96" w14:textId="767D7BCD" w:rsidR="000756CE" w:rsidRDefault="000756CE">
      <w:pPr>
        <w:pStyle w:val="CommentText"/>
      </w:pPr>
      <w:r>
        <w:rPr>
          <w:rStyle w:val="CommentReference"/>
        </w:rPr>
        <w:annotationRef/>
      </w:r>
      <w:r>
        <w:t>Needed?</w:t>
      </w:r>
    </w:p>
  </w:comment>
  <w:comment w:id="233" w:author="Administrator" w:date="2018-08-06T09:47:00Z" w:initials="A">
    <w:p w14:paraId="7E0D2258" w14:textId="17084DEB" w:rsidR="000756CE" w:rsidRDefault="000756CE">
      <w:pPr>
        <w:pStyle w:val="CommentText"/>
      </w:pPr>
      <w:r>
        <w:rPr>
          <w:rStyle w:val="CommentReference"/>
        </w:rPr>
        <w:annotationRef/>
      </w:r>
      <w:r>
        <w:t>Yes, cleaning is key here and is not trivial</w:t>
      </w:r>
    </w:p>
  </w:comment>
  <w:comment w:id="234" w:author="Borisover, Yulia" w:date="2018-08-03T08:02:00Z" w:initials="BY">
    <w:p w14:paraId="48D65BC5" w14:textId="5D47868B" w:rsidR="000756CE" w:rsidRDefault="000756CE">
      <w:pPr>
        <w:pStyle w:val="CommentText"/>
      </w:pPr>
      <w:r>
        <w:rPr>
          <w:rStyle w:val="CommentReference"/>
        </w:rPr>
        <w:annotationRef/>
      </w:r>
      <w:r>
        <w:t>The same load?</w:t>
      </w:r>
    </w:p>
  </w:comment>
  <w:comment w:id="235" w:author="Administrator" w:date="2018-08-06T09:47:00Z" w:initials="A">
    <w:p w14:paraId="63E813EC" w14:textId="3FB95B70" w:rsidR="000756CE" w:rsidRDefault="000756CE">
      <w:pPr>
        <w:pStyle w:val="CommentText"/>
      </w:pPr>
      <w:r>
        <w:rPr>
          <w:rStyle w:val="CommentReference"/>
        </w:rPr>
        <w:annotationRef/>
      </w:r>
      <w:r>
        <w:t>I will explain to you in person.</w:t>
      </w:r>
    </w:p>
  </w:comment>
  <w:comment w:id="245" w:author="Borisover, Yulia" w:date="2018-08-03T08:09:00Z" w:initials="BY">
    <w:p w14:paraId="3D334BFA" w14:textId="77777777" w:rsidR="000756CE" w:rsidRDefault="000756CE">
      <w:pPr>
        <w:pStyle w:val="CommentText"/>
      </w:pPr>
      <w:r>
        <w:rPr>
          <w:rStyle w:val="CommentReference"/>
        </w:rPr>
        <w:annotationRef/>
      </w:r>
      <w:r w:rsidRPr="00B12313">
        <w:rPr>
          <w:highlight w:val="yellow"/>
        </w:rPr>
        <w:t>Was it independent cell loading or just a repeated spectral scan of the same loaded solution? Please clarify.</w:t>
      </w:r>
    </w:p>
    <w:p w14:paraId="52099990" w14:textId="77777777" w:rsidR="000756CE" w:rsidRDefault="000756CE">
      <w:pPr>
        <w:pStyle w:val="CommentText"/>
      </w:pPr>
    </w:p>
    <w:p w14:paraId="7C038794" w14:textId="517599BD" w:rsidR="000756CE" w:rsidRDefault="000756CE">
      <w:pPr>
        <w:pStyle w:val="CommentText"/>
      </w:pPr>
      <w:r>
        <w:t>Did you use in your calculations all repeated scans&gt;</w:t>
      </w:r>
    </w:p>
  </w:comment>
  <w:comment w:id="246" w:author="Administrator" w:date="2018-08-06T10:07:00Z" w:initials="A">
    <w:p w14:paraId="713C12A8" w14:textId="7DCBF7E9" w:rsidR="000756CE" w:rsidRDefault="000756CE" w:rsidP="0075658A">
      <w:pPr>
        <w:pStyle w:val="CommentText"/>
        <w:numPr>
          <w:ilvl w:val="0"/>
          <w:numId w:val="32"/>
        </w:numPr>
      </w:pPr>
      <w:r>
        <w:rPr>
          <w:rStyle w:val="CommentReference"/>
        </w:rPr>
        <w:annotationRef/>
      </w:r>
      <w:r>
        <w:t xml:space="preserve"> Independent. A separate 3 ml</w:t>
      </w:r>
    </w:p>
    <w:p w14:paraId="14F2A4A7" w14:textId="46469128" w:rsidR="000756CE" w:rsidRDefault="000756CE" w:rsidP="0075658A">
      <w:pPr>
        <w:pStyle w:val="CommentText"/>
        <w:numPr>
          <w:ilvl w:val="0"/>
          <w:numId w:val="32"/>
        </w:numPr>
      </w:pPr>
      <w:r>
        <w:t>Yes. I did not average, just used them "as is"</w:t>
      </w:r>
    </w:p>
  </w:comment>
  <w:comment w:id="249" w:author="Borisover, Yulia" w:date="2018-08-03T08:11:00Z" w:initials="BY">
    <w:p w14:paraId="12C871F8" w14:textId="300927BB" w:rsidR="000756CE" w:rsidRDefault="000756CE">
      <w:pPr>
        <w:pStyle w:val="CommentText"/>
      </w:pPr>
      <w:r>
        <w:rPr>
          <w:rStyle w:val="CommentReference"/>
        </w:rPr>
        <w:annotationRef/>
      </w:r>
      <w:r w:rsidRPr="00B12313">
        <w:rPr>
          <w:highlight w:val="yellow"/>
        </w:rPr>
        <w:t>How “low” was low: please clarify. This is an important point</w:t>
      </w:r>
    </w:p>
  </w:comment>
  <w:comment w:id="250" w:author="Administrator" w:date="2018-08-06T10:07:00Z" w:initials="A">
    <w:p w14:paraId="5DA6C298" w14:textId="36CD7E8E" w:rsidR="000756CE" w:rsidRDefault="000756CE">
      <w:pPr>
        <w:pStyle w:val="CommentText"/>
      </w:pPr>
      <w:r>
        <w:rPr>
          <w:rStyle w:val="CommentReference"/>
        </w:rPr>
        <w:annotationRef/>
      </w:r>
      <w:r>
        <w:t>I am actually not sure. I will re-check</w:t>
      </w:r>
    </w:p>
  </w:comment>
  <w:comment w:id="251" w:author="Administrator" w:date="2018-08-13T12:47:00Z" w:initials="A">
    <w:p w14:paraId="0B9B0F02" w14:textId="4985C4FF" w:rsidR="00231FE7" w:rsidRDefault="00231FE7">
      <w:pPr>
        <w:pStyle w:val="CommentText"/>
      </w:pPr>
      <w:r>
        <w:rPr>
          <w:rStyle w:val="CommentReference"/>
        </w:rPr>
        <w:annotationRef/>
      </w:r>
      <w:r>
        <w:t>Correction – I don't really know what to look for… please advise.</w:t>
      </w:r>
    </w:p>
  </w:comment>
  <w:comment w:id="254" w:author="Borisover, Yulia" w:date="2018-08-03T08:31:00Z" w:initials="BY">
    <w:p w14:paraId="72C5C82F" w14:textId="5FE9A2C7" w:rsidR="000756CE" w:rsidRDefault="000756CE">
      <w:pPr>
        <w:pStyle w:val="CommentText"/>
      </w:pPr>
      <w:r>
        <w:rPr>
          <w:rStyle w:val="CommentReference"/>
        </w:rPr>
        <w:annotationRef/>
      </w:r>
      <w:r>
        <w:t>How did you know that it was “the best”?</w:t>
      </w:r>
    </w:p>
  </w:comment>
  <w:comment w:id="255" w:author="Administrator" w:date="2018-08-06T10:10:00Z" w:initials="A">
    <w:p w14:paraId="547CF229" w14:textId="4366278A" w:rsidR="000756CE" w:rsidRPr="0075658A" w:rsidRDefault="000756CE">
      <w:pPr>
        <w:pStyle w:val="CommentText"/>
      </w:pPr>
      <w:r>
        <w:rPr>
          <w:rStyle w:val="CommentReference"/>
        </w:rPr>
        <w:annotationRef/>
      </w:r>
      <w:r>
        <w:t>R</w:t>
      </w:r>
      <w:r>
        <w:rPr>
          <w:vertAlign w:val="superscript"/>
        </w:rPr>
        <w:t>2</w:t>
      </w:r>
      <w:r>
        <w:t>, RMSE</w:t>
      </w:r>
    </w:p>
  </w:comment>
  <w:comment w:id="256" w:author="Borisover, Yulia" w:date="2018-08-03T08:40:00Z" w:initials="BY">
    <w:p w14:paraId="755D8591" w14:textId="009800F2" w:rsidR="000756CE" w:rsidRDefault="000756CE">
      <w:pPr>
        <w:pStyle w:val="CommentText"/>
      </w:pPr>
      <w:r>
        <w:rPr>
          <w:rStyle w:val="CommentReference"/>
        </w:rPr>
        <w:annotationRef/>
      </w:r>
      <w:r>
        <w:t>No need. Do not refer “to the future discussion”. You have mentioned your reference point isn ‘t earlier in 3.7? It is enough. And even more: I am skeptical regarding the significance of “other Raman sigtnals”. It is purely technical point which is instrument-dependent, and you cannot use “the best of the literature”. Your point is the best.  I will comment later</w:t>
      </w:r>
    </w:p>
  </w:comment>
  <w:comment w:id="348" w:author="Borisover, Yulia" w:date="2018-08-03T13:25:00Z" w:initials="BY">
    <w:p w14:paraId="0F16CE3F" w14:textId="4E98DAF0" w:rsidR="000756CE" w:rsidRDefault="000756CE">
      <w:pPr>
        <w:pStyle w:val="CommentText"/>
      </w:pPr>
      <w:r>
        <w:rPr>
          <w:rStyle w:val="CommentReference"/>
        </w:rPr>
        <w:annotationRef/>
      </w:r>
      <w:r>
        <w:t>Figure caption: why do you need again to say which laser was used? It is defined in Methods</w:t>
      </w:r>
    </w:p>
  </w:comment>
  <w:comment w:id="349" w:author="Administrator" w:date="2018-08-06T10:22:00Z" w:initials="A">
    <w:p w14:paraId="62DA705F" w14:textId="62D0FAB0" w:rsidR="000756CE" w:rsidRDefault="000756CE">
      <w:pPr>
        <w:pStyle w:val="CommentText"/>
      </w:pPr>
      <w:r>
        <w:rPr>
          <w:rStyle w:val="CommentReference"/>
        </w:rPr>
        <w:annotationRef/>
      </w:r>
      <w:r>
        <w:t>I don't have to. This is something that I would have liked to see in other works when I was reading them.</w:t>
      </w:r>
    </w:p>
  </w:comment>
  <w:comment w:id="366" w:author="Borisover, Yulia" w:date="2018-08-03T13:34:00Z" w:initials="BY">
    <w:p w14:paraId="3D2F3143" w14:textId="1BF80B0D" w:rsidR="000756CE" w:rsidRDefault="000756CE">
      <w:pPr>
        <w:pStyle w:val="CommentText"/>
      </w:pPr>
      <w:r>
        <w:rPr>
          <w:rStyle w:val="CommentReference"/>
        </w:rPr>
        <w:annotationRef/>
      </w:r>
      <w:r>
        <w:t>Is R2 always statistically significant? Even when it was 0.08? 0.06? strange if so. If not, why to show? You said that probability level was always &lt;0.01.</w:t>
      </w:r>
    </w:p>
    <w:p w14:paraId="47D32AC1" w14:textId="77777777" w:rsidR="000756CE" w:rsidRDefault="000756CE">
      <w:pPr>
        <w:pStyle w:val="CommentText"/>
      </w:pPr>
    </w:p>
    <w:p w14:paraId="4E0DC5F1" w14:textId="77777777" w:rsidR="000756CE" w:rsidRDefault="000756CE">
      <w:pPr>
        <w:pStyle w:val="CommentText"/>
      </w:pPr>
    </w:p>
    <w:p w14:paraId="7253EE3C" w14:textId="77777777" w:rsidR="000756CE" w:rsidRDefault="000756CE">
      <w:pPr>
        <w:pStyle w:val="CommentText"/>
      </w:pPr>
      <w:r>
        <w:t>What is more important: lower RMSE or highest R2? I would say Lowest RMSE is most important. Does it describe deviation of the fit from experiment or prediction from real? So why is RMSE not sufficient?</w:t>
      </w:r>
    </w:p>
    <w:p w14:paraId="031D6CF5" w14:textId="77777777" w:rsidR="000756CE" w:rsidRDefault="000756CE">
      <w:pPr>
        <w:pStyle w:val="CommentText"/>
      </w:pPr>
    </w:p>
    <w:p w14:paraId="5AECF8A7" w14:textId="617D64F8" w:rsidR="000756CE" w:rsidRDefault="000756CE">
      <w:pPr>
        <w:pStyle w:val="CommentText"/>
      </w:pPr>
      <w:r>
        <w:t xml:space="preserve">You have chosen the case 1 but not 6! Why? Because RMSE is lesser? So why is 3 not the best? It shows minimal RMSE? I do not know how this program works but typically fitting is aiming at minimization of RMSE, and RMSE and only RMSE is a property saying that the best fit is reached. </w:t>
      </w:r>
    </w:p>
  </w:comment>
  <w:comment w:id="367" w:author="Administrator" w:date="2018-08-06T10:26:00Z" w:initials="A">
    <w:p w14:paraId="3E50A1D8" w14:textId="7D138B02" w:rsidR="000756CE" w:rsidRDefault="000756CE" w:rsidP="00492A2F">
      <w:pPr>
        <w:pStyle w:val="CommentText"/>
        <w:rPr>
          <w:rStyle w:val="CommentReference"/>
        </w:rPr>
      </w:pPr>
      <w:r>
        <w:rPr>
          <w:rStyle w:val="CommentReference"/>
        </w:rPr>
        <w:annotationRef/>
      </w:r>
      <w:r>
        <w:rPr>
          <w:rStyle w:val="CommentReference"/>
        </w:rPr>
        <w:t>Regarding R2 – I did not mention the statistical significance so as not to make the table more complex. I calculated it and anything above 0.1 is significant. So 3, 10, 9 are insignificant</w:t>
      </w:r>
    </w:p>
    <w:p w14:paraId="76D8E088" w14:textId="3E37967F" w:rsidR="000756CE" w:rsidRDefault="000756CE">
      <w:pPr>
        <w:pStyle w:val="CommentText"/>
        <w:rPr>
          <w:rStyle w:val="CommentReference"/>
        </w:rPr>
      </w:pPr>
    </w:p>
    <w:p w14:paraId="7595515D" w14:textId="79C76C23" w:rsidR="000756CE" w:rsidRDefault="000756CE" w:rsidP="00492A2F">
      <w:pPr>
        <w:pStyle w:val="CommentText"/>
      </w:pPr>
      <w:r>
        <w:rPr>
          <w:rStyle w:val="CommentReference"/>
        </w:rPr>
        <w:t>Regarding choosing, there is some "fandangle" here. This was not a program but my own choosing. There is no definite "algorithm" here, I chose 1 because it had both high R2 and low RMSE. 6 could have been chosen as well. Perhaps I can offer a better explanation like R2 above 0.5 and RMSE the lowest. But this is how Schmilo taught me to choose – use your eyes and think.</w:t>
      </w:r>
    </w:p>
    <w:p w14:paraId="728C7392" w14:textId="51B6D014" w:rsidR="00B04854" w:rsidRDefault="00B04854" w:rsidP="00492A2F">
      <w:pPr>
        <w:pStyle w:val="CommentText"/>
      </w:pPr>
    </w:p>
    <w:p w14:paraId="6D597D7C" w14:textId="1D2FDF4E" w:rsidR="00B04854" w:rsidRDefault="00B04854" w:rsidP="00492A2F">
      <w:pPr>
        <w:pStyle w:val="CommentText"/>
      </w:pPr>
    </w:p>
    <w:p w14:paraId="5096847C" w14:textId="39655806" w:rsidR="00B04854" w:rsidRDefault="00B04854" w:rsidP="00492A2F">
      <w:pPr>
        <w:pStyle w:val="CommentText"/>
      </w:pPr>
    </w:p>
    <w:p w14:paraId="682C88FF" w14:textId="77777777" w:rsidR="00B04854" w:rsidRDefault="00B04854" w:rsidP="00492A2F">
      <w:pPr>
        <w:pStyle w:val="CommentText"/>
      </w:pPr>
      <w:r>
        <w:t>*** REREADING THIS – I THINK I WILL RE-DO THE ANALYSIS AND USE #6 ***</w:t>
      </w:r>
    </w:p>
    <w:p w14:paraId="7FEEA2E3" w14:textId="392A9B4A" w:rsidR="00B04854" w:rsidRDefault="00B04854" w:rsidP="00492A2F">
      <w:pPr>
        <w:pStyle w:val="CommentText"/>
      </w:pPr>
      <w:r>
        <w:t xml:space="preserve">It makes more sense for these reasons: </w:t>
      </w:r>
    </w:p>
    <w:p w14:paraId="5AAC55E3" w14:textId="1AF39FB2" w:rsidR="00B04854" w:rsidRDefault="00B04854" w:rsidP="00B04854">
      <w:pPr>
        <w:pStyle w:val="CommentText"/>
        <w:numPr>
          <w:ilvl w:val="0"/>
          <w:numId w:val="34"/>
        </w:numPr>
      </w:pPr>
      <w:r>
        <w:t>It has the highest R2 with the lowest RMSE, which is easy to explain</w:t>
      </w:r>
    </w:p>
    <w:p w14:paraId="6F00A8A9" w14:textId="07C37DCD" w:rsidR="00B04854" w:rsidRDefault="00B04854" w:rsidP="00B04854">
      <w:pPr>
        <w:pStyle w:val="CommentText"/>
        <w:numPr>
          <w:ilvl w:val="0"/>
          <w:numId w:val="34"/>
        </w:numPr>
      </w:pPr>
      <w:r>
        <w:t>It includes normalization, which in my opinion is a better approach to not have biases</w:t>
      </w:r>
    </w:p>
    <w:p w14:paraId="71BDCEBA" w14:textId="19B0AAB0" w:rsidR="00B04854" w:rsidRDefault="00B04854" w:rsidP="00B04854">
      <w:pPr>
        <w:pStyle w:val="CommentText"/>
      </w:pPr>
    </w:p>
    <w:p w14:paraId="2990D1D2" w14:textId="17830081" w:rsidR="00B04854" w:rsidRDefault="00B04854" w:rsidP="00B04854">
      <w:pPr>
        <w:pStyle w:val="CommentText"/>
      </w:pPr>
      <w:r>
        <w:t>I think the explanation of why R2 is better than RMSE is that some normalizations can cause RMSE look very low, because there is no variation.</w:t>
      </w:r>
    </w:p>
  </w:comment>
  <w:comment w:id="392" w:author="Borisover, Yulia" w:date="2018-08-04T06:49:00Z" w:initials="BY">
    <w:p w14:paraId="30A417EE" w14:textId="77777777" w:rsidR="000756CE" w:rsidRDefault="000756CE" w:rsidP="003C6132">
      <w:pPr>
        <w:pStyle w:val="CommentText"/>
      </w:pPr>
      <w:r>
        <w:rPr>
          <w:rStyle w:val="CommentReference"/>
        </w:rPr>
        <w:annotationRef/>
      </w:r>
      <w:r>
        <w:t>I should say that I am deeply in the whole reading and in fact I might have more concept. I may just miss and forget it..let see iff I will recall. Yet it is not clear to me how it can be that the method is not sensitivie to bacteria concentrations but is capable of distinguishing???? It is strange a bit</w:t>
      </w:r>
    </w:p>
  </w:comment>
  <w:comment w:id="393" w:author="Administrator" w:date="2018-08-12T16:44:00Z" w:initials="A">
    <w:p w14:paraId="2236E5BF" w14:textId="77777777" w:rsidR="000756CE" w:rsidRDefault="000756CE" w:rsidP="003C6132">
      <w:pPr>
        <w:pStyle w:val="CommentText"/>
      </w:pPr>
      <w:r>
        <w:rPr>
          <w:rStyle w:val="CommentReference"/>
        </w:rPr>
        <w:annotationRef/>
      </w:r>
      <w:r>
        <w:t>I agree. This is tremendously strange. I wish I could explain this. I was sure we had NOTHING with the Raman data, but the analysis differs from the eye. It really is hard to explain.</w:t>
      </w:r>
    </w:p>
  </w:comment>
  <w:comment w:id="407" w:author="Borisover, Yulia" w:date="2018-08-03T13:46:00Z" w:initials="BY">
    <w:p w14:paraId="439CBF87" w14:textId="649AB846" w:rsidR="000756CE" w:rsidRDefault="000756CE">
      <w:pPr>
        <w:pStyle w:val="CommentText"/>
      </w:pPr>
      <w:r>
        <w:rPr>
          <w:rStyle w:val="CommentReference"/>
        </w:rPr>
        <w:annotationRef/>
      </w:r>
      <w:r>
        <w:t>What you are saying is “A is in B”, according to the area definitions in Figure caption</w:t>
      </w:r>
    </w:p>
  </w:comment>
  <w:comment w:id="408" w:author="Administrator" w:date="2018-08-06T15:26:00Z" w:initials="A">
    <w:p w14:paraId="6D9BCB3E" w14:textId="60F98F5B" w:rsidR="000756CE" w:rsidRDefault="000756CE">
      <w:pPr>
        <w:pStyle w:val="CommentText"/>
      </w:pPr>
      <w:r>
        <w:rPr>
          <w:rStyle w:val="CommentReference"/>
        </w:rPr>
        <w:annotationRef/>
      </w:r>
      <w:r>
        <w:t>You are correct and Raman people are annoying… I may choose to remove A. what do you think?</w:t>
      </w:r>
    </w:p>
  </w:comment>
  <w:comment w:id="417" w:author="Borisover, Yulia" w:date="2018-08-04T06:59:00Z" w:initials="BY">
    <w:p w14:paraId="38859BFC" w14:textId="77777777" w:rsidR="000756CE" w:rsidRDefault="000756CE" w:rsidP="0013193E">
      <w:pPr>
        <w:pStyle w:val="CommentText"/>
      </w:pPr>
      <w:r>
        <w:rPr>
          <w:rStyle w:val="CommentReference"/>
        </w:rPr>
        <w:annotationRef/>
      </w:r>
      <w:r>
        <w:t>For me it is not clear. 10^9 CFU is huge concentration seen by eye. Depending on thewavelength, you should see either absorbance and/or scatter. I am sure that when using regular photometer what is actually measured is whole light scattering, not Raman but perhaps the elastic or whatever. All this above comparison of the lack of the signal with “absorbance” is not well outlined, and raises the question if the right terms were used. Is it about absorbance or also scatter phenomeonon?</w:t>
      </w:r>
    </w:p>
  </w:comment>
  <w:comment w:id="418" w:author="Administrator" w:date="2018-08-12T17:07:00Z" w:initials="A">
    <w:p w14:paraId="230B1F2B" w14:textId="58A1CEFE" w:rsidR="000756CE" w:rsidRDefault="000756CE" w:rsidP="00E20FAD">
      <w:pPr>
        <w:pStyle w:val="CommentText"/>
      </w:pPr>
      <w:r>
        <w:rPr>
          <w:rStyle w:val="CommentReference"/>
        </w:rPr>
        <w:annotationRef/>
      </w:r>
      <w:r>
        <w:t xml:space="preserve">To the best of my knowledge, standard benchtop photometers, as used in microbiology labs measure TURBIDITY. Isn't turbidity absorbance? I would really appreciate your help explaining the phenomena. The way I see it, </w:t>
      </w:r>
    </w:p>
  </w:comment>
  <w:comment w:id="446" w:author="Borisover, Yulia" w:date="2018-08-03T13:55:00Z" w:initials="BY">
    <w:p w14:paraId="6602B099" w14:textId="132C2BC8" w:rsidR="000756CE" w:rsidRDefault="000756CE">
      <w:pPr>
        <w:pStyle w:val="CommentText"/>
      </w:pPr>
      <w:r>
        <w:rPr>
          <w:rStyle w:val="CommentReference"/>
        </w:rPr>
        <w:annotationRef/>
      </w:r>
      <w:r>
        <w:t>And what does it mean?</w:t>
      </w:r>
    </w:p>
  </w:comment>
  <w:comment w:id="447" w:author="Administrator" w:date="2018-08-06T10:40:00Z" w:initials="A">
    <w:p w14:paraId="06482310" w14:textId="53726466" w:rsidR="000756CE" w:rsidRDefault="000756CE" w:rsidP="00580CCC">
      <w:pPr>
        <w:pStyle w:val="CommentText"/>
      </w:pPr>
      <w:r>
        <w:rPr>
          <w:rStyle w:val="CommentReference"/>
        </w:rPr>
        <w:annotationRef/>
      </w:r>
      <w:r w:rsidR="00231FE7">
        <w:rPr>
          <w:rStyle w:val="CommentReference"/>
        </w:rPr>
        <w:t>I added.</w:t>
      </w:r>
    </w:p>
  </w:comment>
  <w:comment w:id="471" w:author="Borisover, Yulia" w:date="2018-08-04T07:16:00Z" w:initials="BY">
    <w:p w14:paraId="327659BD" w14:textId="77777777" w:rsidR="000756CE" w:rsidRDefault="000756CE" w:rsidP="00B4009F">
      <w:pPr>
        <w:pStyle w:val="CommentText"/>
      </w:pPr>
      <w:r>
        <w:rPr>
          <w:rStyle w:val="CommentReference"/>
        </w:rPr>
        <w:annotationRef/>
      </w:r>
      <w:r>
        <w:t>I would remove all this piece of the text. You are saying that you have used the instrument which was not calibrated against bacteria but was checked against ethanol. For people far from this field there is a first question: why was not the instrument checked against bacteria? You cannot say that you decided to use the instrument for analysis of bacteria but you know that it was not designed for this objective. It is up to you but I would definitely remove this piece of the text. It weakens the impression. We are allowed to get negative results. But we should not make an impression that we started to work with the instrument having no proof it is suitable. Up to you and eev..</w:t>
      </w:r>
    </w:p>
  </w:comment>
  <w:comment w:id="472" w:author="Administrator" w:date="2018-08-12T17:56:00Z" w:initials="A">
    <w:p w14:paraId="542AE7C4" w14:textId="29BF3269" w:rsidR="000756CE" w:rsidRDefault="000756CE">
      <w:pPr>
        <w:pStyle w:val="CommentText"/>
      </w:pPr>
      <w:r>
        <w:rPr>
          <w:rStyle w:val="CommentReference"/>
        </w:rPr>
        <w:annotationRef/>
      </w:r>
      <w:r>
        <w:t>I modified it. Tell me what you think.</w:t>
      </w:r>
    </w:p>
  </w:comment>
  <w:comment w:id="485" w:author="Borisover, Yulia" w:date="2018-08-04T07:28:00Z" w:initials="BY">
    <w:p w14:paraId="616F3BCA" w14:textId="77777777" w:rsidR="000756CE" w:rsidRDefault="000756CE" w:rsidP="000756CE">
      <w:pPr>
        <w:pStyle w:val="CommentText"/>
      </w:pPr>
      <w:r>
        <w:rPr>
          <w:rStyle w:val="CommentReference"/>
        </w:rPr>
        <w:annotationRef/>
      </w:r>
      <w:r>
        <w:t>Did you introduce this abbreviation earlier?</w:t>
      </w:r>
    </w:p>
  </w:comment>
  <w:comment w:id="486" w:author="Administrator" w:date="2018-08-13T09:25:00Z" w:initials="A">
    <w:p w14:paraId="4B4EA9C0" w14:textId="77298FCE" w:rsidR="00873A46" w:rsidRDefault="00873A46">
      <w:pPr>
        <w:pStyle w:val="CommentText"/>
      </w:pPr>
      <w:r>
        <w:rPr>
          <w:rStyle w:val="CommentReference"/>
        </w:rPr>
        <w:annotationRef/>
      </w:r>
      <w:r>
        <w:t>No</w:t>
      </w:r>
    </w:p>
  </w:comment>
  <w:comment w:id="527" w:author="Borisover, Yulia" w:date="2018-08-03T14:17:00Z" w:initials="BY">
    <w:p w14:paraId="17C5AE64" w14:textId="75989C55" w:rsidR="000756CE" w:rsidRDefault="000756CE">
      <w:pPr>
        <w:pStyle w:val="CommentText"/>
      </w:pPr>
      <w:r>
        <w:rPr>
          <w:rStyle w:val="CommentReference"/>
        </w:rPr>
        <w:annotationRef/>
      </w:r>
      <w:r>
        <w:t>Basically, you do not need Table, you might want to kepp Figure or just show one regression equation even without Figurfe</w:t>
      </w:r>
    </w:p>
  </w:comment>
  <w:comment w:id="525" w:author="Borisover, Yulia" w:date="2018-08-03T14:09:00Z" w:initials="BY">
    <w:p w14:paraId="10DB1964" w14:textId="012033D2" w:rsidR="000756CE" w:rsidRDefault="000756CE">
      <w:pPr>
        <w:pStyle w:val="CommentText"/>
      </w:pPr>
      <w:r>
        <w:rPr>
          <w:rStyle w:val="CommentReference"/>
        </w:rPr>
        <w:annotationRef/>
      </w:r>
      <w:r>
        <w:t>No need, Amir. Not only that there is no need, it is also incorrect to use recommendations of others. You do NOT know whether they have standardized their instruments. You do NOT know whether they accounted instrumental biases. You even do not know exactly what was the solution they have used: did they report pH? Used buffer? Baker typically uses raw data. I guess Sorfrensen also, since it is not important for their work if they have introduced correction. So, when you use their maxima, it is meaningless. What thye do, they reported (or supposed to report) what was the level of tryptophan-like flouorescence of bacteria when expressed in terms of maximal fluorescence of tryptophan reached at relevant excitation and emission wavelengths. All what you need is to use only your tryptophan units. Did you measure fluorescence of tryptophan at certain excitation wavelength and selected the emission wavelength of the maximal emission? Use this data, obtain your regression line. That is it. By using this, you will be able to report urbi et orbi that your tryptophan-like foluorescence was observed in microb ial suspensions at the level of tryptophan fluorescence measured at excitation X nm and emission Y nm an equivalent to Z ppb/ppm. That is it. There is no meaning and no merit to use different coordinates and it is obvious they are all self=correlated.</w:t>
      </w:r>
    </w:p>
  </w:comment>
  <w:comment w:id="643" w:author="Borisover, Yulia" w:date="2018-08-04T07:56:00Z" w:initials="BY">
    <w:p w14:paraId="2E49DEBA" w14:textId="77777777" w:rsidR="00873A46" w:rsidRDefault="00873A46" w:rsidP="00873A46">
      <w:pPr>
        <w:pStyle w:val="CommentText"/>
      </w:pPr>
      <w:r>
        <w:rPr>
          <w:rStyle w:val="CommentReference"/>
        </w:rPr>
        <w:annotationRef/>
      </w:r>
      <w:r>
        <w:t>I do not know</w:t>
      </w:r>
      <w:r>
        <w:sym w:font="Wingdings" w:char="F04A"/>
      </w:r>
      <w:r>
        <w:t>. You are responsible for this statement</w:t>
      </w:r>
    </w:p>
  </w:comment>
  <w:comment w:id="644" w:author="Administrator" w:date="2018-08-13T09:33:00Z" w:initials="A">
    <w:p w14:paraId="62F24495" w14:textId="42512BBF" w:rsidR="00873A46" w:rsidRDefault="00873A46">
      <w:pPr>
        <w:pStyle w:val="CommentText"/>
      </w:pPr>
      <w:r>
        <w:rPr>
          <w:rStyle w:val="CommentReference"/>
        </w:rPr>
        <w:annotationRef/>
      </w:r>
      <w:r>
        <w:t>I do. I have read the literature.</w:t>
      </w:r>
    </w:p>
  </w:comment>
  <w:comment w:id="702" w:author="Borisover, Yulia" w:date="2018-08-03T16:41:00Z" w:initials="BY">
    <w:p w14:paraId="1810DF82" w14:textId="220389CB" w:rsidR="000756CE" w:rsidRDefault="000756CE">
      <w:pPr>
        <w:pStyle w:val="CommentText"/>
      </w:pPr>
      <w:r>
        <w:rPr>
          <w:rStyle w:val="CommentReference"/>
        </w:rPr>
        <w:annotationRef/>
      </w:r>
      <w:r>
        <w:t>Help people to understand what is the area you are watching at</w:t>
      </w:r>
    </w:p>
  </w:comment>
  <w:comment w:id="730" w:author="Borisover, Yulia" w:date="2018-08-03T16:53:00Z" w:initials="BY">
    <w:p w14:paraId="6466797B" w14:textId="33AC9819" w:rsidR="000756CE" w:rsidRDefault="000756CE">
      <w:pPr>
        <w:pStyle w:val="CommentText"/>
      </w:pPr>
      <w:r>
        <w:rPr>
          <w:rStyle w:val="CommentReference"/>
        </w:rPr>
        <w:annotationRef/>
      </w:r>
      <w:r>
        <w:t>No. It is mistake</w:t>
      </w:r>
    </w:p>
  </w:comment>
  <w:comment w:id="728" w:author="Borisover, Yulia" w:date="2018-08-03T16:54:00Z" w:initials="BY">
    <w:p w14:paraId="7F53B86A" w14:textId="47A1CDCD" w:rsidR="000756CE" w:rsidRDefault="000756CE">
      <w:pPr>
        <w:pStyle w:val="CommentText"/>
      </w:pPr>
      <w:r>
        <w:rPr>
          <w:rStyle w:val="CommentReference"/>
        </w:rPr>
        <w:annotationRef/>
      </w:r>
      <w:r>
        <w:t>Do not you repeat yourself? You were talking about the same in raman section and also in methoids and materials. Consider condensing reiterations.</w:t>
      </w:r>
    </w:p>
  </w:comment>
  <w:comment w:id="746" w:author="Borisover, Yulia" w:date="2018-08-03T16:57:00Z" w:initials="BY">
    <w:p w14:paraId="7A9D039B" w14:textId="04A32803" w:rsidR="000756CE" w:rsidRDefault="000756CE">
      <w:pPr>
        <w:pStyle w:val="CommentText"/>
      </w:pPr>
      <w:r>
        <w:rPr>
          <w:rStyle w:val="CommentReference"/>
        </w:rPr>
        <w:annotationRef/>
      </w:r>
      <w:r>
        <w:t>See earlier comments to table 3</w:t>
      </w:r>
    </w:p>
  </w:comment>
  <w:comment w:id="802" w:author="Borisover, Yulia" w:date="2018-08-03T17:20:00Z" w:initials="BY">
    <w:p w14:paraId="4AB47963" w14:textId="55DE705E" w:rsidR="000756CE" w:rsidRDefault="000756CE">
      <w:pPr>
        <w:pStyle w:val="CommentText"/>
      </w:pPr>
      <w:r>
        <w:rPr>
          <w:rStyle w:val="CommentReference"/>
        </w:rPr>
        <w:annotationRef/>
      </w:r>
      <w:r>
        <w:t>Why so?</w:t>
      </w:r>
    </w:p>
  </w:comment>
  <w:comment w:id="803" w:author="Administrator" w:date="2018-08-08T12:49:00Z" w:initials="A">
    <w:p w14:paraId="02D983FB" w14:textId="314AE5D1" w:rsidR="000756CE" w:rsidRDefault="000756CE" w:rsidP="007A7E6C">
      <w:pPr>
        <w:pStyle w:val="CommentText"/>
      </w:pPr>
      <w:r>
        <w:rPr>
          <w:rStyle w:val="CommentReference"/>
        </w:rPr>
        <w:annotationRef/>
      </w:r>
      <w:r>
        <w:t>So you can compare between EXACTLY the same samples. We chose for no particular reason.</w:t>
      </w:r>
    </w:p>
  </w:comment>
  <w:comment w:id="826" w:author="Borisover, Yulia" w:date="2018-08-03T17:32:00Z" w:initials="BY">
    <w:p w14:paraId="14C9F8D3" w14:textId="00D16988" w:rsidR="000756CE" w:rsidRDefault="000756CE">
      <w:pPr>
        <w:pStyle w:val="CommentText"/>
      </w:pPr>
      <w:r>
        <w:rPr>
          <w:rStyle w:val="CommentReference"/>
        </w:rPr>
        <w:annotationRef/>
      </w:r>
      <w:r>
        <w:t>In what e coli is different from previous one?</w:t>
      </w:r>
    </w:p>
  </w:comment>
  <w:comment w:id="827" w:author="Borisover, Yulia" w:date="2018-08-03T17:33:00Z" w:initials="BY">
    <w:p w14:paraId="7CCA3CE0" w14:textId="59C25685" w:rsidR="000756CE" w:rsidRDefault="000756CE">
      <w:pPr>
        <w:pStyle w:val="CommentText"/>
      </w:pPr>
      <w:r>
        <w:rPr>
          <w:rStyle w:val="CommentReference"/>
        </w:rPr>
        <w:annotationRef/>
      </w:r>
      <w:r>
        <w:t>Why? Were they measured separately? If so, why to model all together?</w:t>
      </w:r>
    </w:p>
  </w:comment>
  <w:comment w:id="828" w:author="Administrator" w:date="2018-08-08T16:04:00Z" w:initials="A">
    <w:p w14:paraId="3827CF58" w14:textId="7296421D" w:rsidR="000756CE" w:rsidRDefault="000756CE">
      <w:pPr>
        <w:pStyle w:val="CommentText"/>
      </w:pPr>
      <w:r>
        <w:rPr>
          <w:rStyle w:val="CommentReference"/>
        </w:rPr>
        <w:annotationRef/>
      </w:r>
      <w:r>
        <w:t>They were measured individually. We model together to try and find the general "bacterial" fingerprint. But I'm not sure how to write it.</w:t>
      </w:r>
    </w:p>
    <w:p w14:paraId="097341A8" w14:textId="11A6BE88" w:rsidR="008B386D" w:rsidRDefault="008B386D">
      <w:pPr>
        <w:pStyle w:val="CommentText"/>
      </w:pPr>
      <w:r>
        <w:t>We may just remove it in my opinion</w:t>
      </w:r>
    </w:p>
  </w:comment>
  <w:comment w:id="833" w:author="Borisover, Yulia" w:date="2018-08-03T17:41:00Z" w:initials="BY">
    <w:p w14:paraId="39F66B0F" w14:textId="3FFA9887" w:rsidR="000756CE" w:rsidRDefault="000756CE">
      <w:pPr>
        <w:pStyle w:val="CommentText"/>
      </w:pPr>
      <w:r>
        <w:rPr>
          <w:rStyle w:val="CommentReference"/>
        </w:rPr>
        <w:annotationRef/>
      </w:r>
      <w:r w:rsidRPr="00CB4673">
        <w:rPr>
          <w:highlight w:val="yellow"/>
        </w:rPr>
        <w:t>I am asking the same question: what is more important? RMSE or R2? Based on RMSE, except E coli use of one spectrum is better!</w:t>
      </w:r>
    </w:p>
  </w:comment>
  <w:comment w:id="834" w:author="Administrator" w:date="2018-08-08T16:08:00Z" w:initials="A">
    <w:p w14:paraId="42080017" w14:textId="2A59EA05" w:rsidR="000756CE" w:rsidRDefault="000756CE">
      <w:pPr>
        <w:pStyle w:val="CommentText"/>
      </w:pPr>
      <w:r>
        <w:rPr>
          <w:rStyle w:val="CommentReference"/>
        </w:rPr>
        <w:annotationRef/>
      </w:r>
      <w:r>
        <w:t>Detection threshold is the MOST IMPORTANT</w:t>
      </w:r>
    </w:p>
  </w:comment>
  <w:comment w:id="835" w:author="Borisover, Yulia" w:date="2018-08-03T17:38:00Z" w:initials="BY">
    <w:p w14:paraId="6468EE0F" w14:textId="6714531B" w:rsidR="000756CE" w:rsidRDefault="000756CE">
      <w:pPr>
        <w:pStyle w:val="CommentText"/>
      </w:pPr>
      <w:r>
        <w:rPr>
          <w:rStyle w:val="CommentReference"/>
        </w:rPr>
        <w:annotationRef/>
      </w:r>
      <w:r>
        <w:t>What does N mean?</w:t>
      </w:r>
    </w:p>
  </w:comment>
  <w:comment w:id="836" w:author="Administrator" w:date="2018-08-08T15:58:00Z" w:initials="A">
    <w:p w14:paraId="13EB8666" w14:textId="70E307FA" w:rsidR="000756CE" w:rsidRDefault="000756CE">
      <w:pPr>
        <w:pStyle w:val="CommentText"/>
      </w:pPr>
      <w:r>
        <w:rPr>
          <w:rStyle w:val="CommentReference"/>
        </w:rPr>
        <w:annotationRef/>
      </w:r>
      <w:r>
        <w:t>Number of samples</w:t>
      </w:r>
    </w:p>
  </w:comment>
  <w:comment w:id="841" w:author="Borisover, Yulia" w:date="2018-08-04T08:28:00Z" w:initials="BY">
    <w:p w14:paraId="6827B627" w14:textId="77777777" w:rsidR="00887004" w:rsidRDefault="00887004" w:rsidP="00887004">
      <w:pPr>
        <w:pStyle w:val="CommentText"/>
      </w:pPr>
      <w:r>
        <w:rPr>
          <w:rStyle w:val="CommentReference"/>
        </w:rPr>
        <w:annotationRef/>
      </w:r>
      <w:r>
        <w:t>Correct?</w:t>
      </w:r>
    </w:p>
  </w:comment>
  <w:comment w:id="842" w:author="Administrator" w:date="2018-08-13T10:10:00Z" w:initials="A">
    <w:p w14:paraId="286B74CD" w14:textId="02E01A1C" w:rsidR="00887004" w:rsidRDefault="00887004">
      <w:pPr>
        <w:pStyle w:val="CommentText"/>
      </w:pPr>
      <w:r>
        <w:rPr>
          <w:rStyle w:val="CommentReference"/>
        </w:rPr>
        <w:annotationRef/>
      </w:r>
      <w:r>
        <w:t>Yes.</w:t>
      </w:r>
    </w:p>
    <w:p w14:paraId="6A565FBD" w14:textId="03649231" w:rsidR="00887004" w:rsidRDefault="00887004">
      <w:pPr>
        <w:pStyle w:val="CommentText"/>
      </w:pPr>
      <w:r>
        <w:t>B. subtilis from 10</w:t>
      </w:r>
      <w:r>
        <w:rPr>
          <w:vertAlign w:val="superscript"/>
        </w:rPr>
        <w:t>5</w:t>
      </w:r>
      <w:r>
        <w:t xml:space="preserve"> to 10</w:t>
      </w:r>
      <w:r>
        <w:rPr>
          <w:vertAlign w:val="superscript"/>
        </w:rPr>
        <w:t>4</w:t>
      </w:r>
      <w:r>
        <w:t xml:space="preserve"> = 1 order of magnitude</w:t>
      </w:r>
    </w:p>
    <w:p w14:paraId="4449260F" w14:textId="4545F97F" w:rsidR="00887004" w:rsidRDefault="00887004">
      <w:pPr>
        <w:pStyle w:val="CommentText"/>
      </w:pPr>
    </w:p>
    <w:p w14:paraId="28815421" w14:textId="41D96C82" w:rsidR="00887004" w:rsidRPr="00887004" w:rsidRDefault="00887004">
      <w:pPr>
        <w:pStyle w:val="CommentText"/>
      </w:pPr>
      <w:r>
        <w:t>P. aeruginosa from 10</w:t>
      </w:r>
      <w:r>
        <w:rPr>
          <w:vertAlign w:val="superscript"/>
        </w:rPr>
        <w:t>6</w:t>
      </w:r>
      <w:r>
        <w:t xml:space="preserve"> (tukey Kramer) to 10 – 5 orders of magnitude.</w:t>
      </w:r>
    </w:p>
  </w:comment>
  <w:comment w:id="845" w:author="Borisover, Yulia" w:date="2018-08-04T08:36:00Z" w:initials="BY">
    <w:p w14:paraId="5683DF37" w14:textId="77777777" w:rsidR="00887004" w:rsidRDefault="00887004" w:rsidP="00887004">
      <w:pPr>
        <w:pStyle w:val="CommentText"/>
      </w:pPr>
      <w:r>
        <w:rPr>
          <w:rStyle w:val="CommentReference"/>
        </w:rPr>
        <w:annotationRef/>
      </w:r>
      <w:r>
        <w:t>I have corrected your text but I do not think it is important. I do not think it is correct. You are talking about bacteria, only one bacteria. When examining the threshold you do NOT change the chemistry. Nothing is changed. I think that naturally when increasing the number of wavelengths, you amplify the signal its ratio to noise. It is hardly related variability of chemical composition!</w:t>
      </w:r>
    </w:p>
  </w:comment>
  <w:comment w:id="846" w:author="Administrator" w:date="2018-08-13T10:41:00Z" w:initials="A">
    <w:p w14:paraId="4B586755" w14:textId="1BD65432" w:rsidR="00A328DA" w:rsidRDefault="00A328DA" w:rsidP="00A328DA">
      <w:pPr>
        <w:pStyle w:val="CommentText"/>
      </w:pPr>
      <w:r>
        <w:rPr>
          <w:rStyle w:val="CommentReference"/>
        </w:rPr>
        <w:annotationRef/>
      </w:r>
      <w:r>
        <w:t>I disagree or I do not understand. But we should  discuss this point in person.</w:t>
      </w:r>
    </w:p>
  </w:comment>
  <w:comment w:id="843" w:author="Borisover, Yulia" w:date="2018-08-04T08:38:00Z" w:initials="BY">
    <w:p w14:paraId="1C173426" w14:textId="77777777" w:rsidR="00887004" w:rsidRDefault="00887004" w:rsidP="00887004">
      <w:pPr>
        <w:pStyle w:val="CommentText"/>
      </w:pPr>
      <w:r>
        <w:rPr>
          <w:rStyle w:val="CommentReference"/>
        </w:rPr>
        <w:annotationRef/>
      </w:r>
      <w:r>
        <w:t>See another coimment – I am not sure that it is all relevant when you deal with one clean bacteria. It is just the question to use more channels to see more data as compared with smaller number of channels: simple amplifying effect</w:t>
      </w:r>
    </w:p>
  </w:comment>
  <w:comment w:id="844" w:author="Administrator" w:date="2018-08-13T10:09:00Z" w:initials="A">
    <w:p w14:paraId="41385040" w14:textId="14496A04" w:rsidR="00887004" w:rsidRDefault="00887004" w:rsidP="00887004">
      <w:pPr>
        <w:pStyle w:val="CommentText"/>
      </w:pPr>
      <w:r>
        <w:rPr>
          <w:rStyle w:val="CommentReference"/>
        </w:rPr>
        <w:annotationRef/>
      </w:r>
      <w:r>
        <w:t xml:space="preserve">I think it may be both. </w:t>
      </w:r>
      <w:r w:rsidR="00055A6E">
        <w:t xml:space="preserve"> But I found it hard to explain the amplification process. I would appreciate your help.</w:t>
      </w:r>
    </w:p>
  </w:comment>
  <w:comment w:id="851" w:author="Borisover, Yulia" w:date="2018-08-04T08:49:00Z" w:initials="BY">
    <w:p w14:paraId="48A43C24" w14:textId="77777777" w:rsidR="006731F8" w:rsidRDefault="006731F8" w:rsidP="006731F8">
      <w:pPr>
        <w:pStyle w:val="CommentText"/>
      </w:pPr>
      <w:r>
        <w:rPr>
          <w:rStyle w:val="CommentReference"/>
        </w:rPr>
        <w:annotationRef/>
      </w:r>
      <w:r>
        <w:t>Suggest removing since it sounds as incorrect. Exciting light or emitted light need to be reabsorbed, in order to reduce sensitivity. If there is something which does not contain aromatic structures, why should it prevent penetration of light? Membranes and cell walls are generally aliphatic and may have low absorbance at 280 nm and especially at higher wavel;engths. So, even if you have it a lot, it does NOT mean that they prevent penetration of light. There are tens of the factors….for example, there is a place for fluorescence quenching into the cell, and we do not know how it happens in different species. The only thing you can say that the species are different and it may affect…that is almost all. This sentence is suggested to be removed.</w:t>
      </w:r>
    </w:p>
  </w:comment>
  <w:comment w:id="852" w:author="Administrator" w:date="2018-08-13T10:50:00Z" w:initials="A">
    <w:p w14:paraId="5FA40C57" w14:textId="77777777" w:rsidR="006731F8" w:rsidRDefault="006731F8" w:rsidP="006731F8">
      <w:pPr>
        <w:pStyle w:val="CommentText"/>
      </w:pPr>
      <w:r>
        <w:rPr>
          <w:rStyle w:val="CommentReference"/>
        </w:rPr>
        <w:annotationRef/>
      </w:r>
      <w:r>
        <w:t xml:space="preserve">I think it serves only as a suggestion and not as a clear fact. We did not test it and are not claiming it as truth. It only serves the purpose of an attempt at explaining surprising or confusing results. For that purpose I think it is needed. </w:t>
      </w:r>
    </w:p>
  </w:comment>
  <w:comment w:id="853" w:author="Borisover, Yulia" w:date="2018-08-04T08:54:00Z" w:initials="BY">
    <w:p w14:paraId="337A4896" w14:textId="77777777" w:rsidR="006731F8" w:rsidRDefault="006731F8" w:rsidP="006731F8">
      <w:pPr>
        <w:pStyle w:val="CommentText"/>
      </w:pPr>
      <w:r>
        <w:rPr>
          <w:rStyle w:val="CommentReference"/>
        </w:rPr>
        <w:annotationRef/>
      </w:r>
      <w:r>
        <w:t>What should be done is to look for the information on tryptophan content of different microorganisms, that is what Determann did. When working with a bacteria, one should probably determine the mass / cell content of tryptophan. And here may be the answer. Also, is it known what is the mass of one cell of a gfiven bacteria? Or its size? Sensitivity threshold may be proportional to the mass or size or volume ..in other words, if not data, it is better to avoid any speculatiuons</w:t>
      </w:r>
    </w:p>
  </w:comment>
  <w:comment w:id="854" w:author="Administrator" w:date="2018-08-13T10:52:00Z" w:initials="A">
    <w:p w14:paraId="753F7A4E" w14:textId="77777777" w:rsidR="006731F8" w:rsidRDefault="006731F8" w:rsidP="006731F8">
      <w:pPr>
        <w:pStyle w:val="CommentText"/>
      </w:pPr>
      <w:r>
        <w:rPr>
          <w:rStyle w:val="CommentReference"/>
        </w:rPr>
        <w:annotationRef/>
      </w:r>
      <w:r>
        <w:t>I couldn't find the size of each individual cell. I can try and look for tryptophan content, but I think speculations are needed in this kind of work. Not as facts, but just as suggestions and ideas. Am I wrong?</w:t>
      </w:r>
    </w:p>
    <w:p w14:paraId="1F43FE0B" w14:textId="77777777" w:rsidR="006731F8" w:rsidRDefault="006731F8" w:rsidP="006731F8">
      <w:pPr>
        <w:pStyle w:val="CommentText"/>
      </w:pPr>
    </w:p>
    <w:p w14:paraId="0E75C1A4" w14:textId="77777777" w:rsidR="006731F8" w:rsidRDefault="006731F8" w:rsidP="006731F8">
      <w:pPr>
        <w:pStyle w:val="CommentText"/>
      </w:pPr>
    </w:p>
    <w:p w14:paraId="56927BA8" w14:textId="77777777" w:rsidR="006731F8" w:rsidRDefault="006731F8" w:rsidP="006731F8">
      <w:pPr>
        <w:pStyle w:val="CommentText"/>
      </w:pPr>
      <w:r>
        <w:t xml:space="preserve">***correction. I have found 1 paper that measured tryptophan in different bacteria. It's from 1958! And isn't really cited in the literature. The ranges are in the table. Link: </w:t>
      </w:r>
      <w:r w:rsidRPr="00680666">
        <w:t>https://www.ncbi.nlm.nih.gov/pmc/articles/PMC290173/?page=3</w:t>
      </w:r>
    </w:p>
    <w:p w14:paraId="4C9EB605" w14:textId="77777777" w:rsidR="006731F8" w:rsidRDefault="006731F8" w:rsidP="006731F8">
      <w:pPr>
        <w:pStyle w:val="CommentText"/>
      </w:pPr>
    </w:p>
    <w:p w14:paraId="7FB9BD6C" w14:textId="77777777" w:rsidR="006731F8" w:rsidRDefault="006731F8" w:rsidP="006731F8">
      <w:pPr>
        <w:pStyle w:val="CommentText"/>
      </w:pPr>
      <w:r>
        <w:rPr>
          <w:noProof/>
          <w:lang w:eastAsia="en-US"/>
        </w:rPr>
        <w:drawing>
          <wp:inline distT="0" distB="0" distL="0" distR="0" wp14:anchorId="13A4CFBF" wp14:editId="34C2A170">
            <wp:extent cx="5274310" cy="8020965"/>
            <wp:effectExtent l="0" t="0" r="2540" b="0"/>
            <wp:docPr id="41" name="Picture 41" descr="scanned image of p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nned image of page 1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4310" cy="8020965"/>
                    </a:xfrm>
                    <a:prstGeom prst="rect">
                      <a:avLst/>
                    </a:prstGeom>
                    <a:noFill/>
                    <a:ln>
                      <a:noFill/>
                    </a:ln>
                  </pic:spPr>
                </pic:pic>
              </a:graphicData>
            </a:graphic>
          </wp:inline>
        </w:drawing>
      </w:r>
    </w:p>
  </w:comment>
  <w:comment w:id="902" w:author="Borisover, Yulia" w:date="2018-08-04T09:09:00Z" w:initials="BY">
    <w:p w14:paraId="1D05CD83" w14:textId="77777777" w:rsidR="006378C5" w:rsidRDefault="006378C5" w:rsidP="006378C5">
      <w:pPr>
        <w:pStyle w:val="CommentText"/>
      </w:pPr>
      <w:r>
        <w:rPr>
          <w:rStyle w:val="CommentReference"/>
        </w:rPr>
        <w:annotationRef/>
      </w:r>
      <w:r>
        <w:t>Is it correct?</w:t>
      </w:r>
    </w:p>
  </w:comment>
  <w:comment w:id="903" w:author="Administrator" w:date="2018-08-13T11:21:00Z" w:initials="A">
    <w:p w14:paraId="02A9EA8B" w14:textId="77777777" w:rsidR="006378C5" w:rsidRDefault="006378C5" w:rsidP="006378C5">
      <w:pPr>
        <w:pStyle w:val="CommentText"/>
      </w:pPr>
      <w:r>
        <w:rPr>
          <w:rStyle w:val="CommentReference"/>
        </w:rPr>
        <w:annotationRef/>
      </w:r>
      <w:r>
        <w:t>Yes, but carefully (may expect… might be). In the controlled experiment we managed to get to a very low concentration using the entire EEM. Much better than with the single pair. So… this would be "more efficient for successful detection of microbial contamination of water"</w:t>
      </w:r>
    </w:p>
  </w:comment>
  <w:comment w:id="908" w:author="Borisover, Yulia" w:date="2018-08-03T17:50:00Z" w:initials="BY">
    <w:p w14:paraId="79342D25" w14:textId="65B6A8BA" w:rsidR="000756CE" w:rsidRDefault="000756CE">
      <w:pPr>
        <w:pStyle w:val="CommentText"/>
      </w:pPr>
      <w:r>
        <w:rPr>
          <w:rStyle w:val="CommentReference"/>
        </w:rPr>
        <w:annotationRef/>
      </w:r>
      <w:r>
        <w:t>Again you should explain this tool</w:t>
      </w:r>
    </w:p>
  </w:comment>
  <w:comment w:id="912" w:author="Borisover, Yulia" w:date="2018-08-03T17:51:00Z" w:initials="BY">
    <w:p w14:paraId="205473B9" w14:textId="059FBDDF" w:rsidR="000756CE" w:rsidRDefault="000756CE">
      <w:pPr>
        <w:pStyle w:val="CommentText"/>
      </w:pPr>
      <w:r>
        <w:rPr>
          <w:rStyle w:val="CommentReference"/>
        </w:rPr>
        <w:annotationRef/>
      </w:r>
      <w:r>
        <w:t>?</w:t>
      </w:r>
    </w:p>
  </w:comment>
  <w:comment w:id="905" w:author="Administrator" w:date="2018-08-12T12:19:00Z" w:initials="A">
    <w:p w14:paraId="12D8AE75" w14:textId="0951E8F0" w:rsidR="000756CE" w:rsidRDefault="000756CE">
      <w:pPr>
        <w:pStyle w:val="CommentText"/>
      </w:pPr>
      <w:r>
        <w:rPr>
          <w:rStyle w:val="CommentReference"/>
        </w:rPr>
        <w:annotationRef/>
      </w:r>
      <w:r>
        <w:t>FIX!</w:t>
      </w:r>
    </w:p>
  </w:comment>
  <w:comment w:id="937" w:author="Borisover, Yulia" w:date="2018-08-04T06:07:00Z" w:initials="BY">
    <w:p w14:paraId="1704DA1F" w14:textId="5A5E1ECF" w:rsidR="000756CE" w:rsidRDefault="000756CE">
      <w:pPr>
        <w:pStyle w:val="CommentText"/>
      </w:pPr>
      <w:r>
        <w:rPr>
          <w:rStyle w:val="CommentReference"/>
        </w:rPr>
        <w:annotationRef/>
      </w:r>
      <w:r>
        <w:t>This had to be said much earlier when you have used this variable for the first time in your thesis; say it earlier but do not reiterate</w:t>
      </w:r>
    </w:p>
  </w:comment>
  <w:comment w:id="938" w:author="Administrator" w:date="2018-08-13T11:18:00Z" w:initials="A">
    <w:p w14:paraId="29B8115E" w14:textId="753AE3AA" w:rsidR="006731F8" w:rsidRDefault="006731F8">
      <w:pPr>
        <w:pStyle w:val="CommentText"/>
      </w:pPr>
      <w:r>
        <w:rPr>
          <w:rStyle w:val="CommentReference"/>
        </w:rPr>
        <w:annotationRef/>
      </w:r>
      <w:r>
        <w:t>Done</w:t>
      </w:r>
    </w:p>
  </w:comment>
  <w:comment w:id="958" w:author="Borisover, Yulia" w:date="2018-08-04T06:19:00Z" w:initials="BY">
    <w:p w14:paraId="7CB4D2E5" w14:textId="18A559C1" w:rsidR="000756CE" w:rsidRDefault="000756CE">
      <w:pPr>
        <w:pStyle w:val="CommentText"/>
      </w:pPr>
      <w:r>
        <w:rPr>
          <w:rStyle w:val="CommentReference"/>
        </w:rPr>
        <w:annotationRef/>
      </w:r>
      <w:r w:rsidRPr="006E384D">
        <w:rPr>
          <w:highlight w:val="yellow"/>
        </w:rPr>
        <w:t>By the way, did I misss: did we talk about the values of intensity assigned to 1) (scatter line region, and to the (2) region where excitation wavelength is more than emission wavelength? It seems to me that we had such a discussion and you said that somehow you made it zero? Or NoN? Anyway, if it was done or nothing was done, it should be mentioned in the data analysis methodology</w:t>
      </w:r>
    </w:p>
  </w:comment>
  <w:comment w:id="959" w:author="Administrator" w:date="2018-08-12T16:24:00Z" w:initials="A">
    <w:p w14:paraId="5AB578E1" w14:textId="24620289" w:rsidR="000756CE" w:rsidRDefault="000756CE">
      <w:pPr>
        <w:pStyle w:val="CommentText"/>
      </w:pPr>
      <w:r>
        <w:rPr>
          <w:rStyle w:val="CommentReference"/>
        </w:rPr>
        <w:annotationRef/>
      </w:r>
      <w:r>
        <w:t>I added. We cut off all wavelengths pairs where the excitation is larger than emission prior to all analysis.</w:t>
      </w:r>
    </w:p>
  </w:comment>
  <w:comment w:id="963" w:author="Borisover, Yulia" w:date="2018-08-04T09:25:00Z" w:initials="BY">
    <w:p w14:paraId="57D4E811" w14:textId="77777777" w:rsidR="00815747" w:rsidRDefault="00815747" w:rsidP="00815747">
      <w:pPr>
        <w:pStyle w:val="CommentText"/>
      </w:pPr>
      <w:r>
        <w:rPr>
          <w:rStyle w:val="CommentReference"/>
        </w:rPr>
        <w:annotationRef/>
      </w:r>
      <w:r w:rsidRPr="008C1E75">
        <w:rPr>
          <w:highlight w:val="yellow"/>
        </w:rPr>
        <w:t>Was it not cancelled during analysis? The question which was asked earlier.</w:t>
      </w:r>
      <w:r>
        <w:rPr>
          <w:highlight w:val="yellow"/>
        </w:rPr>
        <w:t xml:space="preserve"> </w:t>
      </w:r>
      <w:r w:rsidRPr="008C1E75">
        <w:rPr>
          <w:highlight w:val="yellow"/>
        </w:rPr>
        <w:t>did you nullify somehow this scatter line area</w:t>
      </w:r>
    </w:p>
  </w:comment>
  <w:comment w:id="964" w:author="Administrator" w:date="2018-08-13T11:25:00Z" w:initials="A">
    <w:p w14:paraId="1DD7BBE1" w14:textId="77777777" w:rsidR="00815747" w:rsidRDefault="00815747" w:rsidP="00815747">
      <w:pPr>
        <w:pStyle w:val="CommentText"/>
      </w:pPr>
      <w:r>
        <w:rPr>
          <w:rStyle w:val="CommentReference"/>
        </w:rPr>
        <w:annotationRef/>
      </w:r>
      <w:r>
        <w:t>Yes. It is in the methods.</w:t>
      </w:r>
    </w:p>
  </w:comment>
  <w:comment w:id="965" w:author="Borisover, Yulia" w:date="2018-08-04T09:26:00Z" w:initials="BY">
    <w:p w14:paraId="784F6932" w14:textId="77777777" w:rsidR="00815747" w:rsidRDefault="00815747" w:rsidP="00815747">
      <w:pPr>
        <w:pStyle w:val="CommentText"/>
      </w:pPr>
      <w:r>
        <w:rPr>
          <w:rStyle w:val="CommentReference"/>
        </w:rPr>
        <w:annotationRef/>
      </w:r>
      <w:r>
        <w:t xml:space="preserve">Raman or </w:t>
      </w:r>
      <w:r>
        <w:rPr>
          <w:lang w:val="en-GB"/>
        </w:rPr>
        <w:t>Rayleigh?</w:t>
      </w:r>
    </w:p>
  </w:comment>
  <w:comment w:id="966" w:author="Administrator" w:date="2018-08-13T11:25:00Z" w:initials="A">
    <w:p w14:paraId="1983A7CA" w14:textId="77777777" w:rsidR="00815747" w:rsidRDefault="00815747" w:rsidP="00815747">
      <w:pPr>
        <w:pStyle w:val="CommentText"/>
      </w:pPr>
      <w:r>
        <w:rPr>
          <w:rStyle w:val="CommentReference"/>
        </w:rPr>
        <w:annotationRef/>
      </w:r>
      <w:r>
        <w:t>Both</w:t>
      </w:r>
    </w:p>
  </w:comment>
  <w:comment w:id="968" w:author="Borisover, Yulia" w:date="2018-08-04T09:27:00Z" w:initials="BY">
    <w:p w14:paraId="07463C48" w14:textId="77777777" w:rsidR="00815747" w:rsidRDefault="00815747" w:rsidP="00815747">
      <w:pPr>
        <w:pStyle w:val="CommentText"/>
      </w:pPr>
      <w:r>
        <w:rPr>
          <w:rStyle w:val="CommentReference"/>
        </w:rPr>
        <w:annotationRef/>
      </w:r>
      <w:r>
        <w:t>Pretty sure you do not see Raman of bacteria….should not be so…</w:t>
      </w:r>
      <w:r>
        <w:sym w:font="Wingdings" w:char="F04A"/>
      </w:r>
    </w:p>
  </w:comment>
  <w:comment w:id="971" w:author="Administrator" w:date="2018-08-13T11:27:00Z" w:initials="A">
    <w:p w14:paraId="51183D35" w14:textId="3DEBF05F" w:rsidR="00815747" w:rsidRDefault="00815747">
      <w:pPr>
        <w:pStyle w:val="CommentText"/>
      </w:pPr>
      <w:r>
        <w:rPr>
          <w:rStyle w:val="CommentReference"/>
        </w:rPr>
        <w:annotationRef/>
      </w:r>
      <w:r>
        <w:t>Why not? I see a signal in the Raman region of water. Why not the weak, nearly invisible Raman effect of bacteria?</w:t>
      </w:r>
    </w:p>
  </w:comment>
  <w:comment w:id="969" w:author="Borisover, Yulia" w:date="2018-08-04T09:28:00Z" w:initials="BY">
    <w:p w14:paraId="2C8346F0" w14:textId="77777777" w:rsidR="00815747" w:rsidRDefault="00815747" w:rsidP="00815747">
      <w:pPr>
        <w:pStyle w:val="CommentText"/>
      </w:pPr>
      <w:r>
        <w:rPr>
          <w:rStyle w:val="CommentReference"/>
        </w:rPr>
        <w:annotationRef/>
      </w:r>
      <w:r>
        <w:t>Honestly, I never had seen in the literature any indication that one may see Raman of solutes in these suspensions….may be I am wrong….</w:t>
      </w:r>
    </w:p>
  </w:comment>
  <w:comment w:id="970" w:author="Administrator" w:date="2018-08-13T11:27:00Z" w:initials="A">
    <w:p w14:paraId="180EF478" w14:textId="144C818D" w:rsidR="00815747" w:rsidRDefault="00815747">
      <w:pPr>
        <w:pStyle w:val="CommentText"/>
      </w:pPr>
      <w:r>
        <w:rPr>
          <w:rStyle w:val="CommentReference"/>
        </w:rPr>
        <w:annotationRef/>
      </w:r>
      <w:r>
        <w:t>I do not understand this comment.</w:t>
      </w:r>
    </w:p>
  </w:comment>
  <w:comment w:id="975" w:author="Borisover, Yulia" w:date="2018-08-04T10:13:00Z" w:initials="BY">
    <w:p w14:paraId="4345222E" w14:textId="77777777" w:rsidR="00815747" w:rsidRDefault="00815747" w:rsidP="00815747">
      <w:pPr>
        <w:pStyle w:val="CommentText"/>
      </w:pPr>
      <w:r>
        <w:rPr>
          <w:rStyle w:val="CommentReference"/>
        </w:rPr>
        <w:annotationRef/>
      </w:r>
      <w:r>
        <w:t>Does it have proteins?</w:t>
      </w:r>
    </w:p>
  </w:comment>
  <w:comment w:id="976" w:author="Administrator" w:date="2018-08-13T11:28:00Z" w:initials="A">
    <w:p w14:paraId="1F714DB2" w14:textId="1194FE0E" w:rsidR="00815747" w:rsidRDefault="00815747">
      <w:pPr>
        <w:pStyle w:val="CommentText"/>
      </w:pPr>
      <w:r>
        <w:rPr>
          <w:rStyle w:val="CommentReference"/>
        </w:rPr>
        <w:annotationRef/>
      </w:r>
      <w:r>
        <w:t>absolutly</w:t>
      </w:r>
    </w:p>
  </w:comment>
  <w:comment w:id="987" w:author="Borisover, Yulia" w:date="2018-08-04T06:24:00Z" w:initials="BY">
    <w:p w14:paraId="59C6283C" w14:textId="6526EEA7" w:rsidR="000756CE" w:rsidRDefault="000756CE">
      <w:pPr>
        <w:pStyle w:val="CommentText"/>
      </w:pPr>
      <w:r>
        <w:rPr>
          <w:rStyle w:val="CommentReference"/>
        </w:rPr>
        <w:annotationRef/>
      </w:r>
      <w:r>
        <w:t>For each category separately?</w:t>
      </w:r>
    </w:p>
  </w:comment>
  <w:comment w:id="988" w:author="Administrator" w:date="2018-08-12T16:29:00Z" w:initials="A">
    <w:p w14:paraId="332E15E2" w14:textId="1EDE8695" w:rsidR="000756CE" w:rsidRDefault="000756CE">
      <w:pPr>
        <w:pStyle w:val="CommentText"/>
      </w:pPr>
      <w:r>
        <w:rPr>
          <w:rStyle w:val="CommentReference"/>
        </w:rPr>
        <w:annotationRef/>
      </w:r>
      <w:r>
        <w:t>This is a complicated question. The PLS-DA method essensially makes a separate model for each category, and then the category that is "most likely" is classified. But it is regarded as one model by most software and articles.</w:t>
      </w:r>
    </w:p>
  </w:comment>
  <w:comment w:id="989" w:author="Borisover, Yulia" w:date="2018-08-04T06:28:00Z" w:initials="BY">
    <w:p w14:paraId="57D47858" w14:textId="419AFC98" w:rsidR="000756CE" w:rsidRDefault="000756CE">
      <w:pPr>
        <w:pStyle w:val="CommentText"/>
      </w:pPr>
      <w:r>
        <w:rPr>
          <w:rStyle w:val="CommentReference"/>
        </w:rPr>
        <w:annotationRef/>
      </w:r>
      <w:r>
        <w:t xml:space="preserve">Agreement for all species together? </w:t>
      </w:r>
    </w:p>
  </w:comment>
  <w:comment w:id="990" w:author="Administrator" w:date="2018-08-12T16:31:00Z" w:initials="A">
    <w:p w14:paraId="491CC426" w14:textId="77777777" w:rsidR="000756CE" w:rsidRDefault="000756CE">
      <w:pPr>
        <w:pStyle w:val="CommentText"/>
      </w:pPr>
      <w:r>
        <w:rPr>
          <w:rStyle w:val="CommentReference"/>
        </w:rPr>
        <w:annotationRef/>
      </w:r>
      <w:r>
        <w:t xml:space="preserve">It is just the definition of what cohen's kappa measures: Agreement. </w:t>
      </w:r>
    </w:p>
    <w:p w14:paraId="4710FD48" w14:textId="1B704389" w:rsidR="000756CE" w:rsidRDefault="000756CE">
      <w:pPr>
        <w:pStyle w:val="CommentText"/>
      </w:pPr>
      <w:r>
        <w:t xml:space="preserve">I added a little clarification after the ";" sign. </w:t>
      </w:r>
    </w:p>
  </w:comment>
  <w:comment w:id="1002" w:author="Borisover, Yulia" w:date="2018-08-04T10:22:00Z" w:initials="BY">
    <w:p w14:paraId="070AED72" w14:textId="124C7656" w:rsidR="000756CE" w:rsidRDefault="000756CE">
      <w:pPr>
        <w:pStyle w:val="CommentText"/>
      </w:pPr>
      <w:r>
        <w:rPr>
          <w:rStyle w:val="CommentReference"/>
        </w:rPr>
        <w:annotationRef/>
      </w:r>
      <w:r>
        <w:t>stop</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4DA286" w15:done="0"/>
  <w15:commentEx w15:paraId="3297184D" w15:paraIdParent="074DA286" w15:done="0"/>
  <w15:commentEx w15:paraId="257097EB" w15:done="0"/>
  <w15:commentEx w15:paraId="79FD94E9" w15:paraIdParent="257097EB" w15:done="0"/>
  <w15:commentEx w15:paraId="6B0358E6" w15:done="0"/>
  <w15:commentEx w15:paraId="1DDA6DAF" w15:paraIdParent="6B0358E6" w15:done="0"/>
  <w15:commentEx w15:paraId="79A3A00C" w15:done="0"/>
  <w15:commentEx w15:paraId="310CF806" w15:paraIdParent="79A3A00C" w15:done="0"/>
  <w15:commentEx w15:paraId="7382B2D0" w15:done="0"/>
  <w15:commentEx w15:paraId="36C4653D" w15:paraIdParent="7382B2D0" w15:done="0"/>
  <w15:commentEx w15:paraId="50D5E9E9" w15:done="0"/>
  <w15:commentEx w15:paraId="31235807" w15:done="0"/>
  <w15:commentEx w15:paraId="2296ADA0" w15:done="0"/>
  <w15:commentEx w15:paraId="53316388" w15:done="0"/>
  <w15:commentEx w15:paraId="4B8DA49D" w15:paraIdParent="53316388" w15:done="0"/>
  <w15:commentEx w15:paraId="36E6A92A" w15:done="0"/>
  <w15:commentEx w15:paraId="59BFB19E" w15:paraIdParent="36E6A92A" w15:done="0"/>
  <w15:commentEx w15:paraId="30978ED8" w15:done="0"/>
  <w15:commentEx w15:paraId="1D081BB4" w15:paraIdParent="30978ED8" w15:done="0"/>
  <w15:commentEx w15:paraId="3AA04DA3" w15:paraIdParent="30978ED8" w15:done="0"/>
  <w15:commentEx w15:paraId="398F5F08" w15:done="0"/>
  <w15:commentEx w15:paraId="7F853031" w15:paraIdParent="398F5F08" w15:done="0"/>
  <w15:commentEx w15:paraId="35701BDC" w15:done="0"/>
  <w15:commentEx w15:paraId="494F4B39" w15:paraIdParent="35701BDC" w15:done="0"/>
  <w15:commentEx w15:paraId="1C663445" w15:done="0"/>
  <w15:commentEx w15:paraId="1C67BADF" w15:done="0"/>
  <w15:commentEx w15:paraId="5546FA2E" w15:paraIdParent="1C67BADF" w15:done="0"/>
  <w15:commentEx w15:paraId="1E05A809" w15:done="0"/>
  <w15:commentEx w15:paraId="7A439C5E" w15:done="0"/>
  <w15:commentEx w15:paraId="72F7B422" w15:paraIdParent="7A439C5E" w15:done="0"/>
  <w15:commentEx w15:paraId="0ED7A37A" w15:done="0"/>
  <w15:commentEx w15:paraId="11C6A08A" w15:paraIdParent="0ED7A37A" w15:done="0"/>
  <w15:commentEx w15:paraId="1CEBA229" w15:done="0"/>
  <w15:commentEx w15:paraId="67DC1E2A" w15:paraIdParent="1CEBA229" w15:done="0"/>
  <w15:commentEx w15:paraId="60276466" w15:done="0"/>
  <w15:commentEx w15:paraId="250CF530" w15:paraIdParent="60276466" w15:done="0"/>
  <w15:commentEx w15:paraId="5D153203" w15:done="0"/>
  <w15:commentEx w15:paraId="112C87F1" w15:paraIdParent="5D153203" w15:done="0"/>
  <w15:commentEx w15:paraId="535AD744" w15:done="0"/>
  <w15:commentEx w15:paraId="78BD314F" w15:paraIdParent="535AD744" w15:done="0"/>
  <w15:commentEx w15:paraId="75AC794F" w15:done="0"/>
  <w15:commentEx w15:paraId="39CB756B" w15:paraIdParent="75AC794F" w15:done="0"/>
  <w15:commentEx w15:paraId="0AB52715" w15:done="0"/>
  <w15:commentEx w15:paraId="5FF5C186" w15:paraIdParent="0AB52715" w15:done="0"/>
  <w15:commentEx w15:paraId="3E7D1CB9" w15:done="0"/>
  <w15:commentEx w15:paraId="439C6D70" w15:done="0"/>
  <w15:commentEx w15:paraId="780E4E67" w15:paraIdParent="439C6D70" w15:done="0"/>
  <w15:commentEx w15:paraId="34765F43" w15:done="0"/>
  <w15:commentEx w15:paraId="002DE32B" w15:paraIdParent="34765F43" w15:done="0"/>
  <w15:commentEx w15:paraId="0C5FF952" w15:done="0"/>
  <w15:commentEx w15:paraId="6C6B1C98" w15:done="0"/>
  <w15:commentEx w15:paraId="3B783497" w15:paraIdParent="6C6B1C98" w15:done="0"/>
  <w15:commentEx w15:paraId="6FA2CFE9" w15:done="0"/>
  <w15:commentEx w15:paraId="36238F8B" w15:done="0"/>
  <w15:commentEx w15:paraId="47F7F39E" w15:done="0"/>
  <w15:commentEx w15:paraId="3F18FB90" w15:paraIdParent="47F7F39E" w15:done="0"/>
  <w15:commentEx w15:paraId="78438486" w15:done="0"/>
  <w15:commentEx w15:paraId="678AE83C" w15:done="0"/>
  <w15:commentEx w15:paraId="5ACBE1EF" w15:done="0"/>
  <w15:commentEx w15:paraId="7FE87A20" w15:done="0"/>
  <w15:commentEx w15:paraId="0D7AAA96" w15:done="0"/>
  <w15:commentEx w15:paraId="7E0D2258" w15:paraIdParent="0D7AAA96" w15:done="0"/>
  <w15:commentEx w15:paraId="48D65BC5" w15:done="0"/>
  <w15:commentEx w15:paraId="63E813EC" w15:paraIdParent="48D65BC5" w15:done="0"/>
  <w15:commentEx w15:paraId="7C038794" w15:done="0"/>
  <w15:commentEx w15:paraId="14F2A4A7" w15:paraIdParent="7C038794" w15:done="0"/>
  <w15:commentEx w15:paraId="12C871F8" w15:done="0"/>
  <w15:commentEx w15:paraId="5DA6C298" w15:paraIdParent="12C871F8" w15:done="0"/>
  <w15:commentEx w15:paraId="0B9B0F02" w15:paraIdParent="12C871F8" w15:done="0"/>
  <w15:commentEx w15:paraId="72C5C82F" w15:done="0"/>
  <w15:commentEx w15:paraId="547CF229" w15:paraIdParent="72C5C82F" w15:done="0"/>
  <w15:commentEx w15:paraId="755D8591" w15:done="0"/>
  <w15:commentEx w15:paraId="0F16CE3F" w15:done="0"/>
  <w15:commentEx w15:paraId="62DA705F" w15:paraIdParent="0F16CE3F" w15:done="0"/>
  <w15:commentEx w15:paraId="5AECF8A7" w15:done="0"/>
  <w15:commentEx w15:paraId="2990D1D2" w15:paraIdParent="5AECF8A7" w15:done="0"/>
  <w15:commentEx w15:paraId="30A417EE" w15:done="0"/>
  <w15:commentEx w15:paraId="2236E5BF" w15:paraIdParent="30A417EE" w15:done="0"/>
  <w15:commentEx w15:paraId="439CBF87" w15:done="0"/>
  <w15:commentEx w15:paraId="6D9BCB3E" w15:paraIdParent="439CBF87" w15:done="0"/>
  <w15:commentEx w15:paraId="38859BFC" w15:done="0"/>
  <w15:commentEx w15:paraId="230B1F2B" w15:paraIdParent="38859BFC" w15:done="0"/>
  <w15:commentEx w15:paraId="6602B099" w15:done="0"/>
  <w15:commentEx w15:paraId="06482310" w15:paraIdParent="6602B099" w15:done="0"/>
  <w15:commentEx w15:paraId="327659BD" w15:done="0"/>
  <w15:commentEx w15:paraId="542AE7C4" w15:paraIdParent="327659BD" w15:done="0"/>
  <w15:commentEx w15:paraId="616F3BCA" w15:done="0"/>
  <w15:commentEx w15:paraId="4B4EA9C0" w15:paraIdParent="616F3BCA" w15:done="0"/>
  <w15:commentEx w15:paraId="17C5AE64" w15:done="0"/>
  <w15:commentEx w15:paraId="10DB1964" w15:done="0"/>
  <w15:commentEx w15:paraId="2E49DEBA" w15:done="0"/>
  <w15:commentEx w15:paraId="62F24495" w15:paraIdParent="2E49DEBA" w15:done="0"/>
  <w15:commentEx w15:paraId="1810DF82" w15:done="0"/>
  <w15:commentEx w15:paraId="6466797B" w15:done="0"/>
  <w15:commentEx w15:paraId="7F53B86A" w15:done="0"/>
  <w15:commentEx w15:paraId="7A9D039B" w15:done="0"/>
  <w15:commentEx w15:paraId="4AB47963" w15:done="0"/>
  <w15:commentEx w15:paraId="02D983FB" w15:paraIdParent="4AB47963" w15:done="0"/>
  <w15:commentEx w15:paraId="14C9F8D3" w15:done="0"/>
  <w15:commentEx w15:paraId="7CCA3CE0" w15:done="0"/>
  <w15:commentEx w15:paraId="097341A8" w15:paraIdParent="7CCA3CE0" w15:done="0"/>
  <w15:commentEx w15:paraId="39F66B0F" w15:done="0"/>
  <w15:commentEx w15:paraId="42080017" w15:paraIdParent="39F66B0F" w15:done="0"/>
  <w15:commentEx w15:paraId="6468EE0F" w15:done="0"/>
  <w15:commentEx w15:paraId="13EB8666" w15:paraIdParent="6468EE0F" w15:done="0"/>
  <w15:commentEx w15:paraId="6827B627" w15:done="0"/>
  <w15:commentEx w15:paraId="28815421" w15:paraIdParent="6827B627" w15:done="0"/>
  <w15:commentEx w15:paraId="5683DF37" w15:done="0"/>
  <w15:commentEx w15:paraId="4B586755" w15:paraIdParent="5683DF37" w15:done="0"/>
  <w15:commentEx w15:paraId="1C173426" w15:done="0"/>
  <w15:commentEx w15:paraId="41385040" w15:paraIdParent="1C173426" w15:done="0"/>
  <w15:commentEx w15:paraId="48A43C24" w15:done="0"/>
  <w15:commentEx w15:paraId="5FA40C57" w15:paraIdParent="48A43C24" w15:done="0"/>
  <w15:commentEx w15:paraId="337A4896" w15:done="0"/>
  <w15:commentEx w15:paraId="7FB9BD6C" w15:paraIdParent="337A4896" w15:done="0"/>
  <w15:commentEx w15:paraId="1D05CD83" w15:done="0"/>
  <w15:commentEx w15:paraId="02A9EA8B" w15:paraIdParent="1D05CD83" w15:done="0"/>
  <w15:commentEx w15:paraId="79342D25" w15:done="0"/>
  <w15:commentEx w15:paraId="205473B9" w15:done="0"/>
  <w15:commentEx w15:paraId="12D8AE75" w15:done="0"/>
  <w15:commentEx w15:paraId="1704DA1F" w15:done="0"/>
  <w15:commentEx w15:paraId="29B8115E" w15:paraIdParent="1704DA1F" w15:done="0"/>
  <w15:commentEx w15:paraId="7CB4D2E5" w15:done="0"/>
  <w15:commentEx w15:paraId="5AB578E1" w15:paraIdParent="7CB4D2E5" w15:done="0"/>
  <w15:commentEx w15:paraId="57D4E811" w15:done="0"/>
  <w15:commentEx w15:paraId="1DD7BBE1" w15:paraIdParent="57D4E811" w15:done="0"/>
  <w15:commentEx w15:paraId="784F6932" w15:done="0"/>
  <w15:commentEx w15:paraId="1983A7CA" w15:paraIdParent="784F6932" w15:done="0"/>
  <w15:commentEx w15:paraId="07463C48" w15:done="0"/>
  <w15:commentEx w15:paraId="51183D35" w15:paraIdParent="07463C48" w15:done="0"/>
  <w15:commentEx w15:paraId="2C8346F0" w15:done="0"/>
  <w15:commentEx w15:paraId="180EF478" w15:paraIdParent="2C8346F0" w15:done="0"/>
  <w15:commentEx w15:paraId="4345222E" w15:done="0"/>
  <w15:commentEx w15:paraId="1F714DB2" w15:paraIdParent="4345222E" w15:done="0"/>
  <w15:commentEx w15:paraId="59C6283C" w15:done="0"/>
  <w15:commentEx w15:paraId="332E15E2" w15:paraIdParent="59C6283C" w15:done="0"/>
  <w15:commentEx w15:paraId="57D47858" w15:done="0"/>
  <w15:commentEx w15:paraId="4710FD48" w15:paraIdParent="57D47858" w15:done="0"/>
  <w15:commentEx w15:paraId="070AED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FEB131" w16cid:durableId="1F142504"/>
  <w16cid:commentId w16cid:paraId="314C3496" w16cid:durableId="1F142505"/>
  <w16cid:commentId w16cid:paraId="074DA286" w16cid:durableId="1F142506"/>
  <w16cid:commentId w16cid:paraId="3297184D" w16cid:durableId="1F142507"/>
  <w16cid:commentId w16cid:paraId="257097EB" w16cid:durableId="1F142508"/>
  <w16cid:commentId w16cid:paraId="6B0358E6" w16cid:durableId="1F142509"/>
  <w16cid:commentId w16cid:paraId="79A3A00C" w16cid:durableId="1F14250A"/>
  <w16cid:commentId w16cid:paraId="310CF806" w16cid:durableId="1F14250B"/>
  <w16cid:commentId w16cid:paraId="7382B2D0" w16cid:durableId="1F14250C"/>
  <w16cid:commentId w16cid:paraId="36C4653D" w16cid:durableId="1F14250D"/>
  <w16cid:commentId w16cid:paraId="0ADD11FB" w16cid:durableId="1F14250E"/>
  <w16cid:commentId w16cid:paraId="22A46EEB" w16cid:durableId="1F14250F"/>
  <w16cid:commentId w16cid:paraId="50D5E9E9" w16cid:durableId="1F142510"/>
  <w16cid:commentId w16cid:paraId="31235807" w16cid:durableId="1F142511"/>
  <w16cid:commentId w16cid:paraId="2296ADA0" w16cid:durableId="1F142512"/>
  <w16cid:commentId w16cid:paraId="53316388" w16cid:durableId="1F142513"/>
  <w16cid:commentId w16cid:paraId="4B8DA49D" w16cid:durableId="1F142514"/>
  <w16cid:commentId w16cid:paraId="36E6A92A" w16cid:durableId="1F142515"/>
  <w16cid:commentId w16cid:paraId="59BFB19E" w16cid:durableId="1F142516"/>
  <w16cid:commentId w16cid:paraId="30978ED8" w16cid:durableId="1F142517"/>
  <w16cid:commentId w16cid:paraId="1D081BB4" w16cid:durableId="1F142518"/>
  <w16cid:commentId w16cid:paraId="398F5F08" w16cid:durableId="1F142519"/>
  <w16cid:commentId w16cid:paraId="7F853031" w16cid:durableId="1F14251A"/>
  <w16cid:commentId w16cid:paraId="35701BDC" w16cid:durableId="1F14251B"/>
  <w16cid:commentId w16cid:paraId="494F4B39" w16cid:durableId="1F14251C"/>
  <w16cid:commentId w16cid:paraId="1C663445" w16cid:durableId="1F14251D"/>
  <w16cid:commentId w16cid:paraId="1C67BADF" w16cid:durableId="1F14251E"/>
  <w16cid:commentId w16cid:paraId="5546FA2E" w16cid:durableId="1F14251F"/>
  <w16cid:commentId w16cid:paraId="1E05A809" w16cid:durableId="1F142520"/>
  <w16cid:commentId w16cid:paraId="7A439C5E" w16cid:durableId="1F142521"/>
  <w16cid:commentId w16cid:paraId="0ED7A37A" w16cid:durableId="1F142522"/>
  <w16cid:commentId w16cid:paraId="11C6A08A" w16cid:durableId="1F142523"/>
  <w16cid:commentId w16cid:paraId="1CEBA229" w16cid:durableId="1F142524"/>
  <w16cid:commentId w16cid:paraId="67DC1E2A" w16cid:durableId="1F142525"/>
  <w16cid:commentId w16cid:paraId="60276466" w16cid:durableId="1F142526"/>
  <w16cid:commentId w16cid:paraId="250CF530" w16cid:durableId="1F142527"/>
  <w16cid:commentId w16cid:paraId="535AD744" w16cid:durableId="1F142528"/>
  <w16cid:commentId w16cid:paraId="78BD314F" w16cid:durableId="1F142529"/>
  <w16cid:commentId w16cid:paraId="75AC794F" w16cid:durableId="1F14252A"/>
  <w16cid:commentId w16cid:paraId="39CB756B" w16cid:durableId="1F14252B"/>
  <w16cid:commentId w16cid:paraId="1876E389" w16cid:durableId="1F14252C"/>
  <w16cid:commentId w16cid:paraId="604E41D8" w16cid:durableId="1F14252D"/>
  <w16cid:commentId w16cid:paraId="227B528A" w16cid:durableId="1F14252E"/>
  <w16cid:commentId w16cid:paraId="5FDF3481" w16cid:durableId="1F14252F"/>
  <w16cid:commentId w16cid:paraId="1CBBC98F" w16cid:durableId="1F142530"/>
  <w16cid:commentId w16cid:paraId="2A65204A" w16cid:durableId="1F142531"/>
  <w16cid:commentId w16cid:paraId="0AB52715" w16cid:durableId="1F142532"/>
  <w16cid:commentId w16cid:paraId="3E7D1CB9" w16cid:durableId="1F142533"/>
  <w16cid:commentId w16cid:paraId="439C6D70" w16cid:durableId="1F142534"/>
  <w16cid:commentId w16cid:paraId="780E4E67" w16cid:durableId="1F142535"/>
  <w16cid:commentId w16cid:paraId="34765F43" w16cid:durableId="1F142536"/>
  <w16cid:commentId w16cid:paraId="002DE32B" w16cid:durableId="1F142537"/>
  <w16cid:commentId w16cid:paraId="0C5FF952" w16cid:durableId="1F142538"/>
  <w16cid:commentId w16cid:paraId="6C6B1C98" w16cid:durableId="1F142539"/>
  <w16cid:commentId w16cid:paraId="3B783497" w16cid:durableId="1F14253A"/>
  <w16cid:commentId w16cid:paraId="6FA2CFE9" w16cid:durableId="1F14253B"/>
  <w16cid:commentId w16cid:paraId="47F7F39E" w16cid:durableId="1F14253C"/>
  <w16cid:commentId w16cid:paraId="3F18FB90" w16cid:durableId="1F14253D"/>
  <w16cid:commentId w16cid:paraId="78438486" w16cid:durableId="1F14253E"/>
  <w16cid:commentId w16cid:paraId="678AE83C" w16cid:durableId="1F14253F"/>
  <w16cid:commentId w16cid:paraId="5ACBE1EF" w16cid:durableId="1F142540"/>
  <w16cid:commentId w16cid:paraId="7FE87A20" w16cid:durableId="1F142541"/>
  <w16cid:commentId w16cid:paraId="0D7AAA96" w16cid:durableId="1F142542"/>
  <w16cid:commentId w16cid:paraId="7E0D2258" w16cid:durableId="1F142543"/>
  <w16cid:commentId w16cid:paraId="48D65BC5" w16cid:durableId="1F142544"/>
  <w16cid:commentId w16cid:paraId="63E813EC" w16cid:durableId="1F142545"/>
  <w16cid:commentId w16cid:paraId="7C038794" w16cid:durableId="1F142546"/>
  <w16cid:commentId w16cid:paraId="14F2A4A7" w16cid:durableId="1F142547"/>
  <w16cid:commentId w16cid:paraId="12C871F8" w16cid:durableId="1F142548"/>
  <w16cid:commentId w16cid:paraId="5DA6C298" w16cid:durableId="1F142549"/>
  <w16cid:commentId w16cid:paraId="11571572" w16cid:durableId="1F14254A"/>
  <w16cid:commentId w16cid:paraId="63907F1D" w16cid:durableId="1F14254B"/>
  <w16cid:commentId w16cid:paraId="72C5C82F" w16cid:durableId="1F14254C"/>
  <w16cid:commentId w16cid:paraId="547CF229" w16cid:durableId="1F14254D"/>
  <w16cid:commentId w16cid:paraId="755D8591" w16cid:durableId="1F14254E"/>
  <w16cid:commentId w16cid:paraId="498652D5" w16cid:durableId="1F14254F"/>
  <w16cid:commentId w16cid:paraId="5D763FA3" w16cid:durableId="1F142550"/>
  <w16cid:commentId w16cid:paraId="48FD1081" w16cid:durableId="1F142551"/>
  <w16cid:commentId w16cid:paraId="225F1735" w16cid:durableId="1F142552"/>
  <w16cid:commentId w16cid:paraId="3B02BC64" w16cid:durableId="1F142553"/>
  <w16cid:commentId w16cid:paraId="0F16CE3F" w16cid:durableId="1F142554"/>
  <w16cid:commentId w16cid:paraId="62DA705F" w16cid:durableId="1F142555"/>
  <w16cid:commentId w16cid:paraId="2D652346" w16cid:durableId="1F142556"/>
  <w16cid:commentId w16cid:paraId="6FD061E2" w16cid:durableId="1F142557"/>
  <w16cid:commentId w16cid:paraId="7D37232C" w16cid:durableId="1F142558"/>
  <w16cid:commentId w16cid:paraId="5AECF8A7" w16cid:durableId="1F142559"/>
  <w16cid:commentId w16cid:paraId="7595515D" w16cid:durableId="1F14255A"/>
  <w16cid:commentId w16cid:paraId="4D852158" w16cid:durableId="1F14255B"/>
  <w16cid:commentId w16cid:paraId="6632AE22" w16cid:durableId="1F14255C"/>
  <w16cid:commentId w16cid:paraId="33B9897B" w16cid:durableId="1F14255D"/>
  <w16cid:commentId w16cid:paraId="3B608FD2" w16cid:durableId="1F14255E"/>
  <w16cid:commentId w16cid:paraId="37F293FB" w16cid:durableId="1F14255F"/>
  <w16cid:commentId w16cid:paraId="439CBF87" w16cid:durableId="1F142560"/>
  <w16cid:commentId w16cid:paraId="6D9BCB3E" w16cid:durableId="1F142561"/>
  <w16cid:commentId w16cid:paraId="00588399" w16cid:durableId="1F142562"/>
  <w16cid:commentId w16cid:paraId="41D862D1" w16cid:durableId="1F142563"/>
  <w16cid:commentId w16cid:paraId="547B046C" w16cid:durableId="1F142564"/>
  <w16cid:commentId w16cid:paraId="6602B099" w16cid:durableId="1F142565"/>
  <w16cid:commentId w16cid:paraId="06482310" w16cid:durableId="1F142566"/>
  <w16cid:commentId w16cid:paraId="20985E17" w16cid:durableId="1F142567"/>
  <w16cid:commentId w16cid:paraId="17C5AE64" w16cid:durableId="1F142568"/>
  <w16cid:commentId w16cid:paraId="10DB1964" w16cid:durableId="1F142569"/>
  <w16cid:commentId w16cid:paraId="6C7E0C21" w16cid:durableId="1F14256A"/>
  <w16cid:commentId w16cid:paraId="46ECDFC0" w16cid:durableId="1F14256B"/>
  <w16cid:commentId w16cid:paraId="04B90400" w16cid:durableId="1F14256C"/>
  <w16cid:commentId w16cid:paraId="2CE5C8FC" w16cid:durableId="1F14256D"/>
  <w16cid:commentId w16cid:paraId="62CD9E7D" w16cid:durableId="1F14256E"/>
  <w16cid:commentId w16cid:paraId="11046479" w16cid:durableId="1F14256F"/>
  <w16cid:commentId w16cid:paraId="1810DF82" w16cid:durableId="1F142570"/>
  <w16cid:commentId w16cid:paraId="5D5B9756" w16cid:durableId="1F142571"/>
  <w16cid:commentId w16cid:paraId="09D2226E" w16cid:durableId="1F142572"/>
  <w16cid:commentId w16cid:paraId="6D160BE3" w16cid:durableId="1F142573"/>
  <w16cid:commentId w16cid:paraId="6466797B" w16cid:durableId="1F142574"/>
  <w16cid:commentId w16cid:paraId="7F53B86A" w16cid:durableId="1F142575"/>
  <w16cid:commentId w16cid:paraId="7A9D039B" w16cid:durableId="1F142576"/>
  <w16cid:commentId w16cid:paraId="6B6BBFBC" w16cid:durableId="1F142577"/>
  <w16cid:commentId w16cid:paraId="6CC2F631" w16cid:durableId="1F142578"/>
  <w16cid:commentId w16cid:paraId="365AB39F" w16cid:durableId="1F142579"/>
  <w16cid:commentId w16cid:paraId="4AB47963" w16cid:durableId="1F14257A"/>
  <w16cid:commentId w16cid:paraId="38488632" w16cid:durableId="1F14257B"/>
  <w16cid:commentId w16cid:paraId="0E297D88" w16cid:durableId="1F14257C"/>
  <w16cid:commentId w16cid:paraId="0FB0065A" w16cid:durableId="1F14257D"/>
  <w16cid:commentId w16cid:paraId="4686EBED" w16cid:durableId="1F14257E"/>
  <w16cid:commentId w16cid:paraId="53C83982" w16cid:durableId="1F14257F"/>
  <w16cid:commentId w16cid:paraId="336BC915" w16cid:durableId="1F142580"/>
  <w16cid:commentId w16cid:paraId="113B511F" w16cid:durableId="1F142581"/>
  <w16cid:commentId w16cid:paraId="14C9F8D3" w16cid:durableId="1F142582"/>
  <w16cid:commentId w16cid:paraId="7CCA3CE0" w16cid:durableId="1F142583"/>
  <w16cid:commentId w16cid:paraId="0F7E137F" w16cid:durableId="1F142584"/>
  <w16cid:commentId w16cid:paraId="39AF5D87" w16cid:durableId="1F142585"/>
  <w16cid:commentId w16cid:paraId="39F66B0F" w16cid:durableId="1F142586"/>
  <w16cid:commentId w16cid:paraId="6468EE0F" w16cid:durableId="1F142587"/>
  <w16cid:commentId w16cid:paraId="0E23AB92" w16cid:durableId="1F142588"/>
  <w16cid:commentId w16cid:paraId="7DCEA904" w16cid:durableId="1F142589"/>
  <w16cid:commentId w16cid:paraId="0515EECA" w16cid:durableId="1F14258A"/>
  <w16cid:commentId w16cid:paraId="79342D25" w16cid:durableId="1F14258B"/>
  <w16cid:commentId w16cid:paraId="205473B9" w16cid:durableId="1F14258C"/>
  <w16cid:commentId w16cid:paraId="1704DA1F" w16cid:durableId="1F14258D"/>
  <w16cid:commentId w16cid:paraId="53A48E72" w16cid:durableId="1F14258E"/>
  <w16cid:commentId w16cid:paraId="3197EC6B" w16cid:durableId="1F14258F"/>
  <w16cid:commentId w16cid:paraId="79C75DC2" w16cid:durableId="1F142590"/>
  <w16cid:commentId w16cid:paraId="2467DB54" w16cid:durableId="1F142591"/>
  <w16cid:commentId w16cid:paraId="56A353FC" w16cid:durableId="1F142592"/>
  <w16cid:commentId w16cid:paraId="66C42772" w16cid:durableId="1F142593"/>
  <w16cid:commentId w16cid:paraId="6B1CDBFF" w16cid:durableId="1F142594"/>
  <w16cid:commentId w16cid:paraId="7CB4D2E5" w16cid:durableId="1F142595"/>
  <w16cid:commentId w16cid:paraId="219E7CA6" w16cid:durableId="1F142596"/>
  <w16cid:commentId w16cid:paraId="59C6283C" w16cid:durableId="1F142597"/>
  <w16cid:commentId w16cid:paraId="291AC905" w16cid:durableId="1F142598"/>
  <w16cid:commentId w16cid:paraId="57D47858" w16cid:durableId="1F142599"/>
  <w16cid:commentId w16cid:paraId="607E00F3" w16cid:durableId="1F14259A"/>
  <w16cid:commentId w16cid:paraId="40EBF0B2" w16cid:durableId="1F14259B"/>
  <w16cid:commentId w16cid:paraId="7D64F2FB" w16cid:durableId="1F14259C"/>
  <w16cid:commentId w16cid:paraId="7BF3226F" w16cid:durableId="1F14259D"/>
  <w16cid:commentId w16cid:paraId="7609E338" w16cid:durableId="1F14259E"/>
  <w16cid:commentId w16cid:paraId="3E80EB67" w16cid:durableId="1F14259F"/>
  <w16cid:commentId w16cid:paraId="585ECF7A" w16cid:durableId="1F1425A0"/>
  <w16cid:commentId w16cid:paraId="787FD2FE" w16cid:durableId="1F1425A1"/>
  <w16cid:commentId w16cid:paraId="412FC3D0" w16cid:durableId="1F1425A2"/>
  <w16cid:commentId w16cid:paraId="5D964D30" w16cid:durableId="1F1425A3"/>
  <w16cid:commentId w16cid:paraId="17FB9B71" w16cid:durableId="1F1425A4"/>
  <w16cid:commentId w16cid:paraId="012A60A9" w16cid:durableId="1F1425A5"/>
  <w16cid:commentId w16cid:paraId="1F68F7E8" w16cid:durableId="1F1425A6"/>
  <w16cid:commentId w16cid:paraId="31C7A5AE" w16cid:durableId="1F1425A7"/>
  <w16cid:commentId w16cid:paraId="2FDB609A" w16cid:durableId="1F1425A8"/>
  <w16cid:commentId w16cid:paraId="75BB6586" w16cid:durableId="1F1425A9"/>
  <w16cid:commentId w16cid:paraId="3C9259E5" w16cid:durableId="1F1425AA"/>
  <w16cid:commentId w16cid:paraId="6894A119" w16cid:durableId="1F1425AB"/>
  <w16cid:commentId w16cid:paraId="6618AEAF" w16cid:durableId="1F1425AC"/>
  <w16cid:commentId w16cid:paraId="6A019379" w16cid:durableId="1F1425AD"/>
  <w16cid:commentId w16cid:paraId="1DDF1FF4" w16cid:durableId="1F1425AE"/>
  <w16cid:commentId w16cid:paraId="26C2C128" w16cid:durableId="1F1425AF"/>
  <w16cid:commentId w16cid:paraId="68324797" w16cid:durableId="1F1425B0"/>
  <w16cid:commentId w16cid:paraId="0243B237" w16cid:durableId="1F1425B1"/>
  <w16cid:commentId w16cid:paraId="3C374004" w16cid:durableId="1F1425B2"/>
  <w16cid:commentId w16cid:paraId="26F26270" w16cid:durableId="1F1425B3"/>
  <w16cid:commentId w16cid:paraId="559AD89A" w16cid:durableId="1F1425B4"/>
  <w16cid:commentId w16cid:paraId="151E4B00" w16cid:durableId="1F1425B5"/>
  <w16cid:commentId w16cid:paraId="78704B1C" w16cid:durableId="1F1425B6"/>
  <w16cid:commentId w16cid:paraId="1F9EF5C1" w16cid:durableId="1F1425B7"/>
  <w16cid:commentId w16cid:paraId="6480D1F1" w16cid:durableId="1F1425B8"/>
  <w16cid:commentId w16cid:paraId="2DCAB5C2" w16cid:durableId="1F1425B9"/>
  <w16cid:commentId w16cid:paraId="42639DAF" w16cid:durableId="1F1425BA"/>
  <w16cid:commentId w16cid:paraId="7E019AD0" w16cid:durableId="1F1425BB"/>
  <w16cid:commentId w16cid:paraId="18CF63FA" w16cid:durableId="1F1425BC"/>
  <w16cid:commentId w16cid:paraId="3462A169" w16cid:durableId="1F1425BD"/>
  <w16cid:commentId w16cid:paraId="02B72B07" w16cid:durableId="1F1425BE"/>
  <w16cid:commentId w16cid:paraId="418A7649" w16cid:durableId="1F1425BF"/>
  <w16cid:commentId w16cid:paraId="1C36FFE4" w16cid:durableId="1F1425C0"/>
  <w16cid:commentId w16cid:paraId="0158FE50" w16cid:durableId="1F1425C1"/>
  <w16cid:commentId w16cid:paraId="086E453B" w16cid:durableId="1F1425C2"/>
  <w16cid:commentId w16cid:paraId="39AB2E01" w16cid:durableId="1F1425C3"/>
  <w16cid:commentId w16cid:paraId="20036F77" w16cid:durableId="1F1425C4"/>
  <w16cid:commentId w16cid:paraId="1FD99448" w16cid:durableId="1F1425C5"/>
  <w16cid:commentId w16cid:paraId="06CD95A3" w16cid:durableId="1F1425C6"/>
  <w16cid:commentId w16cid:paraId="5A43E5FD" w16cid:durableId="1F1425C7"/>
  <w16cid:commentId w16cid:paraId="20FF440E" w16cid:durableId="1F1425C8"/>
  <w16cid:commentId w16cid:paraId="56AAB7A9" w16cid:durableId="1F1425C9"/>
  <w16cid:commentId w16cid:paraId="070AED72" w16cid:durableId="1F1425C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21B07E" w14:textId="77777777" w:rsidR="000756CE" w:rsidRDefault="000756CE" w:rsidP="001A5F76">
      <w:pPr>
        <w:spacing w:before="0" w:after="0" w:line="240" w:lineRule="auto"/>
      </w:pPr>
      <w:r>
        <w:separator/>
      </w:r>
    </w:p>
  </w:endnote>
  <w:endnote w:type="continuationSeparator" w:id="0">
    <w:p w14:paraId="1DF29F36" w14:textId="77777777" w:rsidR="000756CE" w:rsidRDefault="000756CE" w:rsidP="001A5F7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18C5E6" w14:textId="77777777" w:rsidR="000756CE" w:rsidRDefault="000756CE" w:rsidP="001A5F76">
      <w:pPr>
        <w:spacing w:before="0" w:after="0" w:line="240" w:lineRule="auto"/>
      </w:pPr>
      <w:r>
        <w:separator/>
      </w:r>
    </w:p>
  </w:footnote>
  <w:footnote w:type="continuationSeparator" w:id="0">
    <w:p w14:paraId="60812205" w14:textId="77777777" w:rsidR="000756CE" w:rsidRDefault="000756CE" w:rsidP="001A5F7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E04CF"/>
    <w:multiLevelType w:val="hybridMultilevel"/>
    <w:tmpl w:val="C816A9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C4875"/>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7401E"/>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9B78EB"/>
    <w:multiLevelType w:val="hybridMultilevel"/>
    <w:tmpl w:val="B3485D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807F4"/>
    <w:multiLevelType w:val="multilevel"/>
    <w:tmpl w:val="90800CD6"/>
    <w:lvl w:ilvl="0">
      <w:start w:val="3"/>
      <w:numFmt w:val="decimal"/>
      <w:lvlText w:val="%1"/>
      <w:lvlJc w:val="left"/>
      <w:pPr>
        <w:ind w:left="510" w:hanging="510"/>
      </w:pPr>
      <w:rPr>
        <w:rFonts w:hint="default"/>
      </w:rPr>
    </w:lvl>
    <w:lvl w:ilvl="1">
      <w:start w:val="5"/>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4875F7"/>
    <w:multiLevelType w:val="hybridMultilevel"/>
    <w:tmpl w:val="CBD8D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476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4F32DC"/>
    <w:multiLevelType w:val="hybridMultilevel"/>
    <w:tmpl w:val="8E7E2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DD5F01"/>
    <w:multiLevelType w:val="hybridMultilevel"/>
    <w:tmpl w:val="1C66E7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961C80"/>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DB5B1F"/>
    <w:multiLevelType w:val="hybridMultilevel"/>
    <w:tmpl w:val="B4942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4B6481"/>
    <w:multiLevelType w:val="hybridMultilevel"/>
    <w:tmpl w:val="F82C5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0B217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15:restartNumberingAfterBreak="0">
    <w:nsid w:val="36CD0C12"/>
    <w:multiLevelType w:val="hybridMultilevel"/>
    <w:tmpl w:val="FE549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904D5F"/>
    <w:multiLevelType w:val="hybridMultilevel"/>
    <w:tmpl w:val="E54296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E546E9"/>
    <w:multiLevelType w:val="hybridMultilevel"/>
    <w:tmpl w:val="E9E6C884"/>
    <w:lvl w:ilvl="0" w:tplc="104696B4">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1C7705"/>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CF422C"/>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3928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AA414E"/>
    <w:multiLevelType w:val="hybridMultilevel"/>
    <w:tmpl w:val="35FA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783FB8"/>
    <w:multiLevelType w:val="multilevel"/>
    <w:tmpl w:val="C5CCCEC0"/>
    <w:lvl w:ilvl="0">
      <w:start w:val="1"/>
      <w:numFmt w:val="decimal"/>
      <w:pStyle w:val="Heading1"/>
      <w:lvlText w:val="%1."/>
      <w:lvlJc w:val="left"/>
      <w:pPr>
        <w:ind w:left="360" w:hanging="360"/>
      </w:pPr>
    </w:lvl>
    <w:lvl w:ilvl="1">
      <w:start w:val="1"/>
      <w:numFmt w:val="decimal"/>
      <w:pStyle w:val="Heading2"/>
      <w:lvlText w:val="%1.%2."/>
      <w:lvlJc w:val="left"/>
      <w:pPr>
        <w:ind w:left="2862" w:hanging="432"/>
      </w:pPr>
    </w:lvl>
    <w:lvl w:ilvl="2">
      <w:start w:val="1"/>
      <w:numFmt w:val="decimal"/>
      <w:pStyle w:val="Heading3"/>
      <w:lvlText w:val="%1.%2.%3."/>
      <w:lvlJc w:val="left"/>
      <w:pPr>
        <w:ind w:left="95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AF68EA"/>
    <w:multiLevelType w:val="hybridMultilevel"/>
    <w:tmpl w:val="668C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577ECA"/>
    <w:multiLevelType w:val="hybridMultilevel"/>
    <w:tmpl w:val="91C4B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762A15"/>
    <w:multiLevelType w:val="hybridMultilevel"/>
    <w:tmpl w:val="36221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F759CA"/>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A25244"/>
    <w:multiLevelType w:val="hybridMultilevel"/>
    <w:tmpl w:val="2B2230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5B51CA"/>
    <w:multiLevelType w:val="hybridMultilevel"/>
    <w:tmpl w:val="14C63A84"/>
    <w:lvl w:ilvl="0" w:tplc="BA640B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153A5D"/>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6C4E19"/>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185919"/>
    <w:multiLevelType w:val="hybridMultilevel"/>
    <w:tmpl w:val="6346CC76"/>
    <w:lvl w:ilvl="0" w:tplc="FB929AC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CD1BA4"/>
    <w:multiLevelType w:val="hybridMultilevel"/>
    <w:tmpl w:val="DBE6A4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D224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B5F33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5"/>
  </w:num>
  <w:num w:numId="3">
    <w:abstractNumId w:val="20"/>
  </w:num>
  <w:num w:numId="4">
    <w:abstractNumId w:val="12"/>
  </w:num>
  <w:num w:numId="5">
    <w:abstractNumId w:val="32"/>
  </w:num>
  <w:num w:numId="6">
    <w:abstractNumId w:val="31"/>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5"/>
  </w:num>
  <w:num w:numId="10">
    <w:abstractNumId w:val="21"/>
  </w:num>
  <w:num w:numId="11">
    <w:abstractNumId w:val="1"/>
  </w:num>
  <w:num w:numId="12">
    <w:abstractNumId w:val="27"/>
  </w:num>
  <w:num w:numId="13">
    <w:abstractNumId w:val="13"/>
  </w:num>
  <w:num w:numId="14">
    <w:abstractNumId w:val="17"/>
  </w:num>
  <w:num w:numId="15">
    <w:abstractNumId w:val="24"/>
  </w:num>
  <w:num w:numId="16">
    <w:abstractNumId w:val="28"/>
  </w:num>
  <w:num w:numId="17">
    <w:abstractNumId w:val="10"/>
  </w:num>
  <w:num w:numId="18">
    <w:abstractNumId w:val="15"/>
  </w:num>
  <w:num w:numId="19">
    <w:abstractNumId w:val="30"/>
  </w:num>
  <w:num w:numId="20">
    <w:abstractNumId w:val="23"/>
  </w:num>
  <w:num w:numId="21">
    <w:abstractNumId w:val="19"/>
  </w:num>
  <w:num w:numId="22">
    <w:abstractNumId w:val="11"/>
  </w:num>
  <w:num w:numId="23">
    <w:abstractNumId w:val="8"/>
  </w:num>
  <w:num w:numId="24">
    <w:abstractNumId w:val="22"/>
  </w:num>
  <w:num w:numId="25">
    <w:abstractNumId w:val="9"/>
  </w:num>
  <w:num w:numId="26">
    <w:abstractNumId w:val="29"/>
  </w:num>
  <w:num w:numId="27">
    <w:abstractNumId w:val="16"/>
  </w:num>
  <w:num w:numId="28">
    <w:abstractNumId w:val="18"/>
  </w:num>
  <w:num w:numId="29">
    <w:abstractNumId w:val="2"/>
  </w:num>
  <w:num w:numId="30">
    <w:abstractNumId w:val="0"/>
  </w:num>
  <w:num w:numId="31">
    <w:abstractNumId w:val="4"/>
  </w:num>
  <w:num w:numId="32">
    <w:abstractNumId w:val="26"/>
  </w:num>
  <w:num w:numId="33">
    <w:abstractNumId w:val="7"/>
  </w:num>
  <w:num w:numId="34">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Borisover">
    <w15:presenceInfo w15:providerId="AD" w15:userId="S-1-5-21-271836323-407181114-106683245-1181"/>
  </w15:person>
  <w15:person w15:author="Administrator">
    <w15:presenceInfo w15:providerId="None" w15:userId="Administrator"/>
  </w15:person>
  <w15:person w15:author="Borisover, Yulia">
    <w15:presenceInfo w15:providerId="AD" w15:userId="S-1-5-21-606747145-1770027372-682003330-536627"/>
  </w15:person>
  <w15:person w15:author="עטרה בקל">
    <w15:presenceInfo w15:providerId="Windows Live" w15:userId="9264c72d5e2943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0" w:nlCheck="1" w:checkStyle="0"/>
  <w:activeWritingStyle w:appName="MSWord" w:lang="en-GB" w:vendorID="64" w:dllVersion="0" w:nlCheck="1" w:checkStyle="0"/>
  <w:activeWritingStyle w:appName="MSWord" w:lang="ar-SA" w:vendorID="64" w:dllVersion="0"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trackRevision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Davi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6284A"/>
    <w:rsid w:val="00001AF1"/>
    <w:rsid w:val="00001B6A"/>
    <w:rsid w:val="000138C6"/>
    <w:rsid w:val="00032718"/>
    <w:rsid w:val="00044ECF"/>
    <w:rsid w:val="00045813"/>
    <w:rsid w:val="00046B8A"/>
    <w:rsid w:val="00051C79"/>
    <w:rsid w:val="000554EC"/>
    <w:rsid w:val="00055A6E"/>
    <w:rsid w:val="00057C19"/>
    <w:rsid w:val="00057FC8"/>
    <w:rsid w:val="0006582C"/>
    <w:rsid w:val="00067E40"/>
    <w:rsid w:val="000726D2"/>
    <w:rsid w:val="00073626"/>
    <w:rsid w:val="000756CE"/>
    <w:rsid w:val="00075BD9"/>
    <w:rsid w:val="00082A79"/>
    <w:rsid w:val="000916D3"/>
    <w:rsid w:val="000A0578"/>
    <w:rsid w:val="000A1912"/>
    <w:rsid w:val="000A1D2D"/>
    <w:rsid w:val="000A2EB1"/>
    <w:rsid w:val="000A4654"/>
    <w:rsid w:val="000A4F61"/>
    <w:rsid w:val="000B2B08"/>
    <w:rsid w:val="000B6D41"/>
    <w:rsid w:val="000C1BC3"/>
    <w:rsid w:val="000D694A"/>
    <w:rsid w:val="000E319B"/>
    <w:rsid w:val="000E346E"/>
    <w:rsid w:val="000E7133"/>
    <w:rsid w:val="00104099"/>
    <w:rsid w:val="00111D8B"/>
    <w:rsid w:val="00114265"/>
    <w:rsid w:val="0013193E"/>
    <w:rsid w:val="0014328C"/>
    <w:rsid w:val="00145745"/>
    <w:rsid w:val="00151530"/>
    <w:rsid w:val="001519A2"/>
    <w:rsid w:val="00155C8B"/>
    <w:rsid w:val="001626C7"/>
    <w:rsid w:val="0016284A"/>
    <w:rsid w:val="001725B7"/>
    <w:rsid w:val="0017573B"/>
    <w:rsid w:val="00192529"/>
    <w:rsid w:val="00194C90"/>
    <w:rsid w:val="00195055"/>
    <w:rsid w:val="001A5F76"/>
    <w:rsid w:val="001A6C65"/>
    <w:rsid w:val="001A6FA5"/>
    <w:rsid w:val="001B247D"/>
    <w:rsid w:val="001B77AD"/>
    <w:rsid w:val="001D57F1"/>
    <w:rsid w:val="001E42CC"/>
    <w:rsid w:val="001E4C16"/>
    <w:rsid w:val="001E6CF7"/>
    <w:rsid w:val="001F1AC5"/>
    <w:rsid w:val="001F3689"/>
    <w:rsid w:val="001F3985"/>
    <w:rsid w:val="001F7351"/>
    <w:rsid w:val="00201257"/>
    <w:rsid w:val="0020236E"/>
    <w:rsid w:val="0020496B"/>
    <w:rsid w:val="00221A01"/>
    <w:rsid w:val="002233EF"/>
    <w:rsid w:val="00226839"/>
    <w:rsid w:val="00227DEC"/>
    <w:rsid w:val="00231FE7"/>
    <w:rsid w:val="002403B2"/>
    <w:rsid w:val="002479B9"/>
    <w:rsid w:val="00252F0D"/>
    <w:rsid w:val="002546DB"/>
    <w:rsid w:val="0029612F"/>
    <w:rsid w:val="002A0C08"/>
    <w:rsid w:val="002A5E2B"/>
    <w:rsid w:val="002A702B"/>
    <w:rsid w:val="002A7B55"/>
    <w:rsid w:val="002B0525"/>
    <w:rsid w:val="002B3674"/>
    <w:rsid w:val="002B4CA9"/>
    <w:rsid w:val="002C06F9"/>
    <w:rsid w:val="002C46BA"/>
    <w:rsid w:val="002D7CEC"/>
    <w:rsid w:val="002E32A9"/>
    <w:rsid w:val="002E41E5"/>
    <w:rsid w:val="002E4F9D"/>
    <w:rsid w:val="002E7F63"/>
    <w:rsid w:val="002F1708"/>
    <w:rsid w:val="002F4234"/>
    <w:rsid w:val="003014B0"/>
    <w:rsid w:val="0032100A"/>
    <w:rsid w:val="00323C5C"/>
    <w:rsid w:val="00326EF7"/>
    <w:rsid w:val="00330BE4"/>
    <w:rsid w:val="00336ABA"/>
    <w:rsid w:val="0034175C"/>
    <w:rsid w:val="003425A8"/>
    <w:rsid w:val="00346350"/>
    <w:rsid w:val="003556CF"/>
    <w:rsid w:val="00356386"/>
    <w:rsid w:val="003566CC"/>
    <w:rsid w:val="003757B3"/>
    <w:rsid w:val="003778EB"/>
    <w:rsid w:val="0039787B"/>
    <w:rsid w:val="003B0367"/>
    <w:rsid w:val="003B6890"/>
    <w:rsid w:val="003C0D0B"/>
    <w:rsid w:val="003C33CB"/>
    <w:rsid w:val="003C6132"/>
    <w:rsid w:val="003D0280"/>
    <w:rsid w:val="003E0538"/>
    <w:rsid w:val="003E490D"/>
    <w:rsid w:val="003E5C49"/>
    <w:rsid w:val="003E6A00"/>
    <w:rsid w:val="003F4FBA"/>
    <w:rsid w:val="003F75E2"/>
    <w:rsid w:val="004000B5"/>
    <w:rsid w:val="00403EE2"/>
    <w:rsid w:val="00417700"/>
    <w:rsid w:val="0043166A"/>
    <w:rsid w:val="00431F00"/>
    <w:rsid w:val="00432A36"/>
    <w:rsid w:val="00433D25"/>
    <w:rsid w:val="00434F31"/>
    <w:rsid w:val="00435994"/>
    <w:rsid w:val="00435E15"/>
    <w:rsid w:val="00436705"/>
    <w:rsid w:val="004408B0"/>
    <w:rsid w:val="004415CE"/>
    <w:rsid w:val="00443647"/>
    <w:rsid w:val="00445872"/>
    <w:rsid w:val="00446E30"/>
    <w:rsid w:val="004619F2"/>
    <w:rsid w:val="00483A3F"/>
    <w:rsid w:val="004840A2"/>
    <w:rsid w:val="00485ECF"/>
    <w:rsid w:val="0049084F"/>
    <w:rsid w:val="00492A2F"/>
    <w:rsid w:val="00492EF6"/>
    <w:rsid w:val="00496B78"/>
    <w:rsid w:val="004A02F3"/>
    <w:rsid w:val="004A03B0"/>
    <w:rsid w:val="004A30E5"/>
    <w:rsid w:val="004B1EE5"/>
    <w:rsid w:val="004C374A"/>
    <w:rsid w:val="004C4EB6"/>
    <w:rsid w:val="004D278A"/>
    <w:rsid w:val="004D3ED5"/>
    <w:rsid w:val="004E03B3"/>
    <w:rsid w:val="004E1060"/>
    <w:rsid w:val="004E2898"/>
    <w:rsid w:val="004E49DD"/>
    <w:rsid w:val="004E7594"/>
    <w:rsid w:val="004F029F"/>
    <w:rsid w:val="004F162E"/>
    <w:rsid w:val="00510549"/>
    <w:rsid w:val="00513A07"/>
    <w:rsid w:val="0052257C"/>
    <w:rsid w:val="00525C90"/>
    <w:rsid w:val="005342AE"/>
    <w:rsid w:val="00546AE5"/>
    <w:rsid w:val="0055565F"/>
    <w:rsid w:val="0056024C"/>
    <w:rsid w:val="005654B9"/>
    <w:rsid w:val="00565C18"/>
    <w:rsid w:val="00566673"/>
    <w:rsid w:val="00573971"/>
    <w:rsid w:val="00575025"/>
    <w:rsid w:val="0057535B"/>
    <w:rsid w:val="00577C5C"/>
    <w:rsid w:val="00580CCC"/>
    <w:rsid w:val="00581D29"/>
    <w:rsid w:val="00585469"/>
    <w:rsid w:val="00586148"/>
    <w:rsid w:val="00586318"/>
    <w:rsid w:val="00594FE2"/>
    <w:rsid w:val="00595F3A"/>
    <w:rsid w:val="005A4565"/>
    <w:rsid w:val="005A4DDA"/>
    <w:rsid w:val="005A741F"/>
    <w:rsid w:val="005A772D"/>
    <w:rsid w:val="005B3D0F"/>
    <w:rsid w:val="005B5F77"/>
    <w:rsid w:val="005C0786"/>
    <w:rsid w:val="005C16E5"/>
    <w:rsid w:val="005C3902"/>
    <w:rsid w:val="005C6E92"/>
    <w:rsid w:val="005D6EBF"/>
    <w:rsid w:val="005F6E07"/>
    <w:rsid w:val="00601E6A"/>
    <w:rsid w:val="0060318B"/>
    <w:rsid w:val="00604CB3"/>
    <w:rsid w:val="00620E95"/>
    <w:rsid w:val="00621A3B"/>
    <w:rsid w:val="0062508F"/>
    <w:rsid w:val="00625248"/>
    <w:rsid w:val="00625ABF"/>
    <w:rsid w:val="006313F0"/>
    <w:rsid w:val="00633C48"/>
    <w:rsid w:val="00636193"/>
    <w:rsid w:val="006378C5"/>
    <w:rsid w:val="006413DF"/>
    <w:rsid w:val="00643ACF"/>
    <w:rsid w:val="00652072"/>
    <w:rsid w:val="00654A54"/>
    <w:rsid w:val="006558DC"/>
    <w:rsid w:val="00662E26"/>
    <w:rsid w:val="00664A5A"/>
    <w:rsid w:val="00671A8C"/>
    <w:rsid w:val="00671DE9"/>
    <w:rsid w:val="006731F8"/>
    <w:rsid w:val="00676C15"/>
    <w:rsid w:val="00681379"/>
    <w:rsid w:val="00690664"/>
    <w:rsid w:val="00693996"/>
    <w:rsid w:val="00694F2F"/>
    <w:rsid w:val="00695AF6"/>
    <w:rsid w:val="00696A35"/>
    <w:rsid w:val="006A08DD"/>
    <w:rsid w:val="006A4A0F"/>
    <w:rsid w:val="006B1C4A"/>
    <w:rsid w:val="006B6174"/>
    <w:rsid w:val="006B6E3D"/>
    <w:rsid w:val="006C2659"/>
    <w:rsid w:val="006C387D"/>
    <w:rsid w:val="006C391A"/>
    <w:rsid w:val="006C41C6"/>
    <w:rsid w:val="006C5F9B"/>
    <w:rsid w:val="006E220B"/>
    <w:rsid w:val="006E384D"/>
    <w:rsid w:val="006F71AF"/>
    <w:rsid w:val="006F7821"/>
    <w:rsid w:val="006F78AF"/>
    <w:rsid w:val="00703407"/>
    <w:rsid w:val="007127E7"/>
    <w:rsid w:val="007545A7"/>
    <w:rsid w:val="0075658A"/>
    <w:rsid w:val="00763ECD"/>
    <w:rsid w:val="007647B9"/>
    <w:rsid w:val="00770194"/>
    <w:rsid w:val="0077121C"/>
    <w:rsid w:val="00771BC0"/>
    <w:rsid w:val="007812FC"/>
    <w:rsid w:val="007861DE"/>
    <w:rsid w:val="007A21F2"/>
    <w:rsid w:val="007A7640"/>
    <w:rsid w:val="007A7E6C"/>
    <w:rsid w:val="007B4F7C"/>
    <w:rsid w:val="007C69D0"/>
    <w:rsid w:val="007D080F"/>
    <w:rsid w:val="007D4F91"/>
    <w:rsid w:val="007E35D1"/>
    <w:rsid w:val="007F34A0"/>
    <w:rsid w:val="007F3B7A"/>
    <w:rsid w:val="007F3F76"/>
    <w:rsid w:val="00805AE7"/>
    <w:rsid w:val="00815747"/>
    <w:rsid w:val="008332EE"/>
    <w:rsid w:val="00841799"/>
    <w:rsid w:val="008465E7"/>
    <w:rsid w:val="0086559A"/>
    <w:rsid w:val="00873A46"/>
    <w:rsid w:val="00874066"/>
    <w:rsid w:val="00881A65"/>
    <w:rsid w:val="00883A7D"/>
    <w:rsid w:val="0088670D"/>
    <w:rsid w:val="00887004"/>
    <w:rsid w:val="0089057C"/>
    <w:rsid w:val="00893164"/>
    <w:rsid w:val="008A51C8"/>
    <w:rsid w:val="008A544F"/>
    <w:rsid w:val="008B386D"/>
    <w:rsid w:val="008B3D37"/>
    <w:rsid w:val="008B5025"/>
    <w:rsid w:val="008B796E"/>
    <w:rsid w:val="008B7EA1"/>
    <w:rsid w:val="008C0540"/>
    <w:rsid w:val="008C1E75"/>
    <w:rsid w:val="008D0968"/>
    <w:rsid w:val="008D4A6B"/>
    <w:rsid w:val="008D71E4"/>
    <w:rsid w:val="008D7C17"/>
    <w:rsid w:val="008F5B85"/>
    <w:rsid w:val="00911F15"/>
    <w:rsid w:val="0091332B"/>
    <w:rsid w:val="00930D24"/>
    <w:rsid w:val="00935D12"/>
    <w:rsid w:val="00941982"/>
    <w:rsid w:val="0095496B"/>
    <w:rsid w:val="009571BA"/>
    <w:rsid w:val="009613A9"/>
    <w:rsid w:val="009637D3"/>
    <w:rsid w:val="009665E8"/>
    <w:rsid w:val="00971D1D"/>
    <w:rsid w:val="009760CD"/>
    <w:rsid w:val="00984FEA"/>
    <w:rsid w:val="00986412"/>
    <w:rsid w:val="00986B7B"/>
    <w:rsid w:val="00987979"/>
    <w:rsid w:val="00991035"/>
    <w:rsid w:val="00997BC8"/>
    <w:rsid w:val="009A0C3B"/>
    <w:rsid w:val="009A2192"/>
    <w:rsid w:val="009A27E0"/>
    <w:rsid w:val="009A436D"/>
    <w:rsid w:val="009A5636"/>
    <w:rsid w:val="009A5C20"/>
    <w:rsid w:val="009A5C56"/>
    <w:rsid w:val="009B6817"/>
    <w:rsid w:val="009C2053"/>
    <w:rsid w:val="009C20C2"/>
    <w:rsid w:val="009C2A1F"/>
    <w:rsid w:val="009C4488"/>
    <w:rsid w:val="009C485E"/>
    <w:rsid w:val="009D1C93"/>
    <w:rsid w:val="009D1DB8"/>
    <w:rsid w:val="009E5B90"/>
    <w:rsid w:val="009E7F29"/>
    <w:rsid w:val="009F2719"/>
    <w:rsid w:val="009F31EC"/>
    <w:rsid w:val="009F4BCF"/>
    <w:rsid w:val="00A00D58"/>
    <w:rsid w:val="00A11A26"/>
    <w:rsid w:val="00A13910"/>
    <w:rsid w:val="00A1428B"/>
    <w:rsid w:val="00A23EF8"/>
    <w:rsid w:val="00A27095"/>
    <w:rsid w:val="00A30340"/>
    <w:rsid w:val="00A328DA"/>
    <w:rsid w:val="00A3425B"/>
    <w:rsid w:val="00A35BB3"/>
    <w:rsid w:val="00A36820"/>
    <w:rsid w:val="00A53E16"/>
    <w:rsid w:val="00A67061"/>
    <w:rsid w:val="00A92170"/>
    <w:rsid w:val="00AA0A30"/>
    <w:rsid w:val="00AA498B"/>
    <w:rsid w:val="00AB0573"/>
    <w:rsid w:val="00AB2062"/>
    <w:rsid w:val="00AB394E"/>
    <w:rsid w:val="00AF3E03"/>
    <w:rsid w:val="00B04854"/>
    <w:rsid w:val="00B12313"/>
    <w:rsid w:val="00B12533"/>
    <w:rsid w:val="00B23D5F"/>
    <w:rsid w:val="00B4009F"/>
    <w:rsid w:val="00B50CC7"/>
    <w:rsid w:val="00B620DF"/>
    <w:rsid w:val="00B65128"/>
    <w:rsid w:val="00B703F7"/>
    <w:rsid w:val="00B74ABC"/>
    <w:rsid w:val="00B8004A"/>
    <w:rsid w:val="00B83FCA"/>
    <w:rsid w:val="00B8450B"/>
    <w:rsid w:val="00B86DAE"/>
    <w:rsid w:val="00B86E55"/>
    <w:rsid w:val="00B913E2"/>
    <w:rsid w:val="00B91691"/>
    <w:rsid w:val="00B91B20"/>
    <w:rsid w:val="00B96873"/>
    <w:rsid w:val="00BA754A"/>
    <w:rsid w:val="00BB0C7E"/>
    <w:rsid w:val="00BB1BAC"/>
    <w:rsid w:val="00BD69E3"/>
    <w:rsid w:val="00BE5315"/>
    <w:rsid w:val="00BE6101"/>
    <w:rsid w:val="00BE66D4"/>
    <w:rsid w:val="00BF2C06"/>
    <w:rsid w:val="00BF7A06"/>
    <w:rsid w:val="00C0049E"/>
    <w:rsid w:val="00C04274"/>
    <w:rsid w:val="00C34724"/>
    <w:rsid w:val="00C37C97"/>
    <w:rsid w:val="00C45AF2"/>
    <w:rsid w:val="00C46EA8"/>
    <w:rsid w:val="00C52406"/>
    <w:rsid w:val="00C604AF"/>
    <w:rsid w:val="00C64E78"/>
    <w:rsid w:val="00C76803"/>
    <w:rsid w:val="00C779F9"/>
    <w:rsid w:val="00C77DCD"/>
    <w:rsid w:val="00C834F4"/>
    <w:rsid w:val="00C9024E"/>
    <w:rsid w:val="00C90ED4"/>
    <w:rsid w:val="00C910BD"/>
    <w:rsid w:val="00C91569"/>
    <w:rsid w:val="00C9433F"/>
    <w:rsid w:val="00CB20B5"/>
    <w:rsid w:val="00CB4673"/>
    <w:rsid w:val="00CC0B97"/>
    <w:rsid w:val="00CC15DC"/>
    <w:rsid w:val="00CC57EB"/>
    <w:rsid w:val="00CD23E9"/>
    <w:rsid w:val="00CD5C29"/>
    <w:rsid w:val="00CD5DA1"/>
    <w:rsid w:val="00CD6894"/>
    <w:rsid w:val="00CD6EE4"/>
    <w:rsid w:val="00CE1675"/>
    <w:rsid w:val="00CF647D"/>
    <w:rsid w:val="00D11277"/>
    <w:rsid w:val="00D27E33"/>
    <w:rsid w:val="00D3606F"/>
    <w:rsid w:val="00D50383"/>
    <w:rsid w:val="00D50632"/>
    <w:rsid w:val="00D557E1"/>
    <w:rsid w:val="00D64197"/>
    <w:rsid w:val="00D64E97"/>
    <w:rsid w:val="00D701F0"/>
    <w:rsid w:val="00D77367"/>
    <w:rsid w:val="00D80149"/>
    <w:rsid w:val="00D80D48"/>
    <w:rsid w:val="00D9178E"/>
    <w:rsid w:val="00DA1AEB"/>
    <w:rsid w:val="00DA1DF4"/>
    <w:rsid w:val="00DA4828"/>
    <w:rsid w:val="00DA61C4"/>
    <w:rsid w:val="00DB3404"/>
    <w:rsid w:val="00DB3C7D"/>
    <w:rsid w:val="00DD67E1"/>
    <w:rsid w:val="00DE5325"/>
    <w:rsid w:val="00DE7F2A"/>
    <w:rsid w:val="00DF177B"/>
    <w:rsid w:val="00DF4E15"/>
    <w:rsid w:val="00E04926"/>
    <w:rsid w:val="00E10320"/>
    <w:rsid w:val="00E132A4"/>
    <w:rsid w:val="00E14224"/>
    <w:rsid w:val="00E20FAD"/>
    <w:rsid w:val="00E51FE4"/>
    <w:rsid w:val="00E55134"/>
    <w:rsid w:val="00E62271"/>
    <w:rsid w:val="00E63904"/>
    <w:rsid w:val="00E72E06"/>
    <w:rsid w:val="00E760CE"/>
    <w:rsid w:val="00E77139"/>
    <w:rsid w:val="00E77220"/>
    <w:rsid w:val="00E83DB1"/>
    <w:rsid w:val="00E84537"/>
    <w:rsid w:val="00E84EBF"/>
    <w:rsid w:val="00E84F73"/>
    <w:rsid w:val="00E92DCE"/>
    <w:rsid w:val="00EA391F"/>
    <w:rsid w:val="00EA6354"/>
    <w:rsid w:val="00EB121C"/>
    <w:rsid w:val="00EB4328"/>
    <w:rsid w:val="00EC0F0A"/>
    <w:rsid w:val="00EC5947"/>
    <w:rsid w:val="00ED0CB4"/>
    <w:rsid w:val="00ED50AB"/>
    <w:rsid w:val="00EE7473"/>
    <w:rsid w:val="00EF35FF"/>
    <w:rsid w:val="00F0139D"/>
    <w:rsid w:val="00F119C4"/>
    <w:rsid w:val="00F122CD"/>
    <w:rsid w:val="00F14577"/>
    <w:rsid w:val="00F17451"/>
    <w:rsid w:val="00F2279D"/>
    <w:rsid w:val="00F2580F"/>
    <w:rsid w:val="00F404F4"/>
    <w:rsid w:val="00F42002"/>
    <w:rsid w:val="00F504A2"/>
    <w:rsid w:val="00F526F2"/>
    <w:rsid w:val="00F60641"/>
    <w:rsid w:val="00F60AA6"/>
    <w:rsid w:val="00F60AA7"/>
    <w:rsid w:val="00F6312F"/>
    <w:rsid w:val="00F82B44"/>
    <w:rsid w:val="00F8784B"/>
    <w:rsid w:val="00FB064F"/>
    <w:rsid w:val="00FB4E72"/>
    <w:rsid w:val="00FB5CC2"/>
    <w:rsid w:val="00FB61C1"/>
    <w:rsid w:val="00FD4AEF"/>
    <w:rsid w:val="00FE02BE"/>
    <w:rsid w:val="00FE4CC8"/>
    <w:rsid w:val="00FE5E0D"/>
    <w:rsid w:val="00FF1E4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431BF763"/>
  <w15:chartTrackingRefBased/>
  <w15:docId w15:val="{D9330BA8-0D40-4BD4-92FE-34C8B7362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D8B"/>
    <w:pPr>
      <w:spacing w:before="120" w:after="200" w:line="360" w:lineRule="auto"/>
      <w:jc w:val="both"/>
    </w:pPr>
    <w:rPr>
      <w:rFonts w:ascii="David" w:hAnsi="David" w:cs="David"/>
      <w:lang w:eastAsia="he-IL"/>
    </w:rPr>
  </w:style>
  <w:style w:type="paragraph" w:styleId="Heading1">
    <w:name w:val="heading 1"/>
    <w:basedOn w:val="Default"/>
    <w:next w:val="Normal"/>
    <w:link w:val="Heading1Char"/>
    <w:uiPriority w:val="9"/>
    <w:qFormat/>
    <w:rsid w:val="00662E26"/>
    <w:pPr>
      <w:numPr>
        <w:numId w:val="3"/>
      </w:numPr>
      <w:outlineLvl w:val="0"/>
    </w:pPr>
    <w:rPr>
      <w:rFonts w:ascii="David" w:hAnsi="David" w:cs="David"/>
      <w:b/>
      <w:bCs/>
      <w:sz w:val="28"/>
      <w:szCs w:val="28"/>
    </w:rPr>
  </w:style>
  <w:style w:type="paragraph" w:styleId="Heading2">
    <w:name w:val="heading 2"/>
    <w:basedOn w:val="Normal"/>
    <w:next w:val="Normal"/>
    <w:link w:val="Heading2Char"/>
    <w:uiPriority w:val="9"/>
    <w:unhideWhenUsed/>
    <w:qFormat/>
    <w:rsid w:val="00111D8B"/>
    <w:pPr>
      <w:keepNext/>
      <w:keepLines/>
      <w:numPr>
        <w:ilvl w:val="1"/>
        <w:numId w:val="3"/>
      </w:numPr>
      <w:spacing w:before="40" w:after="0"/>
      <w:ind w:left="426" w:hanging="426"/>
      <w:outlineLvl w:val="1"/>
    </w:pPr>
    <w:rPr>
      <w:rFonts w:eastAsiaTheme="majorEastAsia"/>
      <w:b/>
      <w:bCs/>
      <w:color w:val="000000" w:themeColor="text1"/>
      <w:sz w:val="26"/>
      <w:szCs w:val="26"/>
      <w:lang w:eastAsia="en-US"/>
    </w:rPr>
  </w:style>
  <w:style w:type="paragraph" w:styleId="Heading3">
    <w:name w:val="heading 3"/>
    <w:basedOn w:val="Normal"/>
    <w:next w:val="Normal"/>
    <w:link w:val="Heading3Char"/>
    <w:uiPriority w:val="9"/>
    <w:unhideWhenUsed/>
    <w:qFormat/>
    <w:rsid w:val="00111D8B"/>
    <w:pPr>
      <w:keepNext/>
      <w:keepLines/>
      <w:numPr>
        <w:ilvl w:val="2"/>
        <w:numId w:val="3"/>
      </w:numPr>
      <w:spacing w:before="40" w:after="0"/>
      <w:ind w:left="142" w:hanging="142"/>
      <w:outlineLvl w:val="2"/>
    </w:pPr>
    <w:rPr>
      <w:rFonts w:eastAsiaTheme="majorEastAsia"/>
      <w:color w:val="000000" w:themeColor="text1"/>
      <w:sz w:val="26"/>
      <w:szCs w:val="26"/>
      <w:lang w:val="en" w:eastAsia="en-US"/>
    </w:rPr>
  </w:style>
  <w:style w:type="paragraph" w:styleId="Heading4">
    <w:name w:val="heading 4"/>
    <w:basedOn w:val="Normal"/>
    <w:next w:val="Normal"/>
    <w:link w:val="Heading4Char"/>
    <w:uiPriority w:val="9"/>
    <w:unhideWhenUsed/>
    <w:qFormat/>
    <w:rsid w:val="00111D8B"/>
    <w:pPr>
      <w:keepNext/>
      <w:keepLines/>
      <w:spacing w:before="40" w:after="0"/>
      <w:outlineLvl w:val="3"/>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284A"/>
    <w:pPr>
      <w:spacing w:before="0" w:after="0" w:line="240" w:lineRule="auto"/>
      <w:contextualSpacing/>
      <w:jc w:val="center"/>
    </w:pPr>
    <w:rPr>
      <w:rFonts w:eastAsiaTheme="majorEastAsia"/>
      <w:spacing w:val="-10"/>
      <w:kern w:val="28"/>
      <w:sz w:val="56"/>
      <w:szCs w:val="56"/>
    </w:rPr>
  </w:style>
  <w:style w:type="character" w:customStyle="1" w:styleId="TitleChar">
    <w:name w:val="Title Char"/>
    <w:basedOn w:val="DefaultParagraphFont"/>
    <w:link w:val="Title"/>
    <w:uiPriority w:val="10"/>
    <w:rsid w:val="0016284A"/>
    <w:rPr>
      <w:rFonts w:ascii="David" w:eastAsiaTheme="majorEastAsia" w:hAnsi="David" w:cs="David"/>
      <w:spacing w:val="-10"/>
      <w:kern w:val="28"/>
      <w:sz w:val="56"/>
      <w:szCs w:val="56"/>
      <w:lang w:eastAsia="he-IL"/>
    </w:rPr>
  </w:style>
  <w:style w:type="paragraph" w:customStyle="1" w:styleId="Default">
    <w:name w:val="Default"/>
    <w:rsid w:val="0016284A"/>
    <w:pPr>
      <w:autoSpaceDE w:val="0"/>
      <w:autoSpaceDN w:val="0"/>
      <w:adjustRightInd w:val="0"/>
      <w:spacing w:after="0" w:line="240" w:lineRule="auto"/>
    </w:pPr>
    <w:rPr>
      <w:rFonts w:ascii="Calibri" w:hAnsi="Calibri" w:cs="Calibri"/>
      <w:color w:val="000000"/>
      <w:sz w:val="24"/>
      <w:szCs w:val="24"/>
    </w:rPr>
  </w:style>
  <w:style w:type="paragraph" w:styleId="Subtitle">
    <w:name w:val="Subtitle"/>
    <w:basedOn w:val="Normal"/>
    <w:next w:val="Normal"/>
    <w:link w:val="SubtitleChar"/>
    <w:uiPriority w:val="11"/>
    <w:qFormat/>
    <w:rsid w:val="0016284A"/>
    <w:pPr>
      <w:numPr>
        <w:ilvl w:val="1"/>
      </w:numPr>
      <w:spacing w:after="160"/>
      <w:jc w:val="center"/>
    </w:pPr>
    <w:rPr>
      <w:rFonts w:eastAsiaTheme="minorEastAsia"/>
      <w:spacing w:val="15"/>
      <w:sz w:val="28"/>
      <w:szCs w:val="28"/>
    </w:rPr>
  </w:style>
  <w:style w:type="character" w:customStyle="1" w:styleId="SubtitleChar">
    <w:name w:val="Subtitle Char"/>
    <w:basedOn w:val="DefaultParagraphFont"/>
    <w:link w:val="Subtitle"/>
    <w:uiPriority w:val="11"/>
    <w:rsid w:val="0016284A"/>
    <w:rPr>
      <w:rFonts w:ascii="David" w:eastAsiaTheme="minorEastAsia" w:hAnsi="David" w:cs="David"/>
      <w:spacing w:val="15"/>
      <w:sz w:val="28"/>
      <w:szCs w:val="28"/>
      <w:lang w:eastAsia="he-IL"/>
    </w:rPr>
  </w:style>
  <w:style w:type="character" w:customStyle="1" w:styleId="Heading1Char">
    <w:name w:val="Heading 1 Char"/>
    <w:basedOn w:val="DefaultParagraphFont"/>
    <w:link w:val="Heading1"/>
    <w:uiPriority w:val="9"/>
    <w:rsid w:val="00662E26"/>
    <w:rPr>
      <w:rFonts w:ascii="David" w:hAnsi="David" w:cs="David"/>
      <w:b/>
      <w:bCs/>
      <w:color w:val="000000"/>
      <w:sz w:val="28"/>
      <w:szCs w:val="28"/>
    </w:rPr>
  </w:style>
  <w:style w:type="paragraph" w:styleId="ListParagraph">
    <w:name w:val="List Paragraph"/>
    <w:basedOn w:val="Normal"/>
    <w:uiPriority w:val="34"/>
    <w:qFormat/>
    <w:rsid w:val="0016284A"/>
    <w:pPr>
      <w:ind w:left="720"/>
      <w:contextualSpacing/>
    </w:pPr>
  </w:style>
  <w:style w:type="character" w:customStyle="1" w:styleId="Heading2Char">
    <w:name w:val="Heading 2 Char"/>
    <w:basedOn w:val="DefaultParagraphFont"/>
    <w:link w:val="Heading2"/>
    <w:uiPriority w:val="9"/>
    <w:rsid w:val="00111D8B"/>
    <w:rPr>
      <w:rFonts w:ascii="David" w:eastAsiaTheme="majorEastAsia" w:hAnsi="David" w:cs="David"/>
      <w:b/>
      <w:bCs/>
      <w:color w:val="000000" w:themeColor="text1"/>
      <w:sz w:val="26"/>
      <w:szCs w:val="26"/>
    </w:rPr>
  </w:style>
  <w:style w:type="paragraph" w:styleId="Caption">
    <w:name w:val="caption"/>
    <w:basedOn w:val="Normal"/>
    <w:next w:val="Normal"/>
    <w:uiPriority w:val="35"/>
    <w:unhideWhenUsed/>
    <w:qFormat/>
    <w:rsid w:val="00B620DF"/>
    <w:pPr>
      <w:spacing w:before="0" w:line="240" w:lineRule="auto"/>
    </w:pPr>
    <w:rPr>
      <w:i/>
      <w:iCs/>
      <w:color w:val="44546A" w:themeColor="text2"/>
      <w:sz w:val="18"/>
      <w:szCs w:val="18"/>
    </w:rPr>
  </w:style>
  <w:style w:type="character" w:customStyle="1" w:styleId="Heading3Char">
    <w:name w:val="Heading 3 Char"/>
    <w:basedOn w:val="DefaultParagraphFont"/>
    <w:link w:val="Heading3"/>
    <w:uiPriority w:val="9"/>
    <w:rsid w:val="00111D8B"/>
    <w:rPr>
      <w:rFonts w:ascii="David" w:eastAsiaTheme="majorEastAsia" w:hAnsi="David" w:cs="David"/>
      <w:color w:val="000000" w:themeColor="text1"/>
      <w:sz w:val="26"/>
      <w:szCs w:val="26"/>
      <w:lang w:val="en"/>
    </w:rPr>
  </w:style>
  <w:style w:type="table" w:styleId="TableGrid">
    <w:name w:val="Table Grid"/>
    <w:basedOn w:val="TableNormal"/>
    <w:uiPriority w:val="39"/>
    <w:rsid w:val="00B620DF"/>
    <w:pPr>
      <w:spacing w:after="0" w:line="240" w:lineRule="auto"/>
    </w:pPr>
    <w:rPr>
      <w:rFonts w:eastAsia="MS Minch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620DF"/>
  </w:style>
  <w:style w:type="character" w:customStyle="1" w:styleId="Heading4Char">
    <w:name w:val="Heading 4 Char"/>
    <w:basedOn w:val="DefaultParagraphFont"/>
    <w:link w:val="Heading4"/>
    <w:uiPriority w:val="9"/>
    <w:rsid w:val="00111D8B"/>
    <w:rPr>
      <w:rFonts w:ascii="David" w:eastAsiaTheme="majorEastAsia" w:hAnsi="David" w:cs="David"/>
      <w:b/>
      <w:bCs/>
      <w:lang w:eastAsia="he-IL"/>
    </w:rPr>
  </w:style>
  <w:style w:type="character" w:styleId="PlaceholderText">
    <w:name w:val="Placeholder Text"/>
    <w:basedOn w:val="DefaultParagraphFont"/>
    <w:uiPriority w:val="99"/>
    <w:semiHidden/>
    <w:rsid w:val="004C374A"/>
    <w:rPr>
      <w:color w:val="808080"/>
    </w:rPr>
  </w:style>
  <w:style w:type="character" w:styleId="CommentReference">
    <w:name w:val="annotation reference"/>
    <w:basedOn w:val="DefaultParagraphFont"/>
    <w:uiPriority w:val="99"/>
    <w:semiHidden/>
    <w:unhideWhenUsed/>
    <w:rsid w:val="004C374A"/>
    <w:rPr>
      <w:sz w:val="16"/>
      <w:szCs w:val="16"/>
    </w:rPr>
  </w:style>
  <w:style w:type="paragraph" w:styleId="CommentText">
    <w:name w:val="annotation text"/>
    <w:basedOn w:val="Normal"/>
    <w:link w:val="CommentTextChar"/>
    <w:uiPriority w:val="99"/>
    <w:unhideWhenUsed/>
    <w:rsid w:val="004C374A"/>
    <w:pPr>
      <w:spacing w:line="240" w:lineRule="auto"/>
    </w:pPr>
    <w:rPr>
      <w:rFonts w:eastAsia="Calibri"/>
      <w:sz w:val="20"/>
      <w:szCs w:val="20"/>
    </w:rPr>
  </w:style>
  <w:style w:type="character" w:customStyle="1" w:styleId="CommentTextChar">
    <w:name w:val="Comment Text Char"/>
    <w:basedOn w:val="DefaultParagraphFont"/>
    <w:link w:val="CommentText"/>
    <w:uiPriority w:val="99"/>
    <w:rsid w:val="004C374A"/>
    <w:rPr>
      <w:rFonts w:ascii="David" w:eastAsia="Calibri" w:hAnsi="David" w:cs="David"/>
      <w:sz w:val="20"/>
      <w:szCs w:val="20"/>
      <w:lang w:eastAsia="he-IL"/>
    </w:rPr>
  </w:style>
  <w:style w:type="paragraph" w:styleId="CommentSubject">
    <w:name w:val="annotation subject"/>
    <w:basedOn w:val="CommentText"/>
    <w:next w:val="CommentText"/>
    <w:link w:val="CommentSubjectChar"/>
    <w:uiPriority w:val="99"/>
    <w:semiHidden/>
    <w:unhideWhenUsed/>
    <w:rsid w:val="004C374A"/>
    <w:rPr>
      <w:b/>
      <w:bCs/>
    </w:rPr>
  </w:style>
  <w:style w:type="character" w:customStyle="1" w:styleId="CommentSubjectChar">
    <w:name w:val="Comment Subject Char"/>
    <w:basedOn w:val="CommentTextChar"/>
    <w:link w:val="CommentSubject"/>
    <w:uiPriority w:val="99"/>
    <w:semiHidden/>
    <w:rsid w:val="004C374A"/>
    <w:rPr>
      <w:rFonts w:ascii="David" w:eastAsia="Calibri" w:hAnsi="David" w:cs="David"/>
      <w:b/>
      <w:bCs/>
      <w:sz w:val="20"/>
      <w:szCs w:val="20"/>
      <w:lang w:eastAsia="he-IL"/>
    </w:rPr>
  </w:style>
  <w:style w:type="paragraph" w:styleId="BalloonText">
    <w:name w:val="Balloon Text"/>
    <w:basedOn w:val="Normal"/>
    <w:link w:val="BalloonTextChar"/>
    <w:uiPriority w:val="99"/>
    <w:semiHidden/>
    <w:unhideWhenUsed/>
    <w:rsid w:val="004C374A"/>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4C374A"/>
    <w:rPr>
      <w:rFonts w:ascii="Segoe UI" w:eastAsia="Calibri" w:hAnsi="Segoe UI" w:cs="Segoe UI"/>
      <w:sz w:val="18"/>
      <w:szCs w:val="18"/>
      <w:lang w:eastAsia="he-IL"/>
    </w:rPr>
  </w:style>
  <w:style w:type="table" w:styleId="GridTable3">
    <w:name w:val="Grid Table 3"/>
    <w:basedOn w:val="TableNormal"/>
    <w:uiPriority w:val="48"/>
    <w:rsid w:val="004C374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4C374A"/>
    <w:pPr>
      <w:spacing w:after="0" w:line="240" w:lineRule="auto"/>
    </w:pPr>
  </w:style>
  <w:style w:type="paragraph" w:styleId="TOCHeading">
    <w:name w:val="TOC Heading"/>
    <w:basedOn w:val="Heading1"/>
    <w:next w:val="Normal"/>
    <w:uiPriority w:val="39"/>
    <w:unhideWhenUsed/>
    <w:qFormat/>
    <w:rsid w:val="004C374A"/>
    <w:pPr>
      <w:keepNext/>
      <w:keepLines/>
      <w:numPr>
        <w:numId w:val="0"/>
      </w:numPr>
      <w:autoSpaceDE/>
      <w:autoSpaceDN/>
      <w:adjustRightInd/>
      <w:spacing w:before="240" w:line="360" w:lineRule="auto"/>
      <w:jc w:val="both"/>
      <w:outlineLvl w:val="9"/>
    </w:pPr>
    <w:rPr>
      <w:rFonts w:asciiTheme="majorHAnsi" w:eastAsiaTheme="majorEastAsia" w:hAnsiTheme="majorHAnsi" w:cstheme="majorBidi"/>
      <w:b w:val="0"/>
      <w:bCs w:val="0"/>
      <w:color w:val="2E74B5" w:themeColor="accent1" w:themeShade="BF"/>
      <w:sz w:val="32"/>
      <w:szCs w:val="32"/>
      <w:lang w:eastAsia="he-IL" w:bidi="ar-SA"/>
    </w:rPr>
  </w:style>
  <w:style w:type="paragraph" w:styleId="TOC2">
    <w:name w:val="toc 2"/>
    <w:basedOn w:val="Normal"/>
    <w:next w:val="Normal"/>
    <w:autoRedefine/>
    <w:uiPriority w:val="39"/>
    <w:unhideWhenUsed/>
    <w:rsid w:val="00566673"/>
    <w:pPr>
      <w:tabs>
        <w:tab w:val="left" w:pos="2479"/>
        <w:tab w:val="right" w:leader="dot" w:pos="8296"/>
      </w:tabs>
      <w:bidi/>
      <w:spacing w:after="100"/>
      <w:ind w:left="220"/>
      <w:jc w:val="left"/>
    </w:pPr>
    <w:rPr>
      <w:rFonts w:eastAsia="Calibri"/>
    </w:rPr>
  </w:style>
  <w:style w:type="paragraph" w:styleId="TOC3">
    <w:name w:val="toc 3"/>
    <w:basedOn w:val="Normal"/>
    <w:next w:val="Normal"/>
    <w:autoRedefine/>
    <w:uiPriority w:val="39"/>
    <w:unhideWhenUsed/>
    <w:rsid w:val="004C374A"/>
    <w:pPr>
      <w:spacing w:after="100"/>
      <w:ind w:left="440"/>
    </w:pPr>
    <w:rPr>
      <w:rFonts w:eastAsia="Calibri"/>
    </w:rPr>
  </w:style>
  <w:style w:type="character" w:styleId="Hyperlink">
    <w:name w:val="Hyperlink"/>
    <w:basedOn w:val="DefaultParagraphFont"/>
    <w:uiPriority w:val="99"/>
    <w:unhideWhenUsed/>
    <w:rsid w:val="004C374A"/>
    <w:rPr>
      <w:color w:val="0563C1" w:themeColor="hyperlink"/>
      <w:u w:val="single"/>
    </w:rPr>
  </w:style>
  <w:style w:type="paragraph" w:styleId="TOC1">
    <w:name w:val="toc 1"/>
    <w:basedOn w:val="Normal"/>
    <w:next w:val="Normal"/>
    <w:autoRedefine/>
    <w:uiPriority w:val="39"/>
    <w:unhideWhenUsed/>
    <w:rsid w:val="004C374A"/>
    <w:pPr>
      <w:spacing w:after="100"/>
    </w:pPr>
    <w:rPr>
      <w:rFonts w:eastAsia="Calibri"/>
    </w:rPr>
  </w:style>
  <w:style w:type="table" w:styleId="GridTable1Light">
    <w:name w:val="Grid Table 1 Light"/>
    <w:basedOn w:val="TableNormal"/>
    <w:uiPriority w:val="46"/>
    <w:rsid w:val="004C37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4C374A"/>
    <w:pPr>
      <w:spacing w:after="0"/>
    </w:pPr>
    <w:rPr>
      <w:rFonts w:eastAsia="Calibri"/>
    </w:rPr>
  </w:style>
  <w:style w:type="paragraph" w:styleId="Header">
    <w:name w:val="header"/>
    <w:basedOn w:val="Normal"/>
    <w:link w:val="HeaderChar"/>
    <w:uiPriority w:val="99"/>
    <w:unhideWhenUsed/>
    <w:rsid w:val="004C374A"/>
    <w:pPr>
      <w:tabs>
        <w:tab w:val="center" w:pos="4153"/>
        <w:tab w:val="right" w:pos="8306"/>
      </w:tabs>
      <w:spacing w:before="0" w:after="0" w:line="240" w:lineRule="auto"/>
    </w:pPr>
    <w:rPr>
      <w:rFonts w:eastAsia="Calibri"/>
    </w:rPr>
  </w:style>
  <w:style w:type="character" w:customStyle="1" w:styleId="HeaderChar">
    <w:name w:val="Header Char"/>
    <w:basedOn w:val="DefaultParagraphFont"/>
    <w:link w:val="Header"/>
    <w:uiPriority w:val="99"/>
    <w:rsid w:val="004C374A"/>
    <w:rPr>
      <w:rFonts w:ascii="David" w:eastAsia="Calibri" w:hAnsi="David" w:cs="David"/>
      <w:lang w:eastAsia="he-IL"/>
    </w:rPr>
  </w:style>
  <w:style w:type="paragraph" w:styleId="Footer">
    <w:name w:val="footer"/>
    <w:basedOn w:val="Normal"/>
    <w:link w:val="FooterChar"/>
    <w:uiPriority w:val="99"/>
    <w:unhideWhenUsed/>
    <w:rsid w:val="004C374A"/>
    <w:pPr>
      <w:tabs>
        <w:tab w:val="center" w:pos="4153"/>
        <w:tab w:val="right" w:pos="8306"/>
      </w:tabs>
      <w:spacing w:before="0" w:after="0" w:line="240" w:lineRule="auto"/>
    </w:pPr>
    <w:rPr>
      <w:rFonts w:eastAsia="Calibri"/>
    </w:rPr>
  </w:style>
  <w:style w:type="character" w:customStyle="1" w:styleId="FooterChar">
    <w:name w:val="Footer Char"/>
    <w:basedOn w:val="DefaultParagraphFont"/>
    <w:link w:val="Footer"/>
    <w:uiPriority w:val="99"/>
    <w:rsid w:val="004C374A"/>
    <w:rPr>
      <w:rFonts w:ascii="David" w:eastAsia="Calibri" w:hAnsi="David" w:cs="David"/>
      <w:lang w:eastAsia="he-IL"/>
    </w:rPr>
  </w:style>
  <w:style w:type="paragraph" w:styleId="NormalWeb">
    <w:name w:val="Normal (Web)"/>
    <w:basedOn w:val="Normal"/>
    <w:uiPriority w:val="99"/>
    <w:semiHidden/>
    <w:unhideWhenUsed/>
    <w:rsid w:val="005A772D"/>
    <w:pPr>
      <w:spacing w:before="100" w:beforeAutospacing="1" w:after="100" w:afterAutospacing="1" w:line="240" w:lineRule="auto"/>
      <w:jc w:val="left"/>
    </w:pPr>
    <w:rPr>
      <w:rFonts w:ascii="Times New Roman" w:eastAsiaTheme="minorEastAsia" w:hAnsi="Times New Roman" w:cs="Times New Roman"/>
      <w:sz w:val="24"/>
      <w:szCs w:val="24"/>
      <w:lang w:eastAsia="en-US"/>
    </w:rPr>
  </w:style>
  <w:style w:type="paragraph" w:customStyle="1" w:styleId="EndNoteBibliographyTitle">
    <w:name w:val="EndNote Bibliography Title"/>
    <w:basedOn w:val="Normal"/>
    <w:link w:val="EndNoteBibliographyTitleChar"/>
    <w:rsid w:val="002A702B"/>
    <w:pPr>
      <w:spacing w:after="0"/>
      <w:jc w:val="center"/>
    </w:pPr>
    <w:rPr>
      <w:noProof/>
    </w:rPr>
  </w:style>
  <w:style w:type="character" w:customStyle="1" w:styleId="EndNoteBibliographyTitleChar">
    <w:name w:val="EndNote Bibliography Title Char"/>
    <w:basedOn w:val="DefaultParagraphFont"/>
    <w:link w:val="EndNoteBibliographyTitle"/>
    <w:rsid w:val="002A702B"/>
    <w:rPr>
      <w:rFonts w:ascii="David" w:hAnsi="David" w:cs="David"/>
      <w:noProof/>
      <w:lang w:eastAsia="he-IL"/>
    </w:rPr>
  </w:style>
  <w:style w:type="paragraph" w:customStyle="1" w:styleId="EndNoteBibliography">
    <w:name w:val="EndNote Bibliography"/>
    <w:basedOn w:val="Normal"/>
    <w:link w:val="EndNoteBibliographyChar"/>
    <w:rsid w:val="002A702B"/>
    <w:pPr>
      <w:spacing w:line="240" w:lineRule="auto"/>
    </w:pPr>
    <w:rPr>
      <w:noProof/>
    </w:rPr>
  </w:style>
  <w:style w:type="character" w:customStyle="1" w:styleId="EndNoteBibliographyChar">
    <w:name w:val="EndNote Bibliography Char"/>
    <w:basedOn w:val="DefaultParagraphFont"/>
    <w:link w:val="EndNoteBibliography"/>
    <w:rsid w:val="002A702B"/>
    <w:rPr>
      <w:rFonts w:ascii="David" w:hAnsi="David" w:cs="David"/>
      <w:noProof/>
      <w:lang w:eastAsia="he-IL"/>
    </w:rPr>
  </w:style>
  <w:style w:type="paragraph" w:customStyle="1" w:styleId="VIplotA">
    <w:name w:val="VI plot A"/>
    <w:basedOn w:val="Normal"/>
    <w:link w:val="VIplotAChar"/>
    <w:qFormat/>
    <w:rsid w:val="00F60AA7"/>
    <w:pPr>
      <w:spacing w:before="0" w:after="0"/>
      <w:jc w:val="center"/>
    </w:pPr>
  </w:style>
  <w:style w:type="character" w:customStyle="1" w:styleId="VIplotAChar">
    <w:name w:val="VI plot A Char"/>
    <w:basedOn w:val="DefaultParagraphFont"/>
    <w:link w:val="VIplotA"/>
    <w:rsid w:val="00F60AA7"/>
    <w:rPr>
      <w:rFonts w:ascii="David" w:hAnsi="David" w:cs="David"/>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39365">
      <w:bodyDiv w:val="1"/>
      <w:marLeft w:val="0"/>
      <w:marRight w:val="0"/>
      <w:marTop w:val="0"/>
      <w:marBottom w:val="0"/>
      <w:divBdr>
        <w:top w:val="none" w:sz="0" w:space="0" w:color="auto"/>
        <w:left w:val="none" w:sz="0" w:space="0" w:color="auto"/>
        <w:bottom w:val="none" w:sz="0" w:space="0" w:color="auto"/>
        <w:right w:val="none" w:sz="0" w:space="0" w:color="auto"/>
      </w:divBdr>
    </w:div>
    <w:div w:id="321855665">
      <w:bodyDiv w:val="1"/>
      <w:marLeft w:val="0"/>
      <w:marRight w:val="0"/>
      <w:marTop w:val="0"/>
      <w:marBottom w:val="0"/>
      <w:divBdr>
        <w:top w:val="none" w:sz="0" w:space="0" w:color="auto"/>
        <w:left w:val="none" w:sz="0" w:space="0" w:color="auto"/>
        <w:bottom w:val="none" w:sz="0" w:space="0" w:color="auto"/>
        <w:right w:val="none" w:sz="0" w:space="0" w:color="auto"/>
      </w:divBdr>
    </w:div>
    <w:div w:id="1690176865">
      <w:bodyDiv w:val="1"/>
      <w:marLeft w:val="0"/>
      <w:marRight w:val="0"/>
      <w:marTop w:val="0"/>
      <w:marBottom w:val="0"/>
      <w:divBdr>
        <w:top w:val="none" w:sz="0" w:space="0" w:color="auto"/>
        <w:left w:val="none" w:sz="0" w:space="0" w:color="auto"/>
        <w:bottom w:val="none" w:sz="0" w:space="0" w:color="auto"/>
        <w:right w:val="none" w:sz="0" w:space="0" w:color="auto"/>
      </w:divBdr>
    </w:div>
    <w:div w:id="1796286475">
      <w:bodyDiv w:val="1"/>
      <w:marLeft w:val="0"/>
      <w:marRight w:val="0"/>
      <w:marTop w:val="0"/>
      <w:marBottom w:val="0"/>
      <w:divBdr>
        <w:top w:val="none" w:sz="0" w:space="0" w:color="auto"/>
        <w:left w:val="none" w:sz="0" w:space="0" w:color="auto"/>
        <w:bottom w:val="none" w:sz="0" w:space="0" w:color="auto"/>
        <w:right w:val="none" w:sz="0" w:space="0" w:color="auto"/>
      </w:divBdr>
    </w:div>
    <w:div w:id="187565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7.gif"/></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9.png"/><Relationship Id="rId66" Type="http://schemas.openxmlformats.org/officeDocument/2006/relationships/image" Target="media/image57.emf"/><Relationship Id="rId74" Type="http://schemas.openxmlformats.org/officeDocument/2006/relationships/image" Target="media/image65.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comments" Target="comments.xml"/><Relationship Id="rId51" Type="http://schemas.openxmlformats.org/officeDocument/2006/relationships/image" Target="media/image41.png"/><Relationship Id="rId72" Type="http://schemas.openxmlformats.org/officeDocument/2006/relationships/image" Target="media/image63.png"/><Relationship Id="rId80" Type="http://schemas.openxmlformats.org/officeDocument/2006/relationships/theme" Target="theme/theme1.xml"/><Relationship Id="rId85"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akar\Google%20Drive\&#1500;&#1497;&#1502;&#1493;&#1491;&#1497;&#1501;\Results\OceanOptics%20complaint%2019%20april%202017\&#1495;&#1493;&#1489;&#1512;&#1514;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גיליון1!$A$2</c:f>
              <c:strCache>
                <c:ptCount val="1"/>
                <c:pt idx="0">
                  <c:v>h=-3 (5mm above surface)</c:v>
                </c:pt>
              </c:strCache>
            </c:strRef>
          </c:tx>
          <c:spPr>
            <a:ln w="19050" cap="rnd">
              <a:solidFill>
                <a:schemeClr val="accent6"/>
              </a:solidFill>
              <a:round/>
            </a:ln>
            <a:effectLst/>
          </c:spPr>
          <c:marker>
            <c:symbol val="none"/>
          </c:marker>
          <c:xVal>
            <c:numRef>
              <c:f>גיליון1!$B$1:$ANE$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B$2:$ANE$2</c:f>
              <c:numCache>
                <c:formatCode>General</c:formatCode>
                <c:ptCount val="1044"/>
                <c:pt idx="0">
                  <c:v>7.75</c:v>
                </c:pt>
                <c:pt idx="1">
                  <c:v>5.75</c:v>
                </c:pt>
                <c:pt idx="2">
                  <c:v>14.75</c:v>
                </c:pt>
                <c:pt idx="3">
                  <c:v>37.75</c:v>
                </c:pt>
                <c:pt idx="4">
                  <c:v>70.75</c:v>
                </c:pt>
                <c:pt idx="5">
                  <c:v>115.75</c:v>
                </c:pt>
                <c:pt idx="6">
                  <c:v>188.75</c:v>
                </c:pt>
                <c:pt idx="7">
                  <c:v>222.75</c:v>
                </c:pt>
                <c:pt idx="8">
                  <c:v>228.75</c:v>
                </c:pt>
                <c:pt idx="9">
                  <c:v>214.75</c:v>
                </c:pt>
                <c:pt idx="10">
                  <c:v>216.75</c:v>
                </c:pt>
                <c:pt idx="11">
                  <c:v>221.75</c:v>
                </c:pt>
                <c:pt idx="12">
                  <c:v>206.75</c:v>
                </c:pt>
                <c:pt idx="13">
                  <c:v>202.75</c:v>
                </c:pt>
                <c:pt idx="14">
                  <c:v>203.75</c:v>
                </c:pt>
                <c:pt idx="15">
                  <c:v>196.75</c:v>
                </c:pt>
                <c:pt idx="16">
                  <c:v>191.75</c:v>
                </c:pt>
                <c:pt idx="17">
                  <c:v>185.75</c:v>
                </c:pt>
                <c:pt idx="18">
                  <c:v>193.75</c:v>
                </c:pt>
                <c:pt idx="19">
                  <c:v>183.75</c:v>
                </c:pt>
                <c:pt idx="20">
                  <c:v>183.75</c:v>
                </c:pt>
                <c:pt idx="21">
                  <c:v>174.75</c:v>
                </c:pt>
                <c:pt idx="22">
                  <c:v>170.75</c:v>
                </c:pt>
                <c:pt idx="23">
                  <c:v>164.75</c:v>
                </c:pt>
                <c:pt idx="24">
                  <c:v>151.75</c:v>
                </c:pt>
                <c:pt idx="25">
                  <c:v>148.75</c:v>
                </c:pt>
                <c:pt idx="26">
                  <c:v>158.75</c:v>
                </c:pt>
                <c:pt idx="27">
                  <c:v>143.75</c:v>
                </c:pt>
                <c:pt idx="28">
                  <c:v>143.75</c:v>
                </c:pt>
                <c:pt idx="29">
                  <c:v>136.75</c:v>
                </c:pt>
                <c:pt idx="30">
                  <c:v>137.75</c:v>
                </c:pt>
                <c:pt idx="31">
                  <c:v>140.75</c:v>
                </c:pt>
                <c:pt idx="32">
                  <c:v>133.75</c:v>
                </c:pt>
                <c:pt idx="33">
                  <c:v>139.75</c:v>
                </c:pt>
                <c:pt idx="34">
                  <c:v>137.75</c:v>
                </c:pt>
                <c:pt idx="35">
                  <c:v>139.75</c:v>
                </c:pt>
                <c:pt idx="36">
                  <c:v>136.75</c:v>
                </c:pt>
                <c:pt idx="37">
                  <c:v>152.75</c:v>
                </c:pt>
                <c:pt idx="38">
                  <c:v>150.75</c:v>
                </c:pt>
                <c:pt idx="39">
                  <c:v>168.75</c:v>
                </c:pt>
                <c:pt idx="40">
                  <c:v>163.75</c:v>
                </c:pt>
                <c:pt idx="41">
                  <c:v>178.75</c:v>
                </c:pt>
                <c:pt idx="42">
                  <c:v>193.75</c:v>
                </c:pt>
                <c:pt idx="43">
                  <c:v>239.75</c:v>
                </c:pt>
                <c:pt idx="44">
                  <c:v>300.75</c:v>
                </c:pt>
                <c:pt idx="45">
                  <c:v>378.75</c:v>
                </c:pt>
                <c:pt idx="46">
                  <c:v>413.75</c:v>
                </c:pt>
                <c:pt idx="47">
                  <c:v>446.75</c:v>
                </c:pt>
                <c:pt idx="48">
                  <c:v>430.75</c:v>
                </c:pt>
                <c:pt idx="49">
                  <c:v>379.75</c:v>
                </c:pt>
                <c:pt idx="50">
                  <c:v>308.75</c:v>
                </c:pt>
                <c:pt idx="51">
                  <c:v>259.75</c:v>
                </c:pt>
                <c:pt idx="52">
                  <c:v>216.75</c:v>
                </c:pt>
                <c:pt idx="53">
                  <c:v>187.75</c:v>
                </c:pt>
                <c:pt idx="54">
                  <c:v>158.75</c:v>
                </c:pt>
                <c:pt idx="55">
                  <c:v>157.75</c:v>
                </c:pt>
                <c:pt idx="56">
                  <c:v>141.75</c:v>
                </c:pt>
                <c:pt idx="57">
                  <c:v>136.75</c:v>
                </c:pt>
                <c:pt idx="58">
                  <c:v>125.75</c:v>
                </c:pt>
                <c:pt idx="59">
                  <c:v>121.75</c:v>
                </c:pt>
                <c:pt idx="60">
                  <c:v>108.75</c:v>
                </c:pt>
                <c:pt idx="61">
                  <c:v>109.75</c:v>
                </c:pt>
                <c:pt idx="62">
                  <c:v>92.75</c:v>
                </c:pt>
                <c:pt idx="63">
                  <c:v>83.75</c:v>
                </c:pt>
                <c:pt idx="64">
                  <c:v>88.75</c:v>
                </c:pt>
                <c:pt idx="65">
                  <c:v>88.75</c:v>
                </c:pt>
                <c:pt idx="66">
                  <c:v>80.75</c:v>
                </c:pt>
                <c:pt idx="67">
                  <c:v>83.75</c:v>
                </c:pt>
                <c:pt idx="68">
                  <c:v>82.75</c:v>
                </c:pt>
                <c:pt idx="69">
                  <c:v>85.75</c:v>
                </c:pt>
                <c:pt idx="70">
                  <c:v>82.75</c:v>
                </c:pt>
                <c:pt idx="71">
                  <c:v>72.75</c:v>
                </c:pt>
                <c:pt idx="72">
                  <c:v>76.75</c:v>
                </c:pt>
                <c:pt idx="73">
                  <c:v>76.75</c:v>
                </c:pt>
                <c:pt idx="74">
                  <c:v>75.75</c:v>
                </c:pt>
                <c:pt idx="75">
                  <c:v>76.75</c:v>
                </c:pt>
                <c:pt idx="76">
                  <c:v>74.75</c:v>
                </c:pt>
                <c:pt idx="77">
                  <c:v>74.75</c:v>
                </c:pt>
                <c:pt idx="78">
                  <c:v>80.75</c:v>
                </c:pt>
                <c:pt idx="79">
                  <c:v>73.75</c:v>
                </c:pt>
                <c:pt idx="80">
                  <c:v>75.75</c:v>
                </c:pt>
                <c:pt idx="81">
                  <c:v>70.75</c:v>
                </c:pt>
                <c:pt idx="82">
                  <c:v>74.75</c:v>
                </c:pt>
                <c:pt idx="83">
                  <c:v>78.75</c:v>
                </c:pt>
                <c:pt idx="84">
                  <c:v>86.75</c:v>
                </c:pt>
                <c:pt idx="85">
                  <c:v>91.75</c:v>
                </c:pt>
                <c:pt idx="86">
                  <c:v>73.75</c:v>
                </c:pt>
                <c:pt idx="87">
                  <c:v>75.75</c:v>
                </c:pt>
                <c:pt idx="88">
                  <c:v>61.75</c:v>
                </c:pt>
                <c:pt idx="89">
                  <c:v>72.75</c:v>
                </c:pt>
                <c:pt idx="90">
                  <c:v>65.75</c:v>
                </c:pt>
                <c:pt idx="91">
                  <c:v>69.75</c:v>
                </c:pt>
                <c:pt idx="92">
                  <c:v>71.75</c:v>
                </c:pt>
                <c:pt idx="93">
                  <c:v>69.75</c:v>
                </c:pt>
                <c:pt idx="94">
                  <c:v>67.75</c:v>
                </c:pt>
                <c:pt idx="95">
                  <c:v>75.75</c:v>
                </c:pt>
                <c:pt idx="96">
                  <c:v>66.75</c:v>
                </c:pt>
                <c:pt idx="97">
                  <c:v>68.75</c:v>
                </c:pt>
                <c:pt idx="98">
                  <c:v>75.75</c:v>
                </c:pt>
                <c:pt idx="99">
                  <c:v>65.75</c:v>
                </c:pt>
                <c:pt idx="100">
                  <c:v>68.75</c:v>
                </c:pt>
                <c:pt idx="101">
                  <c:v>77.75</c:v>
                </c:pt>
                <c:pt idx="102">
                  <c:v>74.75</c:v>
                </c:pt>
                <c:pt idx="103">
                  <c:v>80.75</c:v>
                </c:pt>
                <c:pt idx="104">
                  <c:v>78.75</c:v>
                </c:pt>
                <c:pt idx="105">
                  <c:v>82.75</c:v>
                </c:pt>
                <c:pt idx="106">
                  <c:v>81.75</c:v>
                </c:pt>
                <c:pt idx="107">
                  <c:v>84.75</c:v>
                </c:pt>
                <c:pt idx="108">
                  <c:v>89.75</c:v>
                </c:pt>
                <c:pt idx="109">
                  <c:v>81.75</c:v>
                </c:pt>
                <c:pt idx="110">
                  <c:v>84.75</c:v>
                </c:pt>
                <c:pt idx="111">
                  <c:v>101.75</c:v>
                </c:pt>
                <c:pt idx="112">
                  <c:v>105.75</c:v>
                </c:pt>
                <c:pt idx="113">
                  <c:v>108.75</c:v>
                </c:pt>
                <c:pt idx="114">
                  <c:v>117.75</c:v>
                </c:pt>
                <c:pt idx="115">
                  <c:v>126.75</c:v>
                </c:pt>
                <c:pt idx="116">
                  <c:v>128.75</c:v>
                </c:pt>
                <c:pt idx="117">
                  <c:v>125.75</c:v>
                </c:pt>
                <c:pt idx="118">
                  <c:v>128.75</c:v>
                </c:pt>
                <c:pt idx="119">
                  <c:v>129.75</c:v>
                </c:pt>
                <c:pt idx="120">
                  <c:v>139.75</c:v>
                </c:pt>
                <c:pt idx="121">
                  <c:v>171.75</c:v>
                </c:pt>
                <c:pt idx="122">
                  <c:v>187.75</c:v>
                </c:pt>
                <c:pt idx="123">
                  <c:v>229.75</c:v>
                </c:pt>
                <c:pt idx="124">
                  <c:v>303.75</c:v>
                </c:pt>
                <c:pt idx="125">
                  <c:v>436.75</c:v>
                </c:pt>
                <c:pt idx="126">
                  <c:v>728.75</c:v>
                </c:pt>
                <c:pt idx="127">
                  <c:v>1312.75</c:v>
                </c:pt>
                <c:pt idx="128">
                  <c:v>2089.75</c:v>
                </c:pt>
                <c:pt idx="129">
                  <c:v>2534.75</c:v>
                </c:pt>
                <c:pt idx="130">
                  <c:v>2164.75</c:v>
                </c:pt>
                <c:pt idx="131">
                  <c:v>1305.75</c:v>
                </c:pt>
                <c:pt idx="132">
                  <c:v>663.75</c:v>
                </c:pt>
                <c:pt idx="133">
                  <c:v>399.75</c:v>
                </c:pt>
                <c:pt idx="134">
                  <c:v>270.75</c:v>
                </c:pt>
                <c:pt idx="135">
                  <c:v>217.75</c:v>
                </c:pt>
                <c:pt idx="136">
                  <c:v>178.75</c:v>
                </c:pt>
                <c:pt idx="137">
                  <c:v>149.75</c:v>
                </c:pt>
                <c:pt idx="138">
                  <c:v>134.75</c:v>
                </c:pt>
                <c:pt idx="139">
                  <c:v>116.75</c:v>
                </c:pt>
                <c:pt idx="140">
                  <c:v>113.75</c:v>
                </c:pt>
                <c:pt idx="141">
                  <c:v>105.75</c:v>
                </c:pt>
                <c:pt idx="142">
                  <c:v>100.75</c:v>
                </c:pt>
                <c:pt idx="143">
                  <c:v>98.75</c:v>
                </c:pt>
                <c:pt idx="144">
                  <c:v>95.75</c:v>
                </c:pt>
                <c:pt idx="145">
                  <c:v>95.75</c:v>
                </c:pt>
                <c:pt idx="146">
                  <c:v>92.75</c:v>
                </c:pt>
                <c:pt idx="147">
                  <c:v>95.75</c:v>
                </c:pt>
                <c:pt idx="148">
                  <c:v>104.75</c:v>
                </c:pt>
                <c:pt idx="149">
                  <c:v>113.75</c:v>
                </c:pt>
                <c:pt idx="150">
                  <c:v>122.75</c:v>
                </c:pt>
                <c:pt idx="151">
                  <c:v>139.75</c:v>
                </c:pt>
                <c:pt idx="152">
                  <c:v>166.75</c:v>
                </c:pt>
                <c:pt idx="153">
                  <c:v>184.75</c:v>
                </c:pt>
                <c:pt idx="154">
                  <c:v>224.75</c:v>
                </c:pt>
                <c:pt idx="155">
                  <c:v>255.75</c:v>
                </c:pt>
                <c:pt idx="156">
                  <c:v>331.75</c:v>
                </c:pt>
                <c:pt idx="157">
                  <c:v>412.75</c:v>
                </c:pt>
                <c:pt idx="158">
                  <c:v>520.75</c:v>
                </c:pt>
                <c:pt idx="159">
                  <c:v>657.75</c:v>
                </c:pt>
                <c:pt idx="160">
                  <c:v>800.75</c:v>
                </c:pt>
                <c:pt idx="161">
                  <c:v>919.75</c:v>
                </c:pt>
                <c:pt idx="162">
                  <c:v>912.75</c:v>
                </c:pt>
                <c:pt idx="163">
                  <c:v>781.75</c:v>
                </c:pt>
                <c:pt idx="164">
                  <c:v>637.75</c:v>
                </c:pt>
                <c:pt idx="165">
                  <c:v>545.75</c:v>
                </c:pt>
                <c:pt idx="166">
                  <c:v>556.75</c:v>
                </c:pt>
                <c:pt idx="167">
                  <c:v>610.75</c:v>
                </c:pt>
                <c:pt idx="168">
                  <c:v>728.75</c:v>
                </c:pt>
                <c:pt idx="169">
                  <c:v>868.75</c:v>
                </c:pt>
                <c:pt idx="170">
                  <c:v>961.75</c:v>
                </c:pt>
                <c:pt idx="171">
                  <c:v>900.75</c:v>
                </c:pt>
                <c:pt idx="172">
                  <c:v>714.75</c:v>
                </c:pt>
                <c:pt idx="173">
                  <c:v>569.75</c:v>
                </c:pt>
                <c:pt idx="174">
                  <c:v>445.75</c:v>
                </c:pt>
                <c:pt idx="175">
                  <c:v>384.75</c:v>
                </c:pt>
                <c:pt idx="176">
                  <c:v>336.75</c:v>
                </c:pt>
                <c:pt idx="177">
                  <c:v>280.75</c:v>
                </c:pt>
                <c:pt idx="178">
                  <c:v>236.75</c:v>
                </c:pt>
                <c:pt idx="179">
                  <c:v>201.75</c:v>
                </c:pt>
                <c:pt idx="180">
                  <c:v>172.75</c:v>
                </c:pt>
                <c:pt idx="181">
                  <c:v>160.75</c:v>
                </c:pt>
                <c:pt idx="182">
                  <c:v>147.75</c:v>
                </c:pt>
                <c:pt idx="183">
                  <c:v>129.75</c:v>
                </c:pt>
                <c:pt idx="184">
                  <c:v>114.75</c:v>
                </c:pt>
                <c:pt idx="185">
                  <c:v>100.75</c:v>
                </c:pt>
                <c:pt idx="186">
                  <c:v>101.75</c:v>
                </c:pt>
                <c:pt idx="187">
                  <c:v>93.75</c:v>
                </c:pt>
                <c:pt idx="188">
                  <c:v>88.75</c:v>
                </c:pt>
                <c:pt idx="189">
                  <c:v>93.75</c:v>
                </c:pt>
                <c:pt idx="190">
                  <c:v>83.75</c:v>
                </c:pt>
                <c:pt idx="191">
                  <c:v>90.75</c:v>
                </c:pt>
                <c:pt idx="192">
                  <c:v>95.75</c:v>
                </c:pt>
                <c:pt idx="193">
                  <c:v>93.75</c:v>
                </c:pt>
                <c:pt idx="194">
                  <c:v>95.75</c:v>
                </c:pt>
                <c:pt idx="195">
                  <c:v>107.75</c:v>
                </c:pt>
                <c:pt idx="196">
                  <c:v>106.75</c:v>
                </c:pt>
                <c:pt idx="197">
                  <c:v>113.75</c:v>
                </c:pt>
                <c:pt idx="198">
                  <c:v>119.75</c:v>
                </c:pt>
                <c:pt idx="199">
                  <c:v>127.75</c:v>
                </c:pt>
                <c:pt idx="200">
                  <c:v>147.75</c:v>
                </c:pt>
                <c:pt idx="201">
                  <c:v>158.75</c:v>
                </c:pt>
                <c:pt idx="202">
                  <c:v>179.75</c:v>
                </c:pt>
                <c:pt idx="203">
                  <c:v>212.75</c:v>
                </c:pt>
                <c:pt idx="204">
                  <c:v>260.75</c:v>
                </c:pt>
                <c:pt idx="205">
                  <c:v>351.75</c:v>
                </c:pt>
                <c:pt idx="206">
                  <c:v>419.75</c:v>
                </c:pt>
                <c:pt idx="207">
                  <c:v>434.75</c:v>
                </c:pt>
                <c:pt idx="208">
                  <c:v>392.75</c:v>
                </c:pt>
                <c:pt idx="209">
                  <c:v>305.75</c:v>
                </c:pt>
                <c:pt idx="210">
                  <c:v>251.75</c:v>
                </c:pt>
                <c:pt idx="211">
                  <c:v>204.75</c:v>
                </c:pt>
                <c:pt idx="212">
                  <c:v>188.75</c:v>
                </c:pt>
                <c:pt idx="213">
                  <c:v>167.75</c:v>
                </c:pt>
                <c:pt idx="214">
                  <c:v>161.75</c:v>
                </c:pt>
                <c:pt idx="215">
                  <c:v>149.75</c:v>
                </c:pt>
                <c:pt idx="216">
                  <c:v>144.75</c:v>
                </c:pt>
                <c:pt idx="217">
                  <c:v>152.75</c:v>
                </c:pt>
                <c:pt idx="218">
                  <c:v>138.75</c:v>
                </c:pt>
                <c:pt idx="219">
                  <c:v>143.75</c:v>
                </c:pt>
                <c:pt idx="220">
                  <c:v>144.75</c:v>
                </c:pt>
                <c:pt idx="221">
                  <c:v>144.75</c:v>
                </c:pt>
                <c:pt idx="222">
                  <c:v>147.75</c:v>
                </c:pt>
                <c:pt idx="223">
                  <c:v>156.75</c:v>
                </c:pt>
                <c:pt idx="224">
                  <c:v>150.75</c:v>
                </c:pt>
                <c:pt idx="225">
                  <c:v>158.75</c:v>
                </c:pt>
                <c:pt idx="226">
                  <c:v>167.75</c:v>
                </c:pt>
                <c:pt idx="227">
                  <c:v>191.75</c:v>
                </c:pt>
                <c:pt idx="228">
                  <c:v>203.75</c:v>
                </c:pt>
                <c:pt idx="229">
                  <c:v>205.75</c:v>
                </c:pt>
                <c:pt idx="230">
                  <c:v>226.75</c:v>
                </c:pt>
                <c:pt idx="231">
                  <c:v>231.75</c:v>
                </c:pt>
                <c:pt idx="232">
                  <c:v>241.75</c:v>
                </c:pt>
                <c:pt idx="233">
                  <c:v>255.75</c:v>
                </c:pt>
                <c:pt idx="234">
                  <c:v>289.75</c:v>
                </c:pt>
                <c:pt idx="235">
                  <c:v>309.75</c:v>
                </c:pt>
                <c:pt idx="236">
                  <c:v>350.75</c:v>
                </c:pt>
                <c:pt idx="237">
                  <c:v>371.75</c:v>
                </c:pt>
                <c:pt idx="238">
                  <c:v>423.75</c:v>
                </c:pt>
                <c:pt idx="239">
                  <c:v>482.75</c:v>
                </c:pt>
                <c:pt idx="240">
                  <c:v>560.75</c:v>
                </c:pt>
                <c:pt idx="241">
                  <c:v>703.75</c:v>
                </c:pt>
                <c:pt idx="242">
                  <c:v>871.75</c:v>
                </c:pt>
                <c:pt idx="243">
                  <c:v>1050.75</c:v>
                </c:pt>
                <c:pt idx="244">
                  <c:v>1134.75</c:v>
                </c:pt>
                <c:pt idx="245">
                  <c:v>1071.75</c:v>
                </c:pt>
                <c:pt idx="246">
                  <c:v>879.75</c:v>
                </c:pt>
                <c:pt idx="247">
                  <c:v>702.75</c:v>
                </c:pt>
                <c:pt idx="248">
                  <c:v>592.75</c:v>
                </c:pt>
                <c:pt idx="249">
                  <c:v>563.75</c:v>
                </c:pt>
                <c:pt idx="250">
                  <c:v>519.75</c:v>
                </c:pt>
                <c:pt idx="251">
                  <c:v>479.75</c:v>
                </c:pt>
                <c:pt idx="252">
                  <c:v>428.75</c:v>
                </c:pt>
                <c:pt idx="253">
                  <c:v>335.75</c:v>
                </c:pt>
                <c:pt idx="254">
                  <c:v>283.75</c:v>
                </c:pt>
                <c:pt idx="255">
                  <c:v>248.75</c:v>
                </c:pt>
                <c:pt idx="256">
                  <c:v>207.75</c:v>
                </c:pt>
                <c:pt idx="257">
                  <c:v>188.75</c:v>
                </c:pt>
                <c:pt idx="258">
                  <c:v>173.75</c:v>
                </c:pt>
                <c:pt idx="259">
                  <c:v>162.75</c:v>
                </c:pt>
                <c:pt idx="260">
                  <c:v>136.75</c:v>
                </c:pt>
                <c:pt idx="261">
                  <c:v>126.75</c:v>
                </c:pt>
                <c:pt idx="262">
                  <c:v>116.75</c:v>
                </c:pt>
                <c:pt idx="263">
                  <c:v>104.75</c:v>
                </c:pt>
                <c:pt idx="264">
                  <c:v>105.75</c:v>
                </c:pt>
                <c:pt idx="265">
                  <c:v>106.75</c:v>
                </c:pt>
                <c:pt idx="266">
                  <c:v>94.75</c:v>
                </c:pt>
                <c:pt idx="267">
                  <c:v>86.75</c:v>
                </c:pt>
                <c:pt idx="268">
                  <c:v>85.75</c:v>
                </c:pt>
                <c:pt idx="269">
                  <c:v>78.75</c:v>
                </c:pt>
                <c:pt idx="270">
                  <c:v>69.75</c:v>
                </c:pt>
                <c:pt idx="271">
                  <c:v>69.75</c:v>
                </c:pt>
                <c:pt idx="272">
                  <c:v>70.75</c:v>
                </c:pt>
                <c:pt idx="273">
                  <c:v>57.75</c:v>
                </c:pt>
                <c:pt idx="274">
                  <c:v>62.75</c:v>
                </c:pt>
                <c:pt idx="275">
                  <c:v>65.75</c:v>
                </c:pt>
                <c:pt idx="276">
                  <c:v>57.75</c:v>
                </c:pt>
                <c:pt idx="277">
                  <c:v>58.75</c:v>
                </c:pt>
                <c:pt idx="278">
                  <c:v>55.75</c:v>
                </c:pt>
                <c:pt idx="279">
                  <c:v>53.75</c:v>
                </c:pt>
                <c:pt idx="280">
                  <c:v>58.75</c:v>
                </c:pt>
                <c:pt idx="281">
                  <c:v>44.75</c:v>
                </c:pt>
                <c:pt idx="282">
                  <c:v>42.75</c:v>
                </c:pt>
                <c:pt idx="283">
                  <c:v>44.75</c:v>
                </c:pt>
                <c:pt idx="284">
                  <c:v>47.75</c:v>
                </c:pt>
                <c:pt idx="285">
                  <c:v>46.75</c:v>
                </c:pt>
                <c:pt idx="286">
                  <c:v>39.75</c:v>
                </c:pt>
                <c:pt idx="287">
                  <c:v>39.75</c:v>
                </c:pt>
                <c:pt idx="288">
                  <c:v>38.75</c:v>
                </c:pt>
                <c:pt idx="289">
                  <c:v>38.75</c:v>
                </c:pt>
                <c:pt idx="290">
                  <c:v>41.75</c:v>
                </c:pt>
                <c:pt idx="291">
                  <c:v>40.75</c:v>
                </c:pt>
                <c:pt idx="292">
                  <c:v>31.75</c:v>
                </c:pt>
                <c:pt idx="293">
                  <c:v>38.75</c:v>
                </c:pt>
                <c:pt idx="294">
                  <c:v>39.75</c:v>
                </c:pt>
                <c:pt idx="295">
                  <c:v>39.75</c:v>
                </c:pt>
                <c:pt idx="296">
                  <c:v>37.75</c:v>
                </c:pt>
                <c:pt idx="297">
                  <c:v>29.75</c:v>
                </c:pt>
                <c:pt idx="298">
                  <c:v>29.75</c:v>
                </c:pt>
                <c:pt idx="299">
                  <c:v>38.75</c:v>
                </c:pt>
                <c:pt idx="300">
                  <c:v>28.75</c:v>
                </c:pt>
                <c:pt idx="301">
                  <c:v>29.75</c:v>
                </c:pt>
                <c:pt idx="302">
                  <c:v>34.75</c:v>
                </c:pt>
                <c:pt idx="303">
                  <c:v>41.75</c:v>
                </c:pt>
                <c:pt idx="304">
                  <c:v>26.75</c:v>
                </c:pt>
                <c:pt idx="305">
                  <c:v>40.75</c:v>
                </c:pt>
                <c:pt idx="306">
                  <c:v>30.75</c:v>
                </c:pt>
                <c:pt idx="307">
                  <c:v>24.75</c:v>
                </c:pt>
                <c:pt idx="308">
                  <c:v>35.75</c:v>
                </c:pt>
                <c:pt idx="309">
                  <c:v>22.75</c:v>
                </c:pt>
                <c:pt idx="310">
                  <c:v>20.75</c:v>
                </c:pt>
                <c:pt idx="311">
                  <c:v>21.75</c:v>
                </c:pt>
                <c:pt idx="312">
                  <c:v>25.75</c:v>
                </c:pt>
                <c:pt idx="313">
                  <c:v>20.75</c:v>
                </c:pt>
                <c:pt idx="314">
                  <c:v>20.75</c:v>
                </c:pt>
                <c:pt idx="315">
                  <c:v>20.75</c:v>
                </c:pt>
                <c:pt idx="316">
                  <c:v>20.75</c:v>
                </c:pt>
                <c:pt idx="317">
                  <c:v>12.75</c:v>
                </c:pt>
                <c:pt idx="318">
                  <c:v>18.75</c:v>
                </c:pt>
                <c:pt idx="319">
                  <c:v>19.75</c:v>
                </c:pt>
                <c:pt idx="320">
                  <c:v>20.75</c:v>
                </c:pt>
                <c:pt idx="321">
                  <c:v>23.75</c:v>
                </c:pt>
                <c:pt idx="322">
                  <c:v>15.75</c:v>
                </c:pt>
                <c:pt idx="323">
                  <c:v>49.75</c:v>
                </c:pt>
                <c:pt idx="324">
                  <c:v>14.75</c:v>
                </c:pt>
                <c:pt idx="325">
                  <c:v>22.75</c:v>
                </c:pt>
                <c:pt idx="326">
                  <c:v>18.75</c:v>
                </c:pt>
                <c:pt idx="327">
                  <c:v>21.75</c:v>
                </c:pt>
                <c:pt idx="328">
                  <c:v>17.75</c:v>
                </c:pt>
                <c:pt idx="329">
                  <c:v>18.75</c:v>
                </c:pt>
                <c:pt idx="330">
                  <c:v>15.75</c:v>
                </c:pt>
                <c:pt idx="331">
                  <c:v>19.75</c:v>
                </c:pt>
                <c:pt idx="332">
                  <c:v>20.75</c:v>
                </c:pt>
                <c:pt idx="333">
                  <c:v>17.75</c:v>
                </c:pt>
                <c:pt idx="334">
                  <c:v>27.75</c:v>
                </c:pt>
                <c:pt idx="335">
                  <c:v>19.75</c:v>
                </c:pt>
                <c:pt idx="336">
                  <c:v>9.75</c:v>
                </c:pt>
                <c:pt idx="337">
                  <c:v>23.75</c:v>
                </c:pt>
                <c:pt idx="338">
                  <c:v>20.75</c:v>
                </c:pt>
                <c:pt idx="339">
                  <c:v>26.75</c:v>
                </c:pt>
                <c:pt idx="340">
                  <c:v>15.75</c:v>
                </c:pt>
                <c:pt idx="341">
                  <c:v>21.75</c:v>
                </c:pt>
                <c:pt idx="342">
                  <c:v>20.75</c:v>
                </c:pt>
                <c:pt idx="343">
                  <c:v>24.75</c:v>
                </c:pt>
                <c:pt idx="344">
                  <c:v>26.75</c:v>
                </c:pt>
                <c:pt idx="345">
                  <c:v>20.75</c:v>
                </c:pt>
                <c:pt idx="346">
                  <c:v>24.75</c:v>
                </c:pt>
                <c:pt idx="347">
                  <c:v>21.75</c:v>
                </c:pt>
                <c:pt idx="348">
                  <c:v>21.75</c:v>
                </c:pt>
                <c:pt idx="349">
                  <c:v>16.75</c:v>
                </c:pt>
                <c:pt idx="350">
                  <c:v>22.75</c:v>
                </c:pt>
                <c:pt idx="351">
                  <c:v>18.75</c:v>
                </c:pt>
                <c:pt idx="352">
                  <c:v>12.75</c:v>
                </c:pt>
                <c:pt idx="353">
                  <c:v>23.75</c:v>
                </c:pt>
                <c:pt idx="354">
                  <c:v>19.75</c:v>
                </c:pt>
                <c:pt idx="355">
                  <c:v>18.75</c:v>
                </c:pt>
                <c:pt idx="356">
                  <c:v>25.75</c:v>
                </c:pt>
                <c:pt idx="357">
                  <c:v>17.75</c:v>
                </c:pt>
                <c:pt idx="358">
                  <c:v>18.75</c:v>
                </c:pt>
                <c:pt idx="359">
                  <c:v>19.75</c:v>
                </c:pt>
                <c:pt idx="360">
                  <c:v>17.75</c:v>
                </c:pt>
                <c:pt idx="361">
                  <c:v>18.75</c:v>
                </c:pt>
                <c:pt idx="362">
                  <c:v>19.75</c:v>
                </c:pt>
                <c:pt idx="363">
                  <c:v>13.75</c:v>
                </c:pt>
                <c:pt idx="364">
                  <c:v>25.75</c:v>
                </c:pt>
                <c:pt idx="365">
                  <c:v>19.75</c:v>
                </c:pt>
                <c:pt idx="366">
                  <c:v>10.75</c:v>
                </c:pt>
                <c:pt idx="367">
                  <c:v>18.75</c:v>
                </c:pt>
                <c:pt idx="368">
                  <c:v>10.75</c:v>
                </c:pt>
                <c:pt idx="369">
                  <c:v>15.75</c:v>
                </c:pt>
                <c:pt idx="370">
                  <c:v>13.75</c:v>
                </c:pt>
                <c:pt idx="371">
                  <c:v>16.75</c:v>
                </c:pt>
                <c:pt idx="372">
                  <c:v>10.75</c:v>
                </c:pt>
                <c:pt idx="373">
                  <c:v>13.75</c:v>
                </c:pt>
                <c:pt idx="374">
                  <c:v>13.75</c:v>
                </c:pt>
                <c:pt idx="375">
                  <c:v>11.75</c:v>
                </c:pt>
                <c:pt idx="376">
                  <c:v>13.75</c:v>
                </c:pt>
                <c:pt idx="377">
                  <c:v>12.75</c:v>
                </c:pt>
                <c:pt idx="378">
                  <c:v>7.75</c:v>
                </c:pt>
                <c:pt idx="379">
                  <c:v>8.75</c:v>
                </c:pt>
                <c:pt idx="380">
                  <c:v>14.75</c:v>
                </c:pt>
                <c:pt idx="381">
                  <c:v>14.75</c:v>
                </c:pt>
                <c:pt idx="382">
                  <c:v>11.75</c:v>
                </c:pt>
                <c:pt idx="383">
                  <c:v>13.75</c:v>
                </c:pt>
                <c:pt idx="384">
                  <c:v>8.75</c:v>
                </c:pt>
                <c:pt idx="385">
                  <c:v>21.75</c:v>
                </c:pt>
                <c:pt idx="386">
                  <c:v>15.75</c:v>
                </c:pt>
                <c:pt idx="387">
                  <c:v>22.75</c:v>
                </c:pt>
                <c:pt idx="388">
                  <c:v>23.75</c:v>
                </c:pt>
                <c:pt idx="389">
                  <c:v>21.75</c:v>
                </c:pt>
                <c:pt idx="390">
                  <c:v>13.75</c:v>
                </c:pt>
                <c:pt idx="391">
                  <c:v>9.75</c:v>
                </c:pt>
                <c:pt idx="392">
                  <c:v>17.75</c:v>
                </c:pt>
                <c:pt idx="393">
                  <c:v>12.75</c:v>
                </c:pt>
                <c:pt idx="394">
                  <c:v>10.75</c:v>
                </c:pt>
                <c:pt idx="395">
                  <c:v>17.75</c:v>
                </c:pt>
                <c:pt idx="396">
                  <c:v>15.75</c:v>
                </c:pt>
                <c:pt idx="397">
                  <c:v>17.75</c:v>
                </c:pt>
                <c:pt idx="398">
                  <c:v>15.75</c:v>
                </c:pt>
                <c:pt idx="399">
                  <c:v>14.75</c:v>
                </c:pt>
                <c:pt idx="400">
                  <c:v>19.75</c:v>
                </c:pt>
                <c:pt idx="401">
                  <c:v>17.75</c:v>
                </c:pt>
                <c:pt idx="402">
                  <c:v>17.75</c:v>
                </c:pt>
                <c:pt idx="403">
                  <c:v>17.75</c:v>
                </c:pt>
                <c:pt idx="404">
                  <c:v>17.75</c:v>
                </c:pt>
                <c:pt idx="405">
                  <c:v>16.75</c:v>
                </c:pt>
                <c:pt idx="406">
                  <c:v>19.75</c:v>
                </c:pt>
                <c:pt idx="407">
                  <c:v>24.75</c:v>
                </c:pt>
                <c:pt idx="408">
                  <c:v>11.75</c:v>
                </c:pt>
                <c:pt idx="409">
                  <c:v>14.75</c:v>
                </c:pt>
                <c:pt idx="410">
                  <c:v>16.75</c:v>
                </c:pt>
                <c:pt idx="411">
                  <c:v>17.75</c:v>
                </c:pt>
                <c:pt idx="412">
                  <c:v>18.75</c:v>
                </c:pt>
                <c:pt idx="413">
                  <c:v>12.75</c:v>
                </c:pt>
                <c:pt idx="414">
                  <c:v>16.75</c:v>
                </c:pt>
                <c:pt idx="415">
                  <c:v>17.75</c:v>
                </c:pt>
                <c:pt idx="416">
                  <c:v>9.75</c:v>
                </c:pt>
                <c:pt idx="417">
                  <c:v>16.75</c:v>
                </c:pt>
                <c:pt idx="418">
                  <c:v>21.75</c:v>
                </c:pt>
                <c:pt idx="419">
                  <c:v>19.75</c:v>
                </c:pt>
                <c:pt idx="420">
                  <c:v>10.75</c:v>
                </c:pt>
                <c:pt idx="421">
                  <c:v>17.75</c:v>
                </c:pt>
                <c:pt idx="422">
                  <c:v>15.75</c:v>
                </c:pt>
                <c:pt idx="423">
                  <c:v>18.75</c:v>
                </c:pt>
                <c:pt idx="424">
                  <c:v>20.75</c:v>
                </c:pt>
                <c:pt idx="425">
                  <c:v>16.75</c:v>
                </c:pt>
                <c:pt idx="426">
                  <c:v>17.75</c:v>
                </c:pt>
                <c:pt idx="427">
                  <c:v>18.75</c:v>
                </c:pt>
                <c:pt idx="428">
                  <c:v>23.75</c:v>
                </c:pt>
                <c:pt idx="429">
                  <c:v>18.75</c:v>
                </c:pt>
                <c:pt idx="430">
                  <c:v>18.75</c:v>
                </c:pt>
                <c:pt idx="431">
                  <c:v>16.75</c:v>
                </c:pt>
                <c:pt idx="432">
                  <c:v>20.75</c:v>
                </c:pt>
                <c:pt idx="433">
                  <c:v>17.75</c:v>
                </c:pt>
                <c:pt idx="434">
                  <c:v>19.75</c:v>
                </c:pt>
                <c:pt idx="435">
                  <c:v>19.75</c:v>
                </c:pt>
                <c:pt idx="436">
                  <c:v>21.75</c:v>
                </c:pt>
                <c:pt idx="437">
                  <c:v>22.75</c:v>
                </c:pt>
                <c:pt idx="438">
                  <c:v>18.75</c:v>
                </c:pt>
                <c:pt idx="439">
                  <c:v>16.75</c:v>
                </c:pt>
                <c:pt idx="440">
                  <c:v>26.75</c:v>
                </c:pt>
                <c:pt idx="441">
                  <c:v>17.75</c:v>
                </c:pt>
                <c:pt idx="442">
                  <c:v>25.75</c:v>
                </c:pt>
                <c:pt idx="443">
                  <c:v>12.75</c:v>
                </c:pt>
                <c:pt idx="444">
                  <c:v>21.75</c:v>
                </c:pt>
                <c:pt idx="445">
                  <c:v>15.75</c:v>
                </c:pt>
                <c:pt idx="446">
                  <c:v>18.75</c:v>
                </c:pt>
                <c:pt idx="447">
                  <c:v>21.75</c:v>
                </c:pt>
                <c:pt idx="448">
                  <c:v>18.75</c:v>
                </c:pt>
                <c:pt idx="449">
                  <c:v>19.75</c:v>
                </c:pt>
                <c:pt idx="450">
                  <c:v>20.75</c:v>
                </c:pt>
                <c:pt idx="451">
                  <c:v>17.75</c:v>
                </c:pt>
                <c:pt idx="452">
                  <c:v>17.75</c:v>
                </c:pt>
                <c:pt idx="453">
                  <c:v>17.75</c:v>
                </c:pt>
                <c:pt idx="454">
                  <c:v>14.75</c:v>
                </c:pt>
                <c:pt idx="455">
                  <c:v>10.75</c:v>
                </c:pt>
                <c:pt idx="456">
                  <c:v>13.75</c:v>
                </c:pt>
                <c:pt idx="457">
                  <c:v>17.75</c:v>
                </c:pt>
                <c:pt idx="458">
                  <c:v>10.75</c:v>
                </c:pt>
                <c:pt idx="459">
                  <c:v>12.75</c:v>
                </c:pt>
                <c:pt idx="460">
                  <c:v>16.75</c:v>
                </c:pt>
                <c:pt idx="461">
                  <c:v>12.75</c:v>
                </c:pt>
                <c:pt idx="462">
                  <c:v>21.75</c:v>
                </c:pt>
                <c:pt idx="463">
                  <c:v>23.75</c:v>
                </c:pt>
                <c:pt idx="464">
                  <c:v>19.75</c:v>
                </c:pt>
                <c:pt idx="465">
                  <c:v>18.75</c:v>
                </c:pt>
                <c:pt idx="466">
                  <c:v>18.75</c:v>
                </c:pt>
                <c:pt idx="467">
                  <c:v>22.75</c:v>
                </c:pt>
                <c:pt idx="468">
                  <c:v>19.75</c:v>
                </c:pt>
                <c:pt idx="469">
                  <c:v>15.75</c:v>
                </c:pt>
                <c:pt idx="470">
                  <c:v>18.75</c:v>
                </c:pt>
                <c:pt idx="471">
                  <c:v>13.75</c:v>
                </c:pt>
                <c:pt idx="472">
                  <c:v>10.75</c:v>
                </c:pt>
                <c:pt idx="473">
                  <c:v>23.75</c:v>
                </c:pt>
                <c:pt idx="474">
                  <c:v>20.75</c:v>
                </c:pt>
                <c:pt idx="475">
                  <c:v>18.75</c:v>
                </c:pt>
                <c:pt idx="476">
                  <c:v>17.75</c:v>
                </c:pt>
                <c:pt idx="477">
                  <c:v>20.75</c:v>
                </c:pt>
                <c:pt idx="478">
                  <c:v>20.75</c:v>
                </c:pt>
                <c:pt idx="479">
                  <c:v>12.75</c:v>
                </c:pt>
                <c:pt idx="480">
                  <c:v>22.75</c:v>
                </c:pt>
                <c:pt idx="481">
                  <c:v>15.75</c:v>
                </c:pt>
                <c:pt idx="482">
                  <c:v>19.75</c:v>
                </c:pt>
                <c:pt idx="483">
                  <c:v>24.75</c:v>
                </c:pt>
                <c:pt idx="484">
                  <c:v>24.75</c:v>
                </c:pt>
                <c:pt idx="485">
                  <c:v>30.75</c:v>
                </c:pt>
                <c:pt idx="486">
                  <c:v>23.75</c:v>
                </c:pt>
                <c:pt idx="487">
                  <c:v>24.75</c:v>
                </c:pt>
                <c:pt idx="488">
                  <c:v>15.75</c:v>
                </c:pt>
                <c:pt idx="489">
                  <c:v>21.75</c:v>
                </c:pt>
                <c:pt idx="490">
                  <c:v>13.75</c:v>
                </c:pt>
                <c:pt idx="491">
                  <c:v>22.75</c:v>
                </c:pt>
                <c:pt idx="492">
                  <c:v>22.75</c:v>
                </c:pt>
                <c:pt idx="493">
                  <c:v>23.75</c:v>
                </c:pt>
                <c:pt idx="494">
                  <c:v>34.75</c:v>
                </c:pt>
                <c:pt idx="495">
                  <c:v>28.75</c:v>
                </c:pt>
                <c:pt idx="496">
                  <c:v>27.75</c:v>
                </c:pt>
                <c:pt idx="497">
                  <c:v>25.75</c:v>
                </c:pt>
                <c:pt idx="498">
                  <c:v>24.75</c:v>
                </c:pt>
                <c:pt idx="499">
                  <c:v>29.75</c:v>
                </c:pt>
                <c:pt idx="500">
                  <c:v>31.75</c:v>
                </c:pt>
                <c:pt idx="501">
                  <c:v>21.75</c:v>
                </c:pt>
                <c:pt idx="502">
                  <c:v>33.75</c:v>
                </c:pt>
                <c:pt idx="503">
                  <c:v>33.75</c:v>
                </c:pt>
                <c:pt idx="504">
                  <c:v>32.75</c:v>
                </c:pt>
                <c:pt idx="505">
                  <c:v>31.75</c:v>
                </c:pt>
                <c:pt idx="506">
                  <c:v>35.75</c:v>
                </c:pt>
                <c:pt idx="507">
                  <c:v>38.75</c:v>
                </c:pt>
                <c:pt idx="508">
                  <c:v>39.75</c:v>
                </c:pt>
                <c:pt idx="509">
                  <c:v>38.75</c:v>
                </c:pt>
                <c:pt idx="510">
                  <c:v>37.75</c:v>
                </c:pt>
                <c:pt idx="511">
                  <c:v>31.75</c:v>
                </c:pt>
                <c:pt idx="512">
                  <c:v>35.75</c:v>
                </c:pt>
                <c:pt idx="513">
                  <c:v>33.75</c:v>
                </c:pt>
                <c:pt idx="514">
                  <c:v>26.75</c:v>
                </c:pt>
                <c:pt idx="515">
                  <c:v>32.75</c:v>
                </c:pt>
                <c:pt idx="516">
                  <c:v>29.75</c:v>
                </c:pt>
                <c:pt idx="517">
                  <c:v>36.75</c:v>
                </c:pt>
                <c:pt idx="518">
                  <c:v>26.75</c:v>
                </c:pt>
                <c:pt idx="519">
                  <c:v>47.75</c:v>
                </c:pt>
                <c:pt idx="520">
                  <c:v>30.75</c:v>
                </c:pt>
                <c:pt idx="521">
                  <c:v>31.75</c:v>
                </c:pt>
                <c:pt idx="522">
                  <c:v>35.75</c:v>
                </c:pt>
                <c:pt idx="523">
                  <c:v>36.75</c:v>
                </c:pt>
                <c:pt idx="524">
                  <c:v>32.75</c:v>
                </c:pt>
                <c:pt idx="525">
                  <c:v>29.75</c:v>
                </c:pt>
                <c:pt idx="526">
                  <c:v>34.75</c:v>
                </c:pt>
                <c:pt idx="527">
                  <c:v>39.75</c:v>
                </c:pt>
                <c:pt idx="528">
                  <c:v>37.75</c:v>
                </c:pt>
                <c:pt idx="529">
                  <c:v>34.75</c:v>
                </c:pt>
                <c:pt idx="530">
                  <c:v>32.75</c:v>
                </c:pt>
                <c:pt idx="531">
                  <c:v>36.75</c:v>
                </c:pt>
                <c:pt idx="532">
                  <c:v>30.75</c:v>
                </c:pt>
                <c:pt idx="533">
                  <c:v>32.75</c:v>
                </c:pt>
                <c:pt idx="534">
                  <c:v>36.75</c:v>
                </c:pt>
                <c:pt idx="535">
                  <c:v>39.75</c:v>
                </c:pt>
                <c:pt idx="536">
                  <c:v>33.75</c:v>
                </c:pt>
                <c:pt idx="537">
                  <c:v>45.75</c:v>
                </c:pt>
                <c:pt idx="538">
                  <c:v>36.75</c:v>
                </c:pt>
                <c:pt idx="539">
                  <c:v>34.75</c:v>
                </c:pt>
                <c:pt idx="540">
                  <c:v>37.75</c:v>
                </c:pt>
                <c:pt idx="541">
                  <c:v>37.75</c:v>
                </c:pt>
                <c:pt idx="542">
                  <c:v>43.75</c:v>
                </c:pt>
                <c:pt idx="543">
                  <c:v>44.75</c:v>
                </c:pt>
                <c:pt idx="544">
                  <c:v>51.75</c:v>
                </c:pt>
                <c:pt idx="545">
                  <c:v>59.75</c:v>
                </c:pt>
                <c:pt idx="546">
                  <c:v>60.75</c:v>
                </c:pt>
                <c:pt idx="547">
                  <c:v>69.75</c:v>
                </c:pt>
                <c:pt idx="548">
                  <c:v>77.75</c:v>
                </c:pt>
                <c:pt idx="549">
                  <c:v>83.75</c:v>
                </c:pt>
                <c:pt idx="550">
                  <c:v>92.75</c:v>
                </c:pt>
                <c:pt idx="551">
                  <c:v>99.75</c:v>
                </c:pt>
                <c:pt idx="552">
                  <c:v>108.75</c:v>
                </c:pt>
                <c:pt idx="553">
                  <c:v>123.75</c:v>
                </c:pt>
                <c:pt idx="554">
                  <c:v>126.75</c:v>
                </c:pt>
                <c:pt idx="555">
                  <c:v>125.75</c:v>
                </c:pt>
                <c:pt idx="556">
                  <c:v>123.75</c:v>
                </c:pt>
                <c:pt idx="557">
                  <c:v>122.75</c:v>
                </c:pt>
                <c:pt idx="558">
                  <c:v>113.75</c:v>
                </c:pt>
                <c:pt idx="559">
                  <c:v>122.75</c:v>
                </c:pt>
                <c:pt idx="560">
                  <c:v>114.75</c:v>
                </c:pt>
                <c:pt idx="561">
                  <c:v>111.75</c:v>
                </c:pt>
                <c:pt idx="562">
                  <c:v>111.75</c:v>
                </c:pt>
                <c:pt idx="563">
                  <c:v>114.75</c:v>
                </c:pt>
                <c:pt idx="564">
                  <c:v>111.75</c:v>
                </c:pt>
                <c:pt idx="565">
                  <c:v>111.75</c:v>
                </c:pt>
                <c:pt idx="566">
                  <c:v>101.75</c:v>
                </c:pt>
                <c:pt idx="567">
                  <c:v>110.75</c:v>
                </c:pt>
                <c:pt idx="568">
                  <c:v>92.75</c:v>
                </c:pt>
                <c:pt idx="569">
                  <c:v>95.75</c:v>
                </c:pt>
                <c:pt idx="570">
                  <c:v>93.75</c:v>
                </c:pt>
                <c:pt idx="571">
                  <c:v>95.75</c:v>
                </c:pt>
                <c:pt idx="572">
                  <c:v>89.75</c:v>
                </c:pt>
                <c:pt idx="573">
                  <c:v>94.75</c:v>
                </c:pt>
                <c:pt idx="574">
                  <c:v>105.75</c:v>
                </c:pt>
                <c:pt idx="575">
                  <c:v>106.75</c:v>
                </c:pt>
                <c:pt idx="576">
                  <c:v>112.75</c:v>
                </c:pt>
                <c:pt idx="577">
                  <c:v>118.75</c:v>
                </c:pt>
                <c:pt idx="578">
                  <c:v>133.75</c:v>
                </c:pt>
                <c:pt idx="579">
                  <c:v>142.75</c:v>
                </c:pt>
                <c:pt idx="580">
                  <c:v>144.75</c:v>
                </c:pt>
                <c:pt idx="581">
                  <c:v>160.75</c:v>
                </c:pt>
                <c:pt idx="582">
                  <c:v>177.75</c:v>
                </c:pt>
                <c:pt idx="583">
                  <c:v>197.75</c:v>
                </c:pt>
                <c:pt idx="584">
                  <c:v>217.75</c:v>
                </c:pt>
                <c:pt idx="585">
                  <c:v>236.75</c:v>
                </c:pt>
                <c:pt idx="586">
                  <c:v>256.75</c:v>
                </c:pt>
                <c:pt idx="587">
                  <c:v>284.75</c:v>
                </c:pt>
                <c:pt idx="588">
                  <c:v>298.75</c:v>
                </c:pt>
                <c:pt idx="589">
                  <c:v>319.75</c:v>
                </c:pt>
                <c:pt idx="590">
                  <c:v>331.75</c:v>
                </c:pt>
                <c:pt idx="591">
                  <c:v>347.75</c:v>
                </c:pt>
                <c:pt idx="592">
                  <c:v>365.75</c:v>
                </c:pt>
                <c:pt idx="593">
                  <c:v>383.75</c:v>
                </c:pt>
                <c:pt idx="594">
                  <c:v>414.75</c:v>
                </c:pt>
                <c:pt idx="595">
                  <c:v>445.75</c:v>
                </c:pt>
                <c:pt idx="596">
                  <c:v>497.75</c:v>
                </c:pt>
                <c:pt idx="597">
                  <c:v>554.75</c:v>
                </c:pt>
                <c:pt idx="598">
                  <c:v>626.75</c:v>
                </c:pt>
                <c:pt idx="599">
                  <c:v>710.75</c:v>
                </c:pt>
                <c:pt idx="600">
                  <c:v>753.75</c:v>
                </c:pt>
                <c:pt idx="601">
                  <c:v>808.75</c:v>
                </c:pt>
                <c:pt idx="602">
                  <c:v>821.75</c:v>
                </c:pt>
                <c:pt idx="603">
                  <c:v>814.75</c:v>
                </c:pt>
                <c:pt idx="604">
                  <c:v>786.75</c:v>
                </c:pt>
                <c:pt idx="605">
                  <c:v>748.75</c:v>
                </c:pt>
                <c:pt idx="606">
                  <c:v>722.75</c:v>
                </c:pt>
                <c:pt idx="607">
                  <c:v>703.75</c:v>
                </c:pt>
                <c:pt idx="608">
                  <c:v>678.75</c:v>
                </c:pt>
                <c:pt idx="609">
                  <c:v>667.75</c:v>
                </c:pt>
                <c:pt idx="610">
                  <c:v>666.75</c:v>
                </c:pt>
                <c:pt idx="611">
                  <c:v>677.75</c:v>
                </c:pt>
                <c:pt idx="612">
                  <c:v>715.75</c:v>
                </c:pt>
                <c:pt idx="613">
                  <c:v>782.75</c:v>
                </c:pt>
                <c:pt idx="614">
                  <c:v>863.75</c:v>
                </c:pt>
                <c:pt idx="615">
                  <c:v>965.75</c:v>
                </c:pt>
                <c:pt idx="616">
                  <c:v>1006.75</c:v>
                </c:pt>
                <c:pt idx="617">
                  <c:v>1008.75</c:v>
                </c:pt>
                <c:pt idx="618">
                  <c:v>935.75</c:v>
                </c:pt>
                <c:pt idx="619">
                  <c:v>852.75</c:v>
                </c:pt>
                <c:pt idx="620">
                  <c:v>739.75</c:v>
                </c:pt>
                <c:pt idx="621">
                  <c:v>658.75</c:v>
                </c:pt>
                <c:pt idx="622">
                  <c:v>585.75</c:v>
                </c:pt>
                <c:pt idx="623">
                  <c:v>517.75</c:v>
                </c:pt>
                <c:pt idx="624">
                  <c:v>477.75</c:v>
                </c:pt>
                <c:pt idx="625">
                  <c:v>450.75</c:v>
                </c:pt>
                <c:pt idx="626">
                  <c:v>446.75</c:v>
                </c:pt>
                <c:pt idx="627">
                  <c:v>456.75</c:v>
                </c:pt>
                <c:pt idx="628">
                  <c:v>453.75</c:v>
                </c:pt>
                <c:pt idx="629">
                  <c:v>470.75</c:v>
                </c:pt>
                <c:pt idx="630">
                  <c:v>455.75</c:v>
                </c:pt>
                <c:pt idx="631">
                  <c:v>427.75</c:v>
                </c:pt>
                <c:pt idx="632">
                  <c:v>402.75</c:v>
                </c:pt>
                <c:pt idx="633">
                  <c:v>354.75</c:v>
                </c:pt>
                <c:pt idx="634">
                  <c:v>305.75</c:v>
                </c:pt>
                <c:pt idx="635">
                  <c:v>268.75</c:v>
                </c:pt>
                <c:pt idx="636">
                  <c:v>222.75</c:v>
                </c:pt>
                <c:pt idx="637">
                  <c:v>195.75</c:v>
                </c:pt>
                <c:pt idx="638">
                  <c:v>172.75</c:v>
                </c:pt>
                <c:pt idx="639">
                  <c:v>161.75</c:v>
                </c:pt>
                <c:pt idx="640">
                  <c:v>145.75</c:v>
                </c:pt>
                <c:pt idx="641">
                  <c:v>127.75</c:v>
                </c:pt>
                <c:pt idx="642">
                  <c:v>123.75</c:v>
                </c:pt>
                <c:pt idx="643">
                  <c:v>107.75</c:v>
                </c:pt>
                <c:pt idx="644">
                  <c:v>93.75</c:v>
                </c:pt>
                <c:pt idx="645">
                  <c:v>92.75</c:v>
                </c:pt>
                <c:pt idx="646">
                  <c:v>92.75</c:v>
                </c:pt>
                <c:pt idx="647">
                  <c:v>86.75</c:v>
                </c:pt>
                <c:pt idx="648">
                  <c:v>90.75</c:v>
                </c:pt>
                <c:pt idx="649">
                  <c:v>74.75</c:v>
                </c:pt>
                <c:pt idx="650">
                  <c:v>67.75</c:v>
                </c:pt>
                <c:pt idx="651">
                  <c:v>68.75</c:v>
                </c:pt>
                <c:pt idx="652">
                  <c:v>59.75</c:v>
                </c:pt>
                <c:pt idx="653">
                  <c:v>51.75</c:v>
                </c:pt>
                <c:pt idx="654">
                  <c:v>52.75</c:v>
                </c:pt>
                <c:pt idx="655">
                  <c:v>62.75</c:v>
                </c:pt>
                <c:pt idx="656">
                  <c:v>56.75</c:v>
                </c:pt>
                <c:pt idx="657">
                  <c:v>51.75</c:v>
                </c:pt>
                <c:pt idx="658">
                  <c:v>48.75</c:v>
                </c:pt>
                <c:pt idx="659">
                  <c:v>50.75</c:v>
                </c:pt>
                <c:pt idx="660">
                  <c:v>53.75</c:v>
                </c:pt>
                <c:pt idx="661">
                  <c:v>41.75</c:v>
                </c:pt>
                <c:pt idx="662">
                  <c:v>38.75</c:v>
                </c:pt>
                <c:pt idx="663">
                  <c:v>40.75</c:v>
                </c:pt>
                <c:pt idx="664">
                  <c:v>35.75</c:v>
                </c:pt>
                <c:pt idx="665">
                  <c:v>34.75</c:v>
                </c:pt>
                <c:pt idx="666">
                  <c:v>37.75</c:v>
                </c:pt>
                <c:pt idx="667">
                  <c:v>36.75</c:v>
                </c:pt>
                <c:pt idx="668">
                  <c:v>42.75</c:v>
                </c:pt>
                <c:pt idx="669">
                  <c:v>38.75</c:v>
                </c:pt>
                <c:pt idx="670">
                  <c:v>38.75</c:v>
                </c:pt>
                <c:pt idx="671">
                  <c:v>33.75</c:v>
                </c:pt>
                <c:pt idx="672">
                  <c:v>36.75</c:v>
                </c:pt>
                <c:pt idx="673">
                  <c:v>33.75</c:v>
                </c:pt>
                <c:pt idx="674">
                  <c:v>31.75</c:v>
                </c:pt>
                <c:pt idx="675">
                  <c:v>30.75</c:v>
                </c:pt>
                <c:pt idx="676">
                  <c:v>37.75</c:v>
                </c:pt>
                <c:pt idx="677">
                  <c:v>36.75</c:v>
                </c:pt>
                <c:pt idx="678">
                  <c:v>39.75</c:v>
                </c:pt>
                <c:pt idx="679">
                  <c:v>34.75</c:v>
                </c:pt>
                <c:pt idx="680">
                  <c:v>33.75</c:v>
                </c:pt>
                <c:pt idx="681">
                  <c:v>32.75</c:v>
                </c:pt>
                <c:pt idx="682">
                  <c:v>22.75</c:v>
                </c:pt>
                <c:pt idx="683">
                  <c:v>23.75</c:v>
                </c:pt>
                <c:pt idx="684">
                  <c:v>35.75</c:v>
                </c:pt>
                <c:pt idx="685">
                  <c:v>42.75</c:v>
                </c:pt>
                <c:pt idx="686">
                  <c:v>30.75</c:v>
                </c:pt>
                <c:pt idx="687">
                  <c:v>34.75</c:v>
                </c:pt>
                <c:pt idx="688">
                  <c:v>33.75</c:v>
                </c:pt>
                <c:pt idx="689">
                  <c:v>29.75</c:v>
                </c:pt>
                <c:pt idx="690">
                  <c:v>32.75</c:v>
                </c:pt>
                <c:pt idx="691">
                  <c:v>39.75</c:v>
                </c:pt>
                <c:pt idx="692">
                  <c:v>40.75</c:v>
                </c:pt>
                <c:pt idx="693">
                  <c:v>30.75</c:v>
                </c:pt>
                <c:pt idx="694">
                  <c:v>27.75</c:v>
                </c:pt>
                <c:pt idx="695">
                  <c:v>29.75</c:v>
                </c:pt>
                <c:pt idx="696">
                  <c:v>23.75</c:v>
                </c:pt>
                <c:pt idx="697">
                  <c:v>33.75</c:v>
                </c:pt>
                <c:pt idx="698">
                  <c:v>31.75</c:v>
                </c:pt>
                <c:pt idx="699">
                  <c:v>27.75</c:v>
                </c:pt>
                <c:pt idx="700">
                  <c:v>26.75</c:v>
                </c:pt>
                <c:pt idx="701">
                  <c:v>32.75</c:v>
                </c:pt>
                <c:pt idx="702">
                  <c:v>34.75</c:v>
                </c:pt>
                <c:pt idx="703">
                  <c:v>26.75</c:v>
                </c:pt>
                <c:pt idx="704">
                  <c:v>34.75</c:v>
                </c:pt>
                <c:pt idx="705">
                  <c:v>29.75</c:v>
                </c:pt>
                <c:pt idx="706">
                  <c:v>22.75</c:v>
                </c:pt>
                <c:pt idx="707">
                  <c:v>34.75</c:v>
                </c:pt>
                <c:pt idx="708">
                  <c:v>28.75</c:v>
                </c:pt>
                <c:pt idx="709">
                  <c:v>27.75</c:v>
                </c:pt>
                <c:pt idx="710">
                  <c:v>27.75</c:v>
                </c:pt>
                <c:pt idx="711">
                  <c:v>30.75</c:v>
                </c:pt>
                <c:pt idx="712">
                  <c:v>36.75</c:v>
                </c:pt>
                <c:pt idx="713">
                  <c:v>20.75</c:v>
                </c:pt>
                <c:pt idx="714">
                  <c:v>19.75</c:v>
                </c:pt>
                <c:pt idx="715">
                  <c:v>22.75</c:v>
                </c:pt>
                <c:pt idx="716">
                  <c:v>23.75</c:v>
                </c:pt>
                <c:pt idx="717">
                  <c:v>34.75</c:v>
                </c:pt>
                <c:pt idx="718">
                  <c:v>40.75</c:v>
                </c:pt>
                <c:pt idx="719">
                  <c:v>34.75</c:v>
                </c:pt>
                <c:pt idx="720">
                  <c:v>26.75</c:v>
                </c:pt>
                <c:pt idx="721">
                  <c:v>30.75</c:v>
                </c:pt>
                <c:pt idx="722">
                  <c:v>33.75</c:v>
                </c:pt>
                <c:pt idx="723">
                  <c:v>27.75</c:v>
                </c:pt>
                <c:pt idx="724">
                  <c:v>24.75</c:v>
                </c:pt>
                <c:pt idx="725">
                  <c:v>25.75</c:v>
                </c:pt>
                <c:pt idx="726">
                  <c:v>29.75</c:v>
                </c:pt>
                <c:pt idx="727">
                  <c:v>19.75</c:v>
                </c:pt>
                <c:pt idx="728">
                  <c:v>25.75</c:v>
                </c:pt>
                <c:pt idx="729">
                  <c:v>26.75</c:v>
                </c:pt>
                <c:pt idx="730">
                  <c:v>23.75</c:v>
                </c:pt>
                <c:pt idx="731">
                  <c:v>28.75</c:v>
                </c:pt>
                <c:pt idx="732">
                  <c:v>26.75</c:v>
                </c:pt>
                <c:pt idx="733">
                  <c:v>25.75</c:v>
                </c:pt>
                <c:pt idx="734">
                  <c:v>28.75</c:v>
                </c:pt>
                <c:pt idx="735">
                  <c:v>22.75</c:v>
                </c:pt>
                <c:pt idx="736">
                  <c:v>22.75</c:v>
                </c:pt>
                <c:pt idx="737">
                  <c:v>32.75</c:v>
                </c:pt>
                <c:pt idx="738">
                  <c:v>24.75</c:v>
                </c:pt>
                <c:pt idx="739">
                  <c:v>19.75</c:v>
                </c:pt>
                <c:pt idx="740">
                  <c:v>19.75</c:v>
                </c:pt>
                <c:pt idx="741">
                  <c:v>24.75</c:v>
                </c:pt>
                <c:pt idx="742">
                  <c:v>21.75</c:v>
                </c:pt>
                <c:pt idx="743">
                  <c:v>22.75</c:v>
                </c:pt>
                <c:pt idx="744">
                  <c:v>13.75</c:v>
                </c:pt>
                <c:pt idx="745">
                  <c:v>20.75</c:v>
                </c:pt>
                <c:pt idx="746">
                  <c:v>27.75</c:v>
                </c:pt>
                <c:pt idx="747">
                  <c:v>15.75</c:v>
                </c:pt>
                <c:pt idx="748">
                  <c:v>19.75</c:v>
                </c:pt>
                <c:pt idx="749">
                  <c:v>26.75</c:v>
                </c:pt>
                <c:pt idx="750">
                  <c:v>19.75</c:v>
                </c:pt>
                <c:pt idx="751">
                  <c:v>21.75</c:v>
                </c:pt>
                <c:pt idx="752">
                  <c:v>21.75</c:v>
                </c:pt>
                <c:pt idx="753">
                  <c:v>20.75</c:v>
                </c:pt>
                <c:pt idx="754">
                  <c:v>18.75</c:v>
                </c:pt>
                <c:pt idx="755">
                  <c:v>21.75</c:v>
                </c:pt>
                <c:pt idx="756">
                  <c:v>22.75</c:v>
                </c:pt>
                <c:pt idx="757">
                  <c:v>17.75</c:v>
                </c:pt>
                <c:pt idx="758">
                  <c:v>31.75</c:v>
                </c:pt>
                <c:pt idx="759">
                  <c:v>22.75</c:v>
                </c:pt>
                <c:pt idx="760">
                  <c:v>29.75</c:v>
                </c:pt>
                <c:pt idx="761">
                  <c:v>24.75</c:v>
                </c:pt>
                <c:pt idx="762">
                  <c:v>24.75</c:v>
                </c:pt>
                <c:pt idx="763">
                  <c:v>14.75</c:v>
                </c:pt>
                <c:pt idx="764">
                  <c:v>18.75</c:v>
                </c:pt>
                <c:pt idx="765">
                  <c:v>19.75</c:v>
                </c:pt>
                <c:pt idx="766">
                  <c:v>18.75</c:v>
                </c:pt>
                <c:pt idx="767">
                  <c:v>19.75</c:v>
                </c:pt>
                <c:pt idx="768">
                  <c:v>23.75</c:v>
                </c:pt>
                <c:pt idx="769">
                  <c:v>15.75</c:v>
                </c:pt>
                <c:pt idx="770">
                  <c:v>17.75</c:v>
                </c:pt>
                <c:pt idx="771">
                  <c:v>15.75</c:v>
                </c:pt>
                <c:pt idx="772">
                  <c:v>19.75</c:v>
                </c:pt>
                <c:pt idx="773">
                  <c:v>13.75</c:v>
                </c:pt>
                <c:pt idx="774">
                  <c:v>20.75</c:v>
                </c:pt>
                <c:pt idx="775">
                  <c:v>19.75</c:v>
                </c:pt>
                <c:pt idx="776">
                  <c:v>19.75</c:v>
                </c:pt>
                <c:pt idx="777">
                  <c:v>13.75</c:v>
                </c:pt>
                <c:pt idx="778">
                  <c:v>22.75</c:v>
                </c:pt>
                <c:pt idx="779">
                  <c:v>14.75</c:v>
                </c:pt>
                <c:pt idx="780">
                  <c:v>21.75</c:v>
                </c:pt>
                <c:pt idx="781">
                  <c:v>16.75</c:v>
                </c:pt>
                <c:pt idx="782">
                  <c:v>13.75</c:v>
                </c:pt>
                <c:pt idx="783">
                  <c:v>14.75</c:v>
                </c:pt>
                <c:pt idx="784">
                  <c:v>21.75</c:v>
                </c:pt>
                <c:pt idx="785">
                  <c:v>26.75</c:v>
                </c:pt>
                <c:pt idx="786">
                  <c:v>11.75</c:v>
                </c:pt>
                <c:pt idx="787">
                  <c:v>14.75</c:v>
                </c:pt>
                <c:pt idx="788">
                  <c:v>19.75</c:v>
                </c:pt>
                <c:pt idx="789">
                  <c:v>8.75</c:v>
                </c:pt>
                <c:pt idx="790">
                  <c:v>13.75</c:v>
                </c:pt>
                <c:pt idx="791">
                  <c:v>19.75</c:v>
                </c:pt>
                <c:pt idx="792">
                  <c:v>12.75</c:v>
                </c:pt>
                <c:pt idx="793">
                  <c:v>18.75</c:v>
                </c:pt>
                <c:pt idx="794">
                  <c:v>9.75</c:v>
                </c:pt>
                <c:pt idx="795">
                  <c:v>11.75</c:v>
                </c:pt>
                <c:pt idx="796">
                  <c:v>10.75</c:v>
                </c:pt>
                <c:pt idx="797">
                  <c:v>12.75</c:v>
                </c:pt>
                <c:pt idx="798">
                  <c:v>13.75</c:v>
                </c:pt>
                <c:pt idx="799">
                  <c:v>5.75</c:v>
                </c:pt>
                <c:pt idx="800">
                  <c:v>8.75</c:v>
                </c:pt>
                <c:pt idx="801">
                  <c:v>18.75</c:v>
                </c:pt>
                <c:pt idx="802">
                  <c:v>13.75</c:v>
                </c:pt>
                <c:pt idx="803">
                  <c:v>10.75</c:v>
                </c:pt>
                <c:pt idx="804">
                  <c:v>8.75</c:v>
                </c:pt>
                <c:pt idx="805">
                  <c:v>6.75</c:v>
                </c:pt>
                <c:pt idx="806">
                  <c:v>11.75</c:v>
                </c:pt>
                <c:pt idx="807">
                  <c:v>1.75</c:v>
                </c:pt>
                <c:pt idx="808">
                  <c:v>11.75</c:v>
                </c:pt>
                <c:pt idx="809">
                  <c:v>8.75</c:v>
                </c:pt>
                <c:pt idx="810">
                  <c:v>2.75</c:v>
                </c:pt>
                <c:pt idx="811">
                  <c:v>7.75</c:v>
                </c:pt>
                <c:pt idx="812">
                  <c:v>12.75</c:v>
                </c:pt>
                <c:pt idx="813">
                  <c:v>12.75</c:v>
                </c:pt>
                <c:pt idx="814">
                  <c:v>6.75</c:v>
                </c:pt>
                <c:pt idx="815">
                  <c:v>7.75</c:v>
                </c:pt>
                <c:pt idx="816">
                  <c:v>14.75</c:v>
                </c:pt>
                <c:pt idx="817">
                  <c:v>11.75</c:v>
                </c:pt>
                <c:pt idx="818">
                  <c:v>5.75</c:v>
                </c:pt>
                <c:pt idx="819">
                  <c:v>5.75</c:v>
                </c:pt>
                <c:pt idx="820">
                  <c:v>3.75</c:v>
                </c:pt>
                <c:pt idx="821">
                  <c:v>4.75</c:v>
                </c:pt>
                <c:pt idx="822">
                  <c:v>11.75</c:v>
                </c:pt>
                <c:pt idx="823">
                  <c:v>8.75</c:v>
                </c:pt>
                <c:pt idx="824">
                  <c:v>8.75</c:v>
                </c:pt>
                <c:pt idx="825">
                  <c:v>0.75</c:v>
                </c:pt>
                <c:pt idx="826">
                  <c:v>6.75</c:v>
                </c:pt>
                <c:pt idx="827">
                  <c:v>3.75</c:v>
                </c:pt>
                <c:pt idx="828">
                  <c:v>8.75</c:v>
                </c:pt>
                <c:pt idx="829">
                  <c:v>1.75</c:v>
                </c:pt>
                <c:pt idx="830">
                  <c:v>5.75</c:v>
                </c:pt>
                <c:pt idx="831">
                  <c:v>8.75</c:v>
                </c:pt>
                <c:pt idx="832">
                  <c:v>5.75</c:v>
                </c:pt>
                <c:pt idx="833">
                  <c:v>9.75</c:v>
                </c:pt>
                <c:pt idx="834">
                  <c:v>5.75</c:v>
                </c:pt>
                <c:pt idx="835">
                  <c:v>9.75</c:v>
                </c:pt>
                <c:pt idx="836">
                  <c:v>4.75</c:v>
                </c:pt>
                <c:pt idx="837">
                  <c:v>5.75</c:v>
                </c:pt>
                <c:pt idx="838">
                  <c:v>3.75</c:v>
                </c:pt>
                <c:pt idx="839">
                  <c:v>5.75</c:v>
                </c:pt>
                <c:pt idx="840">
                  <c:v>-5.25</c:v>
                </c:pt>
                <c:pt idx="841">
                  <c:v>-1.25</c:v>
                </c:pt>
                <c:pt idx="842">
                  <c:v>-4.25</c:v>
                </c:pt>
                <c:pt idx="843">
                  <c:v>12.75</c:v>
                </c:pt>
                <c:pt idx="844">
                  <c:v>1.75</c:v>
                </c:pt>
                <c:pt idx="845">
                  <c:v>-0.25</c:v>
                </c:pt>
                <c:pt idx="846">
                  <c:v>-1.25</c:v>
                </c:pt>
                <c:pt idx="847">
                  <c:v>2.75</c:v>
                </c:pt>
                <c:pt idx="848">
                  <c:v>6.75</c:v>
                </c:pt>
                <c:pt idx="849">
                  <c:v>5.75</c:v>
                </c:pt>
                <c:pt idx="850">
                  <c:v>6.75</c:v>
                </c:pt>
                <c:pt idx="851">
                  <c:v>-0.25</c:v>
                </c:pt>
                <c:pt idx="852">
                  <c:v>15.75</c:v>
                </c:pt>
                <c:pt idx="853">
                  <c:v>7.75</c:v>
                </c:pt>
                <c:pt idx="854">
                  <c:v>0.75</c:v>
                </c:pt>
                <c:pt idx="855">
                  <c:v>3.75</c:v>
                </c:pt>
                <c:pt idx="856">
                  <c:v>4.75</c:v>
                </c:pt>
                <c:pt idx="857">
                  <c:v>9.75</c:v>
                </c:pt>
                <c:pt idx="858">
                  <c:v>8.75</c:v>
                </c:pt>
                <c:pt idx="859">
                  <c:v>16.75</c:v>
                </c:pt>
                <c:pt idx="860">
                  <c:v>1.75</c:v>
                </c:pt>
                <c:pt idx="861">
                  <c:v>20.75</c:v>
                </c:pt>
                <c:pt idx="862">
                  <c:v>4.75</c:v>
                </c:pt>
                <c:pt idx="863">
                  <c:v>-0.25</c:v>
                </c:pt>
                <c:pt idx="864">
                  <c:v>4.75</c:v>
                </c:pt>
                <c:pt idx="865">
                  <c:v>10.75</c:v>
                </c:pt>
                <c:pt idx="866">
                  <c:v>3.75</c:v>
                </c:pt>
                <c:pt idx="867">
                  <c:v>7.75</c:v>
                </c:pt>
                <c:pt idx="868">
                  <c:v>13.75</c:v>
                </c:pt>
                <c:pt idx="869">
                  <c:v>4.75</c:v>
                </c:pt>
                <c:pt idx="870">
                  <c:v>6.75</c:v>
                </c:pt>
                <c:pt idx="871">
                  <c:v>1.75</c:v>
                </c:pt>
                <c:pt idx="872">
                  <c:v>7.75</c:v>
                </c:pt>
                <c:pt idx="873">
                  <c:v>1.75</c:v>
                </c:pt>
                <c:pt idx="874">
                  <c:v>3.75</c:v>
                </c:pt>
                <c:pt idx="875">
                  <c:v>7.75</c:v>
                </c:pt>
                <c:pt idx="876">
                  <c:v>7.75</c:v>
                </c:pt>
                <c:pt idx="877">
                  <c:v>6.75</c:v>
                </c:pt>
                <c:pt idx="878">
                  <c:v>-2.25</c:v>
                </c:pt>
                <c:pt idx="879">
                  <c:v>9.75</c:v>
                </c:pt>
                <c:pt idx="880">
                  <c:v>3.75</c:v>
                </c:pt>
                <c:pt idx="881">
                  <c:v>16.75</c:v>
                </c:pt>
                <c:pt idx="882">
                  <c:v>4.75</c:v>
                </c:pt>
                <c:pt idx="883">
                  <c:v>12.75</c:v>
                </c:pt>
                <c:pt idx="884">
                  <c:v>10.75</c:v>
                </c:pt>
                <c:pt idx="885">
                  <c:v>8.75</c:v>
                </c:pt>
                <c:pt idx="886">
                  <c:v>19.75</c:v>
                </c:pt>
                <c:pt idx="887">
                  <c:v>5.75</c:v>
                </c:pt>
                <c:pt idx="888">
                  <c:v>3.75</c:v>
                </c:pt>
                <c:pt idx="889">
                  <c:v>2.75</c:v>
                </c:pt>
                <c:pt idx="890">
                  <c:v>42.75</c:v>
                </c:pt>
                <c:pt idx="891">
                  <c:v>2.75</c:v>
                </c:pt>
                <c:pt idx="892">
                  <c:v>17.75</c:v>
                </c:pt>
                <c:pt idx="893">
                  <c:v>3.75</c:v>
                </c:pt>
                <c:pt idx="894">
                  <c:v>2.75</c:v>
                </c:pt>
                <c:pt idx="895">
                  <c:v>16.75</c:v>
                </c:pt>
                <c:pt idx="896">
                  <c:v>4.75</c:v>
                </c:pt>
                <c:pt idx="897">
                  <c:v>8.75</c:v>
                </c:pt>
                <c:pt idx="898">
                  <c:v>9.75</c:v>
                </c:pt>
                <c:pt idx="899">
                  <c:v>3.75</c:v>
                </c:pt>
                <c:pt idx="900">
                  <c:v>6.75</c:v>
                </c:pt>
                <c:pt idx="901">
                  <c:v>10.75</c:v>
                </c:pt>
                <c:pt idx="902">
                  <c:v>12.75</c:v>
                </c:pt>
                <c:pt idx="903">
                  <c:v>8.75</c:v>
                </c:pt>
                <c:pt idx="904">
                  <c:v>5.75</c:v>
                </c:pt>
                <c:pt idx="905">
                  <c:v>6.75</c:v>
                </c:pt>
                <c:pt idx="906">
                  <c:v>10.75</c:v>
                </c:pt>
                <c:pt idx="907">
                  <c:v>-0.25</c:v>
                </c:pt>
                <c:pt idx="908">
                  <c:v>7.75</c:v>
                </c:pt>
                <c:pt idx="909">
                  <c:v>5.75</c:v>
                </c:pt>
                <c:pt idx="910">
                  <c:v>3.75</c:v>
                </c:pt>
                <c:pt idx="911">
                  <c:v>6.75</c:v>
                </c:pt>
                <c:pt idx="912">
                  <c:v>9.75</c:v>
                </c:pt>
                <c:pt idx="913">
                  <c:v>5.75</c:v>
                </c:pt>
                <c:pt idx="914">
                  <c:v>7.75</c:v>
                </c:pt>
                <c:pt idx="915">
                  <c:v>8.75</c:v>
                </c:pt>
                <c:pt idx="916">
                  <c:v>0.75</c:v>
                </c:pt>
                <c:pt idx="917">
                  <c:v>3.75</c:v>
                </c:pt>
                <c:pt idx="918">
                  <c:v>6.75</c:v>
                </c:pt>
                <c:pt idx="919">
                  <c:v>7.75</c:v>
                </c:pt>
                <c:pt idx="920">
                  <c:v>2.75</c:v>
                </c:pt>
                <c:pt idx="921">
                  <c:v>1.75</c:v>
                </c:pt>
                <c:pt idx="922">
                  <c:v>-0.25</c:v>
                </c:pt>
                <c:pt idx="923">
                  <c:v>9.75</c:v>
                </c:pt>
                <c:pt idx="924">
                  <c:v>-1.25</c:v>
                </c:pt>
                <c:pt idx="925">
                  <c:v>3.75</c:v>
                </c:pt>
                <c:pt idx="926">
                  <c:v>1.75</c:v>
                </c:pt>
                <c:pt idx="927">
                  <c:v>0.75</c:v>
                </c:pt>
                <c:pt idx="928">
                  <c:v>12.75</c:v>
                </c:pt>
                <c:pt idx="929">
                  <c:v>6.75</c:v>
                </c:pt>
                <c:pt idx="930">
                  <c:v>0.75</c:v>
                </c:pt>
                <c:pt idx="931">
                  <c:v>4.75</c:v>
                </c:pt>
                <c:pt idx="932">
                  <c:v>4.75</c:v>
                </c:pt>
                <c:pt idx="933">
                  <c:v>9.75</c:v>
                </c:pt>
                <c:pt idx="934">
                  <c:v>6.75</c:v>
                </c:pt>
                <c:pt idx="935">
                  <c:v>5.75</c:v>
                </c:pt>
                <c:pt idx="936">
                  <c:v>7.75</c:v>
                </c:pt>
                <c:pt idx="937">
                  <c:v>5.75</c:v>
                </c:pt>
                <c:pt idx="938">
                  <c:v>8.75</c:v>
                </c:pt>
                <c:pt idx="939">
                  <c:v>4.75</c:v>
                </c:pt>
                <c:pt idx="940">
                  <c:v>7.75</c:v>
                </c:pt>
                <c:pt idx="941">
                  <c:v>3.75</c:v>
                </c:pt>
                <c:pt idx="942">
                  <c:v>4.75</c:v>
                </c:pt>
                <c:pt idx="943">
                  <c:v>5.75</c:v>
                </c:pt>
                <c:pt idx="944">
                  <c:v>8.75</c:v>
                </c:pt>
                <c:pt idx="945">
                  <c:v>2.75</c:v>
                </c:pt>
                <c:pt idx="946">
                  <c:v>8.75</c:v>
                </c:pt>
                <c:pt idx="947">
                  <c:v>5.75</c:v>
                </c:pt>
                <c:pt idx="948">
                  <c:v>12.75</c:v>
                </c:pt>
                <c:pt idx="949">
                  <c:v>3.75</c:v>
                </c:pt>
                <c:pt idx="950">
                  <c:v>-2.25</c:v>
                </c:pt>
                <c:pt idx="951">
                  <c:v>0.75</c:v>
                </c:pt>
                <c:pt idx="952">
                  <c:v>3.75</c:v>
                </c:pt>
                <c:pt idx="953">
                  <c:v>4.75</c:v>
                </c:pt>
                <c:pt idx="954">
                  <c:v>1.75</c:v>
                </c:pt>
                <c:pt idx="955">
                  <c:v>9.75</c:v>
                </c:pt>
                <c:pt idx="956">
                  <c:v>7.75</c:v>
                </c:pt>
                <c:pt idx="957">
                  <c:v>4.75</c:v>
                </c:pt>
                <c:pt idx="958">
                  <c:v>-1.25</c:v>
                </c:pt>
                <c:pt idx="959">
                  <c:v>2.75</c:v>
                </c:pt>
                <c:pt idx="960">
                  <c:v>4.75</c:v>
                </c:pt>
                <c:pt idx="961">
                  <c:v>5.75</c:v>
                </c:pt>
                <c:pt idx="962">
                  <c:v>2.75</c:v>
                </c:pt>
                <c:pt idx="963">
                  <c:v>5.75</c:v>
                </c:pt>
                <c:pt idx="964">
                  <c:v>7.75</c:v>
                </c:pt>
                <c:pt idx="965">
                  <c:v>1.75</c:v>
                </c:pt>
                <c:pt idx="966">
                  <c:v>9.75</c:v>
                </c:pt>
                <c:pt idx="967">
                  <c:v>7.75</c:v>
                </c:pt>
                <c:pt idx="968">
                  <c:v>3.75</c:v>
                </c:pt>
                <c:pt idx="969">
                  <c:v>4.75</c:v>
                </c:pt>
                <c:pt idx="970">
                  <c:v>8.75</c:v>
                </c:pt>
                <c:pt idx="971">
                  <c:v>9.75</c:v>
                </c:pt>
                <c:pt idx="972">
                  <c:v>2.75</c:v>
                </c:pt>
                <c:pt idx="973">
                  <c:v>2.75</c:v>
                </c:pt>
                <c:pt idx="974">
                  <c:v>2.75</c:v>
                </c:pt>
                <c:pt idx="975">
                  <c:v>1.75</c:v>
                </c:pt>
                <c:pt idx="976">
                  <c:v>14.75</c:v>
                </c:pt>
                <c:pt idx="977">
                  <c:v>15.75</c:v>
                </c:pt>
                <c:pt idx="978">
                  <c:v>11.75</c:v>
                </c:pt>
                <c:pt idx="979">
                  <c:v>4.75</c:v>
                </c:pt>
                <c:pt idx="980">
                  <c:v>0.75</c:v>
                </c:pt>
                <c:pt idx="981">
                  <c:v>7.75</c:v>
                </c:pt>
                <c:pt idx="982">
                  <c:v>7.75</c:v>
                </c:pt>
                <c:pt idx="983">
                  <c:v>5.75</c:v>
                </c:pt>
                <c:pt idx="984">
                  <c:v>6.75</c:v>
                </c:pt>
                <c:pt idx="985">
                  <c:v>6.75</c:v>
                </c:pt>
                <c:pt idx="986">
                  <c:v>5.75</c:v>
                </c:pt>
                <c:pt idx="987">
                  <c:v>3.75</c:v>
                </c:pt>
                <c:pt idx="988">
                  <c:v>6.75</c:v>
                </c:pt>
                <c:pt idx="989">
                  <c:v>-1.25</c:v>
                </c:pt>
                <c:pt idx="990">
                  <c:v>1.75</c:v>
                </c:pt>
                <c:pt idx="991">
                  <c:v>7.75</c:v>
                </c:pt>
                <c:pt idx="992">
                  <c:v>1.75</c:v>
                </c:pt>
                <c:pt idx="993">
                  <c:v>6.75</c:v>
                </c:pt>
                <c:pt idx="994">
                  <c:v>4.75</c:v>
                </c:pt>
                <c:pt idx="995">
                  <c:v>5.75</c:v>
                </c:pt>
                <c:pt idx="996">
                  <c:v>3.75</c:v>
                </c:pt>
                <c:pt idx="997">
                  <c:v>9.75</c:v>
                </c:pt>
                <c:pt idx="998">
                  <c:v>1.75</c:v>
                </c:pt>
                <c:pt idx="999">
                  <c:v>-1.25</c:v>
                </c:pt>
                <c:pt idx="1000">
                  <c:v>4.75</c:v>
                </c:pt>
                <c:pt idx="1001">
                  <c:v>12.75</c:v>
                </c:pt>
                <c:pt idx="1002">
                  <c:v>3.75</c:v>
                </c:pt>
                <c:pt idx="1003">
                  <c:v>14.75</c:v>
                </c:pt>
                <c:pt idx="1004">
                  <c:v>5.75</c:v>
                </c:pt>
                <c:pt idx="1005">
                  <c:v>-0.25</c:v>
                </c:pt>
                <c:pt idx="1006">
                  <c:v>13.75</c:v>
                </c:pt>
                <c:pt idx="1007">
                  <c:v>3.75</c:v>
                </c:pt>
                <c:pt idx="1008">
                  <c:v>5.75</c:v>
                </c:pt>
                <c:pt idx="1009">
                  <c:v>2.75</c:v>
                </c:pt>
                <c:pt idx="1010">
                  <c:v>9.75</c:v>
                </c:pt>
                <c:pt idx="1011">
                  <c:v>14.75</c:v>
                </c:pt>
                <c:pt idx="1012">
                  <c:v>-3.25</c:v>
                </c:pt>
                <c:pt idx="1013">
                  <c:v>1.75</c:v>
                </c:pt>
                <c:pt idx="1014">
                  <c:v>4.75</c:v>
                </c:pt>
                <c:pt idx="1015">
                  <c:v>0.75</c:v>
                </c:pt>
                <c:pt idx="1016">
                  <c:v>-0.25</c:v>
                </c:pt>
                <c:pt idx="1017">
                  <c:v>5.75</c:v>
                </c:pt>
                <c:pt idx="1018">
                  <c:v>-1.25</c:v>
                </c:pt>
                <c:pt idx="1019">
                  <c:v>5.75</c:v>
                </c:pt>
                <c:pt idx="1020">
                  <c:v>-0.25</c:v>
                </c:pt>
                <c:pt idx="1021">
                  <c:v>6.75</c:v>
                </c:pt>
                <c:pt idx="1022">
                  <c:v>2.75</c:v>
                </c:pt>
                <c:pt idx="1023">
                  <c:v>3.75</c:v>
                </c:pt>
                <c:pt idx="1024">
                  <c:v>-12.25</c:v>
                </c:pt>
                <c:pt idx="1025">
                  <c:v>-14.25</c:v>
                </c:pt>
                <c:pt idx="1026">
                  <c:v>-17.25</c:v>
                </c:pt>
                <c:pt idx="1027">
                  <c:v>-12.25</c:v>
                </c:pt>
                <c:pt idx="1028">
                  <c:v>13.75</c:v>
                </c:pt>
                <c:pt idx="1029">
                  <c:v>6.75</c:v>
                </c:pt>
                <c:pt idx="1030">
                  <c:v>8.75</c:v>
                </c:pt>
                <c:pt idx="1031">
                  <c:v>0.75</c:v>
                </c:pt>
                <c:pt idx="1032">
                  <c:v>6.75</c:v>
                </c:pt>
                <c:pt idx="1033">
                  <c:v>8.75</c:v>
                </c:pt>
                <c:pt idx="1034">
                  <c:v>-1.25</c:v>
                </c:pt>
                <c:pt idx="1035">
                  <c:v>3.75</c:v>
                </c:pt>
                <c:pt idx="1036">
                  <c:v>-2.25</c:v>
                </c:pt>
                <c:pt idx="1037">
                  <c:v>-2.25</c:v>
                </c:pt>
                <c:pt idx="1038">
                  <c:v>0.75</c:v>
                </c:pt>
                <c:pt idx="1039">
                  <c:v>0.75</c:v>
                </c:pt>
                <c:pt idx="1040">
                  <c:v>-18.25</c:v>
                </c:pt>
                <c:pt idx="1041">
                  <c:v>-17.25</c:v>
                </c:pt>
                <c:pt idx="1042">
                  <c:v>-16.25</c:v>
                </c:pt>
                <c:pt idx="1043">
                  <c:v>-14.25</c:v>
                </c:pt>
              </c:numCache>
            </c:numRef>
          </c:yVal>
          <c:smooth val="1"/>
          <c:extLst>
            <c:ext xmlns:c16="http://schemas.microsoft.com/office/drawing/2014/chart" uri="{C3380CC4-5D6E-409C-BE32-E72D297353CC}">
              <c16:uniqueId val="{00000000-3895-48AF-93C7-EF785C49279D}"/>
            </c:ext>
          </c:extLst>
        </c:ser>
        <c:dLbls>
          <c:showLegendKey val="0"/>
          <c:showVal val="0"/>
          <c:showCatName val="0"/>
          <c:showSerName val="0"/>
          <c:showPercent val="0"/>
          <c:showBubbleSize val="0"/>
        </c:dLbls>
        <c:axId val="-621567248"/>
        <c:axId val="-621578672"/>
      </c:scatterChart>
      <c:valAx>
        <c:axId val="-621567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man Shift (cm</a:t>
                </a:r>
                <a:r>
                  <a:rPr lang="en-US" baseline="30000"/>
                  <a:t>-1</a:t>
                </a:r>
                <a:r>
                  <a:rPr lang="en-US"/>
                  <a:t>)</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78672"/>
        <c:crosses val="autoZero"/>
        <c:crossBetween val="midCat"/>
      </c:valAx>
      <c:valAx>
        <c:axId val="-621578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67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01E32-7D8B-4714-88AF-DB0C546A8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6</TotalTime>
  <Pages>57</Pages>
  <Words>29553</Words>
  <Characters>147767</Characters>
  <Application>Microsoft Office Word</Application>
  <DocSecurity>0</DocSecurity>
  <Lines>1231</Lines>
  <Paragraphs>3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84</cp:revision>
  <cp:lastPrinted>2018-07-29T22:21:00Z</cp:lastPrinted>
  <dcterms:created xsi:type="dcterms:W3CDTF">2018-08-04T07:26:00Z</dcterms:created>
  <dcterms:modified xsi:type="dcterms:W3CDTF">2018-08-1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ebac993-578d-4fb6-a024-e1968d57a18c_Enabled">
    <vt:lpwstr>True</vt:lpwstr>
  </property>
  <property fmtid="{D5CDD505-2E9C-101B-9397-08002B2CF9AE}" pid="3" name="MSIP_Label_1ebac993-578d-4fb6-a024-e1968d57a18c_SiteId">
    <vt:lpwstr>ae4df1f7-611e-444f-897e-f964e1205171</vt:lpwstr>
  </property>
  <property fmtid="{D5CDD505-2E9C-101B-9397-08002B2CF9AE}" pid="4" name="MSIP_Label_1ebac993-578d-4fb6-a024-e1968d57a18c_Ref">
    <vt:lpwstr>https://api.informationprotection.azure.com/api/ae4df1f7-611e-444f-897e-f964e1205171</vt:lpwstr>
  </property>
  <property fmtid="{D5CDD505-2E9C-101B-9397-08002B2CF9AE}" pid="5" name="MSIP_Label_1ebac993-578d-4fb6-a024-e1968d57a18c_Owner">
    <vt:lpwstr>yb250040@ncr.com</vt:lpwstr>
  </property>
  <property fmtid="{D5CDD505-2E9C-101B-9397-08002B2CF9AE}" pid="6" name="MSIP_Label_1ebac993-578d-4fb6-a024-e1968d57a18c_SetDate">
    <vt:lpwstr>2018-08-03T06:20:19.1963502+03:00</vt:lpwstr>
  </property>
  <property fmtid="{D5CDD505-2E9C-101B-9397-08002B2CF9AE}" pid="7" name="MSIP_Label_1ebac993-578d-4fb6-a024-e1968d57a18c_Name">
    <vt:lpwstr>Personal</vt:lpwstr>
  </property>
  <property fmtid="{D5CDD505-2E9C-101B-9397-08002B2CF9AE}" pid="8" name="MSIP_Label_1ebac993-578d-4fb6-a024-e1968d57a18c_Application">
    <vt:lpwstr>Microsoft Azure Information Protection</vt:lpwstr>
  </property>
  <property fmtid="{D5CDD505-2E9C-101B-9397-08002B2CF9AE}" pid="9" name="MSIP_Label_1ebac993-578d-4fb6-a024-e1968d57a18c_Extended_MSFT_Method">
    <vt:lpwstr>Manual</vt:lpwstr>
  </property>
  <property fmtid="{D5CDD505-2E9C-101B-9397-08002B2CF9AE}" pid="10" name="Sensitivity">
    <vt:lpwstr>Personal</vt:lpwstr>
  </property>
</Properties>
</file>